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BDE9215" w14:textId="77777777" w:rsidR="0067337D" w:rsidRPr="007818CF" w:rsidRDefault="0067337D" w:rsidP="00D37E41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4970068" w14:textId="77777777" w:rsidR="0067337D" w:rsidRPr="007818CF" w:rsidRDefault="0067337D" w:rsidP="00D37E41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B5C4269" w14:textId="02F8328A" w:rsidR="007E5D54" w:rsidRPr="007818CF" w:rsidRDefault="00024729" w:rsidP="00D37E41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7818CF">
        <w:rPr>
          <w:rFonts w:ascii="Times New Roman" w:hAnsi="Times New Roman" w:cs="Times New Roman"/>
          <w:b/>
          <w:sz w:val="24"/>
          <w:szCs w:val="24"/>
        </w:rPr>
        <w:t>C</w:t>
      </w:r>
      <w:r w:rsidR="006D7489" w:rsidRPr="007818CF">
        <w:rPr>
          <w:rFonts w:ascii="Times New Roman" w:hAnsi="Times New Roman" w:cs="Times New Roman"/>
          <w:b/>
          <w:sz w:val="24"/>
          <w:szCs w:val="24"/>
        </w:rPr>
        <w:t>ognitive</w:t>
      </w:r>
      <w:r w:rsidR="007E5D54" w:rsidRPr="007818CF">
        <w:rPr>
          <w:rFonts w:ascii="Times New Roman" w:hAnsi="Times New Roman" w:cs="Times New Roman"/>
          <w:b/>
          <w:sz w:val="24"/>
          <w:szCs w:val="24"/>
        </w:rPr>
        <w:t xml:space="preserve"> tra</w:t>
      </w:r>
      <w:r w:rsidR="0067337D" w:rsidRPr="007818CF">
        <w:rPr>
          <w:rFonts w:ascii="Times New Roman" w:hAnsi="Times New Roman" w:cs="Times New Roman"/>
          <w:b/>
          <w:sz w:val="24"/>
          <w:szCs w:val="24"/>
        </w:rPr>
        <w:t>ining</w:t>
      </w:r>
      <w:r w:rsidRPr="007818C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8E7666" w:rsidRPr="007818CF">
        <w:rPr>
          <w:rFonts w:ascii="Times New Roman" w:hAnsi="Times New Roman" w:cs="Times New Roman"/>
          <w:b/>
          <w:sz w:val="24"/>
          <w:szCs w:val="24"/>
        </w:rPr>
        <w:t>as a potential treatment for</w:t>
      </w:r>
      <w:r w:rsidR="0067337D" w:rsidRPr="007818C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DA6404" w:rsidRPr="007818CF">
        <w:rPr>
          <w:rFonts w:ascii="Times New Roman" w:hAnsi="Times New Roman" w:cs="Times New Roman"/>
          <w:b/>
          <w:sz w:val="24"/>
          <w:szCs w:val="24"/>
        </w:rPr>
        <w:t>overweight and obesity</w:t>
      </w:r>
      <w:r w:rsidR="006D7489" w:rsidRPr="007818CF">
        <w:rPr>
          <w:rFonts w:ascii="Times New Roman" w:hAnsi="Times New Roman" w:cs="Times New Roman"/>
          <w:b/>
          <w:sz w:val="24"/>
          <w:szCs w:val="24"/>
        </w:rPr>
        <w:t xml:space="preserve">: </w:t>
      </w:r>
      <w:r w:rsidR="003537C4" w:rsidRPr="007818CF">
        <w:rPr>
          <w:rFonts w:ascii="Times New Roman" w:hAnsi="Times New Roman" w:cs="Times New Roman"/>
          <w:b/>
          <w:sz w:val="24"/>
          <w:szCs w:val="24"/>
        </w:rPr>
        <w:t xml:space="preserve">a </w:t>
      </w:r>
      <w:r w:rsidR="008E7666" w:rsidRPr="007818CF">
        <w:rPr>
          <w:rFonts w:ascii="Times New Roman" w:hAnsi="Times New Roman" w:cs="Times New Roman"/>
          <w:b/>
          <w:sz w:val="24"/>
          <w:szCs w:val="24"/>
        </w:rPr>
        <w:t xml:space="preserve">critical </w:t>
      </w:r>
      <w:r w:rsidR="003537C4" w:rsidRPr="007818CF">
        <w:rPr>
          <w:rFonts w:ascii="Times New Roman" w:hAnsi="Times New Roman" w:cs="Times New Roman"/>
          <w:b/>
          <w:sz w:val="24"/>
          <w:szCs w:val="24"/>
        </w:rPr>
        <w:t>review</w:t>
      </w:r>
      <w:r w:rsidR="00D24E4B" w:rsidRPr="007818CF">
        <w:rPr>
          <w:rFonts w:ascii="Times New Roman" w:hAnsi="Times New Roman" w:cs="Times New Roman"/>
          <w:b/>
          <w:sz w:val="24"/>
          <w:szCs w:val="24"/>
        </w:rPr>
        <w:t xml:space="preserve"> of the evidence</w:t>
      </w:r>
    </w:p>
    <w:p w14:paraId="3D6C8605" w14:textId="77777777" w:rsidR="003632F6" w:rsidRPr="007818CF" w:rsidRDefault="003632F6" w:rsidP="000419DD">
      <w:pPr>
        <w:spacing w:line="480" w:lineRule="auto"/>
        <w:jc w:val="center"/>
        <w:outlineLvl w:val="0"/>
        <w:rPr>
          <w:rFonts w:ascii="Times New Roman" w:hAnsi="Times New Roman" w:cs="Times New Roman"/>
          <w:b/>
          <w:sz w:val="24"/>
          <w:szCs w:val="24"/>
        </w:rPr>
      </w:pPr>
      <w:r w:rsidRPr="007818CF">
        <w:rPr>
          <w:rFonts w:ascii="Times New Roman" w:hAnsi="Times New Roman" w:cs="Times New Roman"/>
          <w:b/>
          <w:sz w:val="24"/>
          <w:szCs w:val="24"/>
        </w:rPr>
        <w:t>Proposal for special issue in Appetite: Executive function training &amp; eating behaviour</w:t>
      </w:r>
    </w:p>
    <w:p w14:paraId="075E396C" w14:textId="77777777" w:rsidR="003632F6" w:rsidRPr="007818CF" w:rsidRDefault="003632F6" w:rsidP="003632F6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FD7408E" w14:textId="4FADAB08" w:rsidR="0067337D" w:rsidRPr="007818CF" w:rsidRDefault="0067337D" w:rsidP="000419DD">
      <w:pPr>
        <w:spacing w:line="480" w:lineRule="auto"/>
        <w:jc w:val="center"/>
        <w:outlineLvl w:val="0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sz w:val="24"/>
          <w:szCs w:val="24"/>
        </w:rPr>
        <w:t>Andrew Jones</w:t>
      </w:r>
      <w:r w:rsidR="003E213E" w:rsidRPr="007818CF">
        <w:rPr>
          <w:rFonts w:ascii="Times New Roman" w:hAnsi="Times New Roman" w:cs="Times New Roman"/>
          <w:sz w:val="24"/>
          <w:szCs w:val="24"/>
          <w:vertAlign w:val="superscript"/>
        </w:rPr>
        <w:t>1,2</w:t>
      </w:r>
      <w:r w:rsidR="003E213E" w:rsidRPr="007818CF">
        <w:rPr>
          <w:rFonts w:ascii="Times New Roman" w:hAnsi="Times New Roman" w:cs="Times New Roman"/>
          <w:sz w:val="24"/>
          <w:szCs w:val="24"/>
        </w:rPr>
        <w:sym w:font="Webdings" w:char="F09B"/>
      </w:r>
    </w:p>
    <w:p w14:paraId="1FD45B5C" w14:textId="73A7B5F4" w:rsidR="0067337D" w:rsidRPr="007818CF" w:rsidRDefault="0067337D" w:rsidP="00D37E41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sz w:val="24"/>
          <w:szCs w:val="24"/>
        </w:rPr>
        <w:t>Charlotte</w:t>
      </w:r>
      <w:r w:rsidR="0086602E" w:rsidRPr="007818CF">
        <w:rPr>
          <w:rFonts w:ascii="Times New Roman" w:hAnsi="Times New Roman" w:cs="Times New Roman"/>
          <w:sz w:val="24"/>
          <w:szCs w:val="24"/>
        </w:rPr>
        <w:t xml:space="preserve"> A.</w:t>
      </w:r>
      <w:r w:rsidRPr="007818CF">
        <w:rPr>
          <w:rFonts w:ascii="Times New Roman" w:hAnsi="Times New Roman" w:cs="Times New Roman"/>
          <w:sz w:val="24"/>
          <w:szCs w:val="24"/>
        </w:rPr>
        <w:t xml:space="preserve"> Hardman</w:t>
      </w:r>
      <w:r w:rsidR="003E213E" w:rsidRPr="007818CF">
        <w:rPr>
          <w:rFonts w:ascii="Times New Roman" w:hAnsi="Times New Roman" w:cs="Times New Roman"/>
          <w:sz w:val="24"/>
          <w:szCs w:val="24"/>
          <w:vertAlign w:val="superscript"/>
        </w:rPr>
        <w:t>1</w:t>
      </w:r>
    </w:p>
    <w:p w14:paraId="30C18EBF" w14:textId="715077B0" w:rsidR="0067337D" w:rsidRPr="007818CF" w:rsidRDefault="0067337D" w:rsidP="00D37E41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sz w:val="24"/>
          <w:szCs w:val="24"/>
        </w:rPr>
        <w:t>Natalia Lawrence</w:t>
      </w:r>
      <w:r w:rsidR="003E213E" w:rsidRPr="007818CF">
        <w:rPr>
          <w:rFonts w:ascii="Times New Roman" w:hAnsi="Times New Roman" w:cs="Times New Roman"/>
          <w:sz w:val="24"/>
          <w:szCs w:val="24"/>
          <w:vertAlign w:val="superscript"/>
        </w:rPr>
        <w:t>3</w:t>
      </w:r>
    </w:p>
    <w:p w14:paraId="0C8E0351" w14:textId="49560083" w:rsidR="0067337D" w:rsidRPr="007818CF" w:rsidRDefault="0067337D" w:rsidP="00D37E41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sz w:val="24"/>
          <w:szCs w:val="24"/>
        </w:rPr>
        <w:t>Matt Field</w:t>
      </w:r>
      <w:r w:rsidR="003E213E" w:rsidRPr="007818CF">
        <w:rPr>
          <w:rFonts w:ascii="Times New Roman" w:hAnsi="Times New Roman" w:cs="Times New Roman"/>
          <w:sz w:val="24"/>
          <w:szCs w:val="24"/>
          <w:vertAlign w:val="superscript"/>
        </w:rPr>
        <w:t>1,2</w:t>
      </w:r>
    </w:p>
    <w:p w14:paraId="3F21EA4E" w14:textId="77777777" w:rsidR="0067337D" w:rsidRPr="007818CF" w:rsidRDefault="0067337D" w:rsidP="00D37E41">
      <w:pPr>
        <w:spacing w:line="480" w:lineRule="auto"/>
        <w:jc w:val="center"/>
        <w:rPr>
          <w:rFonts w:ascii="Times New Roman" w:hAnsi="Times New Roman" w:cs="Times New Roman"/>
          <w:i/>
          <w:sz w:val="24"/>
          <w:szCs w:val="24"/>
        </w:rPr>
      </w:pPr>
    </w:p>
    <w:p w14:paraId="13268ECD" w14:textId="6C4A74EE" w:rsidR="0067337D" w:rsidRPr="007818CF" w:rsidRDefault="003E213E" w:rsidP="003E213E">
      <w:pPr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7818CF">
        <w:rPr>
          <w:rFonts w:ascii="Times New Roman" w:hAnsi="Times New Roman" w:cs="Times New Roman"/>
          <w:i/>
          <w:sz w:val="24"/>
          <w:szCs w:val="24"/>
        </w:rPr>
        <w:t>1. Department of Psychological Sciences, University of Liverpool, UK</w:t>
      </w:r>
    </w:p>
    <w:p w14:paraId="78F77206" w14:textId="6C67B27E" w:rsidR="003E213E" w:rsidRPr="007818CF" w:rsidRDefault="003E213E" w:rsidP="003E213E">
      <w:pPr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7818CF">
        <w:rPr>
          <w:rFonts w:ascii="Times New Roman" w:hAnsi="Times New Roman" w:cs="Times New Roman"/>
          <w:i/>
          <w:sz w:val="24"/>
          <w:szCs w:val="24"/>
        </w:rPr>
        <w:t xml:space="preserve">2. UK </w:t>
      </w:r>
      <w:r w:rsidR="005631BC" w:rsidRPr="007818CF">
        <w:rPr>
          <w:rFonts w:ascii="Times New Roman" w:hAnsi="Times New Roman" w:cs="Times New Roman"/>
          <w:i/>
          <w:sz w:val="24"/>
          <w:szCs w:val="24"/>
        </w:rPr>
        <w:t xml:space="preserve">Centre </w:t>
      </w:r>
      <w:r w:rsidRPr="007818CF">
        <w:rPr>
          <w:rFonts w:ascii="Times New Roman" w:hAnsi="Times New Roman" w:cs="Times New Roman"/>
          <w:i/>
          <w:sz w:val="24"/>
          <w:szCs w:val="24"/>
        </w:rPr>
        <w:t>for Tobacco and Alcohol Studies, University of Liverpool, UK</w:t>
      </w:r>
    </w:p>
    <w:p w14:paraId="368DB39F" w14:textId="3F457320" w:rsidR="003E213E" w:rsidRPr="007818CF" w:rsidRDefault="003E213E" w:rsidP="003E213E">
      <w:pPr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7818CF">
        <w:rPr>
          <w:rFonts w:ascii="Times New Roman" w:hAnsi="Times New Roman" w:cs="Times New Roman"/>
          <w:i/>
          <w:sz w:val="24"/>
          <w:szCs w:val="24"/>
        </w:rPr>
        <w:t xml:space="preserve">3. Department of Psychology, University of Exeter, UK. </w:t>
      </w:r>
    </w:p>
    <w:p w14:paraId="14A17D6E" w14:textId="01D1BED8" w:rsidR="003E213E" w:rsidRPr="007818CF" w:rsidRDefault="003E213E" w:rsidP="003E213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sz w:val="24"/>
          <w:szCs w:val="24"/>
        </w:rPr>
        <w:sym w:font="Webdings" w:char="F09B"/>
      </w:r>
      <w:r w:rsidRPr="007818CF">
        <w:rPr>
          <w:rFonts w:ascii="Times New Roman" w:hAnsi="Times New Roman" w:cs="Times New Roman"/>
          <w:sz w:val="24"/>
          <w:szCs w:val="24"/>
        </w:rPr>
        <w:t>Author for correspondence: Department of Psychological Sciences, University of Liverpool, Liverpool, L69 7ZA, United Kingdom</w:t>
      </w:r>
    </w:p>
    <w:p w14:paraId="125595D1" w14:textId="77777777" w:rsidR="003E213E" w:rsidRPr="007818CF" w:rsidRDefault="003E213E" w:rsidP="000419DD">
      <w:pPr>
        <w:spacing w:line="480" w:lineRule="auto"/>
        <w:outlineLvl w:val="0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sz w:val="24"/>
          <w:szCs w:val="24"/>
        </w:rPr>
        <w:t xml:space="preserve">Email </w:t>
      </w:r>
      <w:hyperlink r:id="rId8" w:history="1">
        <w:r w:rsidRPr="007818CF">
          <w:rPr>
            <w:rStyle w:val="Hyperlink"/>
            <w:rFonts w:ascii="Times New Roman" w:hAnsi="Times New Roman" w:cs="Times New Roman"/>
            <w:color w:val="auto"/>
            <w:sz w:val="24"/>
            <w:szCs w:val="24"/>
          </w:rPr>
          <w:t>ajj@liv.ac.uk</w:t>
        </w:r>
      </w:hyperlink>
      <w:r w:rsidRPr="007818CF">
        <w:rPr>
          <w:rFonts w:ascii="Times New Roman" w:hAnsi="Times New Roman" w:cs="Times New Roman"/>
          <w:sz w:val="24"/>
          <w:szCs w:val="24"/>
        </w:rPr>
        <w:tab/>
      </w:r>
    </w:p>
    <w:p w14:paraId="5487436C" w14:textId="3B5DB2CF" w:rsidR="003E213E" w:rsidRPr="007818CF" w:rsidRDefault="003E213E" w:rsidP="003E213E">
      <w:pPr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</w:p>
    <w:p w14:paraId="4941077E" w14:textId="77777777" w:rsidR="0067337D" w:rsidRPr="007818CF" w:rsidRDefault="0067337D" w:rsidP="00D37E41">
      <w:pPr>
        <w:spacing w:line="480" w:lineRule="auto"/>
        <w:jc w:val="center"/>
        <w:rPr>
          <w:rFonts w:ascii="Times New Roman" w:hAnsi="Times New Roman" w:cs="Times New Roman"/>
          <w:i/>
          <w:sz w:val="24"/>
          <w:szCs w:val="24"/>
        </w:rPr>
      </w:pPr>
    </w:p>
    <w:p w14:paraId="008DEC8B" w14:textId="77777777" w:rsidR="00CA3A8D" w:rsidRPr="007818CF" w:rsidRDefault="00CA3A8D" w:rsidP="000419DD">
      <w:pPr>
        <w:spacing w:line="480" w:lineRule="auto"/>
        <w:outlineLvl w:val="0"/>
        <w:rPr>
          <w:rFonts w:ascii="Times New Roman" w:hAnsi="Times New Roman" w:cs="Times New Roman"/>
          <w:b/>
          <w:sz w:val="24"/>
          <w:szCs w:val="24"/>
        </w:rPr>
      </w:pPr>
      <w:r w:rsidRPr="007818CF">
        <w:rPr>
          <w:rFonts w:ascii="Times New Roman" w:hAnsi="Times New Roman" w:cs="Times New Roman"/>
          <w:b/>
          <w:sz w:val="24"/>
          <w:szCs w:val="24"/>
        </w:rPr>
        <w:lastRenderedPageBreak/>
        <w:t>Abstract</w:t>
      </w:r>
    </w:p>
    <w:p w14:paraId="650B3B68" w14:textId="1F0061B9" w:rsidR="008E3123" w:rsidRPr="007818CF" w:rsidRDefault="005F32BE" w:rsidP="00FE0CF0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sz w:val="24"/>
          <w:szCs w:val="24"/>
        </w:rPr>
        <w:t xml:space="preserve">The aim of </w:t>
      </w:r>
      <w:r w:rsidR="00BA0FB6" w:rsidRPr="007818CF">
        <w:rPr>
          <w:rFonts w:ascii="Times New Roman" w:hAnsi="Times New Roman" w:cs="Times New Roman"/>
          <w:sz w:val="24"/>
          <w:szCs w:val="24"/>
        </w:rPr>
        <w:t>this</w:t>
      </w:r>
      <w:r w:rsidR="003632F6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Pr="007818CF">
        <w:rPr>
          <w:rFonts w:ascii="Times New Roman" w:hAnsi="Times New Roman" w:cs="Times New Roman"/>
          <w:sz w:val="24"/>
          <w:szCs w:val="24"/>
        </w:rPr>
        <w:t xml:space="preserve">review </w:t>
      </w:r>
      <w:r w:rsidR="00D444B8" w:rsidRPr="007818CF">
        <w:rPr>
          <w:rFonts w:ascii="Times New Roman" w:hAnsi="Times New Roman" w:cs="Times New Roman"/>
          <w:sz w:val="24"/>
          <w:szCs w:val="24"/>
        </w:rPr>
        <w:t xml:space="preserve">is to critically evaluate </w:t>
      </w:r>
      <w:r w:rsidR="00BA0FB6" w:rsidRPr="007818CF">
        <w:rPr>
          <w:rFonts w:ascii="Times New Roman" w:hAnsi="Times New Roman" w:cs="Times New Roman"/>
          <w:sz w:val="24"/>
          <w:szCs w:val="24"/>
        </w:rPr>
        <w:t>the effectiveness and candidate mechanisms of action of</w:t>
      </w:r>
      <w:r w:rsidR="00A725D6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D444B8" w:rsidRPr="007818CF">
        <w:rPr>
          <w:rFonts w:ascii="Times New Roman" w:hAnsi="Times New Roman" w:cs="Times New Roman"/>
          <w:sz w:val="24"/>
          <w:szCs w:val="24"/>
        </w:rPr>
        <w:t>psychological interventions</w:t>
      </w:r>
      <w:r w:rsidR="00CB3278" w:rsidRPr="007818CF">
        <w:rPr>
          <w:rFonts w:ascii="Times New Roman" w:hAnsi="Times New Roman" w:cs="Times New Roman"/>
          <w:sz w:val="24"/>
          <w:szCs w:val="24"/>
        </w:rPr>
        <w:t xml:space="preserve"> which aim to either (a) improve the capacity for self-regulatory, reflective processes or (b) reduce the impact of </w:t>
      </w:r>
      <w:r w:rsidR="00AE34F6" w:rsidRPr="007818CF">
        <w:rPr>
          <w:rFonts w:ascii="Times New Roman" w:hAnsi="Times New Roman" w:cs="Times New Roman"/>
          <w:sz w:val="24"/>
          <w:szCs w:val="24"/>
        </w:rPr>
        <w:t>automatic appetitive processes</w:t>
      </w:r>
      <w:r w:rsidR="00CB3278" w:rsidRPr="007818CF">
        <w:rPr>
          <w:rFonts w:ascii="Times New Roman" w:hAnsi="Times New Roman" w:cs="Times New Roman"/>
          <w:sz w:val="24"/>
          <w:szCs w:val="24"/>
        </w:rPr>
        <w:t xml:space="preserve">, in an attempt to influence </w:t>
      </w:r>
      <w:r w:rsidR="002A05E3" w:rsidRPr="007818CF">
        <w:rPr>
          <w:rFonts w:ascii="Times New Roman" w:hAnsi="Times New Roman" w:cs="Times New Roman"/>
          <w:sz w:val="24"/>
          <w:szCs w:val="24"/>
        </w:rPr>
        <w:t xml:space="preserve">food intake and </w:t>
      </w:r>
      <w:r w:rsidR="00C61300" w:rsidRPr="007818CF">
        <w:rPr>
          <w:rFonts w:ascii="Times New Roman" w:hAnsi="Times New Roman" w:cs="Times New Roman"/>
          <w:sz w:val="24"/>
          <w:szCs w:val="24"/>
        </w:rPr>
        <w:t>associated weight-gain</w:t>
      </w:r>
      <w:r w:rsidR="00CB3278" w:rsidRPr="007818CF">
        <w:rPr>
          <w:rFonts w:ascii="Times New Roman" w:hAnsi="Times New Roman" w:cs="Times New Roman"/>
          <w:sz w:val="24"/>
          <w:szCs w:val="24"/>
        </w:rPr>
        <w:t xml:space="preserve">. </w:t>
      </w:r>
      <w:r w:rsidR="008E3123" w:rsidRPr="007818CF">
        <w:rPr>
          <w:rFonts w:ascii="Times New Roman" w:hAnsi="Times New Roman" w:cs="Times New Roman"/>
          <w:sz w:val="24"/>
          <w:szCs w:val="24"/>
        </w:rPr>
        <w:t>Our aim was</w:t>
      </w:r>
      <w:r w:rsidR="00CB3278" w:rsidRPr="007818CF">
        <w:rPr>
          <w:rFonts w:ascii="Times New Roman" w:hAnsi="Times New Roman" w:cs="Times New Roman"/>
          <w:sz w:val="24"/>
          <w:szCs w:val="24"/>
        </w:rPr>
        <w:t xml:space="preserve"> to</w:t>
      </w:r>
      <w:r w:rsidR="008E3123" w:rsidRPr="007818CF">
        <w:rPr>
          <w:rFonts w:ascii="Times New Roman" w:hAnsi="Times New Roman" w:cs="Times New Roman"/>
          <w:sz w:val="24"/>
          <w:szCs w:val="24"/>
        </w:rPr>
        <w:t xml:space="preserve"> examine three </w:t>
      </w:r>
      <w:r w:rsidR="00F922BB" w:rsidRPr="007818CF">
        <w:rPr>
          <w:rFonts w:ascii="Times New Roman" w:hAnsi="Times New Roman" w:cs="Times New Roman"/>
          <w:sz w:val="24"/>
          <w:szCs w:val="24"/>
        </w:rPr>
        <w:t>important</w:t>
      </w:r>
      <w:r w:rsidR="008E3123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AE34F6" w:rsidRPr="007818CF">
        <w:rPr>
          <w:rFonts w:ascii="Times New Roman" w:hAnsi="Times New Roman" w:cs="Times New Roman"/>
          <w:sz w:val="24"/>
          <w:szCs w:val="24"/>
        </w:rPr>
        <w:t xml:space="preserve">issues </w:t>
      </w:r>
      <w:r w:rsidR="008E3123" w:rsidRPr="007818CF">
        <w:rPr>
          <w:rFonts w:ascii="Times New Roman" w:hAnsi="Times New Roman" w:cs="Times New Roman"/>
          <w:sz w:val="24"/>
          <w:szCs w:val="24"/>
        </w:rPr>
        <w:t xml:space="preserve">regarding </w:t>
      </w:r>
      <w:r w:rsidR="00AE34F6" w:rsidRPr="007818CF">
        <w:rPr>
          <w:rFonts w:ascii="Times New Roman" w:hAnsi="Times New Roman" w:cs="Times New Roman"/>
          <w:sz w:val="24"/>
          <w:szCs w:val="24"/>
        </w:rPr>
        <w:t>each type of intervention:</w:t>
      </w:r>
      <w:r w:rsidR="008E3123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E4089C" w:rsidRPr="007818CF">
        <w:rPr>
          <w:rFonts w:ascii="Times New Roman" w:hAnsi="Times New Roman" w:cs="Times New Roman"/>
          <w:sz w:val="24"/>
          <w:szCs w:val="24"/>
        </w:rPr>
        <w:t>i</w:t>
      </w:r>
      <w:r w:rsidR="008E3123" w:rsidRPr="007818CF">
        <w:rPr>
          <w:rFonts w:ascii="Times New Roman" w:hAnsi="Times New Roman" w:cs="Times New Roman"/>
          <w:sz w:val="24"/>
          <w:szCs w:val="24"/>
        </w:rPr>
        <w:t xml:space="preserve">) whether </w:t>
      </w:r>
      <w:r w:rsidR="00AE34F6" w:rsidRPr="007818CF">
        <w:rPr>
          <w:rFonts w:ascii="Times New Roman" w:hAnsi="Times New Roman" w:cs="Times New Roman"/>
          <w:sz w:val="24"/>
          <w:szCs w:val="24"/>
        </w:rPr>
        <w:t xml:space="preserve">the intervention </w:t>
      </w:r>
      <w:r w:rsidR="008E3123" w:rsidRPr="007818CF">
        <w:rPr>
          <w:rFonts w:ascii="Times New Roman" w:hAnsi="Times New Roman" w:cs="Times New Roman"/>
          <w:sz w:val="24"/>
          <w:szCs w:val="24"/>
        </w:rPr>
        <w:t xml:space="preserve">influenced </w:t>
      </w:r>
      <w:r w:rsidR="00AE34F6" w:rsidRPr="007818CF">
        <w:rPr>
          <w:rFonts w:ascii="Times New Roman" w:hAnsi="Times New Roman" w:cs="Times New Roman"/>
          <w:sz w:val="24"/>
          <w:szCs w:val="24"/>
        </w:rPr>
        <w:t>behaviour in the laboratory</w:t>
      </w:r>
      <w:r w:rsidR="00E4089C" w:rsidRPr="007818CF">
        <w:rPr>
          <w:rFonts w:ascii="Times New Roman" w:hAnsi="Times New Roman" w:cs="Times New Roman"/>
          <w:sz w:val="24"/>
          <w:szCs w:val="24"/>
        </w:rPr>
        <w:t>, i</w:t>
      </w:r>
      <w:r w:rsidR="008E3123" w:rsidRPr="007818CF">
        <w:rPr>
          <w:rFonts w:ascii="Times New Roman" w:hAnsi="Times New Roman" w:cs="Times New Roman"/>
          <w:sz w:val="24"/>
          <w:szCs w:val="24"/>
        </w:rPr>
        <w:t xml:space="preserve">i) whether </w:t>
      </w:r>
      <w:r w:rsidR="00AE34F6" w:rsidRPr="007818CF">
        <w:rPr>
          <w:rFonts w:ascii="Times New Roman" w:hAnsi="Times New Roman" w:cs="Times New Roman"/>
          <w:sz w:val="24"/>
          <w:szCs w:val="24"/>
        </w:rPr>
        <w:t xml:space="preserve">the intervention </w:t>
      </w:r>
      <w:r w:rsidR="008E3123" w:rsidRPr="007818CF">
        <w:rPr>
          <w:rFonts w:ascii="Times New Roman" w:hAnsi="Times New Roman" w:cs="Times New Roman"/>
          <w:sz w:val="24"/>
          <w:szCs w:val="24"/>
        </w:rPr>
        <w:t xml:space="preserve">influenced </w:t>
      </w:r>
      <w:r w:rsidR="00AE34F6" w:rsidRPr="007818CF">
        <w:rPr>
          <w:rFonts w:ascii="Times New Roman" w:hAnsi="Times New Roman" w:cs="Times New Roman"/>
          <w:sz w:val="24"/>
          <w:szCs w:val="24"/>
        </w:rPr>
        <w:t>behaviour and / or body mass index in the real world</w:t>
      </w:r>
      <w:r w:rsidR="00E4089C" w:rsidRPr="007818CF">
        <w:rPr>
          <w:rFonts w:ascii="Times New Roman" w:hAnsi="Times New Roman" w:cs="Times New Roman"/>
          <w:sz w:val="24"/>
          <w:szCs w:val="24"/>
        </w:rPr>
        <w:t xml:space="preserve">, and iii) </w:t>
      </w:r>
      <w:bookmarkStart w:id="0" w:name="_GoBack"/>
      <w:bookmarkEnd w:id="0"/>
      <w:r w:rsidR="00E4089C" w:rsidRPr="007818CF">
        <w:rPr>
          <w:rFonts w:ascii="Times New Roman" w:hAnsi="Times New Roman" w:cs="Times New Roman"/>
          <w:sz w:val="24"/>
          <w:szCs w:val="24"/>
        </w:rPr>
        <w:t>whether the proposed mechanism of action was supported by evidence</w:t>
      </w:r>
      <w:r w:rsidR="008E3123" w:rsidRPr="007818CF">
        <w:rPr>
          <w:rFonts w:ascii="Times New Roman" w:hAnsi="Times New Roman" w:cs="Times New Roman"/>
          <w:sz w:val="24"/>
          <w:szCs w:val="24"/>
        </w:rPr>
        <w:t>. We systematically searched three commonly used databases and ident</w:t>
      </w:r>
      <w:r w:rsidR="00CB3278" w:rsidRPr="007818CF">
        <w:rPr>
          <w:rFonts w:ascii="Times New Roman" w:hAnsi="Times New Roman" w:cs="Times New Roman"/>
          <w:sz w:val="24"/>
          <w:szCs w:val="24"/>
        </w:rPr>
        <w:t xml:space="preserve">ified </w:t>
      </w:r>
      <w:r w:rsidR="00FE0CF0" w:rsidRPr="007818CF">
        <w:rPr>
          <w:rFonts w:ascii="Times New Roman" w:hAnsi="Times New Roman" w:cs="Times New Roman"/>
          <w:sz w:val="24"/>
          <w:szCs w:val="24"/>
        </w:rPr>
        <w:t>32</w:t>
      </w:r>
      <w:r w:rsidR="00E4623D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CB3278" w:rsidRPr="007818CF">
        <w:rPr>
          <w:rFonts w:ascii="Times New Roman" w:hAnsi="Times New Roman" w:cs="Times New Roman"/>
          <w:sz w:val="24"/>
          <w:szCs w:val="24"/>
        </w:rPr>
        <w:t xml:space="preserve">articles which </w:t>
      </w:r>
      <w:r w:rsidR="00BD5CDB" w:rsidRPr="007818CF">
        <w:rPr>
          <w:rFonts w:ascii="Times New Roman" w:hAnsi="Times New Roman" w:cs="Times New Roman"/>
          <w:sz w:val="24"/>
          <w:szCs w:val="24"/>
        </w:rPr>
        <w:t>were</w:t>
      </w:r>
      <w:r w:rsidR="00AE34F6" w:rsidRPr="007818CF">
        <w:rPr>
          <w:rFonts w:ascii="Times New Roman" w:hAnsi="Times New Roman" w:cs="Times New Roman"/>
          <w:sz w:val="24"/>
          <w:szCs w:val="24"/>
        </w:rPr>
        <w:t xml:space="preserve"> relevant to</w:t>
      </w:r>
      <w:r w:rsidR="00CB3278" w:rsidRPr="007818CF">
        <w:rPr>
          <w:rFonts w:ascii="Times New Roman" w:hAnsi="Times New Roman" w:cs="Times New Roman"/>
          <w:sz w:val="24"/>
          <w:szCs w:val="24"/>
        </w:rPr>
        <w:t xml:space="preserve"> at least one of these </w:t>
      </w:r>
      <w:r w:rsidR="00AE34F6" w:rsidRPr="007818CF">
        <w:rPr>
          <w:rFonts w:ascii="Times New Roman" w:hAnsi="Times New Roman" w:cs="Times New Roman"/>
          <w:sz w:val="24"/>
          <w:szCs w:val="24"/>
        </w:rPr>
        <w:t>issues</w:t>
      </w:r>
      <w:r w:rsidR="008E3123" w:rsidRPr="007818CF">
        <w:rPr>
          <w:rFonts w:ascii="Times New Roman" w:hAnsi="Times New Roman" w:cs="Times New Roman"/>
          <w:sz w:val="24"/>
          <w:szCs w:val="24"/>
        </w:rPr>
        <w:t xml:space="preserve">. </w:t>
      </w:r>
      <w:r w:rsidR="00CB3278" w:rsidRPr="007818CF">
        <w:rPr>
          <w:rFonts w:ascii="Times New Roman" w:hAnsi="Times New Roman" w:cs="Times New Roman"/>
          <w:sz w:val="24"/>
          <w:szCs w:val="24"/>
        </w:rPr>
        <w:t xml:space="preserve">The majority of studies </w:t>
      </w:r>
      <w:r w:rsidR="00AE34F6" w:rsidRPr="007818CF">
        <w:rPr>
          <w:rFonts w:ascii="Times New Roman" w:hAnsi="Times New Roman" w:cs="Times New Roman"/>
          <w:sz w:val="24"/>
          <w:szCs w:val="24"/>
        </w:rPr>
        <w:t>attempted to manipulate food intake in the laboratory using associative learning paradigms</w:t>
      </w:r>
      <w:r w:rsidR="00BD5CDB" w:rsidRPr="007818CF">
        <w:rPr>
          <w:rFonts w:ascii="Times New Roman" w:hAnsi="Times New Roman" w:cs="Times New Roman"/>
          <w:sz w:val="24"/>
          <w:szCs w:val="24"/>
        </w:rPr>
        <w:t>, in</w:t>
      </w:r>
      <w:r w:rsidR="00CB3278" w:rsidRPr="007818CF">
        <w:rPr>
          <w:rFonts w:ascii="Times New Roman" w:hAnsi="Times New Roman" w:cs="Times New Roman"/>
          <w:sz w:val="24"/>
          <w:szCs w:val="24"/>
        </w:rPr>
        <w:t xml:space="preserve"> normal-weight female participants</w:t>
      </w:r>
      <w:r w:rsidR="00AE34F6" w:rsidRPr="007818CF">
        <w:rPr>
          <w:rFonts w:ascii="Times New Roman" w:hAnsi="Times New Roman" w:cs="Times New Roman"/>
          <w:sz w:val="24"/>
          <w:szCs w:val="24"/>
        </w:rPr>
        <w:t>.</w:t>
      </w:r>
      <w:r w:rsidR="00E4089C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450C00" w:rsidRPr="007818CF">
        <w:rPr>
          <w:rFonts w:ascii="Times New Roman" w:hAnsi="Times New Roman" w:cs="Times New Roman"/>
          <w:sz w:val="24"/>
          <w:szCs w:val="24"/>
        </w:rPr>
        <w:t xml:space="preserve">Most of the laboratory studies </w:t>
      </w:r>
      <w:r w:rsidR="00E4089C" w:rsidRPr="007818CF">
        <w:rPr>
          <w:rFonts w:ascii="Times New Roman" w:hAnsi="Times New Roman" w:cs="Times New Roman"/>
          <w:sz w:val="24"/>
          <w:szCs w:val="24"/>
        </w:rPr>
        <w:t>demonstrated</w:t>
      </w:r>
      <w:r w:rsidR="00450C00" w:rsidRPr="007818CF">
        <w:rPr>
          <w:rFonts w:ascii="Times New Roman" w:hAnsi="Times New Roman" w:cs="Times New Roman"/>
          <w:sz w:val="24"/>
          <w:szCs w:val="24"/>
        </w:rPr>
        <w:t xml:space="preserve"> the predicted</w:t>
      </w:r>
      <w:r w:rsidR="00E4089C" w:rsidRPr="007818CF">
        <w:rPr>
          <w:rFonts w:ascii="Times New Roman" w:hAnsi="Times New Roman" w:cs="Times New Roman"/>
          <w:sz w:val="24"/>
          <w:szCs w:val="24"/>
        </w:rPr>
        <w:t xml:space="preserve"> effects of </w:t>
      </w:r>
      <w:r w:rsidR="00450C00" w:rsidRPr="007818CF">
        <w:rPr>
          <w:rFonts w:ascii="Times New Roman" w:hAnsi="Times New Roman" w:cs="Times New Roman"/>
          <w:sz w:val="24"/>
          <w:szCs w:val="24"/>
        </w:rPr>
        <w:t xml:space="preserve">interventions on </w:t>
      </w:r>
      <w:r w:rsidR="00E4089C" w:rsidRPr="007818CF">
        <w:rPr>
          <w:rFonts w:ascii="Times New Roman" w:hAnsi="Times New Roman" w:cs="Times New Roman"/>
          <w:sz w:val="24"/>
          <w:szCs w:val="24"/>
        </w:rPr>
        <w:t xml:space="preserve">behaviour in the laboratory, </w:t>
      </w:r>
      <w:r w:rsidR="00450C00" w:rsidRPr="007818CF">
        <w:rPr>
          <w:rFonts w:ascii="Times New Roman" w:hAnsi="Times New Roman" w:cs="Times New Roman"/>
          <w:sz w:val="24"/>
          <w:szCs w:val="24"/>
        </w:rPr>
        <w:t>but studies that attempted to translate these interventions outside of the laboratory yielded more mixed findings. The hypothesised mechanisms of action received inconsistent support across studies.</w:t>
      </w:r>
      <w:r w:rsidR="008E3123" w:rsidRPr="007818CF">
        <w:rPr>
          <w:rFonts w:ascii="Times New Roman" w:hAnsi="Times New Roman" w:cs="Times New Roman"/>
          <w:sz w:val="24"/>
          <w:szCs w:val="24"/>
        </w:rPr>
        <w:t xml:space="preserve"> We identified several limitations </w:t>
      </w:r>
      <w:r w:rsidR="00CB3278" w:rsidRPr="007818CF">
        <w:rPr>
          <w:rFonts w:ascii="Times New Roman" w:hAnsi="Times New Roman" w:cs="Times New Roman"/>
          <w:sz w:val="24"/>
          <w:szCs w:val="24"/>
        </w:rPr>
        <w:t xml:space="preserve">which </w:t>
      </w:r>
      <w:r w:rsidR="00FA1C88" w:rsidRPr="007818CF">
        <w:rPr>
          <w:rFonts w:ascii="Times New Roman" w:hAnsi="Times New Roman" w:cs="Times New Roman"/>
          <w:sz w:val="24"/>
          <w:szCs w:val="24"/>
        </w:rPr>
        <w:t>may</w:t>
      </w:r>
      <w:r w:rsidR="001B108F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AE34F6" w:rsidRPr="007818CF">
        <w:rPr>
          <w:rFonts w:ascii="Times New Roman" w:hAnsi="Times New Roman" w:cs="Times New Roman"/>
          <w:sz w:val="24"/>
          <w:szCs w:val="24"/>
        </w:rPr>
        <w:t>complicate</w:t>
      </w:r>
      <w:r w:rsidR="00FA1C88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CB3278" w:rsidRPr="007818CF">
        <w:rPr>
          <w:rFonts w:ascii="Times New Roman" w:hAnsi="Times New Roman" w:cs="Times New Roman"/>
          <w:sz w:val="24"/>
          <w:szCs w:val="24"/>
        </w:rPr>
        <w:t xml:space="preserve">interpretation of </w:t>
      </w:r>
      <w:r w:rsidR="00450C00" w:rsidRPr="007818CF">
        <w:rPr>
          <w:rFonts w:ascii="Times New Roman" w:hAnsi="Times New Roman" w:cs="Times New Roman"/>
          <w:sz w:val="24"/>
          <w:szCs w:val="24"/>
        </w:rPr>
        <w:t xml:space="preserve">findings </w:t>
      </w:r>
      <w:r w:rsidR="00AE34F6" w:rsidRPr="007818CF">
        <w:rPr>
          <w:rFonts w:ascii="Times New Roman" w:hAnsi="Times New Roman" w:cs="Times New Roman"/>
          <w:sz w:val="24"/>
          <w:szCs w:val="24"/>
        </w:rPr>
        <w:t>in this area,</w:t>
      </w:r>
      <w:r w:rsidR="00CB3278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8E3123" w:rsidRPr="007818CF">
        <w:rPr>
          <w:rFonts w:ascii="Times New Roman" w:hAnsi="Times New Roman" w:cs="Times New Roman"/>
          <w:sz w:val="24"/>
          <w:szCs w:val="24"/>
        </w:rPr>
        <w:t xml:space="preserve">including </w:t>
      </w:r>
      <w:r w:rsidR="00F922BB" w:rsidRPr="007818CF">
        <w:rPr>
          <w:rFonts w:ascii="Times New Roman" w:hAnsi="Times New Roman" w:cs="Times New Roman"/>
          <w:sz w:val="24"/>
          <w:szCs w:val="24"/>
        </w:rPr>
        <w:t xml:space="preserve">heterogeneity of study methods, </w:t>
      </w:r>
      <w:r w:rsidR="00AE34F6" w:rsidRPr="007818CF">
        <w:rPr>
          <w:rFonts w:ascii="Times New Roman" w:hAnsi="Times New Roman" w:cs="Times New Roman"/>
          <w:sz w:val="24"/>
          <w:szCs w:val="24"/>
        </w:rPr>
        <w:t xml:space="preserve">small </w:t>
      </w:r>
      <w:r w:rsidR="008E3123" w:rsidRPr="007818CF">
        <w:rPr>
          <w:rFonts w:ascii="Times New Roman" w:hAnsi="Times New Roman" w:cs="Times New Roman"/>
          <w:sz w:val="24"/>
          <w:szCs w:val="24"/>
        </w:rPr>
        <w:t xml:space="preserve">sample sizes, </w:t>
      </w:r>
      <w:r w:rsidR="00F922BB" w:rsidRPr="007818CF">
        <w:rPr>
          <w:rFonts w:ascii="Times New Roman" w:hAnsi="Times New Roman" w:cs="Times New Roman"/>
          <w:sz w:val="24"/>
          <w:szCs w:val="24"/>
        </w:rPr>
        <w:t xml:space="preserve">and </w:t>
      </w:r>
      <w:r w:rsidR="00AE34F6" w:rsidRPr="007818CF">
        <w:rPr>
          <w:rFonts w:ascii="Times New Roman" w:hAnsi="Times New Roman" w:cs="Times New Roman"/>
          <w:sz w:val="24"/>
          <w:szCs w:val="24"/>
        </w:rPr>
        <w:t xml:space="preserve">absence </w:t>
      </w:r>
      <w:r w:rsidR="00F922BB" w:rsidRPr="007818CF">
        <w:rPr>
          <w:rFonts w:ascii="Times New Roman" w:hAnsi="Times New Roman" w:cs="Times New Roman"/>
          <w:sz w:val="24"/>
          <w:szCs w:val="24"/>
        </w:rPr>
        <w:t xml:space="preserve">of </w:t>
      </w:r>
      <w:r w:rsidR="00577304" w:rsidRPr="007818CF">
        <w:rPr>
          <w:rFonts w:ascii="Times New Roman" w:hAnsi="Times New Roman" w:cs="Times New Roman"/>
          <w:sz w:val="24"/>
          <w:szCs w:val="24"/>
        </w:rPr>
        <w:t xml:space="preserve">adequate </w:t>
      </w:r>
      <w:r w:rsidR="00F922BB" w:rsidRPr="007818CF">
        <w:rPr>
          <w:rFonts w:ascii="Times New Roman" w:hAnsi="Times New Roman" w:cs="Times New Roman"/>
          <w:sz w:val="24"/>
          <w:szCs w:val="24"/>
        </w:rPr>
        <w:t xml:space="preserve">control groups. We </w:t>
      </w:r>
      <w:r w:rsidR="00AE34F6" w:rsidRPr="007818CF">
        <w:rPr>
          <w:rFonts w:ascii="Times New Roman" w:hAnsi="Times New Roman" w:cs="Times New Roman"/>
          <w:sz w:val="24"/>
          <w:szCs w:val="24"/>
        </w:rPr>
        <w:t xml:space="preserve">provide </w:t>
      </w:r>
      <w:r w:rsidR="00F922BB" w:rsidRPr="007818CF">
        <w:rPr>
          <w:rFonts w:ascii="Times New Roman" w:hAnsi="Times New Roman" w:cs="Times New Roman"/>
          <w:sz w:val="24"/>
          <w:szCs w:val="24"/>
        </w:rPr>
        <w:t xml:space="preserve">recommendations for future </w:t>
      </w:r>
      <w:r w:rsidR="00AE34F6" w:rsidRPr="007818CF">
        <w:rPr>
          <w:rFonts w:ascii="Times New Roman" w:hAnsi="Times New Roman" w:cs="Times New Roman"/>
          <w:sz w:val="24"/>
          <w:szCs w:val="24"/>
        </w:rPr>
        <w:t>studies that aim to develop and evaluate these promising interventions for the reduction of overweight and obesity.</w:t>
      </w:r>
    </w:p>
    <w:p w14:paraId="572473F4" w14:textId="626AA8EF" w:rsidR="008E3123" w:rsidRPr="007818CF" w:rsidRDefault="00210442" w:rsidP="00210442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7818CF">
        <w:rPr>
          <w:rFonts w:ascii="Times New Roman" w:hAnsi="Times New Roman" w:cs="Times New Roman"/>
          <w:b/>
          <w:sz w:val="24"/>
          <w:szCs w:val="24"/>
        </w:rPr>
        <w:t xml:space="preserve">Key words; </w:t>
      </w:r>
      <w:r w:rsidR="0093355D" w:rsidRPr="007818CF">
        <w:rPr>
          <w:rFonts w:ascii="Times New Roman" w:hAnsi="Times New Roman" w:cs="Times New Roman"/>
          <w:b/>
          <w:sz w:val="24"/>
          <w:szCs w:val="24"/>
        </w:rPr>
        <w:t>appetite;</w:t>
      </w:r>
      <w:r w:rsidRPr="007818CF">
        <w:rPr>
          <w:rFonts w:ascii="Times New Roman" w:hAnsi="Times New Roman" w:cs="Times New Roman"/>
          <w:b/>
          <w:sz w:val="24"/>
          <w:szCs w:val="24"/>
        </w:rPr>
        <w:t xml:space="preserve"> associative</w:t>
      </w:r>
      <w:r w:rsidR="00450C00" w:rsidRPr="007818CF">
        <w:rPr>
          <w:rFonts w:ascii="Times New Roman" w:hAnsi="Times New Roman" w:cs="Times New Roman"/>
          <w:b/>
          <w:sz w:val="24"/>
          <w:szCs w:val="24"/>
        </w:rPr>
        <w:t xml:space="preserve"> learning</w:t>
      </w:r>
      <w:r w:rsidR="0093355D" w:rsidRPr="007818CF">
        <w:rPr>
          <w:rFonts w:ascii="Times New Roman" w:hAnsi="Times New Roman" w:cs="Times New Roman"/>
          <w:b/>
          <w:sz w:val="24"/>
          <w:szCs w:val="24"/>
        </w:rPr>
        <w:t>; BMI; cognitive training;</w:t>
      </w:r>
      <w:r w:rsidRPr="007818C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93355D" w:rsidRPr="007818CF">
        <w:rPr>
          <w:rFonts w:ascii="Times New Roman" w:hAnsi="Times New Roman" w:cs="Times New Roman"/>
          <w:b/>
          <w:sz w:val="24"/>
          <w:szCs w:val="24"/>
        </w:rPr>
        <w:t>executive function;</w:t>
      </w:r>
      <w:r w:rsidR="00450C00" w:rsidRPr="007818CF">
        <w:rPr>
          <w:rFonts w:ascii="Times New Roman" w:hAnsi="Times New Roman" w:cs="Times New Roman"/>
          <w:b/>
          <w:sz w:val="24"/>
          <w:szCs w:val="24"/>
        </w:rPr>
        <w:t xml:space="preserve"> obesity</w:t>
      </w:r>
    </w:p>
    <w:p w14:paraId="2C812DE2" w14:textId="77777777" w:rsidR="008E3123" w:rsidRPr="007818CF" w:rsidRDefault="008E3123" w:rsidP="008E3123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1B4A391E" w14:textId="77777777" w:rsidR="00AE34F6" w:rsidRPr="007818CF" w:rsidRDefault="00AE34F6" w:rsidP="00D37E41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3C8D13B0" w14:textId="668E603D" w:rsidR="0067337D" w:rsidRPr="007818CF" w:rsidRDefault="00167B64" w:rsidP="000419DD">
      <w:pPr>
        <w:spacing w:line="480" w:lineRule="auto"/>
        <w:outlineLvl w:val="0"/>
        <w:rPr>
          <w:rFonts w:ascii="Times New Roman" w:hAnsi="Times New Roman" w:cs="Times New Roman"/>
          <w:b/>
          <w:sz w:val="24"/>
          <w:szCs w:val="24"/>
        </w:rPr>
      </w:pPr>
      <w:r w:rsidRPr="007818CF">
        <w:rPr>
          <w:rFonts w:ascii="Times New Roman" w:hAnsi="Times New Roman" w:cs="Times New Roman"/>
          <w:b/>
          <w:sz w:val="24"/>
          <w:szCs w:val="24"/>
        </w:rPr>
        <w:lastRenderedPageBreak/>
        <w:t>I</w:t>
      </w:r>
      <w:r w:rsidR="0067337D" w:rsidRPr="007818CF">
        <w:rPr>
          <w:rFonts w:ascii="Times New Roman" w:hAnsi="Times New Roman" w:cs="Times New Roman"/>
          <w:b/>
          <w:sz w:val="24"/>
          <w:szCs w:val="24"/>
        </w:rPr>
        <w:t>ntroduction</w:t>
      </w:r>
    </w:p>
    <w:p w14:paraId="0B39153E" w14:textId="2905F06D" w:rsidR="00D37E41" w:rsidRPr="007818CF" w:rsidRDefault="00E829A5" w:rsidP="00D37E4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sz w:val="24"/>
          <w:szCs w:val="24"/>
        </w:rPr>
        <w:tab/>
      </w:r>
      <w:r w:rsidR="00DB7327" w:rsidRPr="007818CF">
        <w:rPr>
          <w:rFonts w:ascii="Times New Roman" w:hAnsi="Times New Roman" w:cs="Times New Roman"/>
          <w:sz w:val="24"/>
          <w:szCs w:val="24"/>
        </w:rPr>
        <w:t>R</w:t>
      </w:r>
      <w:r w:rsidR="00587EF0" w:rsidRPr="007818CF">
        <w:rPr>
          <w:rFonts w:ascii="Times New Roman" w:hAnsi="Times New Roman" w:cs="Times New Roman"/>
          <w:sz w:val="24"/>
          <w:szCs w:val="24"/>
        </w:rPr>
        <w:t>ates of overweight and obesity continue</w:t>
      </w:r>
      <w:r w:rsidR="00563CC5" w:rsidRPr="007818CF">
        <w:rPr>
          <w:rFonts w:ascii="Times New Roman" w:hAnsi="Times New Roman" w:cs="Times New Roman"/>
          <w:sz w:val="24"/>
          <w:szCs w:val="24"/>
        </w:rPr>
        <w:t xml:space="preserve"> to</w:t>
      </w:r>
      <w:r w:rsidR="00587EF0" w:rsidRPr="007818CF">
        <w:rPr>
          <w:rFonts w:ascii="Times New Roman" w:hAnsi="Times New Roman" w:cs="Times New Roman"/>
          <w:sz w:val="24"/>
          <w:szCs w:val="24"/>
        </w:rPr>
        <w:t xml:space="preserve"> increase globally, </w:t>
      </w:r>
      <w:r w:rsidR="00563CC5" w:rsidRPr="007818CF">
        <w:rPr>
          <w:rFonts w:ascii="Times New Roman" w:hAnsi="Times New Roman" w:cs="Times New Roman"/>
          <w:sz w:val="24"/>
          <w:szCs w:val="24"/>
        </w:rPr>
        <w:t xml:space="preserve">and are now </w:t>
      </w:r>
      <w:r w:rsidR="00311B9E" w:rsidRPr="007818CF">
        <w:rPr>
          <w:rFonts w:ascii="Times New Roman" w:hAnsi="Times New Roman" w:cs="Times New Roman"/>
          <w:sz w:val="24"/>
          <w:szCs w:val="24"/>
        </w:rPr>
        <w:t xml:space="preserve">considered as the number one health concern </w:t>
      </w:r>
      <w:r w:rsidR="00ED3668" w:rsidRPr="007818CF">
        <w:rPr>
          <w:rFonts w:ascii="Times New Roman" w:hAnsi="Times New Roman" w:cs="Times New Roman"/>
          <w:sz w:val="24"/>
          <w:szCs w:val="24"/>
        </w:rPr>
        <w:t xml:space="preserve">in </w:t>
      </w:r>
      <w:r w:rsidR="00311B9E" w:rsidRPr="007818CF">
        <w:rPr>
          <w:rFonts w:ascii="Times New Roman" w:hAnsi="Times New Roman" w:cs="Times New Roman"/>
          <w:sz w:val="24"/>
          <w:szCs w:val="24"/>
        </w:rPr>
        <w:t>the developed world</w:t>
      </w:r>
      <w:r w:rsidR="00587EF0" w:rsidRPr="007818CF">
        <w:rPr>
          <w:rFonts w:ascii="Times New Roman" w:hAnsi="Times New Roman" w:cs="Times New Roman"/>
          <w:sz w:val="24"/>
          <w:szCs w:val="24"/>
        </w:rPr>
        <w:t>.</w:t>
      </w:r>
      <w:r w:rsidR="007305B6" w:rsidRPr="007818CF">
        <w:rPr>
          <w:rFonts w:ascii="Times New Roman" w:hAnsi="Times New Roman" w:cs="Times New Roman"/>
          <w:sz w:val="24"/>
          <w:szCs w:val="24"/>
        </w:rPr>
        <w:t xml:space="preserve"> O</w:t>
      </w:r>
      <w:r w:rsidR="00587EF0" w:rsidRPr="007818CF">
        <w:rPr>
          <w:rFonts w:ascii="Times New Roman" w:hAnsi="Times New Roman" w:cs="Times New Roman"/>
          <w:sz w:val="24"/>
          <w:szCs w:val="24"/>
        </w:rPr>
        <w:t>besity has doubled</w:t>
      </w:r>
      <w:r w:rsidR="007305B6" w:rsidRPr="007818CF">
        <w:rPr>
          <w:rFonts w:ascii="Times New Roman" w:hAnsi="Times New Roman" w:cs="Times New Roman"/>
          <w:sz w:val="24"/>
          <w:szCs w:val="24"/>
        </w:rPr>
        <w:t xml:space="preserve"> worldwide</w:t>
      </w:r>
      <w:r w:rsidR="00587EF0" w:rsidRPr="007818CF">
        <w:rPr>
          <w:rFonts w:ascii="Times New Roman" w:hAnsi="Times New Roman" w:cs="Times New Roman"/>
          <w:sz w:val="24"/>
          <w:szCs w:val="24"/>
        </w:rPr>
        <w:t xml:space="preserve"> since 1980 and current estimates suggest that approximately 1.9 billion adults are overweight and 600 million </w:t>
      </w:r>
      <w:r w:rsidR="00563CC5" w:rsidRPr="007818CF">
        <w:rPr>
          <w:rFonts w:ascii="Times New Roman" w:hAnsi="Times New Roman" w:cs="Times New Roman"/>
          <w:sz w:val="24"/>
          <w:szCs w:val="24"/>
        </w:rPr>
        <w:t>are</w:t>
      </w:r>
      <w:r w:rsidR="00587EF0" w:rsidRPr="007818CF">
        <w:rPr>
          <w:rFonts w:ascii="Times New Roman" w:hAnsi="Times New Roman" w:cs="Times New Roman"/>
          <w:sz w:val="24"/>
          <w:szCs w:val="24"/>
        </w:rPr>
        <w:t xml:space="preserve"> obese</w:t>
      </w:r>
      <w:r w:rsidR="00B43E96" w:rsidRPr="007818CF">
        <w:rPr>
          <w:rFonts w:ascii="Times New Roman" w:hAnsi="Times New Roman" w:cs="Times New Roman"/>
          <w:sz w:val="24"/>
          <w:szCs w:val="24"/>
        </w:rPr>
        <w:t xml:space="preserve"> (WHO, 2016). This upward trend is partially attributable to the rise of the ‘obesogenic’ environment</w:t>
      </w:r>
      <w:r w:rsidR="00C01893" w:rsidRPr="007818CF">
        <w:rPr>
          <w:rFonts w:ascii="Times New Roman" w:hAnsi="Times New Roman" w:cs="Times New Roman"/>
          <w:sz w:val="24"/>
          <w:szCs w:val="24"/>
        </w:rPr>
        <w:t xml:space="preserve">, which has </w:t>
      </w:r>
      <w:r w:rsidR="005C0155" w:rsidRPr="007818CF">
        <w:rPr>
          <w:rFonts w:ascii="Times New Roman" w:hAnsi="Times New Roman" w:cs="Times New Roman"/>
          <w:sz w:val="24"/>
          <w:szCs w:val="24"/>
        </w:rPr>
        <w:t>occurred</w:t>
      </w:r>
      <w:r w:rsidR="00C01893" w:rsidRPr="007818CF">
        <w:rPr>
          <w:rFonts w:ascii="Times New Roman" w:hAnsi="Times New Roman" w:cs="Times New Roman"/>
          <w:sz w:val="24"/>
          <w:szCs w:val="24"/>
        </w:rPr>
        <w:t xml:space="preserve"> rapidly over the previous </w:t>
      </w:r>
      <w:r w:rsidR="008961D3" w:rsidRPr="007818CF">
        <w:rPr>
          <w:rFonts w:ascii="Times New Roman" w:hAnsi="Times New Roman" w:cs="Times New Roman"/>
          <w:sz w:val="24"/>
          <w:szCs w:val="24"/>
        </w:rPr>
        <w:t>3</w:t>
      </w:r>
      <w:r w:rsidR="00C01893" w:rsidRPr="007818CF">
        <w:rPr>
          <w:rFonts w:ascii="Times New Roman" w:hAnsi="Times New Roman" w:cs="Times New Roman"/>
          <w:sz w:val="24"/>
          <w:szCs w:val="24"/>
        </w:rPr>
        <w:t>0 years</w:t>
      </w:r>
      <w:r w:rsidR="00B43E96" w:rsidRPr="007818CF">
        <w:rPr>
          <w:rFonts w:ascii="Times New Roman" w:hAnsi="Times New Roman" w:cs="Times New Roman"/>
          <w:sz w:val="24"/>
          <w:szCs w:val="24"/>
        </w:rPr>
        <w:t xml:space="preserve">. </w:t>
      </w:r>
      <w:r w:rsidR="00C01893" w:rsidRPr="007818CF">
        <w:rPr>
          <w:rFonts w:ascii="Times New Roman" w:hAnsi="Times New Roman" w:cs="Times New Roman"/>
          <w:sz w:val="24"/>
          <w:szCs w:val="24"/>
        </w:rPr>
        <w:t>The obesogenic environment is ‘</w:t>
      </w:r>
      <w:r w:rsidR="00C01893" w:rsidRPr="007818CF">
        <w:rPr>
          <w:rFonts w:ascii="Times New Roman" w:hAnsi="Times New Roman" w:cs="Times New Roman"/>
          <w:i/>
          <w:sz w:val="24"/>
          <w:szCs w:val="24"/>
        </w:rPr>
        <w:t>the sum of influences that the surroundings, opportunities, or conditions of life have on promoting obesity</w:t>
      </w:r>
      <w:r w:rsidR="002049EF" w:rsidRPr="007818CF">
        <w:rPr>
          <w:rFonts w:ascii="Times New Roman" w:hAnsi="Times New Roman" w:cs="Times New Roman"/>
          <w:i/>
          <w:sz w:val="24"/>
          <w:szCs w:val="24"/>
        </w:rPr>
        <w:t>’</w:t>
      </w:r>
      <w:r w:rsidR="00C01893" w:rsidRPr="007818C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C01893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C01893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winburn&lt;/Author&gt;&lt;Year&gt;1999&lt;/Year&gt;&lt;RecNum&gt;14710&lt;/RecNum&gt;&lt;DisplayText&gt;(Swinburn, Egger, &amp;amp; Raza, 1999)&lt;/DisplayText&gt;&lt;record&gt;&lt;rec-number&gt;14710&lt;/rec-number&gt;&lt;foreign-keys&gt;&lt;key app="EN" db-id="esezwvzwos9eeber9f5vfd9jwr905wpt9s0p" timestamp="1470131485"&gt;14710&lt;/key&gt;&lt;/foreign-keys&gt;&lt;ref-type name="Journal Article"&gt;17&lt;/ref-type&gt;&lt;contributors&gt;&lt;authors&gt;&lt;author&gt;Swinburn, B.&lt;/author&gt;&lt;author&gt;Egger, G.&lt;/author&gt;&lt;author&gt;Raza, F.&lt;/author&gt;&lt;/authors&gt;&lt;/contributors&gt;&lt;titles&gt;&lt;title&gt;Dissecting obesogenic environments: The development and application of a framework for identifying and prioritizing environmental interventions for obesity&lt;/title&gt;&lt;secondary-title&gt;Preventive Medicine&lt;/secondary-title&gt;&lt;/titles&gt;&lt;periodical&gt;&lt;full-title&gt;Preventive Medicine&lt;/full-title&gt;&lt;/periodical&gt;&lt;pages&gt;563-570&lt;/pages&gt;&lt;volume&gt;29&lt;/volume&gt;&lt;number&gt;6 I&lt;/number&gt;&lt;dates&gt;&lt;year&gt;1999&lt;/year&gt;&lt;/dates&gt;&lt;work-type&gt;Article&lt;/work-type&gt;&lt;urls&gt;&lt;related-urls&gt;&lt;url&gt;https://www.scopus.com/inward/record.uri?eid=2-s2.0-0033392040&amp;amp;partnerID=40&amp;amp;md5=7aee019d57c01e713ef165c7fe215363&lt;/url&gt;&lt;/related-urls&gt;&lt;/urls&gt;&lt;electronic-resource-num&gt;10.1006/pmed.1999.0585&lt;/electronic-resource-num&gt;&lt;remote-database-name&gt;Scopus&lt;/remote-database-name&gt;&lt;/record&gt;&lt;/Cite&gt;&lt;/EndNote&gt;</w:instrText>
      </w:r>
      <w:r w:rsidR="00C01893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C01893" w:rsidRPr="007818CF">
        <w:rPr>
          <w:rFonts w:ascii="Times New Roman" w:hAnsi="Times New Roman" w:cs="Times New Roman"/>
          <w:noProof/>
          <w:sz w:val="24"/>
          <w:szCs w:val="24"/>
        </w:rPr>
        <w:t>(Swinburn, Egger, &amp; Raza, 1999)</w:t>
      </w:r>
      <w:r w:rsidR="00C01893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C01893" w:rsidRPr="007818CF">
        <w:rPr>
          <w:rFonts w:ascii="Times New Roman" w:hAnsi="Times New Roman" w:cs="Times New Roman"/>
          <w:sz w:val="24"/>
          <w:szCs w:val="24"/>
        </w:rPr>
        <w:t xml:space="preserve"> and includes </w:t>
      </w:r>
      <w:r w:rsidR="005C19A1" w:rsidRPr="007818CF">
        <w:rPr>
          <w:rFonts w:ascii="Times New Roman" w:hAnsi="Times New Roman" w:cs="Times New Roman"/>
          <w:sz w:val="24"/>
          <w:szCs w:val="24"/>
        </w:rPr>
        <w:t>but is not limited to</w:t>
      </w:r>
      <w:r w:rsidR="00EC0EF1" w:rsidRPr="007818CF">
        <w:rPr>
          <w:rFonts w:ascii="Times New Roman" w:hAnsi="Times New Roman" w:cs="Times New Roman"/>
          <w:sz w:val="24"/>
          <w:szCs w:val="24"/>
        </w:rPr>
        <w:t xml:space="preserve"> an increase in</w:t>
      </w:r>
      <w:r w:rsidR="005C19A1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15671E" w:rsidRPr="007818CF">
        <w:rPr>
          <w:rFonts w:ascii="Times New Roman" w:hAnsi="Times New Roman" w:cs="Times New Roman"/>
          <w:sz w:val="24"/>
          <w:szCs w:val="24"/>
        </w:rPr>
        <w:t xml:space="preserve">food </w:t>
      </w:r>
      <w:r w:rsidR="00732CDB" w:rsidRPr="007818CF">
        <w:rPr>
          <w:rFonts w:ascii="Times New Roman" w:hAnsi="Times New Roman" w:cs="Times New Roman"/>
          <w:sz w:val="24"/>
          <w:szCs w:val="24"/>
        </w:rPr>
        <w:t>advertisements,</w:t>
      </w:r>
      <w:r w:rsidR="00C01893" w:rsidRPr="007818CF">
        <w:rPr>
          <w:rFonts w:ascii="Times New Roman" w:hAnsi="Times New Roman" w:cs="Times New Roman"/>
          <w:sz w:val="24"/>
          <w:szCs w:val="24"/>
        </w:rPr>
        <w:t xml:space="preserve"> and</w:t>
      </w:r>
      <w:r w:rsidR="005C19A1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C01893" w:rsidRPr="007818CF">
        <w:rPr>
          <w:rFonts w:ascii="Times New Roman" w:hAnsi="Times New Roman" w:cs="Times New Roman"/>
          <w:sz w:val="24"/>
          <w:szCs w:val="24"/>
        </w:rPr>
        <w:t>availability</w:t>
      </w:r>
      <w:r w:rsidR="0006370E" w:rsidRPr="007818CF">
        <w:rPr>
          <w:rFonts w:ascii="Times New Roman" w:hAnsi="Times New Roman" w:cs="Times New Roman"/>
          <w:sz w:val="24"/>
          <w:szCs w:val="24"/>
        </w:rPr>
        <w:t xml:space="preserve"> of cheap, unhealthy and energy dense foods</w:t>
      </w:r>
      <w:r w:rsidR="00C01893" w:rsidRPr="007818CF">
        <w:rPr>
          <w:rFonts w:ascii="Times New Roman" w:hAnsi="Times New Roman" w:cs="Times New Roman"/>
          <w:sz w:val="24"/>
          <w:szCs w:val="24"/>
        </w:rPr>
        <w:t>, which</w:t>
      </w:r>
      <w:r w:rsidR="009C2495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C01893" w:rsidRPr="007818CF">
        <w:rPr>
          <w:rFonts w:ascii="Times New Roman" w:hAnsi="Times New Roman" w:cs="Times New Roman"/>
          <w:sz w:val="24"/>
          <w:szCs w:val="24"/>
        </w:rPr>
        <w:t xml:space="preserve">act as triggers for </w:t>
      </w:r>
      <w:r w:rsidR="00C76837" w:rsidRPr="007818CF">
        <w:rPr>
          <w:rFonts w:ascii="Times New Roman" w:hAnsi="Times New Roman" w:cs="Times New Roman"/>
          <w:sz w:val="24"/>
          <w:szCs w:val="24"/>
        </w:rPr>
        <w:t>unhealthy</w:t>
      </w:r>
      <w:r w:rsidR="00311B9E" w:rsidRPr="007818CF">
        <w:rPr>
          <w:rFonts w:ascii="Times New Roman" w:hAnsi="Times New Roman" w:cs="Times New Roman"/>
          <w:sz w:val="24"/>
          <w:szCs w:val="24"/>
        </w:rPr>
        <w:t xml:space="preserve"> and unrestricted food</w:t>
      </w:r>
      <w:r w:rsidR="00C76837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C01893" w:rsidRPr="007818CF">
        <w:rPr>
          <w:rFonts w:ascii="Times New Roman" w:hAnsi="Times New Roman" w:cs="Times New Roman"/>
          <w:sz w:val="24"/>
          <w:szCs w:val="24"/>
        </w:rPr>
        <w:t>consumption</w:t>
      </w:r>
      <w:r w:rsidR="005C19A1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5C19A1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b3lsYW5kPC9BdXRob3I+PFllYXI+MjAxNjwvWWVhcj48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</w:fldData>
        </w:fldChar>
      </w:r>
      <w:r w:rsidR="00A826B6" w:rsidRPr="007818C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826B6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b3lsYW5kPC9BdXRob3I+PFllYXI+MjAxNjwvWWVhcj48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</w:fldData>
        </w:fldChar>
      </w:r>
      <w:r w:rsidR="00A826B6" w:rsidRPr="007818C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826B6" w:rsidRPr="007818CF">
        <w:rPr>
          <w:rFonts w:ascii="Times New Roman" w:hAnsi="Times New Roman" w:cs="Times New Roman"/>
          <w:sz w:val="24"/>
          <w:szCs w:val="24"/>
        </w:rPr>
      </w:r>
      <w:r w:rsidR="00A826B6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5C19A1" w:rsidRPr="007818CF">
        <w:rPr>
          <w:rFonts w:ascii="Times New Roman" w:hAnsi="Times New Roman" w:cs="Times New Roman"/>
          <w:sz w:val="24"/>
          <w:szCs w:val="24"/>
        </w:rPr>
      </w:r>
      <w:r w:rsidR="005C19A1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A826B6" w:rsidRPr="007818CF">
        <w:rPr>
          <w:rFonts w:ascii="Times New Roman" w:hAnsi="Times New Roman" w:cs="Times New Roman"/>
          <w:noProof/>
          <w:sz w:val="24"/>
          <w:szCs w:val="24"/>
        </w:rPr>
        <w:t>(Boutelle, Fulkerson, Neumark-Sztainer, Story, &amp; French, 2007; Boyland, et al., 2016)</w:t>
      </w:r>
      <w:r w:rsidR="005C19A1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C01893" w:rsidRPr="007818CF">
        <w:rPr>
          <w:rFonts w:ascii="Times New Roman" w:hAnsi="Times New Roman" w:cs="Times New Roman"/>
          <w:sz w:val="24"/>
          <w:szCs w:val="24"/>
        </w:rPr>
        <w:t>.</w:t>
      </w:r>
      <w:r w:rsidR="00ED789D" w:rsidRPr="007818C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3C38F5A" w14:textId="45644268" w:rsidR="001E4E53" w:rsidRPr="007818CF" w:rsidRDefault="00732CDB" w:rsidP="009C2495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sz w:val="24"/>
          <w:szCs w:val="24"/>
        </w:rPr>
        <w:t xml:space="preserve">Despite our </w:t>
      </w:r>
      <w:r w:rsidR="00D37E41" w:rsidRPr="007818CF">
        <w:rPr>
          <w:rFonts w:ascii="Times New Roman" w:hAnsi="Times New Roman" w:cs="Times New Roman"/>
          <w:sz w:val="24"/>
          <w:szCs w:val="24"/>
        </w:rPr>
        <w:t>obesogenic environme</w:t>
      </w:r>
      <w:r w:rsidR="00E51962" w:rsidRPr="007818CF">
        <w:rPr>
          <w:rFonts w:ascii="Times New Roman" w:hAnsi="Times New Roman" w:cs="Times New Roman"/>
          <w:sz w:val="24"/>
          <w:szCs w:val="24"/>
        </w:rPr>
        <w:t>nt</w:t>
      </w:r>
      <w:r w:rsidR="00D37E41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311B9E" w:rsidRPr="007818CF">
        <w:rPr>
          <w:rFonts w:ascii="Times New Roman" w:hAnsi="Times New Roman" w:cs="Times New Roman"/>
          <w:sz w:val="24"/>
          <w:szCs w:val="24"/>
        </w:rPr>
        <w:t>there is substantial variability in</w:t>
      </w:r>
      <w:r w:rsidR="00C01893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311B9E" w:rsidRPr="007818CF">
        <w:rPr>
          <w:rFonts w:ascii="Times New Roman" w:hAnsi="Times New Roman" w:cs="Times New Roman"/>
          <w:sz w:val="24"/>
          <w:szCs w:val="24"/>
        </w:rPr>
        <w:t xml:space="preserve">overweight </w:t>
      </w:r>
      <w:r w:rsidR="00061565" w:rsidRPr="007818CF">
        <w:rPr>
          <w:rFonts w:ascii="Times New Roman" w:hAnsi="Times New Roman" w:cs="Times New Roman"/>
          <w:sz w:val="24"/>
          <w:szCs w:val="24"/>
        </w:rPr>
        <w:t>and</w:t>
      </w:r>
      <w:r w:rsidR="00311B9E" w:rsidRPr="007818CF">
        <w:rPr>
          <w:rFonts w:ascii="Times New Roman" w:hAnsi="Times New Roman" w:cs="Times New Roman"/>
          <w:sz w:val="24"/>
          <w:szCs w:val="24"/>
        </w:rPr>
        <w:t xml:space="preserve"> obesity </w:t>
      </w:r>
      <w:r w:rsidR="00311B9E" w:rsidRPr="007818CF">
        <w:rPr>
          <w:rFonts w:ascii="Times New Roman" w:hAnsi="Times New Roman" w:cs="Times New Roman"/>
          <w:i/>
          <w:sz w:val="24"/>
          <w:szCs w:val="24"/>
        </w:rPr>
        <w:t>within</w:t>
      </w:r>
      <w:r w:rsidR="00311B9E" w:rsidRPr="007818CF">
        <w:rPr>
          <w:rFonts w:ascii="Times New Roman" w:hAnsi="Times New Roman" w:cs="Times New Roman"/>
          <w:sz w:val="24"/>
          <w:szCs w:val="24"/>
        </w:rPr>
        <w:t xml:space="preserve"> the population</w:t>
      </w:r>
      <w:r w:rsidR="00E51962" w:rsidRPr="007818CF">
        <w:rPr>
          <w:rFonts w:ascii="Times New Roman" w:hAnsi="Times New Roman" w:cs="Times New Roman"/>
          <w:sz w:val="24"/>
          <w:szCs w:val="24"/>
        </w:rPr>
        <w:t>, therefore individual differences must play a considerable role</w:t>
      </w:r>
      <w:r w:rsidR="005E51AB" w:rsidRPr="007818CF">
        <w:rPr>
          <w:rFonts w:ascii="Times New Roman" w:hAnsi="Times New Roman" w:cs="Times New Roman"/>
          <w:sz w:val="24"/>
          <w:szCs w:val="24"/>
        </w:rPr>
        <w:t xml:space="preserve"> in </w:t>
      </w:r>
      <w:r w:rsidR="008F5BDB" w:rsidRPr="007818CF">
        <w:rPr>
          <w:rFonts w:ascii="Times New Roman" w:hAnsi="Times New Roman" w:cs="Times New Roman"/>
          <w:sz w:val="24"/>
          <w:szCs w:val="24"/>
        </w:rPr>
        <w:t xml:space="preserve">determining </w:t>
      </w:r>
      <w:r w:rsidR="005E51AB" w:rsidRPr="007818CF">
        <w:rPr>
          <w:rFonts w:ascii="Times New Roman" w:hAnsi="Times New Roman" w:cs="Times New Roman"/>
          <w:sz w:val="24"/>
          <w:szCs w:val="24"/>
        </w:rPr>
        <w:t>eating behaviour</w:t>
      </w:r>
      <w:r w:rsidR="00EA2A71" w:rsidRPr="007818CF">
        <w:rPr>
          <w:rFonts w:ascii="Times New Roman" w:hAnsi="Times New Roman" w:cs="Times New Roman"/>
          <w:sz w:val="24"/>
          <w:szCs w:val="24"/>
        </w:rPr>
        <w:t>s</w:t>
      </w:r>
      <w:r w:rsidR="00201CE8" w:rsidRPr="007818CF">
        <w:rPr>
          <w:rFonts w:ascii="Times New Roman" w:hAnsi="Times New Roman" w:cs="Times New Roman"/>
          <w:sz w:val="24"/>
          <w:szCs w:val="24"/>
        </w:rPr>
        <w:t xml:space="preserve"> and </w:t>
      </w:r>
      <w:r w:rsidR="00C46DDF" w:rsidRPr="007818CF">
        <w:rPr>
          <w:rFonts w:ascii="Times New Roman" w:hAnsi="Times New Roman" w:cs="Times New Roman"/>
          <w:sz w:val="24"/>
          <w:szCs w:val="24"/>
        </w:rPr>
        <w:t xml:space="preserve">associated </w:t>
      </w:r>
      <w:r w:rsidR="00201CE8" w:rsidRPr="007818CF">
        <w:rPr>
          <w:rFonts w:ascii="Times New Roman" w:hAnsi="Times New Roman" w:cs="Times New Roman"/>
          <w:sz w:val="24"/>
          <w:szCs w:val="24"/>
        </w:rPr>
        <w:t>weight gain</w:t>
      </w:r>
      <w:r w:rsidR="00E51962" w:rsidRPr="007818CF">
        <w:rPr>
          <w:rFonts w:ascii="Times New Roman" w:hAnsi="Times New Roman" w:cs="Times New Roman"/>
          <w:sz w:val="24"/>
          <w:szCs w:val="24"/>
        </w:rPr>
        <w:t xml:space="preserve">. </w:t>
      </w:r>
      <w:r w:rsidR="00C46DDF" w:rsidRPr="007818CF">
        <w:rPr>
          <w:rFonts w:ascii="Times New Roman" w:hAnsi="Times New Roman" w:cs="Times New Roman"/>
          <w:sz w:val="24"/>
          <w:szCs w:val="24"/>
        </w:rPr>
        <w:t>D</w:t>
      </w:r>
      <w:r w:rsidR="00457792" w:rsidRPr="007818CF">
        <w:rPr>
          <w:rFonts w:ascii="Times New Roman" w:hAnsi="Times New Roman" w:cs="Times New Roman"/>
          <w:sz w:val="24"/>
          <w:szCs w:val="24"/>
        </w:rPr>
        <w:t xml:space="preserve">istinct </w:t>
      </w:r>
      <w:r w:rsidR="00E51962" w:rsidRPr="007818CF">
        <w:rPr>
          <w:rFonts w:ascii="Times New Roman" w:hAnsi="Times New Roman" w:cs="Times New Roman"/>
          <w:sz w:val="24"/>
          <w:szCs w:val="24"/>
        </w:rPr>
        <w:t xml:space="preserve">cognitive </w:t>
      </w:r>
      <w:r w:rsidR="00311B9E" w:rsidRPr="007818CF">
        <w:rPr>
          <w:rFonts w:ascii="Times New Roman" w:hAnsi="Times New Roman" w:cs="Times New Roman"/>
          <w:sz w:val="24"/>
          <w:szCs w:val="24"/>
        </w:rPr>
        <w:t xml:space="preserve">and behavioural </w:t>
      </w:r>
      <w:r w:rsidR="00E51962" w:rsidRPr="007818CF">
        <w:rPr>
          <w:rFonts w:ascii="Times New Roman" w:hAnsi="Times New Roman" w:cs="Times New Roman"/>
          <w:sz w:val="24"/>
          <w:szCs w:val="24"/>
        </w:rPr>
        <w:t xml:space="preserve">processes </w:t>
      </w:r>
      <w:r w:rsidR="00C46DDF" w:rsidRPr="007818CF">
        <w:rPr>
          <w:rFonts w:ascii="Times New Roman" w:hAnsi="Times New Roman" w:cs="Times New Roman"/>
          <w:sz w:val="24"/>
          <w:szCs w:val="24"/>
        </w:rPr>
        <w:t xml:space="preserve">/ characteristics may </w:t>
      </w:r>
      <w:r w:rsidR="00B265F4" w:rsidRPr="007818CF">
        <w:rPr>
          <w:rFonts w:ascii="Times New Roman" w:hAnsi="Times New Roman" w:cs="Times New Roman"/>
          <w:sz w:val="24"/>
          <w:szCs w:val="24"/>
        </w:rPr>
        <w:t xml:space="preserve">confer </w:t>
      </w:r>
      <w:r w:rsidR="00E51962" w:rsidRPr="007818CF">
        <w:rPr>
          <w:rFonts w:ascii="Times New Roman" w:hAnsi="Times New Roman" w:cs="Times New Roman"/>
          <w:sz w:val="24"/>
          <w:szCs w:val="24"/>
        </w:rPr>
        <w:t xml:space="preserve">vulnerability to </w:t>
      </w:r>
      <w:r w:rsidR="002723FE" w:rsidRPr="007818CF">
        <w:rPr>
          <w:rFonts w:ascii="Times New Roman" w:hAnsi="Times New Roman" w:cs="Times New Roman"/>
          <w:sz w:val="24"/>
          <w:szCs w:val="24"/>
        </w:rPr>
        <w:t xml:space="preserve">overweight and </w:t>
      </w:r>
      <w:r w:rsidR="009A36D9" w:rsidRPr="007818CF">
        <w:rPr>
          <w:rFonts w:ascii="Times New Roman" w:hAnsi="Times New Roman" w:cs="Times New Roman"/>
          <w:sz w:val="24"/>
          <w:szCs w:val="24"/>
        </w:rPr>
        <w:t>obesity</w:t>
      </w:r>
      <w:r w:rsidR="00E51962" w:rsidRPr="007818CF">
        <w:rPr>
          <w:rFonts w:ascii="Times New Roman" w:hAnsi="Times New Roman" w:cs="Times New Roman"/>
          <w:sz w:val="24"/>
          <w:szCs w:val="24"/>
        </w:rPr>
        <w:t xml:space="preserve">, </w:t>
      </w:r>
      <w:r w:rsidR="00C46DDF" w:rsidRPr="007818CF">
        <w:rPr>
          <w:rFonts w:ascii="Times New Roman" w:hAnsi="Times New Roman" w:cs="Times New Roman"/>
          <w:sz w:val="24"/>
          <w:szCs w:val="24"/>
        </w:rPr>
        <w:t>but fortunately these processes / characteristics may be modifiable</w:t>
      </w:r>
      <w:r w:rsidR="00D62545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D62545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45219D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Jansen&lt;/Author&gt;&lt;Year&gt;2015&lt;/Year&gt;&lt;RecNum&gt;14866&lt;/RecNum&gt;&lt;DisplayText&gt;(Anita Jansen, Houben, &amp;amp; Roefs, 2015)&lt;/DisplayText&gt;&lt;record&gt;&lt;rec-number&gt;14866&lt;/rec-number&gt;&lt;foreign-keys&gt;&lt;key app="EN" db-id="esezwvzwos9eeber9f5vfd9jwr905wpt9s0p" timestamp="1484158932"&gt;14866&lt;/key&gt;&lt;/foreign-keys&gt;&lt;ref-type name="Journal Article"&gt;17&lt;/ref-type&gt;&lt;contributors&gt;&lt;authors&gt;&lt;author&gt;Jansen,Anita&lt;/author&gt;&lt;author&gt;Houben,Katrijn&lt;/author&gt;&lt;author&gt;Roefs,Anne&lt;/author&gt;&lt;/authors&gt;&lt;/contributors&gt;&lt;auth-address&gt;Anita Jansen,Department of Clinical Psychological Science, Faculty of Psychology and Neuroscience, Maastricht University,Maastricht, Netherlands,a.jansen@maastrichtuniversity.nl&lt;/auth-address&gt;&lt;titles&gt;&lt;title&gt;A Cognitive Profile of Obesity and Its Translation into New Interventions&lt;/title&gt;&lt;secondary-title&gt;Frontiers in Psychology&lt;/secondary-title&gt;&lt;short-title&gt;A COGNITIVE PROFILE OF OBESITY&lt;/short-title&gt;&lt;/titles&gt;&lt;periodical&gt;&lt;full-title&gt;Frontiers in Psychology&lt;/full-title&gt;&lt;/periodical&gt;&lt;volume&gt;6&lt;/volume&gt;&lt;number&gt;1807&lt;/number&gt;&lt;keywords&gt;&lt;keyword&gt;Obesity,overeating,cue reactivity,extinction,executive functions,inhibition,working memory,Immediate reward,Attention bias,cognitive behavior therapy&lt;/keyword&gt;&lt;/keywords&gt;&lt;dates&gt;&lt;year&gt;2015&lt;/year&gt;&lt;pub-dates&gt;&lt;date&gt;2015-November-27&lt;/date&gt;&lt;/pub-dates&gt;&lt;/dates&gt;&lt;isbn&gt;1664-1078&lt;/isbn&gt;&lt;work-type&gt;Hypothesis &amp;amp; Theory&lt;/work-type&gt;&lt;urls&gt;&lt;related-urls&gt;&lt;url&gt;http://journal.frontiersin.org/article/10.3389/fpsyg.2015.01807&lt;/url&gt;&lt;/related-urls&gt;&lt;/urls&gt;&lt;electronic-resource-num&gt;10.3389/fpsyg.2015.01807&lt;/electronic-resource-num&gt;&lt;language&gt;English&lt;/language&gt;&lt;/record&gt;&lt;/Cite&gt;&lt;/EndNote&gt;</w:instrText>
      </w:r>
      <w:r w:rsidR="00D62545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AE4CBC" w:rsidRPr="007818CF">
        <w:rPr>
          <w:rFonts w:ascii="Times New Roman" w:hAnsi="Times New Roman" w:cs="Times New Roman"/>
          <w:noProof/>
          <w:sz w:val="24"/>
          <w:szCs w:val="24"/>
        </w:rPr>
        <w:t>(</w:t>
      </w:r>
      <w:r w:rsidR="0045219D" w:rsidRPr="007818CF">
        <w:rPr>
          <w:rFonts w:ascii="Times New Roman" w:hAnsi="Times New Roman" w:cs="Times New Roman"/>
          <w:noProof/>
          <w:sz w:val="24"/>
          <w:szCs w:val="24"/>
        </w:rPr>
        <w:t>Jansen, Houben, &amp; Roefs, 2015)</w:t>
      </w:r>
      <w:r w:rsidR="00D62545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E51962" w:rsidRPr="007818CF">
        <w:rPr>
          <w:rFonts w:ascii="Times New Roman" w:hAnsi="Times New Roman" w:cs="Times New Roman"/>
          <w:sz w:val="24"/>
          <w:szCs w:val="24"/>
        </w:rPr>
        <w:t>.</w:t>
      </w:r>
      <w:r w:rsidR="0092388C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C46DDF" w:rsidRPr="007818CF">
        <w:rPr>
          <w:rFonts w:ascii="Times New Roman" w:hAnsi="Times New Roman" w:cs="Times New Roman"/>
          <w:sz w:val="24"/>
          <w:szCs w:val="24"/>
        </w:rPr>
        <w:t xml:space="preserve">Dual-process </w:t>
      </w:r>
      <w:r w:rsidR="0092388C" w:rsidRPr="007818CF">
        <w:rPr>
          <w:rFonts w:ascii="Times New Roman" w:hAnsi="Times New Roman" w:cs="Times New Roman"/>
          <w:sz w:val="24"/>
          <w:szCs w:val="24"/>
        </w:rPr>
        <w:t xml:space="preserve">models of overweight and obesity suggest </w:t>
      </w:r>
      <w:r w:rsidR="00C46DDF" w:rsidRPr="007818CF">
        <w:rPr>
          <w:rFonts w:ascii="Times New Roman" w:hAnsi="Times New Roman" w:cs="Times New Roman"/>
          <w:sz w:val="24"/>
          <w:szCs w:val="24"/>
        </w:rPr>
        <w:t xml:space="preserve">that </w:t>
      </w:r>
      <w:r w:rsidR="0092388C" w:rsidRPr="007818CF">
        <w:rPr>
          <w:rFonts w:ascii="Times New Roman" w:hAnsi="Times New Roman" w:cs="Times New Roman"/>
          <w:sz w:val="24"/>
          <w:szCs w:val="24"/>
        </w:rPr>
        <w:t xml:space="preserve">eating behaviour is guided by two distinct </w:t>
      </w:r>
      <w:r w:rsidR="0051533E" w:rsidRPr="007818CF">
        <w:rPr>
          <w:rFonts w:ascii="Times New Roman" w:hAnsi="Times New Roman" w:cs="Times New Roman"/>
          <w:sz w:val="24"/>
          <w:szCs w:val="24"/>
        </w:rPr>
        <w:t>processes</w:t>
      </w:r>
      <w:r w:rsidR="002049EF" w:rsidRPr="007818CF">
        <w:rPr>
          <w:rFonts w:ascii="Times New Roman" w:hAnsi="Times New Roman" w:cs="Times New Roman"/>
          <w:sz w:val="24"/>
          <w:szCs w:val="24"/>
        </w:rPr>
        <w:t>, termed automatic and reflective processes</w:t>
      </w:r>
      <w:r w:rsidR="0092388C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C46DDF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45219D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ofmann&lt;/Author&gt;&lt;Year&gt;2011&lt;/Year&gt;&lt;RecNum&gt;14683&lt;/RecNum&gt;&lt;DisplayText&gt;(W. Hofmann, Friese, &amp;amp; Strack, 2011; Strack &amp;amp; Deutsch, 2004)&lt;/DisplayText&gt;&lt;record&gt;&lt;rec-number&gt;14683&lt;/rec-number&gt;&lt;foreign-keys&gt;&lt;key app="EN" db-id="esezwvzwos9eeber9f5vfd9jwr905wpt9s0p" timestamp="1467803702"&gt;14683&lt;/key&gt;&lt;/foreign-keys&gt;&lt;ref-type name="Journal Article"&gt;17&lt;/ref-type&gt;&lt;contributors&gt;&lt;authors&gt;&lt;author&gt;Hofmann, W.&lt;/author&gt;&lt;author&gt;Friese, M.&lt;/author&gt;&lt;author&gt;Strack, F.&lt;/author&gt;&lt;/authors&gt;&lt;/contributors&gt;&lt;titles&gt;&lt;title&gt;Impulse and self-control from a dual systems perspective&lt;/title&gt;&lt;secondary-title&gt;Perspectives on Psychological Science&lt;/secondary-title&gt;&lt;/titles&gt;&lt;periodical&gt;&lt;full-title&gt;Perspectives on Psychological Science&lt;/full-title&gt;&lt;/periodical&gt;&lt;pages&gt;162-176&lt;/pages&gt;&lt;volume&gt;4&lt;/volume&gt;&lt;dates&gt;&lt;year&gt;2011&lt;/year&gt;&lt;/dates&gt;&lt;urls&gt;&lt;/urls&gt;&lt;/record&gt;&lt;/Cite&gt;&lt;Cite&gt;&lt;Author&gt;Strack&lt;/Author&gt;&lt;Year&gt;2004&lt;/Year&gt;&lt;RecNum&gt;14283&lt;/RecNum&gt;&lt;record&gt;&lt;rec-number&gt;14283&lt;/rec-number&gt;&lt;foreign-keys&gt;&lt;key app="EN" db-id="esezwvzwos9eeber9f5vfd9jwr905wpt9s0p" timestamp="1402306629"&gt;14283&lt;/key&gt;&lt;/foreign-keys&gt;&lt;ref-type name="Journal Article"&gt;17&lt;/ref-type&gt;&lt;contributors&gt;&lt;authors&gt;&lt;author&gt;Strack, F.&lt;/author&gt;&lt;author&gt;Deutsch, R.&lt;/author&gt;&lt;/authors&gt;&lt;/contributors&gt;&lt;titles&gt;&lt;title&gt;Reflective and impulsive determinants of social behavior&lt;/title&gt;&lt;secondary-title&gt;Personality and Social Psychology Review&lt;/secondary-title&gt;&lt;/titles&gt;&lt;periodical&gt;&lt;full-title&gt;Personality and Social Psychology Review&lt;/full-title&gt;&lt;/periodical&gt;&lt;pages&gt;220-247&lt;/pages&gt;&lt;volume&gt;8&lt;/volume&gt;&lt;number&gt;3&lt;/number&gt;&lt;dates&gt;&lt;year&gt;2004&lt;/year&gt;&lt;/dates&gt;&lt;urls&gt;&lt;related-urls&gt;&lt;url&gt;http://www.scopus.com/inward/record.url?eid=2-s2.0-4644343769&amp;amp;partnerID=40&amp;amp;md5=7c90a3a92a496ac43e77b775180344f3&lt;/url&gt;&lt;/related-urls&gt;&lt;/urls&gt;&lt;remote-database-name&gt;Scopus&lt;/remote-database-name&gt;&lt;/record&gt;&lt;/Cite&gt;&lt;/EndNote&gt;</w:instrText>
      </w:r>
      <w:r w:rsidR="00C46DDF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AE4CBC" w:rsidRPr="007818CF">
        <w:rPr>
          <w:rFonts w:ascii="Times New Roman" w:hAnsi="Times New Roman" w:cs="Times New Roman"/>
          <w:noProof/>
          <w:sz w:val="24"/>
          <w:szCs w:val="24"/>
        </w:rPr>
        <w:t>(</w:t>
      </w:r>
      <w:r w:rsidR="0045219D" w:rsidRPr="007818CF">
        <w:rPr>
          <w:rFonts w:ascii="Times New Roman" w:hAnsi="Times New Roman" w:cs="Times New Roman"/>
          <w:noProof/>
          <w:sz w:val="24"/>
          <w:szCs w:val="24"/>
        </w:rPr>
        <w:t>Hofmann, Friese, &amp; Strack, 2011; Strack &amp; Deutsch, 2004)</w:t>
      </w:r>
      <w:r w:rsidR="00C46DDF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907BF3" w:rsidRPr="007818CF">
        <w:rPr>
          <w:rFonts w:ascii="Times New Roman" w:hAnsi="Times New Roman" w:cs="Times New Roman"/>
          <w:sz w:val="24"/>
          <w:szCs w:val="24"/>
        </w:rPr>
        <w:t>.</w:t>
      </w:r>
      <w:r w:rsidR="00DA75CD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E64F6C" w:rsidRPr="007818CF">
        <w:rPr>
          <w:rFonts w:ascii="Times New Roman" w:hAnsi="Times New Roman" w:cs="Times New Roman"/>
          <w:sz w:val="24"/>
          <w:szCs w:val="24"/>
        </w:rPr>
        <w:t xml:space="preserve">Whilst we discuss these processes separately below it is worth noting that some theorists suggest that these processes are not distinct from each other; rather, a continuum of processing styles or a single overriding system controls all behaviour </w:t>
      </w:r>
      <w:r w:rsidR="008410DF" w:rsidRPr="007818CF">
        <w:rPr>
          <w:rFonts w:ascii="Times New Roman" w:hAnsi="Times New Roman" w:cs="Times New Roman"/>
          <w:sz w:val="24"/>
          <w:szCs w:val="24"/>
        </w:rPr>
        <w:t>(</w:t>
      </w:r>
      <w:r w:rsidR="002E02DE" w:rsidRPr="007818CF">
        <w:rPr>
          <w:rFonts w:ascii="Times New Roman" w:hAnsi="Times New Roman" w:cs="Times New Roman"/>
          <w:sz w:val="24"/>
          <w:szCs w:val="24"/>
        </w:rPr>
        <w:t xml:space="preserve">see discussion in </w:t>
      </w:r>
      <w:r w:rsidR="002E02DE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2E02DE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Evans&lt;/Author&gt;&lt;Year&gt;2013&lt;/Year&gt;&lt;RecNum&gt;14986&lt;/RecNum&gt;&lt;DisplayText&gt;(Evans &amp;amp; Stanovich, 2013)&lt;/DisplayText&gt;&lt;record&gt;&lt;rec-number&gt;14986&lt;/rec-number&gt;&lt;foreign-keys&gt;&lt;key app="EN" db-id="esezwvzwos9eeber9f5vfd9jwr905wpt9s0p" timestamp="1492792775"&gt;14986&lt;/key&gt;&lt;/foreign-keys&gt;&lt;ref-type name="Journal Article"&gt;17&lt;/ref-type&gt;&lt;contributors&gt;&lt;authors&gt;&lt;author&gt;Evans, J. S. B. T.&lt;/author&gt;&lt;author&gt;Stanovich, K. E.&lt;/author&gt;&lt;/authors&gt;&lt;/contributors&gt;&lt;titles&gt;&lt;title&gt;Dual-Process Theories of Higher Cognition: Advancing the Debate&lt;/title&gt;&lt;secondary-title&gt;Perspectives on Psychological Science&lt;/secondary-title&gt;&lt;/titles&gt;&lt;periodical&gt;&lt;full-title&gt;Perspectives on Psychological Science&lt;/full-title&gt;&lt;/periodical&gt;&lt;pages&gt;223-241&lt;/pages&gt;&lt;volume&gt;8&lt;/volume&gt;&lt;number&gt;3&lt;/number&gt;&lt;dates&gt;&lt;year&gt;2013&lt;/year&gt;&lt;/dates&gt;&lt;work-type&gt;Article&lt;/work-type&gt;&lt;urls&gt;&lt;related-urls&gt;&lt;url&gt;https://www.scopus.com/inward/record.uri?eid=2-s2.0-84877123378&amp;amp;doi=10.1177%2f1745691612460685&amp;amp;partnerID=40&amp;amp;md5=947a16294e3c80f6a87a397dac0582e7&lt;/url&gt;&lt;/related-urls&gt;&lt;/urls&gt;&lt;electronic-resource-num&gt;10.1177/1745691612460685&lt;/electronic-resource-num&gt;&lt;remote-database-name&gt;Scopus&lt;/remote-database-name&gt;&lt;/record&gt;&lt;/Cite&gt;&lt;/EndNote&gt;</w:instrText>
      </w:r>
      <w:r w:rsidR="002E02DE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2E02DE" w:rsidRPr="007818CF">
        <w:rPr>
          <w:rFonts w:ascii="Times New Roman" w:hAnsi="Times New Roman" w:cs="Times New Roman"/>
          <w:noProof/>
          <w:sz w:val="24"/>
          <w:szCs w:val="24"/>
        </w:rPr>
        <w:t>Evans &amp; Stanovich, 2013)</w:t>
      </w:r>
      <w:r w:rsidR="002E02DE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8410DF" w:rsidRPr="007818CF">
        <w:rPr>
          <w:rFonts w:ascii="Times New Roman" w:hAnsi="Times New Roman" w:cs="Times New Roman"/>
          <w:sz w:val="24"/>
          <w:szCs w:val="24"/>
        </w:rPr>
        <w:t>. Nevertheless, t</w:t>
      </w:r>
      <w:r w:rsidR="00907BF3" w:rsidRPr="007818CF">
        <w:rPr>
          <w:rFonts w:ascii="Times New Roman" w:hAnsi="Times New Roman" w:cs="Times New Roman"/>
          <w:sz w:val="24"/>
          <w:szCs w:val="24"/>
        </w:rPr>
        <w:t xml:space="preserve">hese models attempt to explain </w:t>
      </w:r>
      <w:r w:rsidR="008D51B8" w:rsidRPr="007818CF">
        <w:rPr>
          <w:rFonts w:ascii="Times New Roman" w:hAnsi="Times New Roman" w:cs="Times New Roman"/>
          <w:sz w:val="24"/>
          <w:szCs w:val="24"/>
        </w:rPr>
        <w:t xml:space="preserve">the conflict between long-term health goals and </w:t>
      </w:r>
      <w:r w:rsidR="00907BF3" w:rsidRPr="007818CF">
        <w:rPr>
          <w:rFonts w:ascii="Times New Roman" w:hAnsi="Times New Roman" w:cs="Times New Roman"/>
          <w:sz w:val="24"/>
          <w:szCs w:val="24"/>
        </w:rPr>
        <w:t xml:space="preserve">(unhealthy) </w:t>
      </w:r>
      <w:r w:rsidR="00C46DDF" w:rsidRPr="007818CF">
        <w:rPr>
          <w:rFonts w:ascii="Times New Roman" w:hAnsi="Times New Roman" w:cs="Times New Roman"/>
          <w:sz w:val="24"/>
          <w:szCs w:val="24"/>
        </w:rPr>
        <w:lastRenderedPageBreak/>
        <w:t xml:space="preserve">eating </w:t>
      </w:r>
      <w:r w:rsidR="00907BF3" w:rsidRPr="007818CF">
        <w:rPr>
          <w:rFonts w:ascii="Times New Roman" w:hAnsi="Times New Roman" w:cs="Times New Roman"/>
          <w:sz w:val="24"/>
          <w:szCs w:val="24"/>
        </w:rPr>
        <w:t>behaviours</w:t>
      </w:r>
      <w:r w:rsidR="004F0A53" w:rsidRPr="007818CF">
        <w:rPr>
          <w:rFonts w:ascii="Times New Roman" w:hAnsi="Times New Roman" w:cs="Times New Roman"/>
          <w:sz w:val="24"/>
          <w:szCs w:val="24"/>
        </w:rPr>
        <w:t xml:space="preserve">, </w:t>
      </w:r>
      <w:r w:rsidR="001E4E53" w:rsidRPr="007818CF">
        <w:rPr>
          <w:rFonts w:ascii="Times New Roman" w:hAnsi="Times New Roman" w:cs="Times New Roman"/>
          <w:sz w:val="24"/>
          <w:szCs w:val="24"/>
        </w:rPr>
        <w:t xml:space="preserve">for example why we reach for </w:t>
      </w:r>
      <w:r w:rsidR="004F0A53" w:rsidRPr="007818CF">
        <w:rPr>
          <w:rFonts w:ascii="Times New Roman" w:hAnsi="Times New Roman" w:cs="Times New Roman"/>
          <w:sz w:val="24"/>
          <w:szCs w:val="24"/>
        </w:rPr>
        <w:t xml:space="preserve">a </w:t>
      </w:r>
      <w:r w:rsidR="00457792" w:rsidRPr="007818CF">
        <w:rPr>
          <w:rFonts w:ascii="Times New Roman" w:hAnsi="Times New Roman" w:cs="Times New Roman"/>
          <w:sz w:val="24"/>
          <w:szCs w:val="24"/>
        </w:rPr>
        <w:t xml:space="preserve">delicious </w:t>
      </w:r>
      <w:r w:rsidR="001E4E53" w:rsidRPr="007818CF">
        <w:rPr>
          <w:rFonts w:ascii="Times New Roman" w:hAnsi="Times New Roman" w:cs="Times New Roman"/>
          <w:sz w:val="24"/>
          <w:szCs w:val="24"/>
        </w:rPr>
        <w:t xml:space="preserve">piece of chocolate cake </w:t>
      </w:r>
      <w:r w:rsidR="0051533E" w:rsidRPr="007818CF">
        <w:rPr>
          <w:rFonts w:ascii="Times New Roman" w:hAnsi="Times New Roman" w:cs="Times New Roman"/>
          <w:sz w:val="24"/>
          <w:szCs w:val="24"/>
        </w:rPr>
        <w:t xml:space="preserve">despite </w:t>
      </w:r>
      <w:r w:rsidR="001A3F59" w:rsidRPr="007818CF">
        <w:rPr>
          <w:rFonts w:ascii="Times New Roman" w:hAnsi="Times New Roman" w:cs="Times New Roman"/>
          <w:sz w:val="24"/>
          <w:szCs w:val="24"/>
        </w:rPr>
        <w:t>our intentions</w:t>
      </w:r>
      <w:r w:rsidR="004F0A53" w:rsidRPr="007818CF">
        <w:rPr>
          <w:rFonts w:ascii="Times New Roman" w:hAnsi="Times New Roman" w:cs="Times New Roman"/>
          <w:sz w:val="24"/>
          <w:szCs w:val="24"/>
        </w:rPr>
        <w:t xml:space="preserve"> to lose weight. </w:t>
      </w:r>
      <w:r w:rsidR="00D62545" w:rsidRPr="007818C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D2D38BC" w14:textId="6CA6BBF2" w:rsidR="001E4E53" w:rsidRPr="007818CF" w:rsidRDefault="0019115A" w:rsidP="007B2231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sz w:val="24"/>
          <w:szCs w:val="24"/>
        </w:rPr>
        <w:t>Automatic</w:t>
      </w:r>
      <w:r w:rsidR="00436BE9" w:rsidRPr="007818CF">
        <w:rPr>
          <w:rFonts w:ascii="Times New Roman" w:hAnsi="Times New Roman" w:cs="Times New Roman"/>
          <w:sz w:val="24"/>
          <w:szCs w:val="24"/>
        </w:rPr>
        <w:t xml:space="preserve"> processes </w:t>
      </w:r>
      <w:r w:rsidR="009C518F" w:rsidRPr="007818CF">
        <w:rPr>
          <w:rFonts w:ascii="Times New Roman" w:hAnsi="Times New Roman" w:cs="Times New Roman"/>
          <w:sz w:val="24"/>
          <w:szCs w:val="24"/>
        </w:rPr>
        <w:t xml:space="preserve">(also </w:t>
      </w:r>
      <w:r w:rsidR="00ED103C" w:rsidRPr="007818CF">
        <w:rPr>
          <w:rFonts w:ascii="Times New Roman" w:hAnsi="Times New Roman" w:cs="Times New Roman"/>
          <w:sz w:val="24"/>
          <w:szCs w:val="24"/>
        </w:rPr>
        <w:t>referred to a</w:t>
      </w:r>
      <w:r w:rsidRPr="007818CF">
        <w:rPr>
          <w:rFonts w:ascii="Times New Roman" w:hAnsi="Times New Roman" w:cs="Times New Roman"/>
          <w:sz w:val="24"/>
          <w:szCs w:val="24"/>
        </w:rPr>
        <w:t>s</w:t>
      </w:r>
      <w:r w:rsidR="009C518F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Pr="007818CF">
        <w:rPr>
          <w:rFonts w:ascii="Times New Roman" w:hAnsi="Times New Roman" w:cs="Times New Roman"/>
          <w:sz w:val="24"/>
          <w:szCs w:val="24"/>
        </w:rPr>
        <w:t>impulsive</w:t>
      </w:r>
      <w:r w:rsidR="009C518F" w:rsidRPr="007818CF">
        <w:rPr>
          <w:rFonts w:ascii="Times New Roman" w:hAnsi="Times New Roman" w:cs="Times New Roman"/>
          <w:sz w:val="24"/>
          <w:szCs w:val="24"/>
        </w:rPr>
        <w:t xml:space="preserve"> or implicit processes) </w:t>
      </w:r>
      <w:r w:rsidR="00436BE9" w:rsidRPr="007818CF">
        <w:rPr>
          <w:rFonts w:ascii="Times New Roman" w:hAnsi="Times New Roman" w:cs="Times New Roman"/>
          <w:sz w:val="24"/>
          <w:szCs w:val="24"/>
        </w:rPr>
        <w:t>are the outcome of associative pairings between food-related cues (e.g. the sight and smell of food) and the rewarding effects of consumption of those foods. Once established</w:t>
      </w:r>
      <w:r w:rsidR="009C518F" w:rsidRPr="007818CF">
        <w:rPr>
          <w:rFonts w:ascii="Times New Roman" w:hAnsi="Times New Roman" w:cs="Times New Roman"/>
          <w:sz w:val="24"/>
          <w:szCs w:val="24"/>
        </w:rPr>
        <w:t xml:space="preserve">, </w:t>
      </w:r>
      <w:r w:rsidR="002049EF" w:rsidRPr="007818CF">
        <w:rPr>
          <w:rFonts w:ascii="Times New Roman" w:hAnsi="Times New Roman" w:cs="Times New Roman"/>
          <w:sz w:val="24"/>
          <w:szCs w:val="24"/>
        </w:rPr>
        <w:t xml:space="preserve">these </w:t>
      </w:r>
      <w:r w:rsidR="009C518F" w:rsidRPr="007818CF">
        <w:rPr>
          <w:rFonts w:ascii="Times New Roman" w:hAnsi="Times New Roman" w:cs="Times New Roman"/>
          <w:sz w:val="24"/>
          <w:szCs w:val="24"/>
        </w:rPr>
        <w:t>processes</w:t>
      </w:r>
      <w:r w:rsidR="00436BE9" w:rsidRPr="007818CF">
        <w:rPr>
          <w:rFonts w:ascii="Times New Roman" w:hAnsi="Times New Roman" w:cs="Times New Roman"/>
          <w:sz w:val="24"/>
          <w:szCs w:val="24"/>
        </w:rPr>
        <w:t xml:space="preserve"> are thought to influence eating behaviour relatively automatically</w:t>
      </w:r>
      <w:r w:rsidR="00326871" w:rsidRPr="007818CF">
        <w:rPr>
          <w:rFonts w:ascii="Times New Roman" w:hAnsi="Times New Roman" w:cs="Times New Roman"/>
          <w:sz w:val="24"/>
          <w:szCs w:val="24"/>
        </w:rPr>
        <w:t xml:space="preserve"> (i.e., ‘bottom-up’)</w:t>
      </w:r>
      <w:r w:rsidR="009C518F" w:rsidRPr="007818CF">
        <w:rPr>
          <w:rFonts w:ascii="Times New Roman" w:hAnsi="Times New Roman" w:cs="Times New Roman"/>
          <w:sz w:val="24"/>
          <w:szCs w:val="24"/>
        </w:rPr>
        <w:t xml:space="preserve">. For example, food-related cues might automatically capture the attention, evoke approach responses, and be evaluated positively </w:t>
      </w:r>
      <w:r w:rsidR="001E4E53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aWVyczwvQXV0aG9yPjxZZWFyPjIwMTA8L1llYXI+PFJl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</w:fldData>
        </w:fldChar>
      </w:r>
      <w:r w:rsidR="0045219D" w:rsidRPr="007818C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5219D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aWVyczwvQXV0aG9yPjxZZWFyPjIwMTA8L1llYXI+PFJl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</w:fldData>
        </w:fldChar>
      </w:r>
      <w:r w:rsidR="0045219D" w:rsidRPr="007818C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5219D" w:rsidRPr="007818CF">
        <w:rPr>
          <w:rFonts w:ascii="Times New Roman" w:hAnsi="Times New Roman" w:cs="Times New Roman"/>
          <w:sz w:val="24"/>
          <w:szCs w:val="24"/>
        </w:rPr>
      </w:r>
      <w:r w:rsidR="0045219D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1E4E53" w:rsidRPr="007818CF">
        <w:rPr>
          <w:rFonts w:ascii="Times New Roman" w:hAnsi="Times New Roman" w:cs="Times New Roman"/>
          <w:sz w:val="24"/>
          <w:szCs w:val="24"/>
        </w:rPr>
      </w:r>
      <w:r w:rsidR="001E4E53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AE4CBC" w:rsidRPr="007818CF">
        <w:rPr>
          <w:rFonts w:ascii="Times New Roman" w:hAnsi="Times New Roman" w:cs="Times New Roman"/>
          <w:noProof/>
          <w:sz w:val="24"/>
          <w:szCs w:val="24"/>
        </w:rPr>
        <w:t xml:space="preserve">(Strack &amp; Deutsch, 2004; </w:t>
      </w:r>
      <w:r w:rsidR="0045219D" w:rsidRPr="007818CF">
        <w:rPr>
          <w:rFonts w:ascii="Times New Roman" w:hAnsi="Times New Roman" w:cs="Times New Roman"/>
          <w:noProof/>
          <w:sz w:val="24"/>
          <w:szCs w:val="24"/>
        </w:rPr>
        <w:t>Wiers, Ames, Hofmann, Krank, &amp; Stacy, 2010)</w:t>
      </w:r>
      <w:r w:rsidR="001E4E53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B00513" w:rsidRPr="007818CF">
        <w:rPr>
          <w:rFonts w:ascii="Times New Roman" w:hAnsi="Times New Roman" w:cs="Times New Roman"/>
          <w:sz w:val="24"/>
          <w:szCs w:val="24"/>
        </w:rPr>
        <w:t>. T</w:t>
      </w:r>
      <w:r w:rsidR="009C518F" w:rsidRPr="007818CF">
        <w:rPr>
          <w:rFonts w:ascii="Times New Roman" w:hAnsi="Times New Roman" w:cs="Times New Roman"/>
          <w:sz w:val="24"/>
          <w:szCs w:val="24"/>
        </w:rPr>
        <w:t xml:space="preserve">hese reactions might occur without </w:t>
      </w:r>
      <w:r w:rsidRPr="007818CF">
        <w:rPr>
          <w:rFonts w:ascii="Times New Roman" w:hAnsi="Times New Roman" w:cs="Times New Roman"/>
          <w:sz w:val="24"/>
          <w:szCs w:val="24"/>
        </w:rPr>
        <w:t>placing demands on</w:t>
      </w:r>
      <w:r w:rsidR="009C518F" w:rsidRPr="007818CF">
        <w:rPr>
          <w:rFonts w:ascii="Times New Roman" w:hAnsi="Times New Roman" w:cs="Times New Roman"/>
          <w:sz w:val="24"/>
          <w:szCs w:val="24"/>
        </w:rPr>
        <w:t xml:space="preserve"> cognitive resources and they may over-ride conscious intentions to behave in a different way (i.e. to resist the piece of chocolate cake and stick to </w:t>
      </w:r>
      <w:r w:rsidRPr="007818CF">
        <w:rPr>
          <w:rFonts w:ascii="Times New Roman" w:hAnsi="Times New Roman" w:cs="Times New Roman"/>
          <w:sz w:val="24"/>
          <w:szCs w:val="24"/>
        </w:rPr>
        <w:t>a</w:t>
      </w:r>
      <w:r w:rsidR="009C518F" w:rsidRPr="007818CF">
        <w:rPr>
          <w:rFonts w:ascii="Times New Roman" w:hAnsi="Times New Roman" w:cs="Times New Roman"/>
          <w:sz w:val="24"/>
          <w:szCs w:val="24"/>
        </w:rPr>
        <w:t xml:space="preserve"> planned diet</w:t>
      </w:r>
      <w:r w:rsidRPr="007818CF">
        <w:rPr>
          <w:rFonts w:ascii="Times New Roman" w:hAnsi="Times New Roman" w:cs="Times New Roman"/>
          <w:sz w:val="24"/>
          <w:szCs w:val="24"/>
        </w:rPr>
        <w:t>)</w:t>
      </w:r>
      <w:r w:rsidR="009C518F" w:rsidRPr="007818CF">
        <w:rPr>
          <w:rFonts w:ascii="Times New Roman" w:hAnsi="Times New Roman" w:cs="Times New Roman"/>
          <w:sz w:val="24"/>
          <w:szCs w:val="24"/>
        </w:rPr>
        <w:t xml:space="preserve">. In other words, </w:t>
      </w:r>
      <w:r w:rsidRPr="007818CF">
        <w:rPr>
          <w:rFonts w:ascii="Times New Roman" w:hAnsi="Times New Roman" w:cs="Times New Roman"/>
          <w:sz w:val="24"/>
          <w:szCs w:val="24"/>
        </w:rPr>
        <w:t>automatic</w:t>
      </w:r>
      <w:r w:rsidR="009C518F" w:rsidRPr="007818CF">
        <w:rPr>
          <w:rFonts w:ascii="Times New Roman" w:hAnsi="Times New Roman" w:cs="Times New Roman"/>
          <w:sz w:val="24"/>
          <w:szCs w:val="24"/>
        </w:rPr>
        <w:t xml:space="preserve"> processes may prompt people to</w:t>
      </w:r>
      <w:r w:rsidR="00BC1B1E" w:rsidRPr="007818CF">
        <w:rPr>
          <w:rFonts w:ascii="Times New Roman" w:hAnsi="Times New Roman" w:cs="Times New Roman"/>
          <w:sz w:val="24"/>
          <w:szCs w:val="24"/>
        </w:rPr>
        <w:t xml:space="preserve"> ‘eat without thinking’.</w:t>
      </w:r>
    </w:p>
    <w:p w14:paraId="622EC609" w14:textId="3151AD2C" w:rsidR="00C36362" w:rsidRPr="007818CF" w:rsidRDefault="004C18D6" w:rsidP="007B2231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sz w:val="24"/>
          <w:szCs w:val="24"/>
        </w:rPr>
        <w:t>We would be slaves to</w:t>
      </w:r>
      <w:r w:rsidR="00031426" w:rsidRPr="007818CF">
        <w:rPr>
          <w:rFonts w:ascii="Times New Roman" w:hAnsi="Times New Roman" w:cs="Times New Roman"/>
          <w:sz w:val="24"/>
          <w:szCs w:val="24"/>
        </w:rPr>
        <w:t xml:space="preserve"> the</w:t>
      </w:r>
      <w:r w:rsidR="00B00513" w:rsidRPr="007818CF">
        <w:rPr>
          <w:rFonts w:ascii="Times New Roman" w:hAnsi="Times New Roman" w:cs="Times New Roman"/>
          <w:sz w:val="24"/>
          <w:szCs w:val="24"/>
        </w:rPr>
        <w:t xml:space="preserve"> food-related</w:t>
      </w:r>
      <w:r w:rsidRPr="007818CF">
        <w:rPr>
          <w:rFonts w:ascii="Times New Roman" w:hAnsi="Times New Roman" w:cs="Times New Roman"/>
          <w:sz w:val="24"/>
          <w:szCs w:val="24"/>
        </w:rPr>
        <w:t xml:space="preserve"> cues in our environment if it were not for </w:t>
      </w:r>
      <w:r w:rsidR="00772A6A" w:rsidRPr="007818CF">
        <w:rPr>
          <w:rFonts w:ascii="Times New Roman" w:hAnsi="Times New Roman" w:cs="Times New Roman"/>
          <w:sz w:val="24"/>
          <w:szCs w:val="24"/>
        </w:rPr>
        <w:t>reflect</w:t>
      </w:r>
      <w:r w:rsidRPr="007818CF">
        <w:rPr>
          <w:rFonts w:ascii="Times New Roman" w:hAnsi="Times New Roman" w:cs="Times New Roman"/>
          <w:sz w:val="24"/>
          <w:szCs w:val="24"/>
        </w:rPr>
        <w:t xml:space="preserve">ive </w:t>
      </w:r>
      <w:r w:rsidR="009C518F" w:rsidRPr="007818CF">
        <w:rPr>
          <w:rFonts w:ascii="Times New Roman" w:hAnsi="Times New Roman" w:cs="Times New Roman"/>
          <w:sz w:val="24"/>
          <w:szCs w:val="24"/>
        </w:rPr>
        <w:t>processes</w:t>
      </w:r>
      <w:r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9C518F" w:rsidRPr="007818CF">
        <w:rPr>
          <w:rFonts w:ascii="Times New Roman" w:hAnsi="Times New Roman" w:cs="Times New Roman"/>
          <w:sz w:val="24"/>
          <w:szCs w:val="24"/>
        </w:rPr>
        <w:t>(also referred to as c</w:t>
      </w:r>
      <w:r w:rsidR="00732CDB" w:rsidRPr="007818CF">
        <w:rPr>
          <w:rFonts w:ascii="Times New Roman" w:hAnsi="Times New Roman" w:cs="Times New Roman"/>
          <w:sz w:val="24"/>
          <w:szCs w:val="24"/>
        </w:rPr>
        <w:t>ontrolled or explicit processes;</w:t>
      </w:r>
      <w:r w:rsidR="00A826B6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45219D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erbruggen&lt;/Author&gt;&lt;Year&gt;2014&lt;/Year&gt;&lt;RecNum&gt;14199&lt;/RecNum&gt;&lt;DisplayText&gt;(Verbruggen, McLaren, &amp;amp; Chambers, 2014)&lt;/DisplayText&gt;&lt;record&gt;&lt;rec-number&gt;14199&lt;/rec-number&gt;&lt;foreign-keys&gt;&lt;key app="EN" db-id="esezwvzwos9eeber9f5vfd9jwr905wpt9s0p" timestamp="1396007834"&gt;14199&lt;/key&gt;&lt;/foreign-keys&gt;&lt;ref-type name="Journal Article"&gt;17&lt;/ref-type&gt;&lt;contributors&gt;&lt;authors&gt;&lt;author&gt;Verbruggen, F.&lt;/author&gt;&lt;author&gt;McLaren, I.P.L.&lt;/author&gt;&lt;author&gt;Chambers, C. D.&lt;/author&gt;&lt;/authors&gt;&lt;/contributors&gt;&lt;titles&gt;&lt;title&gt;Banishing the control homunculi in studies of action control and behaviour change&lt;/title&gt;&lt;secondary-title&gt;Perspectives on Psychological Science&lt;/secondary-title&gt;&lt;/titles&gt;&lt;periodical&gt;&lt;full-title&gt;Perspectives on Psychological Science&lt;/full-title&gt;&lt;/periodical&gt;&lt;volume&gt;in press&lt;/volume&gt;&lt;dates&gt;&lt;year&gt;2014&lt;/year&gt;&lt;/dates&gt;&lt;urls&gt;&lt;/urls&gt;&lt;/record&gt;&lt;/Cite&gt;&lt;/EndNote&gt;</w:instrText>
      </w:r>
      <w:r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45219D" w:rsidRPr="007818CF">
        <w:rPr>
          <w:rFonts w:ascii="Times New Roman" w:hAnsi="Times New Roman" w:cs="Times New Roman"/>
          <w:noProof/>
          <w:sz w:val="24"/>
          <w:szCs w:val="24"/>
        </w:rPr>
        <w:t>(Verbruggen, McLaren, &amp; Chambers, 2014)</w:t>
      </w:r>
      <w:r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Pr="007818CF">
        <w:rPr>
          <w:rFonts w:ascii="Times New Roman" w:hAnsi="Times New Roman" w:cs="Times New Roman"/>
          <w:sz w:val="24"/>
          <w:szCs w:val="24"/>
        </w:rPr>
        <w:t xml:space="preserve">. </w:t>
      </w:r>
      <w:r w:rsidR="00326871" w:rsidRPr="007818CF">
        <w:rPr>
          <w:rFonts w:ascii="Times New Roman" w:hAnsi="Times New Roman" w:cs="Times New Roman"/>
          <w:sz w:val="24"/>
          <w:szCs w:val="24"/>
        </w:rPr>
        <w:t>Reflective processes are</w:t>
      </w:r>
      <w:r w:rsidR="001E4E53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B00513" w:rsidRPr="007818CF">
        <w:rPr>
          <w:rFonts w:ascii="Times New Roman" w:hAnsi="Times New Roman" w:cs="Times New Roman"/>
          <w:sz w:val="24"/>
          <w:szCs w:val="24"/>
        </w:rPr>
        <w:t>‘</w:t>
      </w:r>
      <w:r w:rsidR="001E4E53" w:rsidRPr="007818CF">
        <w:rPr>
          <w:rFonts w:ascii="Times New Roman" w:hAnsi="Times New Roman" w:cs="Times New Roman"/>
          <w:sz w:val="24"/>
          <w:szCs w:val="24"/>
        </w:rPr>
        <w:t>top-down</w:t>
      </w:r>
      <w:r w:rsidR="00326871" w:rsidRPr="007818CF">
        <w:rPr>
          <w:rFonts w:ascii="Times New Roman" w:hAnsi="Times New Roman" w:cs="Times New Roman"/>
          <w:sz w:val="24"/>
          <w:szCs w:val="24"/>
        </w:rPr>
        <w:t xml:space="preserve">’, usually experienced consciously, </w:t>
      </w:r>
      <w:r w:rsidR="00C36362" w:rsidRPr="007818CF">
        <w:rPr>
          <w:rFonts w:ascii="Times New Roman" w:hAnsi="Times New Roman" w:cs="Times New Roman"/>
          <w:sz w:val="24"/>
          <w:szCs w:val="24"/>
        </w:rPr>
        <w:t xml:space="preserve">and </w:t>
      </w:r>
      <w:r w:rsidR="00326871" w:rsidRPr="007818CF">
        <w:rPr>
          <w:rFonts w:ascii="Times New Roman" w:hAnsi="Times New Roman" w:cs="Times New Roman"/>
          <w:sz w:val="24"/>
          <w:szCs w:val="24"/>
        </w:rPr>
        <w:t>they are closely</w:t>
      </w:r>
      <w:r w:rsidR="00C36362" w:rsidRPr="007818CF">
        <w:rPr>
          <w:rFonts w:ascii="Times New Roman" w:hAnsi="Times New Roman" w:cs="Times New Roman"/>
          <w:sz w:val="24"/>
          <w:szCs w:val="24"/>
        </w:rPr>
        <w:t xml:space="preserve"> linked to higher-order</w:t>
      </w:r>
      <w:r w:rsidR="00326871" w:rsidRPr="007818CF">
        <w:rPr>
          <w:rFonts w:ascii="Times New Roman" w:hAnsi="Times New Roman" w:cs="Times New Roman"/>
          <w:sz w:val="24"/>
          <w:szCs w:val="24"/>
        </w:rPr>
        <w:t xml:space="preserve"> ‘</w:t>
      </w:r>
      <w:r w:rsidR="00C36362" w:rsidRPr="007818CF">
        <w:rPr>
          <w:rFonts w:ascii="Times New Roman" w:hAnsi="Times New Roman" w:cs="Times New Roman"/>
          <w:sz w:val="24"/>
          <w:szCs w:val="24"/>
        </w:rPr>
        <w:t>Executive Functions</w:t>
      </w:r>
      <w:r w:rsidR="00326871" w:rsidRPr="007818CF">
        <w:rPr>
          <w:rFonts w:ascii="Times New Roman" w:hAnsi="Times New Roman" w:cs="Times New Roman"/>
          <w:sz w:val="24"/>
          <w:szCs w:val="24"/>
        </w:rPr>
        <w:t>’</w:t>
      </w:r>
      <w:r w:rsidR="00C36362" w:rsidRPr="007818CF">
        <w:rPr>
          <w:rFonts w:ascii="Times New Roman" w:hAnsi="Times New Roman" w:cs="Times New Roman"/>
          <w:sz w:val="24"/>
          <w:szCs w:val="24"/>
        </w:rPr>
        <w:t xml:space="preserve"> (EFs). EFs play a key role in human behavioural expression and are </w:t>
      </w:r>
      <w:r w:rsidR="00031426" w:rsidRPr="007818CF">
        <w:rPr>
          <w:rFonts w:ascii="Times New Roman" w:hAnsi="Times New Roman" w:cs="Times New Roman"/>
          <w:sz w:val="24"/>
          <w:szCs w:val="24"/>
        </w:rPr>
        <w:t>associated with</w:t>
      </w:r>
      <w:r w:rsidR="00C36362" w:rsidRPr="007818CF">
        <w:rPr>
          <w:rFonts w:ascii="Times New Roman" w:hAnsi="Times New Roman" w:cs="Times New Roman"/>
          <w:sz w:val="24"/>
          <w:szCs w:val="24"/>
        </w:rPr>
        <w:t xml:space="preserve"> intelligence </w:t>
      </w:r>
      <w:r w:rsidR="00C36362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C36362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rffa&lt;/Author&gt;&lt;Year&gt;2007&lt;/Year&gt;&lt;RecNum&gt;14859&lt;/RecNum&gt;&lt;DisplayText&gt;(Arffa, 2007)&lt;/DisplayText&gt;&lt;record&gt;&lt;rec-number&gt;14859&lt;/rec-number&gt;&lt;foreign-keys&gt;&lt;key app="EN" db-id="esezwvzwos9eeber9f5vfd9jwr905wpt9s0p" timestamp="1484151435"&gt;14859&lt;/key&gt;&lt;/foreign-keys&gt;&lt;ref-type name="Journal Article"&gt;17&lt;/ref-type&gt;&lt;contributors&gt;&lt;authors&gt;&lt;author&gt;Arffa, Sharon&lt;/author&gt;&lt;/authors&gt;&lt;/contributors&gt;&lt;titles&gt;&lt;title&gt;The relationship of intelligence to executive function and non-executive function measures in a sample of average, above average, and gifted youth&lt;/title&gt;&lt;secondary-title&gt;Archives of Clinical Neuropsychology&lt;/secondary-title&gt;&lt;/titles&gt;&lt;periodical&gt;&lt;full-title&gt;Archives of Clinical Neuropsychology&lt;/full-title&gt;&lt;/periodical&gt;&lt;pages&gt;969-978&lt;/pages&gt;&lt;volume&gt;22&lt;/volume&gt;&lt;number&gt;8&lt;/number&gt;&lt;keywords&gt;&lt;keyword&gt;Intelligence&lt;/keyword&gt;&lt;keyword&gt;Executive function&lt;/keyword&gt;&lt;keyword&gt;Gifted&lt;/keyword&gt;&lt;keyword&gt;Youth&lt;/keyword&gt;&lt;/keywords&gt;&lt;dates&gt;&lt;year&gt;2007&lt;/year&gt;&lt;pub-dates&gt;&lt;date&gt;11//&lt;/date&gt;&lt;/pub-dates&gt;&lt;/dates&gt;&lt;isbn&gt;0887-6177&lt;/isbn&gt;&lt;urls&gt;&lt;related-urls&gt;&lt;url&gt;http://www.sciencedirect.com/science/article/pii/S0887617707001679&lt;/url&gt;&lt;/related-urls&gt;&lt;/urls&gt;&lt;electronic-resource-num&gt;http://dx.doi.org/10.1016/j.acn.2007.08.001&lt;/electronic-resource-num&gt;&lt;/record&gt;&lt;/Cite&gt;&lt;/EndNote&gt;</w:instrText>
      </w:r>
      <w:r w:rsidR="00C36362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C36362" w:rsidRPr="007818CF">
        <w:rPr>
          <w:rFonts w:ascii="Times New Roman" w:hAnsi="Times New Roman" w:cs="Times New Roman"/>
          <w:noProof/>
          <w:sz w:val="24"/>
          <w:szCs w:val="24"/>
        </w:rPr>
        <w:t>(Arffa, 2007)</w:t>
      </w:r>
      <w:r w:rsidR="00C36362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C36362" w:rsidRPr="007818CF">
        <w:rPr>
          <w:rFonts w:ascii="Times New Roman" w:hAnsi="Times New Roman" w:cs="Times New Roman"/>
          <w:sz w:val="24"/>
          <w:szCs w:val="24"/>
        </w:rPr>
        <w:t>, ac</w:t>
      </w:r>
      <w:r w:rsidR="00971D5F" w:rsidRPr="007818CF">
        <w:rPr>
          <w:rFonts w:ascii="Times New Roman" w:hAnsi="Times New Roman" w:cs="Times New Roman"/>
          <w:sz w:val="24"/>
          <w:szCs w:val="24"/>
        </w:rPr>
        <w:t xml:space="preserve">ademic achievement </w:t>
      </w:r>
      <w:r w:rsidR="00971D5F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971D5F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est&lt;/Author&gt;&lt;Year&gt;2011&lt;/Year&gt;&lt;RecNum&gt;14860&lt;/RecNum&gt;&lt;DisplayText&gt;(Best, Miller, &amp;amp; Naglieri, 2011)&lt;/DisplayText&gt;&lt;record&gt;&lt;rec-number&gt;14860&lt;/rec-number&gt;&lt;foreign-keys&gt;&lt;key app="EN" db-id="esezwvzwos9eeber9f5vfd9jwr905wpt9s0p" timestamp="1484151734"&gt;14860&lt;/key&gt;&lt;/foreign-keys&gt;&lt;ref-type name="Journal Article"&gt;17&lt;/ref-type&gt;&lt;contributors&gt;&lt;authors&gt;&lt;author&gt;Best, J. R.&lt;/author&gt;&lt;author&gt;Miller, P. H.&lt;/author&gt;&lt;author&gt;Naglieri, J. A.&lt;/author&gt;&lt;/authors&gt;&lt;/contributors&gt;&lt;titles&gt;&lt;title&gt;Relations between executive function and academic achievement from ages 5 to 17 in a large, representative national sample&lt;/title&gt;&lt;secondary-title&gt;Learning and Individual Differences&lt;/secondary-title&gt;&lt;/titles&gt;&lt;periodical&gt;&lt;full-title&gt;Learning and Individual Differences&lt;/full-title&gt;&lt;/periodical&gt;&lt;pages&gt;327-336&lt;/pages&gt;&lt;volume&gt;21&lt;/volume&gt;&lt;number&gt;4&lt;/number&gt;&lt;dates&gt;&lt;year&gt;2011&lt;/year&gt;&lt;/dates&gt;&lt;work-type&gt;Article&lt;/work-type&gt;&lt;urls&gt;&lt;related-urls&gt;&lt;url&gt;https://www.scopus.com/inward/record.uri?eid=2-s2.0-79960030517&amp;amp;doi=10.1016%2fj.lindif.2011.01.007&amp;amp;partnerID=40&amp;amp;md5=0b2e614075f7066122c1ccd2d3a323fd&lt;/url&gt;&lt;/related-urls&gt;&lt;/urls&gt;&lt;electronic-resource-num&gt;10.1016/j.lindif.2011.01.007&lt;/electronic-resource-num&gt;&lt;remote-database-name&gt;Scopus&lt;/remote-database-name&gt;&lt;/record&gt;&lt;/Cite&gt;&lt;/EndNote&gt;</w:instrText>
      </w:r>
      <w:r w:rsidR="00971D5F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971D5F" w:rsidRPr="007818CF">
        <w:rPr>
          <w:rFonts w:ascii="Times New Roman" w:hAnsi="Times New Roman" w:cs="Times New Roman"/>
          <w:noProof/>
          <w:sz w:val="24"/>
          <w:szCs w:val="24"/>
        </w:rPr>
        <w:t>(Best, Miller, &amp; Naglieri, 2011)</w:t>
      </w:r>
      <w:r w:rsidR="00971D5F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8A1C18" w:rsidRPr="007818CF">
        <w:rPr>
          <w:rFonts w:ascii="Times New Roman" w:hAnsi="Times New Roman" w:cs="Times New Roman"/>
          <w:sz w:val="24"/>
          <w:szCs w:val="24"/>
        </w:rPr>
        <w:t xml:space="preserve"> and  general goal-directed</w:t>
      </w:r>
      <w:r w:rsidR="00971D5F" w:rsidRPr="007818CF">
        <w:rPr>
          <w:rFonts w:ascii="Times New Roman" w:hAnsi="Times New Roman" w:cs="Times New Roman"/>
          <w:sz w:val="24"/>
          <w:szCs w:val="24"/>
        </w:rPr>
        <w:t xml:space="preserve"> behaviours </w:t>
      </w:r>
      <w:r w:rsidR="00971D5F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aXNjaGVsPC9BdXRob3I+PFllYXI+MjAxMTwvWWVhcj48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</w:fldData>
        </w:fldChar>
      </w:r>
      <w:r w:rsidR="0045219D" w:rsidRPr="007818C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5219D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aXNjaGVsPC9BdXRob3I+PFllYXI+MjAxMTwvWWVhcj48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</w:fldData>
        </w:fldChar>
      </w:r>
      <w:r w:rsidR="0045219D" w:rsidRPr="007818C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5219D" w:rsidRPr="007818CF">
        <w:rPr>
          <w:rFonts w:ascii="Times New Roman" w:hAnsi="Times New Roman" w:cs="Times New Roman"/>
          <w:sz w:val="24"/>
          <w:szCs w:val="24"/>
        </w:rPr>
      </w:r>
      <w:r w:rsidR="0045219D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971D5F" w:rsidRPr="007818CF">
        <w:rPr>
          <w:rFonts w:ascii="Times New Roman" w:hAnsi="Times New Roman" w:cs="Times New Roman"/>
          <w:sz w:val="24"/>
          <w:szCs w:val="24"/>
        </w:rPr>
      </w:r>
      <w:r w:rsidR="00971D5F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5602CE" w:rsidRPr="007818CF">
        <w:rPr>
          <w:rFonts w:ascii="Times New Roman" w:hAnsi="Times New Roman" w:cs="Times New Roman"/>
          <w:noProof/>
          <w:sz w:val="24"/>
          <w:szCs w:val="24"/>
        </w:rPr>
        <w:t>(</w:t>
      </w:r>
      <w:r w:rsidR="0045219D" w:rsidRPr="007818CF">
        <w:rPr>
          <w:rFonts w:ascii="Times New Roman" w:hAnsi="Times New Roman" w:cs="Times New Roman"/>
          <w:noProof/>
          <w:sz w:val="24"/>
          <w:szCs w:val="24"/>
        </w:rPr>
        <w:t>Hofmann, Schmeichel, &amp; Baddeley, 2012; Mischel, et al., 2011)</w:t>
      </w:r>
      <w:r w:rsidR="00971D5F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C36362" w:rsidRPr="007818CF">
        <w:rPr>
          <w:rFonts w:ascii="Times New Roman" w:hAnsi="Times New Roman" w:cs="Times New Roman"/>
          <w:sz w:val="24"/>
          <w:szCs w:val="24"/>
        </w:rPr>
        <w:t xml:space="preserve">. Theoretical models and experimental </w:t>
      </w:r>
      <w:r w:rsidR="008A1C18" w:rsidRPr="007818CF">
        <w:rPr>
          <w:rFonts w:ascii="Times New Roman" w:hAnsi="Times New Roman" w:cs="Times New Roman"/>
          <w:sz w:val="24"/>
          <w:szCs w:val="24"/>
        </w:rPr>
        <w:t>investigations</w:t>
      </w:r>
      <w:r w:rsidR="00C36362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8A1C18" w:rsidRPr="007818CF">
        <w:rPr>
          <w:rFonts w:ascii="Times New Roman" w:hAnsi="Times New Roman" w:cs="Times New Roman"/>
          <w:sz w:val="24"/>
          <w:szCs w:val="24"/>
        </w:rPr>
        <w:t>have identified</w:t>
      </w:r>
      <w:r w:rsidR="00C36362" w:rsidRPr="007818CF">
        <w:rPr>
          <w:rFonts w:ascii="Times New Roman" w:hAnsi="Times New Roman" w:cs="Times New Roman"/>
          <w:sz w:val="24"/>
          <w:szCs w:val="24"/>
        </w:rPr>
        <w:t xml:space="preserve"> distinct but related EFs </w:t>
      </w:r>
      <w:r w:rsidR="00C36362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aXlha2U8L0F1dGhvcj48WWVhcj4yMDAwPC9ZZWFyPjxS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</w:fldData>
        </w:fldChar>
      </w:r>
      <w:r w:rsidR="00A826B6" w:rsidRPr="007818C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826B6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aXlha2U8L0F1dGhvcj48WWVhcj4yMDAwPC9ZZWFyPjxS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</w:fldData>
        </w:fldChar>
      </w:r>
      <w:r w:rsidR="00A826B6" w:rsidRPr="007818C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826B6" w:rsidRPr="007818CF">
        <w:rPr>
          <w:rFonts w:ascii="Times New Roman" w:hAnsi="Times New Roman" w:cs="Times New Roman"/>
          <w:sz w:val="24"/>
          <w:szCs w:val="24"/>
        </w:rPr>
      </w:r>
      <w:r w:rsidR="00A826B6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C36362" w:rsidRPr="007818CF">
        <w:rPr>
          <w:rFonts w:ascii="Times New Roman" w:hAnsi="Times New Roman" w:cs="Times New Roman"/>
          <w:sz w:val="24"/>
          <w:szCs w:val="24"/>
        </w:rPr>
      </w:r>
      <w:r w:rsidR="00C36362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A826B6" w:rsidRPr="007818CF">
        <w:rPr>
          <w:rFonts w:ascii="Times New Roman" w:hAnsi="Times New Roman" w:cs="Times New Roman"/>
          <w:noProof/>
          <w:sz w:val="24"/>
          <w:szCs w:val="24"/>
        </w:rPr>
        <w:t>(Miyake &amp; Friedman, 2012; Miyake, et al., 2000)</w:t>
      </w:r>
      <w:r w:rsidR="00C36362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C36362" w:rsidRPr="007818CF">
        <w:rPr>
          <w:rFonts w:ascii="Times New Roman" w:hAnsi="Times New Roman" w:cs="Times New Roman"/>
          <w:sz w:val="24"/>
          <w:szCs w:val="24"/>
        </w:rPr>
        <w:t>,</w:t>
      </w:r>
      <w:r w:rsidR="0019115A" w:rsidRPr="007818CF">
        <w:rPr>
          <w:rFonts w:ascii="Times New Roman" w:hAnsi="Times New Roman" w:cs="Times New Roman"/>
          <w:sz w:val="24"/>
          <w:szCs w:val="24"/>
        </w:rPr>
        <w:t xml:space="preserve"> refer</w:t>
      </w:r>
      <w:r w:rsidR="00031426" w:rsidRPr="007818CF">
        <w:rPr>
          <w:rFonts w:ascii="Times New Roman" w:hAnsi="Times New Roman" w:cs="Times New Roman"/>
          <w:sz w:val="24"/>
          <w:szCs w:val="24"/>
        </w:rPr>
        <w:t>ring</w:t>
      </w:r>
      <w:r w:rsidR="0019115A" w:rsidRPr="007818CF">
        <w:rPr>
          <w:rFonts w:ascii="Times New Roman" w:hAnsi="Times New Roman" w:cs="Times New Roman"/>
          <w:sz w:val="24"/>
          <w:szCs w:val="24"/>
        </w:rPr>
        <w:t xml:space="preserve"> to abilities </w:t>
      </w:r>
      <w:r w:rsidR="00031426" w:rsidRPr="007818CF">
        <w:rPr>
          <w:rFonts w:ascii="Times New Roman" w:hAnsi="Times New Roman" w:cs="Times New Roman"/>
          <w:sz w:val="24"/>
          <w:szCs w:val="24"/>
        </w:rPr>
        <w:t>which</w:t>
      </w:r>
      <w:r w:rsidR="0019115A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C36362" w:rsidRPr="007818CF">
        <w:rPr>
          <w:rFonts w:ascii="Times New Roman" w:hAnsi="Times New Roman" w:cs="Times New Roman"/>
          <w:sz w:val="24"/>
          <w:szCs w:val="24"/>
        </w:rPr>
        <w:t xml:space="preserve"> i) </w:t>
      </w:r>
      <w:r w:rsidR="00971D5F" w:rsidRPr="007818CF">
        <w:rPr>
          <w:rFonts w:ascii="Times New Roman" w:hAnsi="Times New Roman" w:cs="Times New Roman"/>
          <w:sz w:val="24"/>
          <w:szCs w:val="24"/>
        </w:rPr>
        <w:t xml:space="preserve">monitor, add to and remove information from </w:t>
      </w:r>
      <w:r w:rsidR="00971D5F" w:rsidRPr="007818CF">
        <w:rPr>
          <w:rFonts w:ascii="Times New Roman" w:hAnsi="Times New Roman" w:cs="Times New Roman"/>
          <w:i/>
          <w:sz w:val="24"/>
          <w:szCs w:val="24"/>
        </w:rPr>
        <w:t>working memory</w:t>
      </w:r>
      <w:r w:rsidR="0019115A" w:rsidRPr="007818C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19115A" w:rsidRPr="007818CF">
        <w:rPr>
          <w:rFonts w:ascii="Times New Roman" w:hAnsi="Times New Roman" w:cs="Times New Roman"/>
          <w:sz w:val="24"/>
          <w:szCs w:val="24"/>
        </w:rPr>
        <w:t>(updating)</w:t>
      </w:r>
      <w:r w:rsidR="00971D5F" w:rsidRPr="007818CF">
        <w:rPr>
          <w:rFonts w:ascii="Times New Roman" w:hAnsi="Times New Roman" w:cs="Times New Roman"/>
          <w:i/>
          <w:sz w:val="24"/>
          <w:szCs w:val="24"/>
        </w:rPr>
        <w:t xml:space="preserve">, </w:t>
      </w:r>
      <w:r w:rsidR="00971D5F" w:rsidRPr="007818CF">
        <w:rPr>
          <w:rFonts w:ascii="Times New Roman" w:hAnsi="Times New Roman" w:cs="Times New Roman"/>
          <w:sz w:val="24"/>
          <w:szCs w:val="24"/>
        </w:rPr>
        <w:t xml:space="preserve">ii) </w:t>
      </w:r>
      <w:r w:rsidR="00971D5F" w:rsidRPr="007818CF">
        <w:rPr>
          <w:rFonts w:ascii="Times New Roman" w:hAnsi="Times New Roman" w:cs="Times New Roman"/>
          <w:i/>
          <w:sz w:val="24"/>
          <w:szCs w:val="24"/>
        </w:rPr>
        <w:t>inhibit</w:t>
      </w:r>
      <w:r w:rsidR="00971D5F" w:rsidRPr="007818CF">
        <w:rPr>
          <w:rFonts w:ascii="Times New Roman" w:hAnsi="Times New Roman" w:cs="Times New Roman"/>
          <w:sz w:val="24"/>
          <w:szCs w:val="24"/>
        </w:rPr>
        <w:t xml:space="preserve"> dominant or well-established responses</w:t>
      </w:r>
      <w:r w:rsidR="0019115A" w:rsidRPr="007818CF">
        <w:rPr>
          <w:rFonts w:ascii="Times New Roman" w:hAnsi="Times New Roman" w:cs="Times New Roman"/>
          <w:sz w:val="24"/>
          <w:szCs w:val="24"/>
        </w:rPr>
        <w:t xml:space="preserve"> (inhibition)</w:t>
      </w:r>
      <w:r w:rsidR="00971D5F" w:rsidRPr="007818CF">
        <w:rPr>
          <w:rFonts w:ascii="Times New Roman" w:hAnsi="Times New Roman" w:cs="Times New Roman"/>
          <w:sz w:val="24"/>
          <w:szCs w:val="24"/>
        </w:rPr>
        <w:t xml:space="preserve">, iii) </w:t>
      </w:r>
      <w:r w:rsidR="00971D5F" w:rsidRPr="007818CF">
        <w:rPr>
          <w:rFonts w:ascii="Times New Roman" w:hAnsi="Times New Roman" w:cs="Times New Roman"/>
          <w:i/>
          <w:sz w:val="24"/>
          <w:szCs w:val="24"/>
        </w:rPr>
        <w:t>shift</w:t>
      </w:r>
      <w:r w:rsidR="00971D5F" w:rsidRPr="007818CF">
        <w:rPr>
          <w:rFonts w:ascii="Times New Roman" w:hAnsi="Times New Roman" w:cs="Times New Roman"/>
          <w:sz w:val="24"/>
          <w:szCs w:val="24"/>
        </w:rPr>
        <w:t xml:space="preserve"> between tasks or mental sets</w:t>
      </w:r>
      <w:r w:rsidR="0019115A" w:rsidRPr="007818CF">
        <w:rPr>
          <w:rFonts w:ascii="Times New Roman" w:hAnsi="Times New Roman" w:cs="Times New Roman"/>
          <w:sz w:val="24"/>
          <w:szCs w:val="24"/>
        </w:rPr>
        <w:t xml:space="preserve"> (shifting)</w:t>
      </w:r>
      <w:r w:rsidR="00971D5F" w:rsidRPr="007818CF">
        <w:rPr>
          <w:rFonts w:ascii="Times New Roman" w:hAnsi="Times New Roman" w:cs="Times New Roman"/>
          <w:sz w:val="24"/>
          <w:szCs w:val="24"/>
        </w:rPr>
        <w:t>.</w:t>
      </w:r>
      <w:r w:rsidR="002A32C6" w:rsidRPr="007818C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E641AB9" w14:textId="6A27917D" w:rsidR="007305B6" w:rsidRPr="007818CF" w:rsidRDefault="00F21850" w:rsidP="000B45C0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sz w:val="24"/>
          <w:szCs w:val="24"/>
        </w:rPr>
        <w:lastRenderedPageBreak/>
        <w:t>A key prediction of d</w:t>
      </w:r>
      <w:r w:rsidR="00DE1B79" w:rsidRPr="007818CF">
        <w:rPr>
          <w:rFonts w:ascii="Times New Roman" w:hAnsi="Times New Roman" w:cs="Times New Roman"/>
          <w:sz w:val="24"/>
          <w:szCs w:val="24"/>
        </w:rPr>
        <w:t>ual-process</w:t>
      </w:r>
      <w:r w:rsidR="0092388C" w:rsidRPr="007818CF">
        <w:rPr>
          <w:rFonts w:ascii="Times New Roman" w:hAnsi="Times New Roman" w:cs="Times New Roman"/>
          <w:sz w:val="24"/>
          <w:szCs w:val="24"/>
        </w:rPr>
        <w:t xml:space="preserve"> models </w:t>
      </w:r>
      <w:r w:rsidRPr="007818CF">
        <w:rPr>
          <w:rFonts w:ascii="Times New Roman" w:hAnsi="Times New Roman" w:cs="Times New Roman"/>
          <w:sz w:val="24"/>
          <w:szCs w:val="24"/>
        </w:rPr>
        <w:t>is</w:t>
      </w:r>
      <w:r w:rsidR="0092388C" w:rsidRPr="007818CF">
        <w:rPr>
          <w:rFonts w:ascii="Times New Roman" w:hAnsi="Times New Roman" w:cs="Times New Roman"/>
          <w:sz w:val="24"/>
          <w:szCs w:val="24"/>
        </w:rPr>
        <w:t xml:space="preserve"> that</w:t>
      </w:r>
      <w:r w:rsidR="0096260D" w:rsidRPr="007818CF">
        <w:rPr>
          <w:rFonts w:ascii="Times New Roman" w:hAnsi="Times New Roman" w:cs="Times New Roman"/>
          <w:sz w:val="24"/>
          <w:szCs w:val="24"/>
        </w:rPr>
        <w:t xml:space="preserve"> social and</w:t>
      </w:r>
      <w:r w:rsidR="0092388C" w:rsidRPr="007818CF">
        <w:rPr>
          <w:rFonts w:ascii="Times New Roman" w:hAnsi="Times New Roman" w:cs="Times New Roman"/>
          <w:sz w:val="24"/>
          <w:szCs w:val="24"/>
        </w:rPr>
        <w:t xml:space="preserve"> health-related </w:t>
      </w:r>
      <w:r w:rsidR="0096260D" w:rsidRPr="007818CF">
        <w:rPr>
          <w:rFonts w:ascii="Times New Roman" w:hAnsi="Times New Roman" w:cs="Times New Roman"/>
          <w:sz w:val="24"/>
          <w:szCs w:val="24"/>
        </w:rPr>
        <w:t>behaviours</w:t>
      </w:r>
      <w:r w:rsidR="0092388C" w:rsidRPr="007818CF">
        <w:rPr>
          <w:rFonts w:ascii="Times New Roman" w:hAnsi="Times New Roman" w:cs="Times New Roman"/>
          <w:sz w:val="24"/>
          <w:szCs w:val="24"/>
        </w:rPr>
        <w:t xml:space="preserve"> can be framed as a conflict or imbalance between these </w:t>
      </w:r>
      <w:r w:rsidR="002049EF" w:rsidRPr="007818CF">
        <w:rPr>
          <w:rFonts w:ascii="Times New Roman" w:hAnsi="Times New Roman" w:cs="Times New Roman"/>
          <w:sz w:val="24"/>
          <w:szCs w:val="24"/>
        </w:rPr>
        <w:t>two systems</w:t>
      </w:r>
      <w:r w:rsidR="0096260D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96260D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45219D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track&lt;/Author&gt;&lt;Year&gt;2004&lt;/Year&gt;&lt;RecNum&gt;14283&lt;/RecNum&gt;&lt;DisplayText&gt;(W. Hofmann, et al., 2011; Strack &amp;amp; Deutsch, 2004)&lt;/DisplayText&gt;&lt;record&gt;&lt;rec-number&gt;14283&lt;/rec-number&gt;&lt;foreign-keys&gt;&lt;key app="EN" db-id="esezwvzwos9eeber9f5vfd9jwr905wpt9s0p" timestamp="1402306629"&gt;14283&lt;/key&gt;&lt;/foreign-keys&gt;&lt;ref-type name="Journal Article"&gt;17&lt;/ref-type&gt;&lt;contributors&gt;&lt;authors&gt;&lt;author&gt;Strack, F.&lt;/author&gt;&lt;author&gt;Deutsch, R.&lt;/author&gt;&lt;/authors&gt;&lt;/contributors&gt;&lt;titles&gt;&lt;title&gt;Reflective and impulsive determinants of social behavior&lt;/title&gt;&lt;secondary-title&gt;Personality and Social Psychology Review&lt;/secondary-title&gt;&lt;/titles&gt;&lt;periodical&gt;&lt;full-title&gt;Personality and Social Psychology Review&lt;/full-title&gt;&lt;/periodical&gt;&lt;pages&gt;220-247&lt;/pages&gt;&lt;volume&gt;8&lt;/volume&gt;&lt;number&gt;3&lt;/number&gt;&lt;dates&gt;&lt;year&gt;2004&lt;/year&gt;&lt;/dates&gt;&lt;urls&gt;&lt;related-urls&gt;&lt;url&gt;http://www.scopus.com/inward/record.url?eid=2-s2.0-4644343769&amp;amp;partnerID=40&amp;amp;md5=7c90a3a92a496ac43e77b775180344f3&lt;/url&gt;&lt;/related-urls&gt;&lt;/urls&gt;&lt;remote-database-name&gt;Scopus&lt;/remote-database-name&gt;&lt;/record&gt;&lt;/Cite&gt;&lt;Cite&gt;&lt;Author&gt;Hofmann&lt;/Author&gt;&lt;Year&gt;2011&lt;/Year&gt;&lt;RecNum&gt;14683&lt;/RecNum&gt;&lt;record&gt;&lt;rec-number&gt;14683&lt;/rec-number&gt;&lt;foreign-keys&gt;&lt;key app="EN" db-id="esezwvzwos9eeber9f5vfd9jwr905wpt9s0p" timestamp="1467803702"&gt;14683&lt;/key&gt;&lt;/foreign-keys&gt;&lt;ref-type name="Journal Article"&gt;17&lt;/ref-type&gt;&lt;contributors&gt;&lt;authors&gt;&lt;author&gt;Hofmann, W.&lt;/author&gt;&lt;author&gt;Friese, M.&lt;/author&gt;&lt;author&gt;Strack, F.&lt;/author&gt;&lt;/authors&gt;&lt;/contributors&gt;&lt;titles&gt;&lt;title&gt;Impulse and self-control from a dual systems perspective&lt;/title&gt;&lt;secondary-title&gt;Perspectives on Psychological Science&lt;/secondary-title&gt;&lt;/titles&gt;&lt;periodical&gt;&lt;full-title&gt;Perspectives on Psychological Science&lt;/full-title&gt;&lt;/periodical&gt;&lt;pages&gt;162-176&lt;/pages&gt;&lt;volume&gt;4&lt;/volume&gt;&lt;dates&gt;&lt;year&gt;2011&lt;/year&gt;&lt;/dates&gt;&lt;urls&gt;&lt;/urls&gt;&lt;/record&gt;&lt;/Cite&gt;&lt;/EndNote&gt;</w:instrText>
      </w:r>
      <w:r w:rsidR="0096260D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5602CE" w:rsidRPr="007818CF">
        <w:rPr>
          <w:rFonts w:ascii="Times New Roman" w:hAnsi="Times New Roman" w:cs="Times New Roman"/>
          <w:noProof/>
          <w:sz w:val="24"/>
          <w:szCs w:val="24"/>
        </w:rPr>
        <w:t>(</w:t>
      </w:r>
      <w:r w:rsidR="0045219D" w:rsidRPr="007818CF">
        <w:rPr>
          <w:rFonts w:ascii="Times New Roman" w:hAnsi="Times New Roman" w:cs="Times New Roman"/>
          <w:noProof/>
          <w:sz w:val="24"/>
          <w:szCs w:val="24"/>
        </w:rPr>
        <w:t>Hofmann, et al., 2011; Strack &amp; Deutsch, 2004)</w:t>
      </w:r>
      <w:r w:rsidR="0096260D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92388C" w:rsidRPr="007818CF">
        <w:rPr>
          <w:rFonts w:ascii="Times New Roman" w:hAnsi="Times New Roman" w:cs="Times New Roman"/>
          <w:sz w:val="24"/>
          <w:szCs w:val="24"/>
        </w:rPr>
        <w:t xml:space="preserve">. For example, a weak self-regulatory </w:t>
      </w:r>
      <w:r w:rsidR="005016A1" w:rsidRPr="007818CF">
        <w:rPr>
          <w:rFonts w:ascii="Times New Roman" w:hAnsi="Times New Roman" w:cs="Times New Roman"/>
          <w:sz w:val="24"/>
          <w:szCs w:val="24"/>
        </w:rPr>
        <w:t xml:space="preserve">(reflective) </w:t>
      </w:r>
      <w:r w:rsidR="0092388C" w:rsidRPr="007818CF">
        <w:rPr>
          <w:rFonts w:ascii="Times New Roman" w:hAnsi="Times New Roman" w:cs="Times New Roman"/>
          <w:sz w:val="24"/>
          <w:szCs w:val="24"/>
        </w:rPr>
        <w:t xml:space="preserve">system </w:t>
      </w:r>
      <w:r w:rsidR="00410A78" w:rsidRPr="007818CF">
        <w:rPr>
          <w:rFonts w:ascii="Times New Roman" w:hAnsi="Times New Roman" w:cs="Times New Roman"/>
          <w:sz w:val="24"/>
          <w:szCs w:val="24"/>
        </w:rPr>
        <w:t>would be easily overwhelmed</w:t>
      </w:r>
      <w:r w:rsidR="0092388C" w:rsidRPr="007818CF">
        <w:rPr>
          <w:rFonts w:ascii="Times New Roman" w:hAnsi="Times New Roman" w:cs="Times New Roman"/>
          <w:sz w:val="24"/>
          <w:szCs w:val="24"/>
        </w:rPr>
        <w:t xml:space="preserve"> by strong </w:t>
      </w:r>
      <w:r w:rsidR="005016A1" w:rsidRPr="007818CF">
        <w:rPr>
          <w:rFonts w:ascii="Times New Roman" w:hAnsi="Times New Roman" w:cs="Times New Roman"/>
          <w:sz w:val="24"/>
          <w:szCs w:val="24"/>
        </w:rPr>
        <w:t>impulsive,</w:t>
      </w:r>
      <w:r w:rsidR="0092388C" w:rsidRPr="007818CF">
        <w:rPr>
          <w:rFonts w:ascii="Times New Roman" w:hAnsi="Times New Roman" w:cs="Times New Roman"/>
          <w:sz w:val="24"/>
          <w:szCs w:val="24"/>
        </w:rPr>
        <w:t xml:space="preserve"> appetitive responses to food</w:t>
      </w:r>
      <w:r w:rsidR="00410A78" w:rsidRPr="007818CF">
        <w:rPr>
          <w:rFonts w:ascii="Times New Roman" w:hAnsi="Times New Roman" w:cs="Times New Roman"/>
          <w:sz w:val="24"/>
          <w:szCs w:val="24"/>
        </w:rPr>
        <w:t>-related</w:t>
      </w:r>
      <w:r w:rsidR="0092388C" w:rsidRPr="007818CF">
        <w:rPr>
          <w:rFonts w:ascii="Times New Roman" w:hAnsi="Times New Roman" w:cs="Times New Roman"/>
          <w:sz w:val="24"/>
          <w:szCs w:val="24"/>
        </w:rPr>
        <w:t xml:space="preserve"> cues and therefore behaviour </w:t>
      </w:r>
      <w:r w:rsidR="00CD0EB6" w:rsidRPr="007818CF">
        <w:rPr>
          <w:rFonts w:ascii="Times New Roman" w:hAnsi="Times New Roman" w:cs="Times New Roman"/>
          <w:sz w:val="24"/>
          <w:szCs w:val="24"/>
        </w:rPr>
        <w:t xml:space="preserve">would </w:t>
      </w:r>
      <w:r w:rsidR="0092388C" w:rsidRPr="007818CF">
        <w:rPr>
          <w:rFonts w:ascii="Times New Roman" w:hAnsi="Times New Roman" w:cs="Times New Roman"/>
          <w:sz w:val="24"/>
          <w:szCs w:val="24"/>
        </w:rPr>
        <w:t xml:space="preserve">be </w:t>
      </w:r>
      <w:r w:rsidR="00A30FA0" w:rsidRPr="007818CF">
        <w:rPr>
          <w:rFonts w:ascii="Times New Roman" w:hAnsi="Times New Roman" w:cs="Times New Roman"/>
          <w:sz w:val="24"/>
          <w:szCs w:val="24"/>
        </w:rPr>
        <w:t>driven towards</w:t>
      </w:r>
      <w:r w:rsidR="0092388C" w:rsidRPr="007818CF">
        <w:rPr>
          <w:rFonts w:ascii="Times New Roman" w:hAnsi="Times New Roman" w:cs="Times New Roman"/>
          <w:sz w:val="24"/>
          <w:szCs w:val="24"/>
        </w:rPr>
        <w:t xml:space="preserve"> unhealthy foods</w:t>
      </w:r>
      <w:r w:rsidR="00A30FA0" w:rsidRPr="007818CF">
        <w:rPr>
          <w:rFonts w:ascii="Times New Roman" w:hAnsi="Times New Roman" w:cs="Times New Roman"/>
          <w:sz w:val="24"/>
          <w:szCs w:val="24"/>
        </w:rPr>
        <w:t xml:space="preserve"> in </w:t>
      </w:r>
      <w:r w:rsidR="00410A78" w:rsidRPr="007818CF">
        <w:rPr>
          <w:rFonts w:ascii="Times New Roman" w:hAnsi="Times New Roman" w:cs="Times New Roman"/>
          <w:sz w:val="24"/>
          <w:szCs w:val="24"/>
        </w:rPr>
        <w:t xml:space="preserve">the </w:t>
      </w:r>
      <w:r w:rsidR="00A30FA0" w:rsidRPr="007818CF">
        <w:rPr>
          <w:rFonts w:ascii="Times New Roman" w:hAnsi="Times New Roman" w:cs="Times New Roman"/>
          <w:sz w:val="24"/>
          <w:szCs w:val="24"/>
        </w:rPr>
        <w:t>environment</w:t>
      </w:r>
      <w:r w:rsidR="0092388C" w:rsidRPr="007818CF">
        <w:rPr>
          <w:rFonts w:ascii="Times New Roman" w:hAnsi="Times New Roman" w:cs="Times New Roman"/>
          <w:sz w:val="24"/>
          <w:szCs w:val="24"/>
        </w:rPr>
        <w:t xml:space="preserve">. Alternatively, </w:t>
      </w:r>
      <w:r w:rsidR="00B00513" w:rsidRPr="007818CF">
        <w:rPr>
          <w:rFonts w:ascii="Times New Roman" w:hAnsi="Times New Roman" w:cs="Times New Roman"/>
          <w:sz w:val="24"/>
          <w:szCs w:val="24"/>
        </w:rPr>
        <w:t xml:space="preserve">these </w:t>
      </w:r>
      <w:r w:rsidR="00410A78" w:rsidRPr="007818CF">
        <w:rPr>
          <w:rFonts w:ascii="Times New Roman" w:hAnsi="Times New Roman" w:cs="Times New Roman"/>
          <w:sz w:val="24"/>
          <w:szCs w:val="24"/>
        </w:rPr>
        <w:t xml:space="preserve">automatic appetitive </w:t>
      </w:r>
      <w:r w:rsidR="0092388C" w:rsidRPr="007818CF">
        <w:rPr>
          <w:rFonts w:ascii="Times New Roman" w:hAnsi="Times New Roman" w:cs="Times New Roman"/>
          <w:sz w:val="24"/>
          <w:szCs w:val="24"/>
        </w:rPr>
        <w:t>responses to foo</w:t>
      </w:r>
      <w:r w:rsidR="00410A78" w:rsidRPr="007818CF">
        <w:rPr>
          <w:rFonts w:ascii="Times New Roman" w:hAnsi="Times New Roman" w:cs="Times New Roman"/>
          <w:sz w:val="24"/>
          <w:szCs w:val="24"/>
        </w:rPr>
        <w:t>d-related</w:t>
      </w:r>
      <w:r w:rsidR="0092388C" w:rsidRPr="007818CF">
        <w:rPr>
          <w:rFonts w:ascii="Times New Roman" w:hAnsi="Times New Roman" w:cs="Times New Roman"/>
          <w:sz w:val="24"/>
          <w:szCs w:val="24"/>
        </w:rPr>
        <w:t xml:space="preserve"> cues </w:t>
      </w:r>
      <w:r w:rsidR="00410A78" w:rsidRPr="007818CF">
        <w:rPr>
          <w:rFonts w:ascii="Times New Roman" w:hAnsi="Times New Roman" w:cs="Times New Roman"/>
          <w:sz w:val="24"/>
          <w:szCs w:val="24"/>
        </w:rPr>
        <w:t xml:space="preserve">might </w:t>
      </w:r>
      <w:r w:rsidR="0092388C" w:rsidRPr="007818CF">
        <w:rPr>
          <w:rFonts w:ascii="Times New Roman" w:hAnsi="Times New Roman" w:cs="Times New Roman"/>
          <w:sz w:val="24"/>
          <w:szCs w:val="24"/>
        </w:rPr>
        <w:t>be kept in check by a strong-self regulatory system</w:t>
      </w:r>
      <w:r w:rsidR="007305B6" w:rsidRPr="007818CF">
        <w:rPr>
          <w:rFonts w:ascii="Times New Roman" w:hAnsi="Times New Roman" w:cs="Times New Roman"/>
          <w:sz w:val="24"/>
          <w:szCs w:val="24"/>
        </w:rPr>
        <w:t xml:space="preserve">. In </w:t>
      </w:r>
      <w:r w:rsidR="005016A1" w:rsidRPr="007818CF">
        <w:rPr>
          <w:rFonts w:ascii="Times New Roman" w:hAnsi="Times New Roman" w:cs="Times New Roman"/>
          <w:sz w:val="24"/>
          <w:szCs w:val="24"/>
        </w:rPr>
        <w:t xml:space="preserve">support of this </w:t>
      </w:r>
      <w:r w:rsidR="001C258C" w:rsidRPr="007818CF">
        <w:rPr>
          <w:rFonts w:ascii="Times New Roman" w:hAnsi="Times New Roman" w:cs="Times New Roman"/>
          <w:sz w:val="24"/>
          <w:szCs w:val="24"/>
        </w:rPr>
        <w:t>claim</w:t>
      </w:r>
      <w:r w:rsidR="00CC2E67" w:rsidRPr="007818CF">
        <w:rPr>
          <w:rFonts w:ascii="Times New Roman" w:hAnsi="Times New Roman" w:cs="Times New Roman"/>
          <w:sz w:val="24"/>
          <w:szCs w:val="24"/>
        </w:rPr>
        <w:t xml:space="preserve"> Hofmann et al </w:t>
      </w:r>
      <w:r w:rsidR="00CC2E67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A30FA0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Hofmann&lt;/Author&gt;&lt;Year&gt;2009&lt;/Year&gt;&lt;RecNum&gt;14709&lt;/RecNum&gt;&lt;DisplayText&gt;(2009)&lt;/DisplayText&gt;&lt;record&gt;&lt;rec-number&gt;14709&lt;/rec-number&gt;&lt;foreign-keys&gt;&lt;key app="EN" db-id="esezwvzwos9eeber9f5vfd9jwr905wpt9s0p" timestamp="1469720954"&gt;14709&lt;/key&gt;&lt;/foreign-keys&gt;&lt;ref-type name="Journal Article"&gt;17&lt;/ref-type&gt;&lt;contributors&gt;&lt;authors&gt;&lt;author&gt;Hofmann, W.&lt;/author&gt;&lt;author&gt;Friese, M.&lt;/author&gt;&lt;author&gt;Roefs, A.&lt;/author&gt;&lt;/authors&gt;&lt;/contributors&gt;&lt;titles&gt;&lt;title&gt;Three ways to resist temptation: The independent contributions of executive attention, inhibitory control, and affect regulation to the impulse control of eating behavior&lt;/title&gt;&lt;secondary-title&gt;Journal of Experimental Social Psychology&lt;/secondary-title&gt;&lt;/titles&gt;&lt;periodical&gt;&lt;full-title&gt;Journal of Experimental Social Psychology&lt;/full-title&gt;&lt;/periodical&gt;&lt;pages&gt;431-435&lt;/pages&gt;&lt;volume&gt;45&lt;/volume&gt;&lt;number&gt;2&lt;/number&gt;&lt;dates&gt;&lt;year&gt;2009&lt;/year&gt;&lt;/dates&gt;&lt;work-type&gt;Article&lt;/work-type&gt;&lt;urls&gt;&lt;related-urls&gt;&lt;url&gt;https://www.scopus.com/inward/record.uri?eid=2-s2.0-64049105348&amp;amp;partnerID=40&amp;amp;md5=0f86418b01c3c2f11e3a26c4920edf66&lt;/url&gt;&lt;/related-urls&gt;&lt;/urls&gt;&lt;electronic-resource-num&gt;10.1016/j.jesp.2008.09.013&lt;/electronic-resource-num&gt;&lt;remote-database-name&gt;Scopus&lt;/remote-database-name&gt;&lt;/record&gt;&lt;/Cite&gt;&lt;/EndNote&gt;</w:instrText>
      </w:r>
      <w:r w:rsidR="00CC2E67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A30FA0" w:rsidRPr="007818CF">
        <w:rPr>
          <w:rFonts w:ascii="Times New Roman" w:hAnsi="Times New Roman" w:cs="Times New Roman"/>
          <w:noProof/>
          <w:sz w:val="24"/>
          <w:szCs w:val="24"/>
        </w:rPr>
        <w:t>(2009)</w:t>
      </w:r>
      <w:r w:rsidR="00CC2E67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CC2E67" w:rsidRPr="007818CF">
        <w:rPr>
          <w:rFonts w:ascii="Times New Roman" w:hAnsi="Times New Roman" w:cs="Times New Roman"/>
          <w:sz w:val="24"/>
          <w:szCs w:val="24"/>
        </w:rPr>
        <w:t xml:space="preserve"> demonstrated th</w:t>
      </w:r>
      <w:r w:rsidR="000B45C0" w:rsidRPr="007818CF">
        <w:rPr>
          <w:rFonts w:ascii="Times New Roman" w:hAnsi="Times New Roman" w:cs="Times New Roman"/>
          <w:sz w:val="24"/>
          <w:szCs w:val="24"/>
        </w:rPr>
        <w:t>at reflective processes</w:t>
      </w:r>
      <w:r w:rsidR="00CC2E67" w:rsidRPr="007818CF">
        <w:rPr>
          <w:rFonts w:ascii="Times New Roman" w:hAnsi="Times New Roman" w:cs="Times New Roman"/>
          <w:sz w:val="24"/>
          <w:szCs w:val="24"/>
        </w:rPr>
        <w:t xml:space="preserve"> (executive attention, inhibitory control and affect regulation) </w:t>
      </w:r>
      <w:r w:rsidR="000B45C0" w:rsidRPr="007818CF">
        <w:rPr>
          <w:rFonts w:ascii="Times New Roman" w:hAnsi="Times New Roman" w:cs="Times New Roman"/>
          <w:sz w:val="24"/>
          <w:szCs w:val="24"/>
        </w:rPr>
        <w:t xml:space="preserve">moderated the effect of </w:t>
      </w:r>
      <w:r w:rsidR="00CC2E67" w:rsidRPr="007818CF">
        <w:rPr>
          <w:rFonts w:ascii="Times New Roman" w:hAnsi="Times New Roman" w:cs="Times New Roman"/>
          <w:sz w:val="24"/>
          <w:szCs w:val="24"/>
        </w:rPr>
        <w:t>automatic affective reactions to candy on subsequent candy consumption across three studies</w:t>
      </w:r>
      <w:r w:rsidR="000B45C0" w:rsidRPr="007818CF">
        <w:rPr>
          <w:rFonts w:ascii="Times New Roman" w:hAnsi="Times New Roman" w:cs="Times New Roman"/>
          <w:sz w:val="24"/>
          <w:szCs w:val="24"/>
        </w:rPr>
        <w:t xml:space="preserve">, </w:t>
      </w:r>
      <w:r w:rsidR="008F5BDB" w:rsidRPr="007818CF">
        <w:rPr>
          <w:rFonts w:ascii="Times New Roman" w:hAnsi="Times New Roman" w:cs="Times New Roman"/>
          <w:sz w:val="24"/>
          <w:szCs w:val="24"/>
        </w:rPr>
        <w:t xml:space="preserve">such </w:t>
      </w:r>
      <w:r w:rsidR="000B45C0" w:rsidRPr="007818CF">
        <w:rPr>
          <w:rFonts w:ascii="Times New Roman" w:hAnsi="Times New Roman" w:cs="Times New Roman"/>
          <w:sz w:val="24"/>
          <w:szCs w:val="24"/>
        </w:rPr>
        <w:t>that automatic affective reactions had a stronger impact on consumption for individuals with poorer reflective abilities</w:t>
      </w:r>
      <w:r w:rsidR="00CC2E67" w:rsidRPr="007818CF">
        <w:rPr>
          <w:rFonts w:ascii="Times New Roman" w:hAnsi="Times New Roman" w:cs="Times New Roman"/>
          <w:sz w:val="24"/>
          <w:szCs w:val="24"/>
        </w:rPr>
        <w:t>.</w:t>
      </w:r>
      <w:r w:rsidR="008E5832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B00513" w:rsidRPr="007818CF">
        <w:rPr>
          <w:rFonts w:ascii="Times New Roman" w:hAnsi="Times New Roman" w:cs="Times New Roman"/>
          <w:sz w:val="24"/>
          <w:szCs w:val="24"/>
        </w:rPr>
        <w:t xml:space="preserve">Also, </w:t>
      </w:r>
      <w:r w:rsidR="008E5832" w:rsidRPr="007818CF">
        <w:rPr>
          <w:rFonts w:ascii="Times New Roman" w:hAnsi="Times New Roman" w:cs="Times New Roman"/>
          <w:sz w:val="24"/>
          <w:szCs w:val="24"/>
        </w:rPr>
        <w:t xml:space="preserve">Lawrence et al </w:t>
      </w:r>
      <w:r w:rsidR="008E5832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8E5832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Lawrence&lt;/Author&gt;&lt;Year&gt;2012&lt;/Year&gt;&lt;RecNum&gt;14905&lt;/RecNum&gt;&lt;DisplayText&gt;(2012)&lt;/DisplayText&gt;&lt;record&gt;&lt;rec-number&gt;14905&lt;/rec-number&gt;&lt;foreign-keys&gt;&lt;key app="EN" db-id="esezwvzwos9eeber9f5vfd9jwr905wpt9s0p" timestamp="1485273167"&gt;14905&lt;/key&gt;&lt;/foreign-keys&gt;&lt;ref-type name="Journal Article"&gt;17&lt;/ref-type&gt;&lt;contributors&gt;&lt;authors&gt;&lt;author&gt;Lawrence, N. S.&lt;/author&gt;&lt;author&gt;Hinton, E. C.&lt;/author&gt;&lt;author&gt;Parkinson, J. A.&lt;/author&gt;&lt;author&gt;Lawrence, A. D.&lt;/author&gt;&lt;/authors&gt;&lt;/contributors&gt;&lt;titles&gt;&lt;title&gt;Nucleus accumbens response to food cues predicts subsequent snack consumption in women and increased body mass index in those with reduced self-control&lt;/title&gt;&lt;secondary-title&gt;NeuroImage&lt;/secondary-title&gt;&lt;/titles&gt;&lt;periodical&gt;&lt;full-title&gt;NeuroImage&lt;/full-title&gt;&lt;/periodical&gt;&lt;pages&gt;415-422&lt;/pages&gt;&lt;volume&gt;63&lt;/volume&gt;&lt;number&gt;1&lt;/number&gt;&lt;dates&gt;&lt;year&gt;2012&lt;/year&gt;&lt;/dates&gt;&lt;work-type&gt;Article&lt;/work-type&gt;&lt;urls&gt;&lt;related-urls&gt;&lt;url&gt;https://www.scopus.com/inward/record.uri?eid=2-s2.0-84864406492&amp;amp;doi=10.1016%2fj.neuroimage.2012.06.070&amp;amp;partnerID=40&amp;amp;md5=91937204b34737a1a1a9bb9708cb1e2e&lt;/url&gt;&lt;/related-urls&gt;&lt;/urls&gt;&lt;electronic-resource-num&gt;10.1016/j.neuroimage.2012.06.070&lt;/electronic-resource-num&gt;&lt;remote-database-name&gt;Scopus&lt;/remote-database-name&gt;&lt;/record&gt;&lt;/Cite&gt;&lt;/EndNote&gt;</w:instrText>
      </w:r>
      <w:r w:rsidR="008E5832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8E5832" w:rsidRPr="007818CF">
        <w:rPr>
          <w:rFonts w:ascii="Times New Roman" w:hAnsi="Times New Roman" w:cs="Times New Roman"/>
          <w:noProof/>
          <w:sz w:val="24"/>
          <w:szCs w:val="24"/>
        </w:rPr>
        <w:t>(2012)</w:t>
      </w:r>
      <w:r w:rsidR="008E5832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8E5832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2049EF" w:rsidRPr="007818CF">
        <w:rPr>
          <w:rFonts w:ascii="Times New Roman" w:hAnsi="Times New Roman" w:cs="Times New Roman"/>
          <w:sz w:val="24"/>
          <w:szCs w:val="24"/>
        </w:rPr>
        <w:t>demonstrated</w:t>
      </w:r>
      <w:r w:rsidR="008E5832" w:rsidRPr="007818CF">
        <w:rPr>
          <w:rFonts w:ascii="Times New Roman" w:hAnsi="Times New Roman" w:cs="Times New Roman"/>
          <w:sz w:val="24"/>
          <w:szCs w:val="24"/>
        </w:rPr>
        <w:t xml:space="preserve"> that increased activation in the nucleus accumbens (indicative of reward sensitivity) predicted BMI, but only in individuals with low self-control. </w:t>
      </w:r>
      <w:r w:rsidR="00CC2E67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B00513" w:rsidRPr="007818CF">
        <w:rPr>
          <w:rFonts w:ascii="Times New Roman" w:hAnsi="Times New Roman" w:cs="Times New Roman"/>
          <w:sz w:val="24"/>
          <w:szCs w:val="24"/>
        </w:rPr>
        <w:t>L</w:t>
      </w:r>
      <w:r w:rsidR="00CC2E67" w:rsidRPr="007818CF">
        <w:rPr>
          <w:rFonts w:ascii="Times New Roman" w:hAnsi="Times New Roman" w:cs="Times New Roman"/>
          <w:sz w:val="24"/>
          <w:szCs w:val="24"/>
        </w:rPr>
        <w:t>ongitudinal evidence provided by N</w:t>
      </w:r>
      <w:r w:rsidR="007305B6" w:rsidRPr="007818CF">
        <w:rPr>
          <w:rFonts w:ascii="Times New Roman" w:hAnsi="Times New Roman" w:cs="Times New Roman"/>
          <w:sz w:val="24"/>
          <w:szCs w:val="24"/>
        </w:rPr>
        <w:t xml:space="preserve">ederkoorn et al </w:t>
      </w:r>
      <w:r w:rsidR="007305B6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7305B6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Nederkoorn&lt;/Author&gt;&lt;Year&gt;2010&lt;/Year&gt;&lt;RecNum&gt;14488&lt;/RecNum&gt;&lt;DisplayText&gt;(2010)&lt;/DisplayText&gt;&lt;record&gt;&lt;rec-number&gt;14488&lt;/rec-number&gt;&lt;foreign-keys&gt;&lt;key app="EN" db-id="esezwvzwos9eeber9f5vfd9jwr905wpt9s0p" timestamp="1426001511"&gt;14488&lt;/key&gt;&lt;/foreign-keys&gt;&lt;ref-type name="Journal Article"&gt;17&lt;/ref-type&gt;&lt;contributors&gt;&lt;authors&gt;&lt;author&gt;Nederkoorn, C.&lt;/author&gt;&lt;author&gt;Houben, K.&lt;/author&gt;&lt;author&gt;Hofmann, W.&lt;/author&gt;&lt;author&gt;Roefs, A.&lt;/author&gt;&lt;author&gt;Jansen, A.&lt;/author&gt;&lt;/authors&gt;&lt;/contributors&gt;&lt;titles&gt;&lt;title&gt;Control yourself or just eat what you like? weight gain over a year is predicted by an interactive effect of response inhibition and implicit preference for snack foods&lt;/title&gt;&lt;secondary-title&gt;Health Psychology&lt;/secondary-title&gt;&lt;/titles&gt;&lt;periodical&gt;&lt;full-title&gt;Health Psychology&lt;/full-title&gt;&lt;/periodical&gt;&lt;pages&gt;389-393&lt;/pages&gt;&lt;volume&gt;29&lt;/volume&gt;&lt;number&gt;4&lt;/number&gt;&lt;dates&gt;&lt;year&gt;2010&lt;/year&gt;&lt;/dates&gt;&lt;urls&gt;&lt;related-urls&gt;&lt;url&gt;http://www.scopus.com/inward/record.url?eid=2-s2.0-77955328318&amp;amp;partnerID=40&amp;amp;md5=7d0ce258b645f6a2a669d93c2e828fc5&lt;/url&gt;&lt;/related-urls&gt;&lt;/urls&gt;&lt;electronic-resource-num&gt;10.1037/a0019921&lt;/electronic-resource-num&gt;&lt;remote-database-name&gt;Scopus&lt;/remote-database-name&gt;&lt;/record&gt;&lt;/Cite&gt;&lt;/EndNote&gt;</w:instrText>
      </w:r>
      <w:r w:rsidR="007305B6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7305B6" w:rsidRPr="007818CF">
        <w:rPr>
          <w:rFonts w:ascii="Times New Roman" w:hAnsi="Times New Roman" w:cs="Times New Roman"/>
          <w:noProof/>
          <w:sz w:val="24"/>
          <w:szCs w:val="24"/>
        </w:rPr>
        <w:t>(2010)</w:t>
      </w:r>
      <w:r w:rsidR="007305B6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7305B6" w:rsidRPr="007818CF">
        <w:rPr>
          <w:rFonts w:ascii="Times New Roman" w:hAnsi="Times New Roman" w:cs="Times New Roman"/>
          <w:sz w:val="24"/>
          <w:szCs w:val="24"/>
        </w:rPr>
        <w:t xml:space="preserve"> demonstrated </w:t>
      </w:r>
      <w:r w:rsidR="00D0201F" w:rsidRPr="007818CF">
        <w:rPr>
          <w:rFonts w:ascii="Times New Roman" w:hAnsi="Times New Roman" w:cs="Times New Roman"/>
          <w:sz w:val="24"/>
          <w:szCs w:val="24"/>
        </w:rPr>
        <w:t>neither inhibitory control or implicit preference for snack foods predicted weight gain over one year in isolation but</w:t>
      </w:r>
      <w:r w:rsidR="007305B6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CC2E67" w:rsidRPr="007818CF">
        <w:rPr>
          <w:rFonts w:ascii="Times New Roman" w:hAnsi="Times New Roman" w:cs="Times New Roman"/>
          <w:sz w:val="24"/>
          <w:szCs w:val="24"/>
        </w:rPr>
        <w:t xml:space="preserve">an interaction between </w:t>
      </w:r>
      <w:r w:rsidR="00D0201F" w:rsidRPr="007818CF">
        <w:rPr>
          <w:rFonts w:ascii="Times New Roman" w:hAnsi="Times New Roman" w:cs="Times New Roman"/>
          <w:sz w:val="24"/>
          <w:szCs w:val="24"/>
        </w:rPr>
        <w:t>the two did</w:t>
      </w:r>
      <w:r w:rsidR="00B00513" w:rsidRPr="007818CF">
        <w:rPr>
          <w:rFonts w:ascii="Times New Roman" w:hAnsi="Times New Roman" w:cs="Times New Roman"/>
          <w:sz w:val="24"/>
          <w:szCs w:val="24"/>
        </w:rPr>
        <w:t>, such</w:t>
      </w:r>
      <w:r w:rsidR="008F5BDB" w:rsidRPr="007818CF">
        <w:rPr>
          <w:rFonts w:ascii="Times New Roman" w:hAnsi="Times New Roman" w:cs="Times New Roman"/>
          <w:sz w:val="24"/>
          <w:szCs w:val="24"/>
        </w:rPr>
        <w:t xml:space="preserve"> that individuals with high implicit preference and low inhibitory control gained the most weight. </w:t>
      </w:r>
      <w:r w:rsidR="00CC2E67" w:rsidRPr="007818C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CA821A2" w14:textId="30BF831E" w:rsidR="0092388C" w:rsidRPr="007818CF" w:rsidRDefault="00CC2E67" w:rsidP="004F2FBB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sz w:val="24"/>
          <w:szCs w:val="24"/>
        </w:rPr>
        <w:t>Importantly</w:t>
      </w:r>
      <w:r w:rsidR="0092388C" w:rsidRPr="007818CF">
        <w:rPr>
          <w:rFonts w:ascii="Times New Roman" w:hAnsi="Times New Roman" w:cs="Times New Roman"/>
          <w:sz w:val="24"/>
          <w:szCs w:val="24"/>
        </w:rPr>
        <w:t xml:space="preserve">, </w:t>
      </w:r>
      <w:r w:rsidRPr="007818CF">
        <w:rPr>
          <w:rFonts w:ascii="Times New Roman" w:hAnsi="Times New Roman" w:cs="Times New Roman"/>
          <w:sz w:val="24"/>
          <w:szCs w:val="24"/>
        </w:rPr>
        <w:t>theoretical</w:t>
      </w:r>
      <w:r w:rsidR="0092388C" w:rsidRPr="007818CF">
        <w:rPr>
          <w:rFonts w:ascii="Times New Roman" w:hAnsi="Times New Roman" w:cs="Times New Roman"/>
          <w:sz w:val="24"/>
          <w:szCs w:val="24"/>
        </w:rPr>
        <w:t xml:space="preserve"> models </w:t>
      </w:r>
      <w:r w:rsidR="00D0201F" w:rsidRPr="007818CF">
        <w:rPr>
          <w:rFonts w:ascii="Times New Roman" w:hAnsi="Times New Roman" w:cs="Times New Roman"/>
          <w:sz w:val="24"/>
          <w:szCs w:val="24"/>
        </w:rPr>
        <w:t>predict</w:t>
      </w:r>
      <w:r w:rsidR="0092388C" w:rsidRPr="007818CF">
        <w:rPr>
          <w:rFonts w:ascii="Times New Roman" w:hAnsi="Times New Roman" w:cs="Times New Roman"/>
          <w:sz w:val="24"/>
          <w:szCs w:val="24"/>
        </w:rPr>
        <w:t xml:space="preserve"> both </w:t>
      </w:r>
      <w:r w:rsidR="005016A1" w:rsidRPr="007818CF">
        <w:rPr>
          <w:rFonts w:ascii="Times New Roman" w:hAnsi="Times New Roman" w:cs="Times New Roman"/>
          <w:sz w:val="24"/>
          <w:szCs w:val="24"/>
        </w:rPr>
        <w:t xml:space="preserve">the </w:t>
      </w:r>
      <w:r w:rsidRPr="007818CF">
        <w:rPr>
          <w:rFonts w:ascii="Times New Roman" w:hAnsi="Times New Roman" w:cs="Times New Roman"/>
          <w:sz w:val="24"/>
          <w:szCs w:val="24"/>
        </w:rPr>
        <w:t>refle</w:t>
      </w:r>
      <w:r w:rsidR="005016A1" w:rsidRPr="007818CF">
        <w:rPr>
          <w:rFonts w:ascii="Times New Roman" w:hAnsi="Times New Roman" w:cs="Times New Roman"/>
          <w:sz w:val="24"/>
          <w:szCs w:val="24"/>
        </w:rPr>
        <w:t>ct</w:t>
      </w:r>
      <w:r w:rsidRPr="007818CF">
        <w:rPr>
          <w:rFonts w:ascii="Times New Roman" w:hAnsi="Times New Roman" w:cs="Times New Roman"/>
          <w:sz w:val="24"/>
          <w:szCs w:val="24"/>
        </w:rPr>
        <w:t xml:space="preserve">ive and </w:t>
      </w:r>
      <w:r w:rsidR="005016A1" w:rsidRPr="007818CF">
        <w:rPr>
          <w:rFonts w:ascii="Times New Roman" w:hAnsi="Times New Roman" w:cs="Times New Roman"/>
          <w:sz w:val="24"/>
          <w:szCs w:val="24"/>
        </w:rPr>
        <w:t>impulsive</w:t>
      </w:r>
      <w:r w:rsidR="004F2FBB" w:rsidRPr="007818CF">
        <w:rPr>
          <w:rFonts w:ascii="Times New Roman" w:hAnsi="Times New Roman" w:cs="Times New Roman"/>
          <w:sz w:val="24"/>
          <w:szCs w:val="24"/>
        </w:rPr>
        <w:t xml:space="preserve"> systems</w:t>
      </w:r>
      <w:r w:rsidR="0092388C" w:rsidRPr="007818CF">
        <w:rPr>
          <w:rFonts w:ascii="Times New Roman" w:hAnsi="Times New Roman" w:cs="Times New Roman"/>
          <w:sz w:val="24"/>
          <w:szCs w:val="24"/>
        </w:rPr>
        <w:t xml:space="preserve"> are amenable to change</w:t>
      </w:r>
      <w:r w:rsidR="009631D4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9631D4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cmllc2U8L0F1dGhvcj48WWVhcj4yMDExPC9ZZWFyPjxS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</w:fldData>
        </w:fldChar>
      </w:r>
      <w:r w:rsidR="0045219D" w:rsidRPr="007818C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5219D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cmllc2U8L0F1dGhvcj48WWVhcj4yMDExPC9ZZWFyPjxS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</w:fldData>
        </w:fldChar>
      </w:r>
      <w:r w:rsidR="0045219D" w:rsidRPr="007818C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5219D" w:rsidRPr="007818CF">
        <w:rPr>
          <w:rFonts w:ascii="Times New Roman" w:hAnsi="Times New Roman" w:cs="Times New Roman"/>
          <w:sz w:val="24"/>
          <w:szCs w:val="24"/>
        </w:rPr>
      </w:r>
      <w:r w:rsidR="0045219D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9631D4" w:rsidRPr="007818CF">
        <w:rPr>
          <w:rFonts w:ascii="Times New Roman" w:hAnsi="Times New Roman" w:cs="Times New Roman"/>
          <w:sz w:val="24"/>
          <w:szCs w:val="24"/>
        </w:rPr>
      </w:r>
      <w:r w:rsidR="009631D4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45219D" w:rsidRPr="007818CF">
        <w:rPr>
          <w:rFonts w:ascii="Times New Roman" w:hAnsi="Times New Roman" w:cs="Times New Roman"/>
          <w:noProof/>
          <w:sz w:val="24"/>
          <w:szCs w:val="24"/>
        </w:rPr>
        <w:t>(Friese, Hof</w:t>
      </w:r>
      <w:r w:rsidR="005602CE" w:rsidRPr="007818CF">
        <w:rPr>
          <w:rFonts w:ascii="Times New Roman" w:hAnsi="Times New Roman" w:cs="Times New Roman"/>
          <w:noProof/>
          <w:sz w:val="24"/>
          <w:szCs w:val="24"/>
        </w:rPr>
        <w:t xml:space="preserve">mann, &amp; Wiers, 2011; </w:t>
      </w:r>
      <w:r w:rsidR="0045219D" w:rsidRPr="007818CF">
        <w:rPr>
          <w:rFonts w:ascii="Times New Roman" w:hAnsi="Times New Roman" w:cs="Times New Roman"/>
          <w:noProof/>
          <w:sz w:val="24"/>
          <w:szCs w:val="24"/>
        </w:rPr>
        <w:t>Wiers, Gladwin, Hofmann, Salemink, &amp; Ridderinkhof, 2013)</w:t>
      </w:r>
      <w:r w:rsidR="009631D4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D0201F" w:rsidRPr="007818CF">
        <w:rPr>
          <w:rFonts w:ascii="Times New Roman" w:hAnsi="Times New Roman" w:cs="Times New Roman"/>
          <w:sz w:val="24"/>
          <w:szCs w:val="24"/>
        </w:rPr>
        <w:t>, and laboratory findings have supported these predictions</w:t>
      </w:r>
      <w:r w:rsidR="0092388C" w:rsidRPr="007818CF">
        <w:rPr>
          <w:rFonts w:ascii="Times New Roman" w:hAnsi="Times New Roman" w:cs="Times New Roman"/>
          <w:sz w:val="24"/>
          <w:szCs w:val="24"/>
        </w:rPr>
        <w:t>.</w:t>
      </w:r>
      <w:r w:rsidR="004F2FBB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5016A1" w:rsidRPr="007818CF">
        <w:rPr>
          <w:rFonts w:ascii="Times New Roman" w:hAnsi="Times New Roman" w:cs="Times New Roman"/>
          <w:sz w:val="24"/>
          <w:szCs w:val="24"/>
        </w:rPr>
        <w:t xml:space="preserve">For example, </w:t>
      </w:r>
      <w:r w:rsidR="00344B7C" w:rsidRPr="007818CF">
        <w:rPr>
          <w:rFonts w:ascii="Times New Roman" w:hAnsi="Times New Roman" w:cs="Times New Roman"/>
          <w:sz w:val="24"/>
          <w:szCs w:val="24"/>
        </w:rPr>
        <w:t xml:space="preserve">repeated practice </w:t>
      </w:r>
      <w:r w:rsidR="00E4623D" w:rsidRPr="007818CF">
        <w:rPr>
          <w:rFonts w:ascii="Times New Roman" w:hAnsi="Times New Roman" w:cs="Times New Roman"/>
          <w:sz w:val="24"/>
          <w:szCs w:val="24"/>
        </w:rPr>
        <w:t>but also training on</w:t>
      </w:r>
      <w:r w:rsidR="00344B7C" w:rsidRPr="007818CF">
        <w:rPr>
          <w:rFonts w:ascii="Times New Roman" w:hAnsi="Times New Roman" w:cs="Times New Roman"/>
          <w:sz w:val="24"/>
          <w:szCs w:val="24"/>
        </w:rPr>
        <w:t xml:space="preserve"> EF tasks may prompt increases in EF </w:t>
      </w:r>
      <w:r w:rsidR="003B2D55" w:rsidRPr="007818CF">
        <w:rPr>
          <w:rFonts w:ascii="Times New Roman" w:hAnsi="Times New Roman" w:cs="Times New Roman"/>
          <w:i/>
          <w:sz w:val="24"/>
          <w:szCs w:val="24"/>
        </w:rPr>
        <w:t>capacity</w:t>
      </w:r>
      <w:r w:rsidR="004F2FBB" w:rsidRPr="007818CF">
        <w:rPr>
          <w:rFonts w:ascii="Times New Roman" w:hAnsi="Times New Roman" w:cs="Times New Roman"/>
          <w:sz w:val="24"/>
          <w:szCs w:val="24"/>
        </w:rPr>
        <w:t xml:space="preserve"> in the laboratory </w:t>
      </w:r>
      <w:r w:rsidR="004F2FBB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4F2FBB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nuel&lt;/Author&gt;&lt;Year&gt;2013&lt;/Year&gt;&lt;RecNum&gt;14198&lt;/RecNum&gt;&lt;DisplayText&gt;(Manuel, Bernasconi, &amp;amp; Spierer, 2013)&lt;/DisplayText&gt;&lt;record&gt;&lt;rec-number&gt;14198&lt;/rec-number&gt;&lt;foreign-keys&gt;&lt;key app="EN" db-id="esezwvzwos9eeber9f5vfd9jwr905wpt9s0p" timestamp="1396007603"&gt;14198&lt;/key&gt;&lt;/foreign-keys&gt;&lt;ref-type name="Journal Article"&gt;17&lt;/ref-type&gt;&lt;contributors&gt;&lt;authors&gt;&lt;author&gt;Manuel, A. L.&lt;/author&gt;&lt;author&gt;Bernasconi, F.&lt;/author&gt;&lt;author&gt;Spierer, L.&lt;/author&gt;&lt;/authors&gt;&lt;/contributors&gt;&lt;titles&gt;&lt;title&gt;Plastic modifications within inhibitory control networks induced by practicing a stop-signal task: An electrical neuroimaging study&lt;/title&gt;&lt;secondary-title&gt;Cortex&lt;/secondary-title&gt;&lt;/titles&gt;&lt;periodical&gt;&lt;full-title&gt;Cortex&lt;/full-title&gt;&lt;/periodical&gt;&lt;pages&gt;1141-1147&lt;/pages&gt;&lt;volume&gt;49&lt;/volume&gt;&lt;number&gt;4&lt;/number&gt;&lt;dates&gt;&lt;year&gt;2013&lt;/year&gt;&lt;/dates&gt;&lt;urls&gt;&lt;related-urls&gt;&lt;url&gt;http://www.scopus.com/inward/record.url?eid=2-s2.0-84875807273&amp;amp;partnerID=40&amp;amp;md5=4654b84d77c9cc41a8059060c606ab70&lt;/url&gt;&lt;/related-urls&gt;&lt;/urls&gt;&lt;/record&gt;&lt;/Cite&gt;&lt;/EndNote&gt;</w:instrText>
      </w:r>
      <w:r w:rsidR="004F2FBB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4F2FBB" w:rsidRPr="007818CF">
        <w:rPr>
          <w:rFonts w:ascii="Times New Roman" w:hAnsi="Times New Roman" w:cs="Times New Roman"/>
          <w:noProof/>
          <w:sz w:val="24"/>
          <w:szCs w:val="24"/>
        </w:rPr>
        <w:t>(Manuel, Bernasconi, &amp; Spierer, 2013)</w:t>
      </w:r>
      <w:r w:rsidR="004F2FBB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4F2FBB" w:rsidRPr="007818CF">
        <w:rPr>
          <w:rFonts w:ascii="Times New Roman" w:hAnsi="Times New Roman" w:cs="Times New Roman"/>
          <w:sz w:val="24"/>
          <w:szCs w:val="24"/>
        </w:rPr>
        <w:t xml:space="preserve"> and in the real-world </w:t>
      </w:r>
      <w:r w:rsidR="004F2FBB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XJrbWFuPC9BdXRob3I+PFllYXI+MjAxNDwvWWVhcj48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</w:fldData>
        </w:fldChar>
      </w:r>
      <w:r w:rsidR="0096260D" w:rsidRPr="007818C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6260D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XJrbWFuPC9BdXRob3I+PFllYXI+MjAxNDwvWWVhcj48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</w:fldData>
        </w:fldChar>
      </w:r>
      <w:r w:rsidR="0096260D" w:rsidRPr="007818C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6260D" w:rsidRPr="007818CF">
        <w:rPr>
          <w:rFonts w:ascii="Times New Roman" w:hAnsi="Times New Roman" w:cs="Times New Roman"/>
          <w:sz w:val="24"/>
          <w:szCs w:val="24"/>
        </w:rPr>
      </w:r>
      <w:r w:rsidR="0096260D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4F2FBB" w:rsidRPr="007818CF">
        <w:rPr>
          <w:rFonts w:ascii="Times New Roman" w:hAnsi="Times New Roman" w:cs="Times New Roman"/>
          <w:sz w:val="24"/>
          <w:szCs w:val="24"/>
        </w:rPr>
      </w:r>
      <w:r w:rsidR="004F2FBB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96260D" w:rsidRPr="007818CF">
        <w:rPr>
          <w:rFonts w:ascii="Times New Roman" w:hAnsi="Times New Roman" w:cs="Times New Roman"/>
          <w:noProof/>
          <w:sz w:val="24"/>
          <w:szCs w:val="24"/>
        </w:rPr>
        <w:t>(Berkman, Kahn, &amp; Merchant, 2014; Klingberg, 2010; Thorell, Lindqvist, Nutley, Bohlin, &amp; Klingberg, 2009)</w:t>
      </w:r>
      <w:r w:rsidR="004F2FBB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96260D" w:rsidRPr="007818CF">
        <w:rPr>
          <w:rFonts w:ascii="Times New Roman" w:hAnsi="Times New Roman" w:cs="Times New Roman"/>
          <w:sz w:val="24"/>
          <w:szCs w:val="24"/>
        </w:rPr>
        <w:t xml:space="preserve">, however </w:t>
      </w:r>
      <w:r w:rsidR="00344B7C" w:rsidRPr="007818CF">
        <w:rPr>
          <w:rFonts w:ascii="Times New Roman" w:hAnsi="Times New Roman" w:cs="Times New Roman"/>
          <w:sz w:val="24"/>
          <w:szCs w:val="24"/>
        </w:rPr>
        <w:t xml:space="preserve">this may not always occur </w:t>
      </w:r>
      <w:r w:rsidR="0096260D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96260D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ohen&lt;/Author&gt;&lt;Year&gt;2008&lt;/Year&gt;&lt;RecNum&gt;12410&lt;/RecNum&gt;&lt;DisplayText&gt;(Cohen &amp;amp; Poldrack, 2008)&lt;/DisplayText&gt;&lt;record&gt;&lt;rec-number&gt;12410&lt;/rec-number&gt;&lt;foreign-keys&gt;&lt;key app="EN" db-id="esezwvzwos9eeber9f5vfd9jwr905wpt9s0p" timestamp="0"&gt;12410&lt;/key&gt;&lt;/foreign-keys&gt;&lt;ref-type name="Journal Article"&gt;17&lt;/ref-type&gt;&lt;contributors&gt;&lt;authors&gt;&lt;author&gt;Cohen, J. R.&lt;/author&gt;&lt;author&gt;Poldrack, R. A.&lt;/author&gt;&lt;/authors&gt;&lt;/contributors&gt;&lt;auth-address&gt;University of California, Los Angeles, CA&amp;#xD;Department of Psychology, University of California, Los Angeles, Box 951563, Los Angeles, CA 90095-1563&lt;/auth-address&gt;&lt;titles&gt;&lt;title&gt;Automaticity in motor sequence learning does not impair response inhibition&lt;/title&gt;&lt;secondary-title&gt;Psychonomic Bulletin and Review&lt;/secondary-title&gt;&lt;/titles&gt;&lt;periodical&gt;&lt;full-title&gt;Psychonomic Bulletin and Review&lt;/full-title&gt;&lt;/periodical&gt;&lt;pages&gt;108-115&lt;/pages&gt;&lt;volume&gt;15&lt;/volume&gt;&lt;number&gt;1&lt;/number&gt;&lt;dates&gt;&lt;year&gt;2008&lt;/year&gt;&lt;/dates&gt;&lt;urls&gt;&lt;related-urls&gt;&lt;url&gt;http://www.scopus.com/scopus/inward/record.url?eid=2-s2.0-50949086770&amp;amp;partnerID=40&lt;/url&gt;&lt;/related-urls&gt;&lt;/urls&gt;&lt;/record&gt;&lt;/Cite&gt;&lt;/EndNote&gt;</w:instrText>
      </w:r>
      <w:r w:rsidR="0096260D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96260D" w:rsidRPr="007818CF">
        <w:rPr>
          <w:rFonts w:ascii="Times New Roman" w:hAnsi="Times New Roman" w:cs="Times New Roman"/>
          <w:noProof/>
          <w:sz w:val="24"/>
          <w:szCs w:val="24"/>
        </w:rPr>
        <w:t>(Cohen &amp; Poldrack, 2008)</w:t>
      </w:r>
      <w:r w:rsidR="0096260D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4F2FBB" w:rsidRPr="007818CF">
        <w:rPr>
          <w:rFonts w:ascii="Times New Roman" w:hAnsi="Times New Roman" w:cs="Times New Roman"/>
          <w:sz w:val="24"/>
          <w:szCs w:val="24"/>
        </w:rPr>
        <w:t xml:space="preserve">. Similarly, attempts at weakening </w:t>
      </w:r>
      <w:r w:rsidR="00344B7C" w:rsidRPr="007818CF">
        <w:rPr>
          <w:rFonts w:ascii="Times New Roman" w:hAnsi="Times New Roman" w:cs="Times New Roman"/>
          <w:sz w:val="24"/>
          <w:szCs w:val="24"/>
        </w:rPr>
        <w:t>or reversing the associations that underlie automatic processes through</w:t>
      </w:r>
      <w:r w:rsidR="004F2FBB" w:rsidRPr="007818CF">
        <w:rPr>
          <w:rFonts w:ascii="Times New Roman" w:hAnsi="Times New Roman" w:cs="Times New Roman"/>
          <w:sz w:val="24"/>
          <w:szCs w:val="24"/>
        </w:rPr>
        <w:t xml:space="preserve"> cognitive </w:t>
      </w:r>
      <w:r w:rsidR="004F2FBB" w:rsidRPr="007818CF">
        <w:rPr>
          <w:rFonts w:ascii="Times New Roman" w:hAnsi="Times New Roman" w:cs="Times New Roman"/>
          <w:sz w:val="24"/>
          <w:szCs w:val="24"/>
        </w:rPr>
        <w:lastRenderedPageBreak/>
        <w:t>bias modification (CBM) have demonstrated some success in</w:t>
      </w:r>
      <w:r w:rsidR="00600B5B" w:rsidRPr="007818CF">
        <w:rPr>
          <w:rFonts w:ascii="Times New Roman" w:hAnsi="Times New Roman" w:cs="Times New Roman"/>
          <w:sz w:val="24"/>
          <w:szCs w:val="24"/>
        </w:rPr>
        <w:t xml:space="preserve"> changing </w:t>
      </w:r>
      <w:r w:rsidR="00C61300" w:rsidRPr="007818CF">
        <w:rPr>
          <w:rFonts w:ascii="Times New Roman" w:hAnsi="Times New Roman" w:cs="Times New Roman"/>
          <w:sz w:val="24"/>
          <w:szCs w:val="24"/>
        </w:rPr>
        <w:t xml:space="preserve">both associative and health-risk </w:t>
      </w:r>
      <w:r w:rsidR="00600B5B" w:rsidRPr="007818CF">
        <w:rPr>
          <w:rFonts w:ascii="Times New Roman" w:hAnsi="Times New Roman" w:cs="Times New Roman"/>
          <w:sz w:val="24"/>
          <w:szCs w:val="24"/>
        </w:rPr>
        <w:t>behaviour</w:t>
      </w:r>
      <w:r w:rsidR="00C61300" w:rsidRPr="007818CF">
        <w:rPr>
          <w:rFonts w:ascii="Times New Roman" w:hAnsi="Times New Roman" w:cs="Times New Roman"/>
          <w:sz w:val="24"/>
          <w:szCs w:val="24"/>
        </w:rPr>
        <w:t>s</w:t>
      </w:r>
      <w:r w:rsidR="00600B5B" w:rsidRPr="007818CF">
        <w:rPr>
          <w:rFonts w:ascii="Times New Roman" w:hAnsi="Times New Roman" w:cs="Times New Roman"/>
          <w:sz w:val="24"/>
          <w:szCs w:val="24"/>
        </w:rPr>
        <w:t xml:space="preserve"> across</w:t>
      </w:r>
      <w:r w:rsidR="004F2FBB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6C1B95" w:rsidRPr="007818CF">
        <w:rPr>
          <w:rFonts w:ascii="Times New Roman" w:hAnsi="Times New Roman" w:cs="Times New Roman"/>
          <w:sz w:val="24"/>
          <w:szCs w:val="24"/>
        </w:rPr>
        <w:t>various psychopathologies</w:t>
      </w:r>
      <w:r w:rsidR="0096260D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96260D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aWVsZDwvQXV0aG9yPjxZZWFyPjIwMDk8L1llYXI+PFJl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</w:fldData>
        </w:fldChar>
      </w:r>
      <w:r w:rsidR="0045219D" w:rsidRPr="007818C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5219D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aWVsZDwvQXV0aG9yPjxZZWFyPjIwMDk8L1llYXI+PFJl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</w:fldData>
        </w:fldChar>
      </w:r>
      <w:r w:rsidR="0045219D" w:rsidRPr="007818C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5219D" w:rsidRPr="007818CF">
        <w:rPr>
          <w:rFonts w:ascii="Times New Roman" w:hAnsi="Times New Roman" w:cs="Times New Roman"/>
          <w:sz w:val="24"/>
          <w:szCs w:val="24"/>
        </w:rPr>
      </w:r>
      <w:r w:rsidR="0045219D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96260D" w:rsidRPr="007818CF">
        <w:rPr>
          <w:rFonts w:ascii="Times New Roman" w:hAnsi="Times New Roman" w:cs="Times New Roman"/>
          <w:sz w:val="24"/>
          <w:szCs w:val="24"/>
        </w:rPr>
      </w:r>
      <w:r w:rsidR="0096260D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5602CE" w:rsidRPr="007818CF">
        <w:rPr>
          <w:rFonts w:ascii="Times New Roman" w:hAnsi="Times New Roman" w:cs="Times New Roman"/>
          <w:noProof/>
          <w:sz w:val="24"/>
          <w:szCs w:val="24"/>
        </w:rPr>
        <w:t>(</w:t>
      </w:r>
      <w:r w:rsidR="0045219D" w:rsidRPr="007818CF">
        <w:rPr>
          <w:rFonts w:ascii="Times New Roman" w:hAnsi="Times New Roman" w:cs="Times New Roman"/>
          <w:noProof/>
          <w:sz w:val="24"/>
          <w:szCs w:val="24"/>
        </w:rPr>
        <w:t>Field, Duka, Tyler, &amp; Schoenmakers, 2009; MacLeod &amp; Mathews, 2012)</w:t>
      </w:r>
      <w:r w:rsidR="0096260D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C61300" w:rsidRPr="007818CF">
        <w:rPr>
          <w:rFonts w:ascii="Times New Roman" w:hAnsi="Times New Roman" w:cs="Times New Roman"/>
          <w:sz w:val="24"/>
          <w:szCs w:val="24"/>
        </w:rPr>
        <w:t xml:space="preserve">, however there is </w:t>
      </w:r>
      <w:r w:rsidR="00C51930" w:rsidRPr="007818CF">
        <w:rPr>
          <w:rFonts w:ascii="Times New Roman" w:hAnsi="Times New Roman" w:cs="Times New Roman"/>
          <w:sz w:val="24"/>
          <w:szCs w:val="24"/>
        </w:rPr>
        <w:t xml:space="preserve">currently a </w:t>
      </w:r>
      <w:r w:rsidR="00C61300" w:rsidRPr="007818CF">
        <w:rPr>
          <w:rFonts w:ascii="Times New Roman" w:hAnsi="Times New Roman" w:cs="Times New Roman"/>
          <w:sz w:val="24"/>
          <w:szCs w:val="24"/>
        </w:rPr>
        <w:t xml:space="preserve">debate as to the overall effectiveness (see </w:t>
      </w:r>
      <w:r w:rsidR="00C61300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cmlzdGVhPC9BdXRob3I+PFllYXI+MjAxNjwvWWVhcj48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==
</w:fldData>
        </w:fldChar>
      </w:r>
      <w:r w:rsidR="0045219D" w:rsidRPr="007818C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5219D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cmlzdGVhPC9BdXRob3I+PFllYXI+MjAxNjwvWWVhcj48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==
</w:fldData>
        </w:fldChar>
      </w:r>
      <w:r w:rsidR="0045219D" w:rsidRPr="007818C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5219D" w:rsidRPr="007818CF">
        <w:rPr>
          <w:rFonts w:ascii="Times New Roman" w:hAnsi="Times New Roman" w:cs="Times New Roman"/>
          <w:sz w:val="24"/>
          <w:szCs w:val="24"/>
        </w:rPr>
      </w:r>
      <w:r w:rsidR="0045219D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C61300" w:rsidRPr="007818CF">
        <w:rPr>
          <w:rFonts w:ascii="Times New Roman" w:hAnsi="Times New Roman" w:cs="Times New Roman"/>
          <w:sz w:val="24"/>
          <w:szCs w:val="24"/>
        </w:rPr>
      </w:r>
      <w:r w:rsidR="00C61300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45219D" w:rsidRPr="007818CF">
        <w:rPr>
          <w:rFonts w:ascii="Times New Roman" w:hAnsi="Times New Roman" w:cs="Times New Roman"/>
          <w:noProof/>
          <w:sz w:val="24"/>
          <w:szCs w:val="24"/>
        </w:rPr>
        <w:t>Cristea, Kok, &amp; Cuijpers, 2015, 2016)</w:t>
      </w:r>
      <w:r w:rsidR="00C61300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4F2FBB" w:rsidRPr="007818CF">
        <w:rPr>
          <w:rFonts w:ascii="Times New Roman" w:hAnsi="Times New Roman" w:cs="Times New Roman"/>
          <w:sz w:val="24"/>
          <w:szCs w:val="24"/>
        </w:rPr>
        <w:t xml:space="preserve">. </w:t>
      </w:r>
      <w:r w:rsidR="00A462FF" w:rsidRPr="007818CF">
        <w:rPr>
          <w:rFonts w:ascii="Times New Roman" w:hAnsi="Times New Roman" w:cs="Times New Roman"/>
          <w:sz w:val="24"/>
          <w:szCs w:val="24"/>
        </w:rPr>
        <w:t>Nevertheless, t</w:t>
      </w:r>
      <w:r w:rsidR="008F5BDB" w:rsidRPr="007818CF">
        <w:rPr>
          <w:rFonts w:ascii="Times New Roman" w:hAnsi="Times New Roman" w:cs="Times New Roman"/>
          <w:sz w:val="24"/>
          <w:szCs w:val="24"/>
        </w:rPr>
        <w:t>hese</w:t>
      </w:r>
      <w:r w:rsidR="00335599" w:rsidRPr="007818CF">
        <w:rPr>
          <w:rFonts w:ascii="Times New Roman" w:hAnsi="Times New Roman" w:cs="Times New Roman"/>
          <w:sz w:val="24"/>
          <w:szCs w:val="24"/>
        </w:rPr>
        <w:t xml:space="preserve"> observations </w:t>
      </w:r>
      <w:r w:rsidR="00DA6E37" w:rsidRPr="007818CF">
        <w:rPr>
          <w:rFonts w:ascii="Times New Roman" w:hAnsi="Times New Roman" w:cs="Times New Roman"/>
          <w:sz w:val="24"/>
          <w:szCs w:val="24"/>
        </w:rPr>
        <w:t xml:space="preserve">have </w:t>
      </w:r>
      <w:r w:rsidR="00335599" w:rsidRPr="007818CF">
        <w:rPr>
          <w:rFonts w:ascii="Times New Roman" w:hAnsi="Times New Roman" w:cs="Times New Roman"/>
          <w:sz w:val="24"/>
          <w:szCs w:val="24"/>
        </w:rPr>
        <w:t>prompted the exploration of the usefulness of these types of cognitive training as tools for the modification of unhealthy eating behaviours</w:t>
      </w:r>
      <w:r w:rsidR="00A7243B" w:rsidRPr="007818CF">
        <w:rPr>
          <w:rFonts w:ascii="Times New Roman" w:hAnsi="Times New Roman" w:cs="Times New Roman"/>
          <w:sz w:val="24"/>
          <w:szCs w:val="24"/>
        </w:rPr>
        <w:t>,</w:t>
      </w:r>
      <w:r w:rsidR="002049EF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A7243B" w:rsidRPr="007818CF">
        <w:rPr>
          <w:rFonts w:ascii="Times New Roman" w:hAnsi="Times New Roman" w:cs="Times New Roman"/>
          <w:sz w:val="24"/>
          <w:szCs w:val="24"/>
        </w:rPr>
        <w:t xml:space="preserve">in order to help people to lose weight. </w:t>
      </w:r>
      <w:r w:rsidR="00335599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4F2FBB" w:rsidRPr="007818C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892C5A6" w14:textId="77777777" w:rsidR="004F2FBB" w:rsidRPr="007818CF" w:rsidRDefault="004F2FBB" w:rsidP="000419DD">
      <w:pPr>
        <w:spacing w:line="480" w:lineRule="auto"/>
        <w:outlineLvl w:val="0"/>
        <w:rPr>
          <w:rFonts w:ascii="Times New Roman" w:hAnsi="Times New Roman" w:cs="Times New Roman"/>
          <w:b/>
          <w:sz w:val="24"/>
          <w:szCs w:val="24"/>
        </w:rPr>
      </w:pPr>
      <w:r w:rsidRPr="007818CF">
        <w:rPr>
          <w:rFonts w:ascii="Times New Roman" w:hAnsi="Times New Roman" w:cs="Times New Roman"/>
          <w:b/>
          <w:sz w:val="24"/>
          <w:szCs w:val="24"/>
        </w:rPr>
        <w:t>Aims of the current review</w:t>
      </w:r>
    </w:p>
    <w:p w14:paraId="77320368" w14:textId="7B32113E" w:rsidR="00B766B2" w:rsidRPr="007818CF" w:rsidRDefault="00335599" w:rsidP="00335599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sz w:val="24"/>
          <w:szCs w:val="24"/>
        </w:rPr>
        <w:t>The goal of the present paper</w:t>
      </w:r>
      <w:r w:rsidR="004F2FBB" w:rsidRPr="007818CF">
        <w:rPr>
          <w:rFonts w:ascii="Times New Roman" w:hAnsi="Times New Roman" w:cs="Times New Roman"/>
          <w:sz w:val="24"/>
          <w:szCs w:val="24"/>
        </w:rPr>
        <w:t xml:space="preserve"> is to critically evaluate </w:t>
      </w:r>
      <w:r w:rsidR="002F3765" w:rsidRPr="007818CF">
        <w:rPr>
          <w:rFonts w:ascii="Times New Roman" w:hAnsi="Times New Roman" w:cs="Times New Roman"/>
          <w:sz w:val="24"/>
          <w:szCs w:val="24"/>
        </w:rPr>
        <w:t xml:space="preserve">the current cognitive training literature for </w:t>
      </w:r>
      <w:r w:rsidR="00EC60B7" w:rsidRPr="007818CF">
        <w:rPr>
          <w:rFonts w:ascii="Times New Roman" w:hAnsi="Times New Roman" w:cs="Times New Roman"/>
          <w:sz w:val="24"/>
          <w:szCs w:val="24"/>
        </w:rPr>
        <w:t>food intake and associated changes in body weight</w:t>
      </w:r>
      <w:r w:rsidR="002F3765" w:rsidRPr="007818CF">
        <w:rPr>
          <w:rFonts w:ascii="Times New Roman" w:hAnsi="Times New Roman" w:cs="Times New Roman"/>
          <w:sz w:val="24"/>
          <w:szCs w:val="24"/>
        </w:rPr>
        <w:t>, and to</w:t>
      </w:r>
      <w:r w:rsidR="004F2FBB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Pr="007818CF">
        <w:rPr>
          <w:rFonts w:ascii="Times New Roman" w:hAnsi="Times New Roman" w:cs="Times New Roman"/>
          <w:sz w:val="24"/>
          <w:szCs w:val="24"/>
        </w:rPr>
        <w:t xml:space="preserve">consider </w:t>
      </w:r>
      <w:r w:rsidR="002F3765" w:rsidRPr="007818CF">
        <w:rPr>
          <w:rFonts w:ascii="Times New Roman" w:hAnsi="Times New Roman" w:cs="Times New Roman"/>
          <w:sz w:val="24"/>
          <w:szCs w:val="24"/>
        </w:rPr>
        <w:t>the</w:t>
      </w:r>
      <w:r w:rsidR="004F2FBB" w:rsidRPr="007818CF">
        <w:rPr>
          <w:rFonts w:ascii="Times New Roman" w:hAnsi="Times New Roman" w:cs="Times New Roman"/>
          <w:sz w:val="24"/>
          <w:szCs w:val="24"/>
        </w:rPr>
        <w:t xml:space="preserve"> potential</w:t>
      </w:r>
      <w:r w:rsidRPr="007818CF">
        <w:rPr>
          <w:rFonts w:ascii="Times New Roman" w:hAnsi="Times New Roman" w:cs="Times New Roman"/>
          <w:sz w:val="24"/>
          <w:szCs w:val="24"/>
        </w:rPr>
        <w:t xml:space="preserve"> of these cognitive interventions</w:t>
      </w:r>
      <w:r w:rsidR="004F2FBB" w:rsidRPr="007818CF">
        <w:rPr>
          <w:rFonts w:ascii="Times New Roman" w:hAnsi="Times New Roman" w:cs="Times New Roman"/>
          <w:sz w:val="24"/>
          <w:szCs w:val="24"/>
        </w:rPr>
        <w:t xml:space="preserve"> for </w:t>
      </w:r>
      <w:r w:rsidRPr="007818CF">
        <w:rPr>
          <w:rFonts w:ascii="Times New Roman" w:hAnsi="Times New Roman" w:cs="Times New Roman"/>
          <w:sz w:val="24"/>
          <w:szCs w:val="24"/>
        </w:rPr>
        <w:t xml:space="preserve">the treatment of </w:t>
      </w:r>
      <w:r w:rsidR="004F2FBB" w:rsidRPr="007818CF">
        <w:rPr>
          <w:rFonts w:ascii="Times New Roman" w:hAnsi="Times New Roman" w:cs="Times New Roman"/>
          <w:sz w:val="24"/>
          <w:szCs w:val="24"/>
        </w:rPr>
        <w:t xml:space="preserve">overweight and obesity. We focus on </w:t>
      </w:r>
      <w:r w:rsidR="00C15278" w:rsidRPr="007818CF">
        <w:rPr>
          <w:rFonts w:ascii="Times New Roman" w:hAnsi="Times New Roman" w:cs="Times New Roman"/>
          <w:sz w:val="24"/>
          <w:szCs w:val="24"/>
        </w:rPr>
        <w:t xml:space="preserve">two main categories </w:t>
      </w:r>
      <w:r w:rsidR="004F2FBB" w:rsidRPr="007818CF">
        <w:rPr>
          <w:rFonts w:ascii="Times New Roman" w:hAnsi="Times New Roman" w:cs="Times New Roman"/>
          <w:sz w:val="24"/>
          <w:szCs w:val="24"/>
        </w:rPr>
        <w:t>of training</w:t>
      </w:r>
      <w:r w:rsidRPr="007818CF">
        <w:rPr>
          <w:rFonts w:ascii="Times New Roman" w:hAnsi="Times New Roman" w:cs="Times New Roman"/>
          <w:sz w:val="24"/>
          <w:szCs w:val="24"/>
        </w:rPr>
        <w:t xml:space="preserve">: </w:t>
      </w:r>
      <w:r w:rsidR="004F2FBB" w:rsidRPr="007818CF">
        <w:rPr>
          <w:rFonts w:ascii="Times New Roman" w:hAnsi="Times New Roman" w:cs="Times New Roman"/>
          <w:sz w:val="24"/>
          <w:szCs w:val="24"/>
        </w:rPr>
        <w:t xml:space="preserve">the improvement of a </w:t>
      </w:r>
      <w:r w:rsidR="00C15278" w:rsidRPr="007818CF">
        <w:rPr>
          <w:rFonts w:ascii="Times New Roman" w:hAnsi="Times New Roman" w:cs="Times New Roman"/>
          <w:sz w:val="24"/>
          <w:szCs w:val="24"/>
        </w:rPr>
        <w:t xml:space="preserve">reflective process or self-regulatory </w:t>
      </w:r>
      <w:r w:rsidR="004F2FBB" w:rsidRPr="007818CF">
        <w:rPr>
          <w:rFonts w:ascii="Times New Roman" w:hAnsi="Times New Roman" w:cs="Times New Roman"/>
          <w:i/>
          <w:sz w:val="24"/>
          <w:szCs w:val="24"/>
        </w:rPr>
        <w:t xml:space="preserve">capacity </w:t>
      </w:r>
      <w:r w:rsidR="004F2FBB" w:rsidRPr="007818CF">
        <w:rPr>
          <w:rFonts w:ascii="Times New Roman" w:hAnsi="Times New Roman" w:cs="Times New Roman"/>
          <w:sz w:val="24"/>
          <w:szCs w:val="24"/>
        </w:rPr>
        <w:t>(e.g. working memory capacity)</w:t>
      </w:r>
      <w:r w:rsidR="004F2FBB" w:rsidRPr="007818C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4F2FBB" w:rsidRPr="007818CF">
        <w:rPr>
          <w:rFonts w:ascii="Times New Roman" w:hAnsi="Times New Roman" w:cs="Times New Roman"/>
          <w:sz w:val="24"/>
          <w:szCs w:val="24"/>
        </w:rPr>
        <w:t xml:space="preserve">and the </w:t>
      </w:r>
      <w:r w:rsidRPr="007818CF">
        <w:rPr>
          <w:rFonts w:ascii="Times New Roman" w:hAnsi="Times New Roman" w:cs="Times New Roman"/>
          <w:sz w:val="24"/>
          <w:szCs w:val="24"/>
        </w:rPr>
        <w:t>modification</w:t>
      </w:r>
      <w:r w:rsidR="004F2FBB" w:rsidRPr="007818CF">
        <w:rPr>
          <w:rFonts w:ascii="Times New Roman" w:hAnsi="Times New Roman" w:cs="Times New Roman"/>
          <w:sz w:val="24"/>
          <w:szCs w:val="24"/>
        </w:rPr>
        <w:t xml:space="preserve"> of </w:t>
      </w:r>
      <w:r w:rsidRPr="007818CF">
        <w:rPr>
          <w:rFonts w:ascii="Times New Roman" w:hAnsi="Times New Roman" w:cs="Times New Roman"/>
          <w:i/>
          <w:sz w:val="24"/>
          <w:szCs w:val="24"/>
        </w:rPr>
        <w:t xml:space="preserve">automatic </w:t>
      </w:r>
      <w:r w:rsidR="004F2FBB" w:rsidRPr="007818CF">
        <w:rPr>
          <w:rFonts w:ascii="Times New Roman" w:hAnsi="Times New Roman" w:cs="Times New Roman"/>
          <w:i/>
          <w:sz w:val="24"/>
          <w:szCs w:val="24"/>
        </w:rPr>
        <w:t>processes</w:t>
      </w:r>
      <w:r w:rsidRPr="007818C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7818CF">
        <w:rPr>
          <w:rFonts w:ascii="Times New Roman" w:hAnsi="Times New Roman" w:cs="Times New Roman"/>
          <w:sz w:val="24"/>
          <w:szCs w:val="24"/>
        </w:rPr>
        <w:t>through interventions based on associative learning</w:t>
      </w:r>
      <w:r w:rsidR="004F2FBB" w:rsidRPr="007818CF">
        <w:rPr>
          <w:rFonts w:ascii="Times New Roman" w:hAnsi="Times New Roman" w:cs="Times New Roman"/>
          <w:sz w:val="24"/>
          <w:szCs w:val="24"/>
        </w:rPr>
        <w:t xml:space="preserve"> (e.g. attentional bias training). </w:t>
      </w:r>
      <w:r w:rsidR="00B766B2" w:rsidRPr="007818CF">
        <w:rPr>
          <w:rFonts w:ascii="Times New Roman" w:hAnsi="Times New Roman" w:cs="Times New Roman"/>
          <w:sz w:val="24"/>
          <w:szCs w:val="24"/>
        </w:rPr>
        <w:t>We adopt both a systematic and narrative approach. First, we briefly discuss the evidence that each process may contribute to</w:t>
      </w:r>
      <w:r w:rsidR="003664FF" w:rsidRPr="007818CF">
        <w:rPr>
          <w:rFonts w:ascii="Times New Roman" w:hAnsi="Times New Roman" w:cs="Times New Roman"/>
          <w:sz w:val="24"/>
          <w:szCs w:val="24"/>
        </w:rPr>
        <w:t xml:space="preserve"> behaviours underlying </w:t>
      </w:r>
      <w:r w:rsidR="00B766B2" w:rsidRPr="007818CF">
        <w:rPr>
          <w:rFonts w:ascii="Times New Roman" w:hAnsi="Times New Roman" w:cs="Times New Roman"/>
          <w:sz w:val="24"/>
          <w:szCs w:val="24"/>
        </w:rPr>
        <w:t>overweight</w:t>
      </w:r>
      <w:r w:rsidR="003664FF" w:rsidRPr="007818CF">
        <w:rPr>
          <w:rFonts w:ascii="Times New Roman" w:hAnsi="Times New Roman" w:cs="Times New Roman"/>
          <w:sz w:val="24"/>
          <w:szCs w:val="24"/>
        </w:rPr>
        <w:t xml:space="preserve"> or obesity</w:t>
      </w:r>
      <w:r w:rsidR="00B766B2" w:rsidRPr="007818CF">
        <w:rPr>
          <w:rFonts w:ascii="Times New Roman" w:hAnsi="Times New Roman" w:cs="Times New Roman"/>
          <w:sz w:val="24"/>
          <w:szCs w:val="24"/>
        </w:rPr>
        <w:t xml:space="preserve">. We then </w:t>
      </w:r>
      <w:r w:rsidR="002049EF" w:rsidRPr="007818CF">
        <w:rPr>
          <w:rFonts w:ascii="Times New Roman" w:hAnsi="Times New Roman" w:cs="Times New Roman"/>
          <w:sz w:val="24"/>
          <w:szCs w:val="24"/>
        </w:rPr>
        <w:t xml:space="preserve">use </w:t>
      </w:r>
      <w:r w:rsidR="00EC60B7" w:rsidRPr="007818CF">
        <w:rPr>
          <w:rFonts w:ascii="Times New Roman" w:hAnsi="Times New Roman" w:cs="Times New Roman"/>
          <w:sz w:val="24"/>
          <w:szCs w:val="24"/>
        </w:rPr>
        <w:t xml:space="preserve">systematic </w:t>
      </w:r>
      <w:r w:rsidR="00B766B2" w:rsidRPr="007818CF">
        <w:rPr>
          <w:rFonts w:ascii="Times New Roman" w:hAnsi="Times New Roman" w:cs="Times New Roman"/>
          <w:sz w:val="24"/>
          <w:szCs w:val="24"/>
        </w:rPr>
        <w:t xml:space="preserve">searches to identify articles </w:t>
      </w:r>
      <w:r w:rsidRPr="007818CF">
        <w:rPr>
          <w:rFonts w:ascii="Times New Roman" w:hAnsi="Times New Roman" w:cs="Times New Roman"/>
          <w:sz w:val="24"/>
          <w:szCs w:val="24"/>
        </w:rPr>
        <w:t xml:space="preserve">that attempt to modify these processes in order to explore their influence on food intake. Our review of these studies was guided by the following questions:  </w:t>
      </w:r>
    </w:p>
    <w:p w14:paraId="1BB343A3" w14:textId="4ACC8477" w:rsidR="00B766B2" w:rsidRPr="007818CF" w:rsidRDefault="00B560DB" w:rsidP="003B2D55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sz w:val="24"/>
          <w:szCs w:val="24"/>
        </w:rPr>
        <w:t>i)</w:t>
      </w:r>
      <w:r w:rsidR="001D59A1" w:rsidRPr="007818CF">
        <w:rPr>
          <w:rFonts w:ascii="Times New Roman" w:hAnsi="Times New Roman" w:cs="Times New Roman"/>
          <w:sz w:val="24"/>
          <w:szCs w:val="24"/>
        </w:rPr>
        <w:t xml:space="preserve"> does training influence behaviour in the laboratory i.e. does training reduce food intake, craving or choice</w:t>
      </w:r>
      <w:r w:rsidR="00EC60B7" w:rsidRPr="007818CF">
        <w:rPr>
          <w:rFonts w:ascii="Times New Roman" w:hAnsi="Times New Roman" w:cs="Times New Roman"/>
          <w:sz w:val="24"/>
          <w:szCs w:val="24"/>
        </w:rPr>
        <w:t>;</w:t>
      </w:r>
    </w:p>
    <w:p w14:paraId="3BD2FBFA" w14:textId="24591B1C" w:rsidR="00B766B2" w:rsidRPr="007818CF" w:rsidRDefault="00B560DB" w:rsidP="003B2D55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sz w:val="24"/>
          <w:szCs w:val="24"/>
        </w:rPr>
        <w:t xml:space="preserve">ii) </w:t>
      </w:r>
      <w:r w:rsidR="001D59A1" w:rsidRPr="007818CF">
        <w:rPr>
          <w:rFonts w:ascii="Times New Roman" w:hAnsi="Times New Roman" w:cs="Times New Roman"/>
          <w:sz w:val="24"/>
          <w:szCs w:val="24"/>
        </w:rPr>
        <w:t>does training translate to behaviour change in the ‘real-world’ i.e</w:t>
      </w:r>
      <w:r w:rsidR="00EC60B7" w:rsidRPr="007818CF">
        <w:rPr>
          <w:rFonts w:ascii="Times New Roman" w:hAnsi="Times New Roman" w:cs="Times New Roman"/>
          <w:sz w:val="24"/>
          <w:szCs w:val="24"/>
        </w:rPr>
        <w:t>.,</w:t>
      </w:r>
      <w:r w:rsidR="001D59A1" w:rsidRPr="007818CF">
        <w:rPr>
          <w:rFonts w:ascii="Times New Roman" w:hAnsi="Times New Roman" w:cs="Times New Roman"/>
          <w:sz w:val="24"/>
          <w:szCs w:val="24"/>
        </w:rPr>
        <w:t xml:space="preserve"> do beneficial behavioural outcomes translate outside of the laboratory; and</w:t>
      </w:r>
    </w:p>
    <w:p w14:paraId="71D0CFC4" w14:textId="354E1133" w:rsidR="00B766B2" w:rsidRPr="007818CF" w:rsidRDefault="00B560DB" w:rsidP="003B2D55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sz w:val="24"/>
          <w:szCs w:val="24"/>
        </w:rPr>
        <w:lastRenderedPageBreak/>
        <w:t xml:space="preserve">iii) </w:t>
      </w:r>
      <w:r w:rsidR="001D59A1" w:rsidRPr="007818CF">
        <w:rPr>
          <w:rFonts w:ascii="Times New Roman" w:hAnsi="Times New Roman" w:cs="Times New Roman"/>
          <w:sz w:val="24"/>
          <w:szCs w:val="24"/>
        </w:rPr>
        <w:t>is the proposed mechanism of change supported by the evidence</w:t>
      </w:r>
      <w:r w:rsidR="007F4D02" w:rsidRPr="007818CF">
        <w:rPr>
          <w:rFonts w:ascii="Times New Roman" w:hAnsi="Times New Roman" w:cs="Times New Roman"/>
          <w:sz w:val="24"/>
          <w:szCs w:val="24"/>
        </w:rPr>
        <w:t>,</w:t>
      </w:r>
      <w:r w:rsidR="001D59A1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EC60B7" w:rsidRPr="007818CF">
        <w:rPr>
          <w:rFonts w:ascii="Times New Roman" w:hAnsi="Times New Roman" w:cs="Times New Roman"/>
          <w:sz w:val="24"/>
          <w:szCs w:val="24"/>
        </w:rPr>
        <w:t>for example</w:t>
      </w:r>
      <w:r w:rsidR="001D59A1" w:rsidRPr="007818CF">
        <w:rPr>
          <w:rFonts w:ascii="Times New Roman" w:hAnsi="Times New Roman" w:cs="Times New Roman"/>
          <w:sz w:val="24"/>
          <w:szCs w:val="24"/>
        </w:rPr>
        <w:t xml:space="preserve"> does </w:t>
      </w:r>
      <w:r w:rsidR="00EC60B7" w:rsidRPr="007818CF">
        <w:rPr>
          <w:rFonts w:ascii="Times New Roman" w:hAnsi="Times New Roman" w:cs="Times New Roman"/>
          <w:sz w:val="24"/>
          <w:szCs w:val="24"/>
        </w:rPr>
        <w:t>‘</w:t>
      </w:r>
      <w:r w:rsidR="001D59A1" w:rsidRPr="007818CF">
        <w:rPr>
          <w:rFonts w:ascii="Times New Roman" w:hAnsi="Times New Roman" w:cs="Times New Roman"/>
          <w:sz w:val="24"/>
          <w:szCs w:val="24"/>
        </w:rPr>
        <w:t>capacity</w:t>
      </w:r>
      <w:r w:rsidR="00EC60B7" w:rsidRPr="007818CF">
        <w:rPr>
          <w:rFonts w:ascii="Times New Roman" w:hAnsi="Times New Roman" w:cs="Times New Roman"/>
          <w:sz w:val="24"/>
          <w:szCs w:val="24"/>
        </w:rPr>
        <w:t>’</w:t>
      </w:r>
      <w:r w:rsidR="001D59A1" w:rsidRPr="007818CF">
        <w:rPr>
          <w:rFonts w:ascii="Times New Roman" w:hAnsi="Times New Roman" w:cs="Times New Roman"/>
          <w:sz w:val="24"/>
          <w:szCs w:val="24"/>
        </w:rPr>
        <w:t xml:space="preserve"> training improve the</w:t>
      </w:r>
      <w:r w:rsidR="00EC60B7" w:rsidRPr="007818CF">
        <w:rPr>
          <w:rFonts w:ascii="Times New Roman" w:hAnsi="Times New Roman" w:cs="Times New Roman"/>
          <w:sz w:val="24"/>
          <w:szCs w:val="24"/>
        </w:rPr>
        <w:t xml:space="preserve"> relevant</w:t>
      </w:r>
      <w:r w:rsidR="001D59A1" w:rsidRPr="007818CF">
        <w:rPr>
          <w:rFonts w:ascii="Times New Roman" w:hAnsi="Times New Roman" w:cs="Times New Roman"/>
          <w:sz w:val="24"/>
          <w:szCs w:val="24"/>
        </w:rPr>
        <w:t xml:space="preserve"> capacity</w:t>
      </w:r>
      <w:r w:rsidR="00EC60B7" w:rsidRPr="007818CF">
        <w:rPr>
          <w:rFonts w:ascii="Times New Roman" w:hAnsi="Times New Roman" w:cs="Times New Roman"/>
          <w:sz w:val="24"/>
          <w:szCs w:val="24"/>
        </w:rPr>
        <w:t xml:space="preserve">, and does associative training change the underlying automatic processes. </w:t>
      </w:r>
    </w:p>
    <w:p w14:paraId="1ADA2673" w14:textId="6211B582" w:rsidR="00187C4E" w:rsidRPr="007818CF" w:rsidRDefault="00516F86" w:rsidP="003B2D55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sz w:val="24"/>
          <w:szCs w:val="24"/>
        </w:rPr>
        <w:t xml:space="preserve">Studies were included </w:t>
      </w:r>
      <w:r w:rsidR="00C61A3B" w:rsidRPr="007818CF">
        <w:rPr>
          <w:rFonts w:ascii="Times New Roman" w:hAnsi="Times New Roman" w:cs="Times New Roman"/>
          <w:sz w:val="24"/>
          <w:szCs w:val="24"/>
        </w:rPr>
        <w:t xml:space="preserve">in the review </w:t>
      </w:r>
      <w:r w:rsidRPr="007818CF">
        <w:rPr>
          <w:rFonts w:ascii="Times New Roman" w:hAnsi="Times New Roman" w:cs="Times New Roman"/>
          <w:sz w:val="24"/>
          <w:szCs w:val="24"/>
        </w:rPr>
        <w:t xml:space="preserve">if they </w:t>
      </w:r>
      <w:r w:rsidR="00C61A3B" w:rsidRPr="007818CF">
        <w:rPr>
          <w:rFonts w:ascii="Times New Roman" w:hAnsi="Times New Roman" w:cs="Times New Roman"/>
          <w:sz w:val="24"/>
          <w:szCs w:val="24"/>
        </w:rPr>
        <w:t>investigated at least one of the above questions</w:t>
      </w:r>
      <w:r w:rsidRPr="007818CF">
        <w:rPr>
          <w:rFonts w:ascii="Times New Roman" w:hAnsi="Times New Roman" w:cs="Times New Roman"/>
          <w:sz w:val="24"/>
          <w:szCs w:val="24"/>
        </w:rPr>
        <w:t xml:space="preserve">. </w:t>
      </w:r>
      <w:r w:rsidR="005A0E22" w:rsidRPr="007818CF">
        <w:rPr>
          <w:rFonts w:ascii="Times New Roman" w:hAnsi="Times New Roman" w:cs="Times New Roman"/>
          <w:sz w:val="24"/>
          <w:szCs w:val="24"/>
        </w:rPr>
        <w:t>Laboratory measures included</w:t>
      </w:r>
      <w:r w:rsidR="00187C4E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5A0E22" w:rsidRPr="007818CF">
        <w:rPr>
          <w:rFonts w:ascii="Times New Roman" w:hAnsi="Times New Roman" w:cs="Times New Roman"/>
          <w:sz w:val="24"/>
          <w:szCs w:val="24"/>
        </w:rPr>
        <w:t>direct observation</w:t>
      </w:r>
      <w:r w:rsidR="006E287E" w:rsidRPr="007818CF">
        <w:rPr>
          <w:rFonts w:ascii="Times New Roman" w:hAnsi="Times New Roman" w:cs="Times New Roman"/>
          <w:sz w:val="24"/>
          <w:szCs w:val="24"/>
        </w:rPr>
        <w:t>s</w:t>
      </w:r>
      <w:r w:rsidR="005A0E22" w:rsidRPr="007818CF">
        <w:rPr>
          <w:rFonts w:ascii="Times New Roman" w:hAnsi="Times New Roman" w:cs="Times New Roman"/>
          <w:sz w:val="24"/>
          <w:szCs w:val="24"/>
        </w:rPr>
        <w:t xml:space="preserve"> of</w:t>
      </w:r>
      <w:r w:rsidR="00187C4E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5A0E22" w:rsidRPr="007818CF">
        <w:rPr>
          <w:rFonts w:ascii="Times New Roman" w:hAnsi="Times New Roman" w:cs="Times New Roman"/>
          <w:sz w:val="24"/>
          <w:szCs w:val="24"/>
        </w:rPr>
        <w:t>food intake (often during bogus ‘taste tests’),</w:t>
      </w:r>
      <w:r w:rsidR="00D93862" w:rsidRPr="007818CF">
        <w:rPr>
          <w:rFonts w:ascii="Times New Roman" w:hAnsi="Times New Roman" w:cs="Times New Roman"/>
          <w:sz w:val="24"/>
          <w:szCs w:val="24"/>
        </w:rPr>
        <w:t xml:space="preserve"> food</w:t>
      </w:r>
      <w:r w:rsidR="00961A28" w:rsidRPr="007818CF">
        <w:rPr>
          <w:rFonts w:ascii="Times New Roman" w:hAnsi="Times New Roman" w:cs="Times New Roman"/>
          <w:sz w:val="24"/>
          <w:szCs w:val="24"/>
        </w:rPr>
        <w:t xml:space="preserve"> choice and </w:t>
      </w:r>
      <w:r w:rsidR="00707CF0" w:rsidRPr="007818CF">
        <w:rPr>
          <w:rFonts w:ascii="Times New Roman" w:hAnsi="Times New Roman" w:cs="Times New Roman"/>
          <w:sz w:val="24"/>
          <w:szCs w:val="24"/>
        </w:rPr>
        <w:t xml:space="preserve">subjective </w:t>
      </w:r>
      <w:r w:rsidR="00961A28" w:rsidRPr="007818CF">
        <w:rPr>
          <w:rFonts w:ascii="Times New Roman" w:hAnsi="Times New Roman" w:cs="Times New Roman"/>
          <w:sz w:val="24"/>
          <w:szCs w:val="24"/>
        </w:rPr>
        <w:t>hunger / craving</w:t>
      </w:r>
      <w:r w:rsidR="00B766B2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B766B2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b2JpbnNvbjwvQXV0aG9yPjxZZWFyPjIwMTU8L1llYXI+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</w:fldData>
        </w:fldChar>
      </w:r>
      <w:r w:rsidR="0045219D" w:rsidRPr="007818C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5219D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b2JpbnNvbjwvQXV0aG9yPjxZZWFyPjIwMTU8L1llYXI+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</w:fldData>
        </w:fldChar>
      </w:r>
      <w:r w:rsidR="0045219D" w:rsidRPr="007818C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5219D" w:rsidRPr="007818CF">
        <w:rPr>
          <w:rFonts w:ascii="Times New Roman" w:hAnsi="Times New Roman" w:cs="Times New Roman"/>
          <w:sz w:val="24"/>
          <w:szCs w:val="24"/>
        </w:rPr>
      </w:r>
      <w:r w:rsidR="0045219D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B766B2" w:rsidRPr="007818CF">
        <w:rPr>
          <w:rFonts w:ascii="Times New Roman" w:hAnsi="Times New Roman" w:cs="Times New Roman"/>
          <w:sz w:val="24"/>
          <w:szCs w:val="24"/>
        </w:rPr>
      </w:r>
      <w:r w:rsidR="00B766B2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45219D" w:rsidRPr="007818CF">
        <w:rPr>
          <w:rFonts w:ascii="Times New Roman" w:hAnsi="Times New Roman" w:cs="Times New Roman"/>
          <w:noProof/>
          <w:sz w:val="24"/>
          <w:szCs w:val="24"/>
        </w:rPr>
        <w:t>(Martin, O'Neil, Tollefson, Greenway, &amp; White, 2008; Robinson, Hardman, Halford, &amp; Jones, 2015)</w:t>
      </w:r>
      <w:r w:rsidR="00B766B2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961A28" w:rsidRPr="007818CF">
        <w:rPr>
          <w:rFonts w:ascii="Times New Roman" w:hAnsi="Times New Roman" w:cs="Times New Roman"/>
          <w:sz w:val="24"/>
          <w:szCs w:val="24"/>
        </w:rPr>
        <w:t xml:space="preserve">. </w:t>
      </w:r>
      <w:r w:rsidR="005A0E22" w:rsidRPr="007818CF">
        <w:rPr>
          <w:rFonts w:ascii="Times New Roman" w:hAnsi="Times New Roman" w:cs="Times New Roman"/>
          <w:sz w:val="24"/>
          <w:szCs w:val="24"/>
        </w:rPr>
        <w:t>Outside of the laboratory, we considered self-reported food-intake or body mass index (BMI), objectively measured BMI, or trait characteristics relevant to food intake</w:t>
      </w:r>
      <w:r w:rsidR="00707CF0" w:rsidRPr="007818CF">
        <w:rPr>
          <w:rFonts w:ascii="Times New Roman" w:hAnsi="Times New Roman" w:cs="Times New Roman"/>
          <w:sz w:val="24"/>
          <w:szCs w:val="24"/>
        </w:rPr>
        <w:t xml:space="preserve"> (</w:t>
      </w:r>
      <w:r w:rsidR="005A0E22" w:rsidRPr="007818CF">
        <w:rPr>
          <w:rFonts w:ascii="Times New Roman" w:hAnsi="Times New Roman" w:cs="Times New Roman"/>
          <w:sz w:val="24"/>
          <w:szCs w:val="24"/>
        </w:rPr>
        <w:t xml:space="preserve">any characteristic that has </w:t>
      </w:r>
      <w:r w:rsidR="008E5832" w:rsidRPr="007818CF">
        <w:rPr>
          <w:rFonts w:ascii="Times New Roman" w:hAnsi="Times New Roman" w:cs="Times New Roman"/>
          <w:sz w:val="24"/>
          <w:szCs w:val="24"/>
        </w:rPr>
        <w:t>a</w:t>
      </w:r>
      <w:r w:rsidR="00E4623D" w:rsidRPr="007818CF">
        <w:rPr>
          <w:rFonts w:ascii="Times New Roman" w:hAnsi="Times New Roman" w:cs="Times New Roman"/>
          <w:sz w:val="24"/>
          <w:szCs w:val="24"/>
        </w:rPr>
        <w:t xml:space="preserve"> demonstrable</w:t>
      </w:r>
      <w:r w:rsidR="008E5832" w:rsidRPr="007818CF">
        <w:rPr>
          <w:rFonts w:ascii="Times New Roman" w:hAnsi="Times New Roman" w:cs="Times New Roman"/>
          <w:sz w:val="24"/>
          <w:szCs w:val="24"/>
        </w:rPr>
        <w:t xml:space="preserve"> relationship</w:t>
      </w:r>
      <w:r w:rsidR="005A0E22" w:rsidRPr="007818CF">
        <w:rPr>
          <w:rFonts w:ascii="Times New Roman" w:hAnsi="Times New Roman" w:cs="Times New Roman"/>
          <w:sz w:val="24"/>
          <w:szCs w:val="24"/>
        </w:rPr>
        <w:t xml:space="preserve"> with </w:t>
      </w:r>
      <w:r w:rsidR="00A25297" w:rsidRPr="007818CF">
        <w:rPr>
          <w:rFonts w:ascii="Times New Roman" w:hAnsi="Times New Roman" w:cs="Times New Roman"/>
          <w:sz w:val="24"/>
          <w:szCs w:val="24"/>
        </w:rPr>
        <w:t>overweight or obesity, such as emotional eating, external eating</w:t>
      </w:r>
      <w:r w:rsidR="00634243" w:rsidRPr="007818CF">
        <w:rPr>
          <w:rFonts w:ascii="Times New Roman" w:hAnsi="Times New Roman" w:cs="Times New Roman"/>
          <w:sz w:val="24"/>
          <w:szCs w:val="24"/>
        </w:rPr>
        <w:t>, dietary restraint</w:t>
      </w:r>
      <w:r w:rsidR="00A25297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A25297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A25297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andeweghe&lt;/Author&gt;&lt;Year&gt;2016&lt;/Year&gt;&lt;RecNum&gt;14858&lt;/RecNum&gt;&lt;DisplayText&gt;(Vandeweghe, Vervoort, Verbeken, Moens, &amp;amp; Braet, 2016)&lt;/DisplayText&gt;&lt;record&gt;&lt;rec-number&gt;14858&lt;/rec-number&gt;&lt;foreign-keys&gt;&lt;key app="EN" db-id="esezwvzwos9eeber9f5vfd9jwr905wpt9s0p" timestamp="1484150303"&gt;14858&lt;/key&gt;&lt;/foreign-keys&gt;&lt;ref-type name="Journal Article"&gt;17&lt;/ref-type&gt;&lt;contributors&gt;&lt;authors&gt;&lt;author&gt;Vandeweghe, L.&lt;/author&gt;&lt;author&gt;Vervoort, L.&lt;/author&gt;&lt;author&gt;Verbeken, S.&lt;/author&gt;&lt;author&gt;Moens, E.&lt;/author&gt;&lt;author&gt;Braet, C.&lt;/author&gt;&lt;/authors&gt;&lt;/contributors&gt;&lt;titles&gt;&lt;title&gt;Food approach and food avoidance in young children: Relation with reward sensitivity and punishment sensitivity&lt;/title&gt;&lt;secondary-title&gt;Frontiers in Psychology&lt;/secondary-title&gt;&lt;/titles&gt;&lt;periodical&gt;&lt;full-title&gt;Frontiers in Psychology&lt;/full-title&gt;&lt;/periodical&gt;&lt;volume&gt;7&lt;/volume&gt;&lt;number&gt;JUN&lt;/number&gt;&lt;dates&gt;&lt;year&gt;2016&lt;/year&gt;&lt;/dates&gt;&lt;work-type&gt;Article&lt;/work-type&gt;&lt;urls&gt;&lt;related-urls&gt;&lt;url&gt;https://www.scopus.com/inward/record.uri?eid=2-s2.0-84979986551&amp;amp;doi=10.3389%2ffpsyg.2016.00928&amp;amp;partnerID=40&amp;amp;md5=8451dcf32149b5d0b2b33e45dca19c82&lt;/url&gt;&lt;/related-urls&gt;&lt;/urls&gt;&lt;custom7&gt;928&lt;/custom7&gt;&lt;electronic-resource-num&gt;10.3389/fpsyg.2016.00928&lt;/electronic-resource-num&gt;&lt;remote-database-name&gt;Scopus&lt;/remote-database-name&gt;&lt;/record&gt;&lt;/Cite&gt;&lt;/EndNote&gt;</w:instrText>
      </w:r>
      <w:r w:rsidR="00A25297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A25297" w:rsidRPr="007818CF">
        <w:rPr>
          <w:rFonts w:ascii="Times New Roman" w:hAnsi="Times New Roman" w:cs="Times New Roman"/>
          <w:noProof/>
          <w:sz w:val="24"/>
          <w:szCs w:val="24"/>
        </w:rPr>
        <w:t>(Vandeweghe, Vervoort, Verbeken, Moens, &amp; Braet, 2016)</w:t>
      </w:r>
      <w:r w:rsidR="00A25297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707CF0" w:rsidRPr="007818CF">
        <w:rPr>
          <w:rFonts w:ascii="Times New Roman" w:hAnsi="Times New Roman" w:cs="Times New Roman"/>
          <w:sz w:val="24"/>
          <w:szCs w:val="24"/>
        </w:rPr>
        <w:t>).</w:t>
      </w:r>
    </w:p>
    <w:p w14:paraId="303E9774" w14:textId="1025FAC0" w:rsidR="00747811" w:rsidRPr="007818CF" w:rsidRDefault="00747811" w:rsidP="000419DD">
      <w:pPr>
        <w:spacing w:line="480" w:lineRule="auto"/>
        <w:outlineLvl w:val="0"/>
        <w:rPr>
          <w:rFonts w:ascii="Times New Roman" w:hAnsi="Times New Roman" w:cs="Times New Roman"/>
          <w:b/>
          <w:sz w:val="24"/>
          <w:szCs w:val="24"/>
        </w:rPr>
      </w:pPr>
      <w:r w:rsidRPr="007818CF">
        <w:rPr>
          <w:rFonts w:ascii="Times New Roman" w:hAnsi="Times New Roman" w:cs="Times New Roman"/>
          <w:b/>
          <w:sz w:val="24"/>
          <w:szCs w:val="24"/>
        </w:rPr>
        <w:t xml:space="preserve">Identification of relevant </w:t>
      </w:r>
      <w:r w:rsidR="00EC60B7" w:rsidRPr="007818CF">
        <w:rPr>
          <w:rFonts w:ascii="Times New Roman" w:hAnsi="Times New Roman" w:cs="Times New Roman"/>
          <w:b/>
          <w:sz w:val="24"/>
          <w:szCs w:val="24"/>
        </w:rPr>
        <w:t>studies</w:t>
      </w:r>
    </w:p>
    <w:p w14:paraId="6C450645" w14:textId="287DD573" w:rsidR="00747811" w:rsidRPr="007818CF" w:rsidRDefault="00747811" w:rsidP="00AD0A40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sz w:val="24"/>
          <w:szCs w:val="24"/>
        </w:rPr>
        <w:t xml:space="preserve">We conducted a systematic </w:t>
      </w:r>
      <w:r w:rsidR="003B1698" w:rsidRPr="007818CF">
        <w:rPr>
          <w:rFonts w:ascii="Times New Roman" w:hAnsi="Times New Roman" w:cs="Times New Roman"/>
          <w:sz w:val="24"/>
          <w:szCs w:val="24"/>
        </w:rPr>
        <w:t xml:space="preserve">literature </w:t>
      </w:r>
      <w:r w:rsidRPr="007818CF">
        <w:rPr>
          <w:rFonts w:ascii="Times New Roman" w:hAnsi="Times New Roman" w:cs="Times New Roman"/>
          <w:sz w:val="24"/>
          <w:szCs w:val="24"/>
        </w:rPr>
        <w:t xml:space="preserve">search </w:t>
      </w:r>
      <w:r w:rsidR="00502DDF" w:rsidRPr="007818CF">
        <w:rPr>
          <w:rFonts w:ascii="Times New Roman" w:hAnsi="Times New Roman" w:cs="Times New Roman"/>
          <w:sz w:val="24"/>
          <w:szCs w:val="24"/>
        </w:rPr>
        <w:t xml:space="preserve">in </w:t>
      </w:r>
      <w:r w:rsidR="00077D95" w:rsidRPr="007818CF">
        <w:rPr>
          <w:rFonts w:ascii="Times New Roman" w:hAnsi="Times New Roman" w:cs="Times New Roman"/>
          <w:sz w:val="24"/>
          <w:szCs w:val="24"/>
        </w:rPr>
        <w:t>November 2016</w:t>
      </w:r>
      <w:r w:rsidRPr="007818CF">
        <w:rPr>
          <w:rFonts w:ascii="Times New Roman" w:hAnsi="Times New Roman" w:cs="Times New Roman"/>
          <w:sz w:val="24"/>
          <w:szCs w:val="24"/>
        </w:rPr>
        <w:t>. We applied the search terms (</w:t>
      </w:r>
      <w:r w:rsidR="00901B14" w:rsidRPr="007818CF">
        <w:rPr>
          <w:rFonts w:ascii="Times New Roman" w:hAnsi="Times New Roman" w:cs="Times New Roman"/>
          <w:sz w:val="24"/>
          <w:szCs w:val="24"/>
        </w:rPr>
        <w:t xml:space="preserve">Table </w:t>
      </w:r>
      <w:r w:rsidRPr="007818CF">
        <w:rPr>
          <w:rFonts w:ascii="Times New Roman" w:hAnsi="Times New Roman" w:cs="Times New Roman"/>
          <w:sz w:val="24"/>
          <w:szCs w:val="24"/>
        </w:rPr>
        <w:t>1) to three widely used article databases; Scopus, PubMed and PsycInfo</w:t>
      </w:r>
      <w:r w:rsidR="00077D95" w:rsidRPr="007818CF">
        <w:rPr>
          <w:rFonts w:ascii="Times New Roman" w:hAnsi="Times New Roman" w:cs="Times New Roman"/>
          <w:sz w:val="24"/>
          <w:szCs w:val="24"/>
        </w:rPr>
        <w:t>. Our searches</w:t>
      </w:r>
      <w:r w:rsidRPr="007818CF">
        <w:rPr>
          <w:rFonts w:ascii="Times New Roman" w:hAnsi="Times New Roman" w:cs="Times New Roman"/>
          <w:sz w:val="24"/>
          <w:szCs w:val="24"/>
        </w:rPr>
        <w:t xml:space="preserve"> identified 540 articles after removal of </w:t>
      </w:r>
      <w:r w:rsidR="007949A8" w:rsidRPr="007818CF">
        <w:rPr>
          <w:rFonts w:ascii="Times New Roman" w:hAnsi="Times New Roman" w:cs="Times New Roman"/>
          <w:sz w:val="24"/>
          <w:szCs w:val="24"/>
        </w:rPr>
        <w:t xml:space="preserve">90 </w:t>
      </w:r>
      <w:r w:rsidRPr="007818CF">
        <w:rPr>
          <w:rFonts w:ascii="Times New Roman" w:hAnsi="Times New Roman" w:cs="Times New Roman"/>
          <w:sz w:val="24"/>
          <w:szCs w:val="24"/>
        </w:rPr>
        <w:t>duplicates. Following abstract and title scanning we were left with 64 full text articles.</w:t>
      </w:r>
      <w:r w:rsidR="006E287E" w:rsidRPr="007818CF">
        <w:rPr>
          <w:rFonts w:ascii="Times New Roman" w:hAnsi="Times New Roman" w:cs="Times New Roman"/>
          <w:sz w:val="24"/>
          <w:szCs w:val="24"/>
        </w:rPr>
        <w:t xml:space="preserve"> A</w:t>
      </w:r>
      <w:r w:rsidR="00A826B6" w:rsidRPr="007818CF">
        <w:rPr>
          <w:rFonts w:ascii="Times New Roman" w:hAnsi="Times New Roman" w:cs="Times New Roman"/>
          <w:sz w:val="24"/>
          <w:szCs w:val="24"/>
        </w:rPr>
        <w:t>rticles were excluded if they did not train behaviour (i.e. assessment studies)</w:t>
      </w:r>
      <w:r w:rsidR="006E287E" w:rsidRPr="007818CF">
        <w:rPr>
          <w:rFonts w:ascii="Times New Roman" w:hAnsi="Times New Roman" w:cs="Times New Roman"/>
          <w:sz w:val="24"/>
          <w:szCs w:val="24"/>
        </w:rPr>
        <w:t>, or described a study protocol</w:t>
      </w:r>
      <w:r w:rsidR="00A826B6" w:rsidRPr="007818CF">
        <w:rPr>
          <w:rFonts w:ascii="Times New Roman" w:hAnsi="Times New Roman" w:cs="Times New Roman"/>
          <w:sz w:val="24"/>
          <w:szCs w:val="24"/>
        </w:rPr>
        <w:t>.</w:t>
      </w:r>
      <w:r w:rsidRPr="007818CF">
        <w:rPr>
          <w:rFonts w:ascii="Times New Roman" w:hAnsi="Times New Roman" w:cs="Times New Roman"/>
          <w:sz w:val="24"/>
          <w:szCs w:val="24"/>
        </w:rPr>
        <w:t xml:space="preserve"> We </w:t>
      </w:r>
      <w:r w:rsidR="00A826B6" w:rsidRPr="007818CF">
        <w:rPr>
          <w:rFonts w:ascii="Times New Roman" w:hAnsi="Times New Roman" w:cs="Times New Roman"/>
          <w:sz w:val="24"/>
          <w:szCs w:val="24"/>
        </w:rPr>
        <w:t>used</w:t>
      </w:r>
      <w:r w:rsidRPr="007818CF">
        <w:rPr>
          <w:rFonts w:ascii="Times New Roman" w:hAnsi="Times New Roman" w:cs="Times New Roman"/>
          <w:sz w:val="24"/>
          <w:szCs w:val="24"/>
        </w:rPr>
        <w:t xml:space="preserve"> meta-analyses</w:t>
      </w:r>
      <w:r w:rsidR="00A826B6" w:rsidRPr="007818CF">
        <w:rPr>
          <w:rFonts w:ascii="Times New Roman" w:hAnsi="Times New Roman" w:cs="Times New Roman"/>
          <w:sz w:val="24"/>
          <w:szCs w:val="24"/>
        </w:rPr>
        <w:t xml:space="preserve"> and reviews to further</w:t>
      </w:r>
      <w:r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8E2299" w:rsidRPr="007818CF">
        <w:rPr>
          <w:rFonts w:ascii="Times New Roman" w:hAnsi="Times New Roman" w:cs="Times New Roman"/>
          <w:sz w:val="24"/>
          <w:szCs w:val="24"/>
        </w:rPr>
        <w:t>ascertain</w:t>
      </w:r>
      <w:r w:rsidRPr="007818CF">
        <w:rPr>
          <w:rFonts w:ascii="Times New Roman" w:hAnsi="Times New Roman" w:cs="Times New Roman"/>
          <w:sz w:val="24"/>
          <w:szCs w:val="24"/>
        </w:rPr>
        <w:t xml:space="preserve"> any articles that may not have been </w:t>
      </w:r>
      <w:r w:rsidR="0096260D" w:rsidRPr="007818CF">
        <w:rPr>
          <w:rFonts w:ascii="Times New Roman" w:hAnsi="Times New Roman" w:cs="Times New Roman"/>
          <w:sz w:val="24"/>
          <w:szCs w:val="24"/>
        </w:rPr>
        <w:t>identified</w:t>
      </w:r>
      <w:r w:rsidRPr="007818CF">
        <w:rPr>
          <w:rFonts w:ascii="Times New Roman" w:hAnsi="Times New Roman" w:cs="Times New Roman"/>
          <w:sz w:val="24"/>
          <w:szCs w:val="24"/>
        </w:rPr>
        <w:t xml:space="preserve"> by our searches. </w:t>
      </w:r>
      <w:r w:rsidR="00502DDF" w:rsidRPr="007818CF">
        <w:rPr>
          <w:rFonts w:ascii="Times New Roman" w:hAnsi="Times New Roman" w:cs="Times New Roman"/>
          <w:sz w:val="24"/>
          <w:szCs w:val="24"/>
        </w:rPr>
        <w:t>In addition to</w:t>
      </w:r>
      <w:r w:rsidRPr="007818CF">
        <w:rPr>
          <w:rFonts w:ascii="Times New Roman" w:hAnsi="Times New Roman" w:cs="Times New Roman"/>
          <w:sz w:val="24"/>
          <w:szCs w:val="24"/>
        </w:rPr>
        <w:t xml:space="preserve"> formal searches we used the reference lists of the identified articles and authors</w:t>
      </w:r>
      <w:r w:rsidR="00502DDF" w:rsidRPr="007818CF">
        <w:rPr>
          <w:rFonts w:ascii="Times New Roman" w:hAnsi="Times New Roman" w:cs="Times New Roman"/>
          <w:sz w:val="24"/>
          <w:szCs w:val="24"/>
        </w:rPr>
        <w:t>’</w:t>
      </w:r>
      <w:r w:rsidRPr="007818CF">
        <w:rPr>
          <w:rFonts w:ascii="Times New Roman" w:hAnsi="Times New Roman" w:cs="Times New Roman"/>
          <w:sz w:val="24"/>
          <w:szCs w:val="24"/>
        </w:rPr>
        <w:t xml:space="preserve"> knowledge to ensure we had identified all relevant </w:t>
      </w:r>
      <w:r w:rsidR="00502DDF" w:rsidRPr="007818CF">
        <w:rPr>
          <w:rFonts w:ascii="Times New Roman" w:hAnsi="Times New Roman" w:cs="Times New Roman"/>
          <w:sz w:val="24"/>
          <w:szCs w:val="24"/>
        </w:rPr>
        <w:t>articles</w:t>
      </w:r>
      <w:r w:rsidRPr="007818CF">
        <w:rPr>
          <w:rFonts w:ascii="Times New Roman" w:hAnsi="Times New Roman" w:cs="Times New Roman"/>
          <w:sz w:val="24"/>
          <w:szCs w:val="24"/>
        </w:rPr>
        <w:t xml:space="preserve">.  </w:t>
      </w:r>
    </w:p>
    <w:p w14:paraId="1DF4F51B" w14:textId="24AD924B" w:rsidR="00B560DB" w:rsidRPr="007818CF" w:rsidRDefault="0013402B" w:rsidP="00AD0A40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sz w:val="24"/>
          <w:szCs w:val="24"/>
        </w:rPr>
        <w:t xml:space="preserve">In total we identified </w:t>
      </w:r>
      <w:r w:rsidR="00FE0CF0" w:rsidRPr="007818CF">
        <w:rPr>
          <w:rFonts w:ascii="Times New Roman" w:hAnsi="Times New Roman" w:cs="Times New Roman"/>
          <w:sz w:val="24"/>
          <w:szCs w:val="24"/>
        </w:rPr>
        <w:t>30</w:t>
      </w:r>
      <w:r w:rsidR="00E4623D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Pr="007818CF">
        <w:rPr>
          <w:rFonts w:ascii="Times New Roman" w:hAnsi="Times New Roman" w:cs="Times New Roman"/>
          <w:sz w:val="24"/>
          <w:szCs w:val="24"/>
        </w:rPr>
        <w:t xml:space="preserve">articles, </w:t>
      </w:r>
      <w:r w:rsidR="00077D95" w:rsidRPr="007818CF">
        <w:rPr>
          <w:rFonts w:ascii="Times New Roman" w:hAnsi="Times New Roman" w:cs="Times New Roman"/>
          <w:sz w:val="24"/>
          <w:szCs w:val="24"/>
        </w:rPr>
        <w:t xml:space="preserve">plus 2 further </w:t>
      </w:r>
      <w:r w:rsidR="000A1325" w:rsidRPr="007818CF">
        <w:rPr>
          <w:rFonts w:ascii="Times New Roman" w:hAnsi="Times New Roman" w:cs="Times New Roman"/>
          <w:sz w:val="24"/>
          <w:szCs w:val="24"/>
        </w:rPr>
        <w:t xml:space="preserve">articles </w:t>
      </w:r>
      <w:r w:rsidR="0096260D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ZGFtczwvQXV0aG9yPjxZZWFyPjIwMTc8L1llYXI+PFJl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</w:fldData>
        </w:fldChar>
      </w:r>
      <w:r w:rsidR="0045219D" w:rsidRPr="007818C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5219D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ZGFtczwvQXV0aG9yPjxZZWFyPjIwMTc8L1llYXI+PFJl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</w:fldData>
        </w:fldChar>
      </w:r>
      <w:r w:rsidR="0045219D" w:rsidRPr="007818C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5219D" w:rsidRPr="007818CF">
        <w:rPr>
          <w:rFonts w:ascii="Times New Roman" w:hAnsi="Times New Roman" w:cs="Times New Roman"/>
          <w:sz w:val="24"/>
          <w:szCs w:val="24"/>
        </w:rPr>
      </w:r>
      <w:r w:rsidR="0045219D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96260D" w:rsidRPr="007818CF">
        <w:rPr>
          <w:rFonts w:ascii="Times New Roman" w:hAnsi="Times New Roman" w:cs="Times New Roman"/>
          <w:sz w:val="24"/>
          <w:szCs w:val="24"/>
        </w:rPr>
      </w:r>
      <w:r w:rsidR="0096260D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45219D" w:rsidRPr="007818CF">
        <w:rPr>
          <w:rFonts w:ascii="Times New Roman" w:hAnsi="Times New Roman" w:cs="Times New Roman"/>
          <w:noProof/>
          <w:sz w:val="24"/>
          <w:szCs w:val="24"/>
        </w:rPr>
        <w:t>(Adams, Lawrence, Verbruggen, &amp; Chambers, 2017; Naomi Kakoschke, Kemps, &amp; Tiggemann, 2017)</w:t>
      </w:r>
      <w:r w:rsidR="0096260D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96260D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077D95" w:rsidRPr="007818CF">
        <w:rPr>
          <w:rFonts w:ascii="Times New Roman" w:hAnsi="Times New Roman" w:cs="Times New Roman"/>
          <w:sz w:val="24"/>
          <w:szCs w:val="24"/>
        </w:rPr>
        <w:t>from supplementary searches (conducted January 2017)</w:t>
      </w:r>
      <w:r w:rsidR="00BF31CE" w:rsidRPr="007818CF">
        <w:rPr>
          <w:rFonts w:ascii="Times New Roman" w:hAnsi="Times New Roman" w:cs="Times New Roman"/>
          <w:sz w:val="24"/>
          <w:szCs w:val="24"/>
        </w:rPr>
        <w:t>.</w:t>
      </w:r>
      <w:r w:rsidR="002D6FB6" w:rsidRPr="007818CF">
        <w:rPr>
          <w:rFonts w:ascii="Times New Roman" w:hAnsi="Times New Roman" w:cs="Times New Roman"/>
          <w:sz w:val="24"/>
          <w:szCs w:val="24"/>
        </w:rPr>
        <w:t xml:space="preserve"> These articles contributed </w:t>
      </w:r>
      <w:r w:rsidR="001054D9" w:rsidRPr="007818CF">
        <w:rPr>
          <w:rFonts w:ascii="Times New Roman" w:hAnsi="Times New Roman" w:cs="Times New Roman"/>
          <w:sz w:val="24"/>
          <w:szCs w:val="24"/>
        </w:rPr>
        <w:t>41</w:t>
      </w:r>
      <w:r w:rsidR="002D6FB6" w:rsidRPr="007818CF">
        <w:rPr>
          <w:rFonts w:ascii="Times New Roman" w:hAnsi="Times New Roman" w:cs="Times New Roman"/>
          <w:sz w:val="24"/>
          <w:szCs w:val="24"/>
        </w:rPr>
        <w:t xml:space="preserve"> individual studies, which </w:t>
      </w:r>
      <w:r w:rsidR="00D05CB1" w:rsidRPr="007818CF">
        <w:rPr>
          <w:rFonts w:ascii="Times New Roman" w:hAnsi="Times New Roman" w:cs="Times New Roman"/>
          <w:sz w:val="24"/>
          <w:szCs w:val="24"/>
        </w:rPr>
        <w:t>are</w:t>
      </w:r>
      <w:r w:rsidR="00562C71" w:rsidRPr="007818CF">
        <w:rPr>
          <w:rFonts w:ascii="Times New Roman" w:hAnsi="Times New Roman" w:cs="Times New Roman"/>
          <w:sz w:val="24"/>
          <w:szCs w:val="24"/>
        </w:rPr>
        <w:t xml:space="preserve"> summarise</w:t>
      </w:r>
      <w:r w:rsidR="00D479F4" w:rsidRPr="007818CF">
        <w:rPr>
          <w:rFonts w:ascii="Times New Roman" w:hAnsi="Times New Roman" w:cs="Times New Roman"/>
          <w:sz w:val="24"/>
          <w:szCs w:val="24"/>
        </w:rPr>
        <w:t>d</w:t>
      </w:r>
      <w:r w:rsidR="007949A8" w:rsidRPr="007818CF">
        <w:rPr>
          <w:rFonts w:ascii="Times New Roman" w:hAnsi="Times New Roman" w:cs="Times New Roman"/>
          <w:sz w:val="24"/>
          <w:szCs w:val="24"/>
        </w:rPr>
        <w:t xml:space="preserve"> in table </w:t>
      </w:r>
      <w:r w:rsidR="007A7603" w:rsidRPr="007818CF">
        <w:rPr>
          <w:rFonts w:ascii="Times New Roman" w:hAnsi="Times New Roman" w:cs="Times New Roman"/>
          <w:sz w:val="24"/>
          <w:szCs w:val="24"/>
        </w:rPr>
        <w:t>2</w:t>
      </w:r>
      <w:r w:rsidRPr="007818CF">
        <w:rPr>
          <w:rFonts w:ascii="Times New Roman" w:hAnsi="Times New Roman" w:cs="Times New Roman"/>
          <w:sz w:val="24"/>
          <w:szCs w:val="24"/>
        </w:rPr>
        <w:t xml:space="preserve">. </w:t>
      </w:r>
      <w:r w:rsidR="004F2FBB" w:rsidRPr="007818CF">
        <w:rPr>
          <w:rFonts w:ascii="Times New Roman" w:hAnsi="Times New Roman" w:cs="Times New Roman"/>
          <w:sz w:val="24"/>
          <w:szCs w:val="24"/>
        </w:rPr>
        <w:t xml:space="preserve">The majority of studies were conducted in </w:t>
      </w:r>
      <w:r w:rsidR="005E2E2C" w:rsidRPr="007818CF">
        <w:rPr>
          <w:rFonts w:ascii="Times New Roman" w:hAnsi="Times New Roman" w:cs="Times New Roman"/>
          <w:sz w:val="24"/>
          <w:szCs w:val="24"/>
        </w:rPr>
        <w:lastRenderedPageBreak/>
        <w:t>laboratory settings, on</w:t>
      </w:r>
      <w:r w:rsidR="00705919" w:rsidRPr="007818CF">
        <w:rPr>
          <w:rFonts w:ascii="Times New Roman" w:hAnsi="Times New Roman" w:cs="Times New Roman"/>
          <w:sz w:val="24"/>
          <w:szCs w:val="24"/>
        </w:rPr>
        <w:t xml:space="preserve"> predominantly</w:t>
      </w:r>
      <w:r w:rsidR="005E2E2C" w:rsidRPr="007818CF">
        <w:rPr>
          <w:rFonts w:ascii="Times New Roman" w:hAnsi="Times New Roman" w:cs="Times New Roman"/>
          <w:sz w:val="24"/>
          <w:szCs w:val="24"/>
        </w:rPr>
        <w:t xml:space="preserve"> female participants. </w:t>
      </w:r>
      <w:r w:rsidR="00695908" w:rsidRPr="007818CF">
        <w:rPr>
          <w:rFonts w:ascii="Times New Roman" w:hAnsi="Times New Roman" w:cs="Times New Roman"/>
          <w:sz w:val="24"/>
          <w:szCs w:val="24"/>
        </w:rPr>
        <w:t>Most studies only recruited female participants, for</w:t>
      </w:r>
      <w:r w:rsidR="00705919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695908" w:rsidRPr="007818CF">
        <w:rPr>
          <w:rFonts w:ascii="Times New Roman" w:hAnsi="Times New Roman" w:cs="Times New Roman"/>
          <w:sz w:val="24"/>
          <w:szCs w:val="24"/>
        </w:rPr>
        <w:t xml:space="preserve">varying </w:t>
      </w:r>
      <w:r w:rsidR="00E373D3" w:rsidRPr="007818CF">
        <w:rPr>
          <w:rFonts w:ascii="Times New Roman" w:hAnsi="Times New Roman" w:cs="Times New Roman"/>
          <w:sz w:val="24"/>
          <w:szCs w:val="24"/>
        </w:rPr>
        <w:t xml:space="preserve">reasons including gender differences in </w:t>
      </w:r>
      <w:r w:rsidR="00361D5B" w:rsidRPr="007818CF">
        <w:rPr>
          <w:rFonts w:ascii="Times New Roman" w:hAnsi="Times New Roman" w:cs="Times New Roman"/>
          <w:sz w:val="24"/>
          <w:szCs w:val="24"/>
        </w:rPr>
        <w:t xml:space="preserve">craving and eating behaviours </w:t>
      </w:r>
      <w:r w:rsidR="00361D5B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45219D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urton&lt;/Author&gt;&lt;Year&gt;2007&lt;/Year&gt;&lt;RecNum&gt;14864&lt;/RecNum&gt;&lt;DisplayText&gt;(Burton, J. Smit, &amp;amp; J. Lightowler, 2007)&lt;/DisplayText&gt;&lt;record&gt;&lt;rec-number&gt;14864&lt;/rec-number&gt;&lt;foreign-keys&gt;&lt;key app="EN" db-id="esezwvzwos9eeber9f5vfd9jwr905wpt9s0p" timestamp="1484156551"&gt;14864&lt;/key&gt;&lt;/foreign-keys&gt;&lt;ref-type name="Journal Article"&gt;17&lt;/ref-type&gt;&lt;contributors&gt;&lt;authors&gt;&lt;author&gt;Burton, Pat&lt;/author&gt;&lt;author&gt;J. Smit, Hendrik&lt;/author&gt;&lt;author&gt;J. Lightowler, Helen&lt;/author&gt;&lt;/authors&gt;&lt;/contributors&gt;&lt;titles&gt;&lt;title&gt;The influence of restrained and external eating patterns on overeating&lt;/title&gt;&lt;secondary-title&gt;Appetite&lt;/secondary-title&gt;&lt;/titles&gt;&lt;periodical&gt;&lt;full-title&gt;Appetite&lt;/full-title&gt;&lt;/periodical&gt;&lt;pages&gt;191-197&lt;/pages&gt;&lt;volume&gt;49&lt;/volume&gt;&lt;number&gt;1&lt;/number&gt;&lt;keywords&gt;&lt;keyword&gt;Food craving&lt;/keyword&gt;&lt;keyword&gt;Externality&lt;/keyword&gt;&lt;keyword&gt;Mediation&lt;/keyword&gt;&lt;keyword&gt;Restraint&lt;/keyword&gt;&lt;keyword&gt;Body mass index (BMI)&lt;/keyword&gt;&lt;keyword&gt;Carbohydrates&lt;/keyword&gt;&lt;keyword&gt;Sweet foods&lt;/keyword&gt;&lt;keyword&gt;Fats&lt;/keyword&gt;&lt;keyword&gt;Fast-food fats&lt;/keyword&gt;&lt;/keywords&gt;&lt;dates&gt;&lt;year&gt;2007&lt;/year&gt;&lt;pub-dates&gt;&lt;date&gt;7//&lt;/date&gt;&lt;/pub-dates&gt;&lt;/dates&gt;&lt;isbn&gt;0195-6663&lt;/isbn&gt;&lt;urls&gt;&lt;related-urls&gt;&lt;url&gt;http://www.sciencedirect.com/science/article/pii/S0195666307000128&lt;/url&gt;&lt;/related-urls&gt;&lt;/urls&gt;&lt;electronic-resource-num&gt;http://dx.doi.org/10.1016/j.appet.2007.01.007&lt;/electronic-resource-num&gt;&lt;/record&gt;&lt;/Cite&gt;&lt;/EndNote&gt;</w:instrText>
      </w:r>
      <w:r w:rsidR="00361D5B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5602CE" w:rsidRPr="007818CF">
        <w:rPr>
          <w:rFonts w:ascii="Times New Roman" w:hAnsi="Times New Roman" w:cs="Times New Roman"/>
          <w:noProof/>
          <w:sz w:val="24"/>
          <w:szCs w:val="24"/>
        </w:rPr>
        <w:t xml:space="preserve">(Burton, Smit, &amp; </w:t>
      </w:r>
      <w:r w:rsidR="0045219D" w:rsidRPr="007818CF">
        <w:rPr>
          <w:rFonts w:ascii="Times New Roman" w:hAnsi="Times New Roman" w:cs="Times New Roman"/>
          <w:noProof/>
          <w:sz w:val="24"/>
          <w:szCs w:val="24"/>
        </w:rPr>
        <w:t>Lightowler, 2007)</w:t>
      </w:r>
      <w:r w:rsidR="00361D5B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361D5B" w:rsidRPr="007818CF">
        <w:rPr>
          <w:rFonts w:ascii="Times New Roman" w:hAnsi="Times New Roman" w:cs="Times New Roman"/>
          <w:sz w:val="24"/>
          <w:szCs w:val="24"/>
        </w:rPr>
        <w:t xml:space="preserve">, as well as </w:t>
      </w:r>
      <w:r w:rsidR="00E373D3" w:rsidRPr="007818CF">
        <w:rPr>
          <w:rFonts w:ascii="Times New Roman" w:hAnsi="Times New Roman" w:cs="Times New Roman"/>
          <w:sz w:val="24"/>
          <w:szCs w:val="24"/>
        </w:rPr>
        <w:t xml:space="preserve">cognitive performance </w:t>
      </w:r>
      <w:r w:rsidR="00E373D3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XZlcm1hbnM8L0F1dGhvcj48WWVhcj4yMDExPC9ZZWFy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</w:fldData>
        </w:fldChar>
      </w:r>
      <w:r w:rsidR="009A3433" w:rsidRPr="007818C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A3433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XZlcm1hbnM8L0F1dGhvcj48WWVhcj4yMDExPC9ZZWFy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</w:fldData>
        </w:fldChar>
      </w:r>
      <w:r w:rsidR="009A3433" w:rsidRPr="007818C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A3433" w:rsidRPr="007818CF">
        <w:rPr>
          <w:rFonts w:ascii="Times New Roman" w:hAnsi="Times New Roman" w:cs="Times New Roman"/>
          <w:sz w:val="24"/>
          <w:szCs w:val="24"/>
        </w:rPr>
      </w:r>
      <w:r w:rsidR="009A3433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E373D3" w:rsidRPr="007818CF">
        <w:rPr>
          <w:rFonts w:ascii="Times New Roman" w:hAnsi="Times New Roman" w:cs="Times New Roman"/>
          <w:sz w:val="24"/>
          <w:szCs w:val="24"/>
        </w:rPr>
      </w:r>
      <w:r w:rsidR="00E373D3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9A3433" w:rsidRPr="007818CF">
        <w:rPr>
          <w:rFonts w:ascii="Times New Roman" w:hAnsi="Times New Roman" w:cs="Times New Roman"/>
          <w:noProof/>
          <w:sz w:val="24"/>
          <w:szCs w:val="24"/>
        </w:rPr>
        <w:t>(Havermans, Giesen, Houben, &amp; Jansen, 2011; Nederkoorn, Baltus, Guerrieri, &amp; Wiers, 2009)</w:t>
      </w:r>
      <w:r w:rsidR="00E373D3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9A3433" w:rsidRPr="007818CF">
        <w:rPr>
          <w:rFonts w:ascii="Times New Roman" w:hAnsi="Times New Roman" w:cs="Times New Roman"/>
          <w:sz w:val="24"/>
          <w:szCs w:val="24"/>
        </w:rPr>
        <w:t xml:space="preserve">.  </w:t>
      </w:r>
      <w:r w:rsidR="007C57C7" w:rsidRPr="007818CF">
        <w:rPr>
          <w:rFonts w:ascii="Times New Roman" w:hAnsi="Times New Roman" w:cs="Times New Roman"/>
          <w:sz w:val="24"/>
          <w:szCs w:val="24"/>
        </w:rPr>
        <w:t>Furthermore</w:t>
      </w:r>
      <w:r w:rsidR="009A3433" w:rsidRPr="007818CF">
        <w:rPr>
          <w:rFonts w:ascii="Times New Roman" w:hAnsi="Times New Roman" w:cs="Times New Roman"/>
          <w:sz w:val="24"/>
          <w:szCs w:val="24"/>
        </w:rPr>
        <w:t xml:space="preserve">, studies </w:t>
      </w:r>
      <w:r w:rsidR="007C57C7" w:rsidRPr="007818CF">
        <w:rPr>
          <w:rFonts w:ascii="Times New Roman" w:hAnsi="Times New Roman" w:cs="Times New Roman"/>
          <w:sz w:val="24"/>
          <w:szCs w:val="24"/>
        </w:rPr>
        <w:t>tended to recruit</w:t>
      </w:r>
      <w:r w:rsidR="009A3433" w:rsidRPr="007818CF">
        <w:rPr>
          <w:rFonts w:ascii="Times New Roman" w:hAnsi="Times New Roman" w:cs="Times New Roman"/>
          <w:sz w:val="24"/>
          <w:szCs w:val="24"/>
        </w:rPr>
        <w:t xml:space="preserve"> healthy weight individuals</w:t>
      </w:r>
      <w:r w:rsidR="007C57C7" w:rsidRPr="007818CF">
        <w:rPr>
          <w:rFonts w:ascii="Times New Roman" w:hAnsi="Times New Roman" w:cs="Times New Roman"/>
          <w:sz w:val="24"/>
          <w:szCs w:val="24"/>
        </w:rPr>
        <w:t>, rather than individuals who were e</w:t>
      </w:r>
      <w:r w:rsidR="00CC5465" w:rsidRPr="007818CF">
        <w:rPr>
          <w:rFonts w:ascii="Times New Roman" w:hAnsi="Times New Roman" w:cs="Times New Roman"/>
          <w:sz w:val="24"/>
          <w:szCs w:val="24"/>
        </w:rPr>
        <w:t xml:space="preserve">xclusively overweight or obese. Finally, we did not </w:t>
      </w:r>
      <w:r w:rsidR="00594DA6" w:rsidRPr="007818CF">
        <w:rPr>
          <w:rFonts w:ascii="Times New Roman" w:hAnsi="Times New Roman" w:cs="Times New Roman"/>
          <w:sz w:val="24"/>
          <w:szCs w:val="24"/>
        </w:rPr>
        <w:t xml:space="preserve">include </w:t>
      </w:r>
      <w:r w:rsidR="00CC5465" w:rsidRPr="007818CF">
        <w:rPr>
          <w:rFonts w:ascii="Times New Roman" w:hAnsi="Times New Roman" w:cs="Times New Roman"/>
          <w:sz w:val="24"/>
          <w:szCs w:val="24"/>
        </w:rPr>
        <w:t xml:space="preserve">any studies </w:t>
      </w:r>
      <w:r w:rsidR="00D05CB1" w:rsidRPr="007818CF">
        <w:rPr>
          <w:rFonts w:ascii="Times New Roman" w:hAnsi="Times New Roman" w:cs="Times New Roman"/>
          <w:sz w:val="24"/>
          <w:szCs w:val="24"/>
        </w:rPr>
        <w:t xml:space="preserve">that investigated </w:t>
      </w:r>
      <w:r w:rsidR="00CC5465" w:rsidRPr="007818CF">
        <w:rPr>
          <w:rFonts w:ascii="Times New Roman" w:hAnsi="Times New Roman" w:cs="Times New Roman"/>
          <w:sz w:val="24"/>
          <w:szCs w:val="24"/>
        </w:rPr>
        <w:t>cognitive training in clinical populations</w:t>
      </w:r>
      <w:r w:rsidR="0024043E" w:rsidRPr="007818CF">
        <w:rPr>
          <w:rFonts w:ascii="Times New Roman" w:hAnsi="Times New Roman" w:cs="Times New Roman"/>
          <w:sz w:val="24"/>
          <w:szCs w:val="24"/>
        </w:rPr>
        <w:t xml:space="preserve"> such as individuals with eating disorders</w:t>
      </w:r>
      <w:r w:rsidR="00CC5465" w:rsidRPr="007818CF">
        <w:rPr>
          <w:rFonts w:ascii="Times New Roman" w:hAnsi="Times New Roman" w:cs="Times New Roman"/>
          <w:sz w:val="24"/>
          <w:szCs w:val="24"/>
        </w:rPr>
        <w:t xml:space="preserve">. </w:t>
      </w:r>
      <w:r w:rsidR="00864B82" w:rsidRPr="007818CF">
        <w:rPr>
          <w:rFonts w:ascii="Times New Roman" w:hAnsi="Times New Roman" w:cs="Times New Roman"/>
          <w:sz w:val="24"/>
          <w:szCs w:val="24"/>
        </w:rPr>
        <w:t xml:space="preserve">We </w:t>
      </w:r>
      <w:r w:rsidR="0054221D" w:rsidRPr="007818CF">
        <w:rPr>
          <w:rFonts w:ascii="Times New Roman" w:hAnsi="Times New Roman" w:cs="Times New Roman"/>
          <w:sz w:val="24"/>
          <w:szCs w:val="24"/>
        </w:rPr>
        <w:t>review and synthesise</w:t>
      </w:r>
      <w:r w:rsidR="00864B82" w:rsidRPr="007818CF">
        <w:rPr>
          <w:rFonts w:ascii="Times New Roman" w:hAnsi="Times New Roman" w:cs="Times New Roman"/>
          <w:sz w:val="24"/>
          <w:szCs w:val="24"/>
        </w:rPr>
        <w:t xml:space="preserve"> the main findings for each type of training below. </w:t>
      </w:r>
    </w:p>
    <w:p w14:paraId="729E451D" w14:textId="4F55684B" w:rsidR="000B048E" w:rsidRPr="007818CF" w:rsidRDefault="00B5335C" w:rsidP="000419DD">
      <w:pPr>
        <w:spacing w:line="480" w:lineRule="auto"/>
        <w:outlineLvl w:val="0"/>
        <w:rPr>
          <w:rFonts w:ascii="Times New Roman" w:hAnsi="Times New Roman" w:cs="Times New Roman"/>
          <w:b/>
          <w:sz w:val="24"/>
          <w:szCs w:val="24"/>
        </w:rPr>
      </w:pPr>
      <w:r w:rsidRPr="007818CF">
        <w:rPr>
          <w:rFonts w:ascii="Times New Roman" w:hAnsi="Times New Roman" w:cs="Times New Roman"/>
          <w:b/>
          <w:sz w:val="24"/>
          <w:szCs w:val="24"/>
        </w:rPr>
        <w:t>Interventions that aim to improve the capacity of reflective processes</w:t>
      </w:r>
    </w:p>
    <w:p w14:paraId="0E9BB1DB" w14:textId="65A52DA1" w:rsidR="00874323" w:rsidRPr="007818CF" w:rsidRDefault="00874323" w:rsidP="000419DD">
      <w:pPr>
        <w:spacing w:line="480" w:lineRule="auto"/>
        <w:outlineLvl w:val="0"/>
        <w:rPr>
          <w:rFonts w:ascii="Times New Roman" w:hAnsi="Times New Roman" w:cs="Times New Roman"/>
          <w:b/>
          <w:i/>
          <w:sz w:val="24"/>
          <w:szCs w:val="24"/>
        </w:rPr>
      </w:pPr>
      <w:r w:rsidRPr="007818CF">
        <w:rPr>
          <w:rFonts w:ascii="Times New Roman" w:hAnsi="Times New Roman" w:cs="Times New Roman"/>
          <w:b/>
          <w:i/>
          <w:sz w:val="24"/>
          <w:szCs w:val="24"/>
        </w:rPr>
        <w:t xml:space="preserve"> </w:t>
      </w:r>
      <w:r w:rsidR="00880294" w:rsidRPr="007818CF">
        <w:rPr>
          <w:rFonts w:ascii="Times New Roman" w:hAnsi="Times New Roman" w:cs="Times New Roman"/>
          <w:b/>
          <w:i/>
          <w:sz w:val="24"/>
          <w:szCs w:val="24"/>
        </w:rPr>
        <w:t xml:space="preserve">Generalised </w:t>
      </w:r>
      <w:r w:rsidRPr="007818CF">
        <w:rPr>
          <w:rFonts w:ascii="Times New Roman" w:hAnsi="Times New Roman" w:cs="Times New Roman"/>
          <w:b/>
          <w:i/>
          <w:sz w:val="24"/>
          <w:szCs w:val="24"/>
        </w:rPr>
        <w:t>Inhibitory control training (</w:t>
      </w:r>
      <w:r w:rsidR="00880294" w:rsidRPr="007818CF">
        <w:rPr>
          <w:rFonts w:ascii="Times New Roman" w:hAnsi="Times New Roman" w:cs="Times New Roman"/>
          <w:b/>
          <w:i/>
          <w:sz w:val="24"/>
          <w:szCs w:val="24"/>
        </w:rPr>
        <w:t>g</w:t>
      </w:r>
      <w:r w:rsidR="005C7D38" w:rsidRPr="007818CF">
        <w:rPr>
          <w:rFonts w:ascii="Times New Roman" w:hAnsi="Times New Roman" w:cs="Times New Roman"/>
          <w:b/>
          <w:i/>
          <w:sz w:val="24"/>
          <w:szCs w:val="24"/>
        </w:rPr>
        <w:t>eneral</w:t>
      </w:r>
      <w:r w:rsidRPr="007818CF">
        <w:rPr>
          <w:rFonts w:ascii="Times New Roman" w:hAnsi="Times New Roman" w:cs="Times New Roman"/>
          <w:b/>
          <w:i/>
          <w:sz w:val="24"/>
          <w:szCs w:val="24"/>
        </w:rPr>
        <w:t>-IC</w:t>
      </w:r>
      <w:r w:rsidR="00041D06" w:rsidRPr="007818CF">
        <w:rPr>
          <w:rFonts w:ascii="Times New Roman" w:hAnsi="Times New Roman" w:cs="Times New Roman"/>
          <w:b/>
          <w:i/>
          <w:sz w:val="24"/>
          <w:szCs w:val="24"/>
        </w:rPr>
        <w:t>T</w:t>
      </w:r>
      <w:r w:rsidRPr="007818CF">
        <w:rPr>
          <w:rFonts w:ascii="Times New Roman" w:hAnsi="Times New Roman" w:cs="Times New Roman"/>
          <w:b/>
          <w:i/>
          <w:sz w:val="24"/>
          <w:szCs w:val="24"/>
        </w:rPr>
        <w:t>)</w:t>
      </w:r>
    </w:p>
    <w:p w14:paraId="5466EE67" w14:textId="7C543BE2" w:rsidR="007A7603" w:rsidRPr="007818CF" w:rsidRDefault="00874323" w:rsidP="00874323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sz w:val="24"/>
          <w:szCs w:val="24"/>
        </w:rPr>
        <w:t xml:space="preserve">Inhibitory control is the ability to stop, change or delay a response that is no longer appropriate </w:t>
      </w:r>
      <w:r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ogan&lt;/Author&gt;&lt;Year&gt;1984&lt;/Year&gt;&lt;RecNum&gt;13614&lt;/RecNum&gt;&lt;DisplayText&gt;(Logan, Cowan, &amp;amp; Davis, 1984)&lt;/DisplayText&gt;&lt;record&gt;&lt;rec-number&gt;13614&lt;/rec-number&gt;&lt;foreign-keys&gt;&lt;key app="EN" db-id="esezwvzwos9eeber9f5vfd9jwr905wpt9s0p" timestamp="0"&gt;13614&lt;/key&gt;&lt;/foreign-keys&gt;&lt;ref-type name="Journal Article"&gt;17&lt;/ref-type&gt;&lt;contributors&gt;&lt;authors&gt;&lt;author&gt;Logan, G. D.&lt;/author&gt;&lt;author&gt;Cowan, W. B.&lt;/author&gt;&lt;author&gt;Davis, K. A.&lt;/author&gt;&lt;/authors&gt;&lt;/contributors&gt;&lt;titles&gt;&lt;title&gt;On the ability to inhibit simple and choice reaction time responses: a model and a method&lt;/title&gt;&lt;secondary-title&gt;Journal of Experimental Psychology: Human Perception and Performance&lt;/secondary-title&gt;&lt;/titles&gt;&lt;periodical&gt;&lt;full-title&gt;Journal of Experimental Psychology: Human Perception and Performance&lt;/full-title&gt;&lt;/periodical&gt;&lt;pages&gt;276-291&lt;/pages&gt;&lt;volume&gt;10&lt;/volume&gt;&lt;number&gt;2&lt;/number&gt;&lt;dates&gt;&lt;year&gt;1984&lt;/year&gt;&lt;/dates&gt;&lt;urls&gt;&lt;related-urls&gt;&lt;url&gt;http://www.scopus.com/scopus/inward/record.url?eid=2-s2.0-0021414449&amp;amp;partnerID=40&lt;/url&gt;&lt;/related-urls&gt;&lt;/urls&gt;&lt;/record&gt;&lt;/Cite&gt;&lt;/EndNote&gt;</w:instrText>
      </w:r>
      <w:r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Pr="007818CF">
        <w:rPr>
          <w:rFonts w:ascii="Times New Roman" w:hAnsi="Times New Roman" w:cs="Times New Roman"/>
          <w:noProof/>
          <w:sz w:val="24"/>
          <w:szCs w:val="24"/>
        </w:rPr>
        <w:t>(Logan, Cowan, &amp; Davis, 1984)</w:t>
      </w:r>
      <w:r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Pr="007818CF">
        <w:rPr>
          <w:rFonts w:ascii="Times New Roman" w:hAnsi="Times New Roman" w:cs="Times New Roman"/>
          <w:sz w:val="24"/>
          <w:szCs w:val="24"/>
        </w:rPr>
        <w:t xml:space="preserve">, and is </w:t>
      </w:r>
      <w:r w:rsidR="000B048E" w:rsidRPr="007818CF">
        <w:rPr>
          <w:rFonts w:ascii="Times New Roman" w:hAnsi="Times New Roman" w:cs="Times New Roman"/>
          <w:sz w:val="24"/>
          <w:szCs w:val="24"/>
        </w:rPr>
        <w:t>thought to be a key construct in self-regulation</w:t>
      </w:r>
      <w:r w:rsidR="00A653C4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A653C4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A653C4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umeister&lt;/Author&gt;&lt;Year&gt;2014&lt;/Year&gt;&lt;RecNum&gt;14476&lt;/RecNum&gt;&lt;DisplayText&gt;(Baumeister, 2014)&lt;/DisplayText&gt;&lt;record&gt;&lt;rec-number&gt;14476&lt;/rec-number&gt;&lt;foreign-keys&gt;&lt;key app="EN" db-id="esezwvzwos9eeber9f5vfd9jwr905wpt9s0p" timestamp="1425487669"&gt;14476&lt;/key&gt;&lt;/foreign-keys&gt;&lt;ref-type name="Journal Article"&gt;17&lt;/ref-type&gt;&lt;contributors&gt;&lt;authors&gt;&lt;author&gt;Baumeister, R. F.&lt;/author&gt;&lt;/authors&gt;&lt;/contributors&gt;&lt;titles&gt;&lt;title&gt;Self-regulation, ego depletion, and inhibition&lt;/title&gt;&lt;secondary-title&gt;Neuropsychologia&lt;/secondary-title&gt;&lt;/titles&gt;&lt;periodical&gt;&lt;full-title&gt;Neuropsychologia&lt;/full-title&gt;&lt;/periodical&gt;&lt;pages&gt;313-319&lt;/pages&gt;&lt;volume&gt;65&lt;/volume&gt;&lt;dates&gt;&lt;year&gt;2014&lt;/year&gt;&lt;/dates&gt;&lt;urls&gt;&lt;related-urls&gt;&lt;url&gt;http://www.scopus.com/inward/record.url?eid=2-s2.0-84914177404&amp;amp;partnerID=40&amp;amp;md5=2bf6d2969007374333fd37b4d84e7921&lt;/url&gt;&lt;/related-urls&gt;&lt;/urls&gt;&lt;electronic-resource-num&gt;10.1016/j.neuropsychologia.2014.08.012&lt;/electronic-resource-num&gt;&lt;remote-database-name&gt;Scopus&lt;/remote-database-name&gt;&lt;/record&gt;&lt;/Cite&gt;&lt;/EndNote&gt;</w:instrText>
      </w:r>
      <w:r w:rsidR="00A653C4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A653C4" w:rsidRPr="007818CF">
        <w:rPr>
          <w:rFonts w:ascii="Times New Roman" w:hAnsi="Times New Roman" w:cs="Times New Roman"/>
          <w:noProof/>
          <w:sz w:val="24"/>
          <w:szCs w:val="24"/>
        </w:rPr>
        <w:t>(Baumeister, 2014)</w:t>
      </w:r>
      <w:r w:rsidR="00A653C4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0B048E" w:rsidRPr="007818CF">
        <w:rPr>
          <w:rFonts w:ascii="Times New Roman" w:hAnsi="Times New Roman" w:cs="Times New Roman"/>
          <w:sz w:val="24"/>
          <w:szCs w:val="24"/>
        </w:rPr>
        <w:t xml:space="preserve">. </w:t>
      </w:r>
      <w:r w:rsidR="00316333" w:rsidRPr="007818CF">
        <w:rPr>
          <w:rFonts w:ascii="Times New Roman" w:hAnsi="Times New Roman" w:cs="Times New Roman"/>
          <w:sz w:val="24"/>
          <w:szCs w:val="24"/>
        </w:rPr>
        <w:t xml:space="preserve">Inhibition can be measured in the laboratory using the Stop-Signal or Go/No-Go tasks </w:t>
      </w:r>
      <w:r w:rsidR="00316333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316333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erbruggen&lt;/Author&gt;&lt;Year&gt;2008&lt;/Year&gt;&lt;RecNum&gt;14228&lt;/RecNum&gt;&lt;DisplayText&gt;(Verbruggen &amp;amp; Logan, 2008)&lt;/DisplayText&gt;&lt;record&gt;&lt;rec-number&gt;14228&lt;/rec-number&gt;&lt;foreign-keys&gt;&lt;key app="EN" db-id="esezwvzwos9eeber9f5vfd9jwr905wpt9s0p" timestamp="1397141859"&gt;14228&lt;/key&gt;&lt;/foreign-keys&gt;&lt;ref-type name="Journal Article"&gt;17&lt;/ref-type&gt;&lt;contributors&gt;&lt;authors&gt;&lt;author&gt;Verbruggen, F.&lt;/author&gt;&lt;author&gt;Logan, G. D.&lt;/author&gt;&lt;/authors&gt;&lt;/contributors&gt;&lt;titles&gt;&lt;title&gt;Automatic and Controlled Response Inhibition: Associative Learning in the Go/No-Go and Stop-Signal Paradigms&lt;/title&gt;&lt;secondary-title&gt;Journal of Experimental Psychology: General&lt;/secondary-title&gt;&lt;/titles&gt;&lt;periodical&gt;&lt;full-title&gt;Journal of Experimental Psychology: General&lt;/full-title&gt;&lt;/periodical&gt;&lt;pages&gt;649-672&lt;/pages&gt;&lt;volume&gt;137&lt;/volume&gt;&lt;number&gt;4&lt;/number&gt;&lt;dates&gt;&lt;year&gt;2008&lt;/year&gt;&lt;/dates&gt;&lt;urls&gt;&lt;related-urls&gt;&lt;url&gt;http://www.scopus.com/inward/record.url?eid=2-s2.0-57349126841&amp;amp;partnerID=40&amp;amp;md5=2a0b9c932264de6011c1d79be228d2b7&lt;/url&gt;&lt;/related-urls&gt;&lt;/urls&gt;&lt;/record&gt;&lt;/Cite&gt;&lt;/EndNote&gt;</w:instrText>
      </w:r>
      <w:r w:rsidR="00316333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316333" w:rsidRPr="007818CF">
        <w:rPr>
          <w:rFonts w:ascii="Times New Roman" w:hAnsi="Times New Roman" w:cs="Times New Roman"/>
          <w:noProof/>
          <w:sz w:val="24"/>
          <w:szCs w:val="24"/>
        </w:rPr>
        <w:t>(Verbruggen &amp; Logan, 2008)</w:t>
      </w:r>
      <w:r w:rsidR="00316333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316333" w:rsidRPr="007818CF">
        <w:rPr>
          <w:rFonts w:ascii="Times New Roman" w:hAnsi="Times New Roman" w:cs="Times New Roman"/>
          <w:sz w:val="24"/>
          <w:szCs w:val="24"/>
        </w:rPr>
        <w:t>, which involve overriding a pre-potent respo</w:t>
      </w:r>
      <w:r w:rsidR="00D479F4" w:rsidRPr="007818CF">
        <w:rPr>
          <w:rFonts w:ascii="Times New Roman" w:hAnsi="Times New Roman" w:cs="Times New Roman"/>
          <w:sz w:val="24"/>
          <w:szCs w:val="24"/>
        </w:rPr>
        <w:t xml:space="preserve">nse </w:t>
      </w:r>
      <w:r w:rsidR="001123D9" w:rsidRPr="007818CF">
        <w:rPr>
          <w:rFonts w:ascii="Times New Roman" w:hAnsi="Times New Roman" w:cs="Times New Roman"/>
          <w:sz w:val="24"/>
          <w:szCs w:val="24"/>
        </w:rPr>
        <w:t xml:space="preserve">when signalled to inhibit behaviour by </w:t>
      </w:r>
      <w:r w:rsidR="00D479F4" w:rsidRPr="007818CF">
        <w:rPr>
          <w:rFonts w:ascii="Times New Roman" w:hAnsi="Times New Roman" w:cs="Times New Roman"/>
          <w:sz w:val="24"/>
          <w:szCs w:val="24"/>
        </w:rPr>
        <w:t>an environmental cue</w:t>
      </w:r>
      <w:r w:rsidR="007A7603" w:rsidRPr="007818CF">
        <w:rPr>
          <w:rFonts w:ascii="Times New Roman" w:hAnsi="Times New Roman" w:cs="Times New Roman"/>
          <w:sz w:val="24"/>
          <w:szCs w:val="24"/>
        </w:rPr>
        <w:t xml:space="preserve">. Laboratory evidence supports the role of </w:t>
      </w:r>
      <w:r w:rsidR="00D479F4" w:rsidRPr="007818CF">
        <w:rPr>
          <w:rFonts w:ascii="Times New Roman" w:hAnsi="Times New Roman" w:cs="Times New Roman"/>
          <w:sz w:val="24"/>
          <w:szCs w:val="24"/>
        </w:rPr>
        <w:t xml:space="preserve">inhibition in overweight </w:t>
      </w:r>
      <w:r w:rsidR="00D74450" w:rsidRPr="007818CF">
        <w:rPr>
          <w:rFonts w:ascii="Times New Roman" w:hAnsi="Times New Roman" w:cs="Times New Roman"/>
          <w:sz w:val="24"/>
          <w:szCs w:val="24"/>
        </w:rPr>
        <w:t xml:space="preserve">and </w:t>
      </w:r>
      <w:r w:rsidR="00D479F4" w:rsidRPr="007818CF">
        <w:rPr>
          <w:rFonts w:ascii="Times New Roman" w:hAnsi="Times New Roman" w:cs="Times New Roman"/>
          <w:sz w:val="24"/>
          <w:szCs w:val="24"/>
        </w:rPr>
        <w:t>obesity</w:t>
      </w:r>
      <w:r w:rsidR="007A7603" w:rsidRPr="007818CF">
        <w:rPr>
          <w:rFonts w:ascii="Times New Roman" w:hAnsi="Times New Roman" w:cs="Times New Roman"/>
          <w:sz w:val="24"/>
          <w:szCs w:val="24"/>
        </w:rPr>
        <w:t>.</w:t>
      </w:r>
      <w:r w:rsidR="001D59A1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7A7603" w:rsidRPr="007818CF">
        <w:rPr>
          <w:rFonts w:ascii="Times New Roman" w:hAnsi="Times New Roman" w:cs="Times New Roman"/>
          <w:sz w:val="24"/>
          <w:szCs w:val="24"/>
        </w:rPr>
        <w:t>Nederkoorn et al</w:t>
      </w:r>
      <w:r w:rsidR="00865A8A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865A8A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TmVkZXJrb29ybjwvQXV0aG9y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</w:fldData>
        </w:fldChar>
      </w:r>
      <w:r w:rsidR="0045219D" w:rsidRPr="007818C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5219D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TmVkZXJrb29ybjwvQXV0aG9y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</w:fldData>
        </w:fldChar>
      </w:r>
      <w:r w:rsidR="0045219D" w:rsidRPr="007818C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5219D" w:rsidRPr="007818CF">
        <w:rPr>
          <w:rFonts w:ascii="Times New Roman" w:hAnsi="Times New Roman" w:cs="Times New Roman"/>
          <w:sz w:val="24"/>
          <w:szCs w:val="24"/>
        </w:rPr>
      </w:r>
      <w:r w:rsidR="0045219D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865A8A" w:rsidRPr="007818CF">
        <w:rPr>
          <w:rFonts w:ascii="Times New Roman" w:hAnsi="Times New Roman" w:cs="Times New Roman"/>
          <w:sz w:val="24"/>
          <w:szCs w:val="24"/>
        </w:rPr>
      </w:r>
      <w:r w:rsidR="00865A8A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45219D" w:rsidRPr="007818CF">
        <w:rPr>
          <w:rFonts w:ascii="Times New Roman" w:hAnsi="Times New Roman" w:cs="Times New Roman"/>
          <w:noProof/>
          <w:sz w:val="24"/>
          <w:szCs w:val="24"/>
        </w:rPr>
        <w:t>(2006; 2006)</w:t>
      </w:r>
      <w:r w:rsidR="00865A8A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7A7603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865A8A" w:rsidRPr="007818CF">
        <w:rPr>
          <w:rFonts w:ascii="Times New Roman" w:hAnsi="Times New Roman" w:cs="Times New Roman"/>
          <w:sz w:val="24"/>
          <w:szCs w:val="24"/>
        </w:rPr>
        <w:t xml:space="preserve">demonstrated that </w:t>
      </w:r>
      <w:r w:rsidR="00212BFC" w:rsidRPr="007818CF">
        <w:rPr>
          <w:rFonts w:ascii="Times New Roman" w:hAnsi="Times New Roman" w:cs="Times New Roman"/>
          <w:sz w:val="24"/>
          <w:szCs w:val="24"/>
        </w:rPr>
        <w:t xml:space="preserve">individuals who are </w:t>
      </w:r>
      <w:r w:rsidR="00865A8A" w:rsidRPr="007818CF">
        <w:rPr>
          <w:rFonts w:ascii="Times New Roman" w:hAnsi="Times New Roman" w:cs="Times New Roman"/>
          <w:sz w:val="24"/>
          <w:szCs w:val="24"/>
        </w:rPr>
        <w:t xml:space="preserve">obese </w:t>
      </w:r>
      <w:r w:rsidR="00D479F4" w:rsidRPr="007818CF">
        <w:rPr>
          <w:rFonts w:ascii="Times New Roman" w:hAnsi="Times New Roman" w:cs="Times New Roman"/>
          <w:sz w:val="24"/>
          <w:szCs w:val="24"/>
        </w:rPr>
        <w:t>exhibit</w:t>
      </w:r>
      <w:r w:rsidR="00865A8A" w:rsidRPr="007818CF">
        <w:rPr>
          <w:rFonts w:ascii="Times New Roman" w:hAnsi="Times New Roman" w:cs="Times New Roman"/>
          <w:sz w:val="24"/>
          <w:szCs w:val="24"/>
        </w:rPr>
        <w:t xml:space="preserve"> impaired inhibitory control compared to normal weight</w:t>
      </w:r>
      <w:r w:rsidR="00212BFC" w:rsidRPr="007818CF">
        <w:rPr>
          <w:rFonts w:ascii="Times New Roman" w:hAnsi="Times New Roman" w:cs="Times New Roman"/>
          <w:sz w:val="24"/>
          <w:szCs w:val="24"/>
        </w:rPr>
        <w:t xml:space="preserve"> individuals</w:t>
      </w:r>
      <w:r w:rsidR="0023462D" w:rsidRPr="007818CF">
        <w:rPr>
          <w:rFonts w:ascii="Times New Roman" w:hAnsi="Times New Roman" w:cs="Times New Roman"/>
          <w:sz w:val="24"/>
          <w:szCs w:val="24"/>
        </w:rPr>
        <w:t>, and l</w:t>
      </w:r>
      <w:r w:rsidR="00865A8A" w:rsidRPr="007818CF">
        <w:rPr>
          <w:rFonts w:ascii="Times New Roman" w:hAnsi="Times New Roman" w:cs="Times New Roman"/>
          <w:sz w:val="24"/>
          <w:szCs w:val="24"/>
        </w:rPr>
        <w:t xml:space="preserve">ongitudinal </w:t>
      </w:r>
      <w:r w:rsidR="0023462D" w:rsidRPr="007818CF">
        <w:rPr>
          <w:rFonts w:ascii="Times New Roman" w:hAnsi="Times New Roman" w:cs="Times New Roman"/>
          <w:sz w:val="24"/>
          <w:szCs w:val="24"/>
        </w:rPr>
        <w:t>research</w:t>
      </w:r>
      <w:r w:rsidR="00865A8A" w:rsidRPr="007818CF">
        <w:rPr>
          <w:rFonts w:ascii="Times New Roman" w:hAnsi="Times New Roman" w:cs="Times New Roman"/>
          <w:sz w:val="24"/>
          <w:szCs w:val="24"/>
        </w:rPr>
        <w:t xml:space="preserve"> suggests that poor inhibitory control predicts subsequent weight gain and weight-status in adolescence </w:t>
      </w:r>
      <w:r w:rsidR="00865A8A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865A8A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nzman&lt;/Author&gt;&lt;Year&gt;2009&lt;/Year&gt;&lt;RecNum&gt;14761&lt;/RecNum&gt;&lt;DisplayText&gt;(Anzman &amp;amp; Birch, 2009)&lt;/DisplayText&gt;&lt;record&gt;&lt;rec-number&gt;14761&lt;/rec-number&gt;&lt;foreign-keys&gt;&lt;key app="EN" db-id="esezwvzwos9eeber9f5vfd9jwr905wpt9s0p" timestamp="1470997343"&gt;14761&lt;/key&gt;&lt;/foreign-keys&gt;&lt;ref-type name="Journal Article"&gt;17&lt;/ref-type&gt;&lt;contributors&gt;&lt;authors&gt;&lt;author&gt;Anzman, S. L.&lt;/author&gt;&lt;author&gt;Birch, L. L.&lt;/author&gt;&lt;/authors&gt;&lt;/contributors&gt;&lt;titles&gt;&lt;title&gt;Low Inhibitory Control and Restrictive Feeding Practices Predict Weight Outcomes&lt;/title&gt;&lt;secondary-title&gt;Journal of Pediatrics&lt;/secondary-title&gt;&lt;/titles&gt;&lt;periodical&gt;&lt;full-title&gt;Journal of Pediatrics&lt;/full-title&gt;&lt;/periodical&gt;&lt;pages&gt;651-656&lt;/pages&gt;&lt;volume&gt;155&lt;/volume&gt;&lt;number&gt;5&lt;/number&gt;&lt;dates&gt;&lt;year&gt;2009&lt;/year&gt;&lt;/dates&gt;&lt;work-type&gt;Article&lt;/work-type&gt;&lt;urls&gt;&lt;related-urls&gt;&lt;url&gt;https://www.scopus.com/inward/record.uri?eid=2-s2.0-71749103631&amp;amp;partnerID=40&amp;amp;md5=8ed2f4ac45d85965dd830d504ab5fbf8&lt;/url&gt;&lt;/related-urls&gt;&lt;/urls&gt;&lt;electronic-resource-num&gt;10.1016/j.jpeds.2009.04.052&lt;/electronic-resource-num&gt;&lt;remote-database-name&gt;Scopus&lt;/remote-database-name&gt;&lt;/record&gt;&lt;/Cite&gt;&lt;/EndNote&gt;</w:instrText>
      </w:r>
      <w:r w:rsidR="00865A8A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865A8A" w:rsidRPr="007818CF">
        <w:rPr>
          <w:rFonts w:ascii="Times New Roman" w:hAnsi="Times New Roman" w:cs="Times New Roman"/>
          <w:noProof/>
          <w:sz w:val="24"/>
          <w:szCs w:val="24"/>
        </w:rPr>
        <w:t>(Anzman &amp; Birch, 2009)</w:t>
      </w:r>
      <w:r w:rsidR="00865A8A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865A8A" w:rsidRPr="007818CF">
        <w:rPr>
          <w:rFonts w:ascii="Times New Roman" w:hAnsi="Times New Roman" w:cs="Times New Roman"/>
          <w:sz w:val="24"/>
          <w:szCs w:val="24"/>
        </w:rPr>
        <w:t xml:space="preserve"> and </w:t>
      </w:r>
      <w:r w:rsidR="0023462D" w:rsidRPr="007818CF">
        <w:rPr>
          <w:rFonts w:ascii="Times New Roman" w:hAnsi="Times New Roman" w:cs="Times New Roman"/>
          <w:sz w:val="24"/>
          <w:szCs w:val="24"/>
        </w:rPr>
        <w:t xml:space="preserve">weight-loss </w:t>
      </w:r>
      <w:r w:rsidR="00865A8A" w:rsidRPr="007818CF">
        <w:rPr>
          <w:rFonts w:ascii="Times New Roman" w:hAnsi="Times New Roman" w:cs="Times New Roman"/>
          <w:sz w:val="24"/>
          <w:szCs w:val="24"/>
        </w:rPr>
        <w:t>treatment outcome</w:t>
      </w:r>
      <w:r w:rsidR="0023462D" w:rsidRPr="007818CF">
        <w:rPr>
          <w:rFonts w:ascii="Times New Roman" w:hAnsi="Times New Roman" w:cs="Times New Roman"/>
          <w:sz w:val="24"/>
          <w:szCs w:val="24"/>
        </w:rPr>
        <w:t>s</w:t>
      </w:r>
      <w:r w:rsidR="00865A8A" w:rsidRPr="007818CF">
        <w:rPr>
          <w:rFonts w:ascii="Times New Roman" w:hAnsi="Times New Roman" w:cs="Times New Roman"/>
          <w:sz w:val="24"/>
          <w:szCs w:val="24"/>
        </w:rPr>
        <w:t xml:space="preserve"> in children </w:t>
      </w:r>
      <w:r w:rsidR="00865A8A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865A8A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ederkoorn&lt;/Author&gt;&lt;Year&gt;2006&lt;/Year&gt;&lt;RecNum&gt;12687&lt;/RecNum&gt;&lt;DisplayText&gt;(Nederkoorn, Braet, et al., 2006)&lt;/DisplayText&gt;&lt;record&gt;&lt;rec-number&gt;12687&lt;/rec-number&gt;&lt;foreign-keys&gt;&lt;key app="EN" db-id="esezwvzwos9eeber9f5vfd9jwr905wpt9s0p" timestamp="0"&gt;12687&lt;/key&gt;&lt;/foreign-keys&gt;&lt;ref-type name="Journal Article"&gt;17&lt;/ref-type&gt;&lt;contributors&gt;&lt;authors&gt;&lt;author&gt;Nederkoorn, C.&lt;/author&gt;&lt;author&gt;Braet, C.&lt;/author&gt;&lt;author&gt;Van Eijs, Y.&lt;/author&gt;&lt;author&gt;Tanghe, A.&lt;/author&gt;&lt;author&gt;Jansen, A.&lt;/author&gt;&lt;/authors&gt;&lt;/contributors&gt;&lt;auth-address&gt;Department of Experimental Psychology, Maastricht University, Netherlands&amp;#xD;Department of Developmental Personality and Social Psychology, Ghent University, Belgium&amp;#xD;Zeepreventorium, Health Centre De Haan, Belgium&lt;/auth-address&gt;&lt;titles&gt;&lt;title&gt;Why obese children cannot resist food: The role of impulsivity&lt;/title&gt;&lt;secondary-title&gt;Eating Behaviors&lt;/secondary-title&gt;&lt;/titles&gt;&lt;periodical&gt;&lt;full-title&gt;Eating Behaviors&lt;/full-title&gt;&lt;/periodical&gt;&lt;pages&gt;315-322&lt;/pages&gt;&lt;volume&gt;7&lt;/volume&gt;&lt;number&gt;4&lt;/number&gt;&lt;keywords&gt;&lt;keyword&gt;Children&lt;/keyword&gt;&lt;keyword&gt;Impulsivity&lt;/keyword&gt;&lt;keyword&gt;Inhibitory control&lt;/keyword&gt;&lt;keyword&gt;Obesity&lt;/keyword&gt;&lt;keyword&gt;Sensitivity to reward&lt;/keyword&gt;&lt;/keywords&gt;&lt;dates&gt;&lt;year&gt;2006&lt;/year&gt;&lt;/dates&gt;&lt;urls&gt;&lt;related-urls&gt;&lt;url&gt;http://www.scopus.com/scopus/inward/record.url?eid=2-s2.0-33749997180&amp;amp;partnerID=40&lt;/url&gt;&lt;/related-urls&gt;&lt;/urls&gt;&lt;/record&gt;&lt;/Cite&gt;&lt;/EndNote&gt;</w:instrText>
      </w:r>
      <w:r w:rsidR="00865A8A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865A8A" w:rsidRPr="007818CF">
        <w:rPr>
          <w:rFonts w:ascii="Times New Roman" w:hAnsi="Times New Roman" w:cs="Times New Roman"/>
          <w:noProof/>
          <w:sz w:val="24"/>
          <w:szCs w:val="24"/>
        </w:rPr>
        <w:t>(Nederkoorn, Braet, et al., 2006)</w:t>
      </w:r>
      <w:r w:rsidR="00865A8A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865A8A" w:rsidRPr="007818CF">
        <w:rPr>
          <w:rFonts w:ascii="Times New Roman" w:hAnsi="Times New Roman" w:cs="Times New Roman"/>
          <w:sz w:val="24"/>
          <w:szCs w:val="24"/>
        </w:rPr>
        <w:t>.</w:t>
      </w:r>
    </w:p>
    <w:p w14:paraId="7C640535" w14:textId="4B6D6E14" w:rsidR="000B048E" w:rsidRPr="007818CF" w:rsidRDefault="00E64F6C" w:rsidP="00874323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sz w:val="24"/>
          <w:szCs w:val="24"/>
        </w:rPr>
        <w:t xml:space="preserve">The aim of general- ICT is to increase overall inhibitory control capacity, by training to often arbitrary cues. This is distinct from cue-specific ICT (described below) in which specific food-cues are paired with inhibitory responses to promote associative links between </w:t>
      </w:r>
      <w:r w:rsidRPr="007818CF">
        <w:rPr>
          <w:rFonts w:ascii="Times New Roman" w:hAnsi="Times New Roman" w:cs="Times New Roman"/>
          <w:sz w:val="24"/>
          <w:szCs w:val="24"/>
        </w:rPr>
        <w:lastRenderedPageBreak/>
        <w:t>food cues and engagement of inhibitory control</w:t>
      </w:r>
      <w:r w:rsidR="00041D06" w:rsidRPr="007818CF">
        <w:rPr>
          <w:rFonts w:ascii="Times New Roman" w:hAnsi="Times New Roman" w:cs="Times New Roman"/>
          <w:sz w:val="24"/>
          <w:szCs w:val="24"/>
        </w:rPr>
        <w:t xml:space="preserve">. </w:t>
      </w:r>
      <w:r w:rsidR="00DA0696" w:rsidRPr="007818CF">
        <w:rPr>
          <w:rFonts w:ascii="Times New Roman" w:hAnsi="Times New Roman" w:cs="Times New Roman"/>
          <w:sz w:val="24"/>
          <w:szCs w:val="24"/>
        </w:rPr>
        <w:t xml:space="preserve">We </w:t>
      </w:r>
      <w:r w:rsidR="00003FD5" w:rsidRPr="007818CF">
        <w:rPr>
          <w:rFonts w:ascii="Times New Roman" w:hAnsi="Times New Roman" w:cs="Times New Roman"/>
          <w:sz w:val="24"/>
          <w:szCs w:val="24"/>
        </w:rPr>
        <w:t xml:space="preserve">identified </w:t>
      </w:r>
      <w:r w:rsidR="00D377D8" w:rsidRPr="007818CF">
        <w:rPr>
          <w:rFonts w:ascii="Times New Roman" w:hAnsi="Times New Roman" w:cs="Times New Roman"/>
          <w:sz w:val="24"/>
          <w:szCs w:val="24"/>
        </w:rPr>
        <w:t>three</w:t>
      </w:r>
      <w:r w:rsidR="002B43C8" w:rsidRPr="007818CF">
        <w:rPr>
          <w:rFonts w:ascii="Times New Roman" w:hAnsi="Times New Roman" w:cs="Times New Roman"/>
          <w:sz w:val="24"/>
          <w:szCs w:val="24"/>
        </w:rPr>
        <w:t xml:space="preserve"> studies</w:t>
      </w:r>
      <w:r w:rsidR="000B048E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DA0696" w:rsidRPr="007818CF">
        <w:rPr>
          <w:rFonts w:ascii="Times New Roman" w:hAnsi="Times New Roman" w:cs="Times New Roman"/>
          <w:sz w:val="24"/>
          <w:szCs w:val="24"/>
        </w:rPr>
        <w:t xml:space="preserve">which </w:t>
      </w:r>
      <w:r w:rsidR="000B048E" w:rsidRPr="007818CF">
        <w:rPr>
          <w:rFonts w:ascii="Times New Roman" w:hAnsi="Times New Roman" w:cs="Times New Roman"/>
          <w:sz w:val="24"/>
          <w:szCs w:val="24"/>
        </w:rPr>
        <w:t>attempted to</w:t>
      </w:r>
      <w:r w:rsidR="00A653C4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9B03F1" w:rsidRPr="007818CF">
        <w:rPr>
          <w:rFonts w:ascii="Times New Roman" w:hAnsi="Times New Roman" w:cs="Times New Roman"/>
          <w:sz w:val="24"/>
          <w:szCs w:val="24"/>
        </w:rPr>
        <w:t>increase inhibitory control capacity</w:t>
      </w:r>
      <w:r w:rsidR="00DA0696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0B048E" w:rsidRPr="007818CF">
        <w:rPr>
          <w:rFonts w:ascii="Times New Roman" w:hAnsi="Times New Roman" w:cs="Times New Roman"/>
          <w:sz w:val="24"/>
          <w:szCs w:val="24"/>
        </w:rPr>
        <w:t xml:space="preserve">in the laboratory. </w:t>
      </w:r>
      <w:r w:rsidR="0059584B" w:rsidRPr="007818CF">
        <w:rPr>
          <w:rFonts w:ascii="Times New Roman" w:hAnsi="Times New Roman" w:cs="Times New Roman"/>
          <w:sz w:val="24"/>
          <w:szCs w:val="24"/>
        </w:rPr>
        <w:t xml:space="preserve">In one </w:t>
      </w:r>
      <w:r w:rsidR="003471A9" w:rsidRPr="007818CF">
        <w:rPr>
          <w:rFonts w:ascii="Times New Roman" w:hAnsi="Times New Roman" w:cs="Times New Roman"/>
          <w:sz w:val="24"/>
          <w:szCs w:val="24"/>
        </w:rPr>
        <w:t>study</w:t>
      </w:r>
      <w:r w:rsidR="0059584B" w:rsidRPr="007818CF">
        <w:rPr>
          <w:rFonts w:ascii="Times New Roman" w:hAnsi="Times New Roman" w:cs="Times New Roman"/>
          <w:sz w:val="24"/>
          <w:szCs w:val="24"/>
        </w:rPr>
        <w:t xml:space="preserve">, </w:t>
      </w:r>
      <w:r w:rsidR="00EF40D9" w:rsidRPr="007818CF">
        <w:rPr>
          <w:rFonts w:ascii="Times New Roman" w:hAnsi="Times New Roman" w:cs="Times New Roman"/>
          <w:sz w:val="24"/>
          <w:szCs w:val="24"/>
        </w:rPr>
        <w:t xml:space="preserve">Guerrieri et al (2012) </w:t>
      </w:r>
      <w:r w:rsidR="00C91783" w:rsidRPr="007818CF">
        <w:rPr>
          <w:rFonts w:ascii="Times New Roman" w:hAnsi="Times New Roman" w:cs="Times New Roman"/>
          <w:sz w:val="24"/>
          <w:szCs w:val="24"/>
        </w:rPr>
        <w:t>attempted</w:t>
      </w:r>
      <w:r w:rsidR="00DA0696" w:rsidRPr="007818CF">
        <w:rPr>
          <w:rFonts w:ascii="Times New Roman" w:hAnsi="Times New Roman" w:cs="Times New Roman"/>
          <w:sz w:val="24"/>
          <w:szCs w:val="24"/>
        </w:rPr>
        <w:t xml:space="preserve"> to improve inhibitory control</w:t>
      </w:r>
      <w:r w:rsidR="00EF40D9" w:rsidRPr="007818CF">
        <w:rPr>
          <w:rFonts w:ascii="Times New Roman" w:hAnsi="Times New Roman" w:cs="Times New Roman"/>
          <w:sz w:val="24"/>
          <w:szCs w:val="24"/>
        </w:rPr>
        <w:t xml:space="preserve"> by increasing the number of </w:t>
      </w:r>
      <w:r w:rsidR="0059584B" w:rsidRPr="007818CF">
        <w:rPr>
          <w:rFonts w:ascii="Times New Roman" w:hAnsi="Times New Roman" w:cs="Times New Roman"/>
          <w:sz w:val="24"/>
          <w:szCs w:val="24"/>
        </w:rPr>
        <w:t xml:space="preserve">Stop Signal </w:t>
      </w:r>
      <w:r w:rsidR="00EF40D9" w:rsidRPr="007818CF">
        <w:rPr>
          <w:rFonts w:ascii="Times New Roman" w:hAnsi="Times New Roman" w:cs="Times New Roman"/>
          <w:sz w:val="24"/>
          <w:szCs w:val="24"/>
        </w:rPr>
        <w:t xml:space="preserve">trials in which inhibition was </w:t>
      </w:r>
      <w:r w:rsidR="00864B82" w:rsidRPr="007818CF">
        <w:rPr>
          <w:rFonts w:ascii="Times New Roman" w:hAnsi="Times New Roman" w:cs="Times New Roman"/>
          <w:sz w:val="24"/>
          <w:szCs w:val="24"/>
        </w:rPr>
        <w:t>required</w:t>
      </w:r>
      <w:r w:rsidR="00EF40D9" w:rsidRPr="007818CF">
        <w:rPr>
          <w:rFonts w:ascii="Times New Roman" w:hAnsi="Times New Roman" w:cs="Times New Roman"/>
          <w:sz w:val="24"/>
          <w:szCs w:val="24"/>
        </w:rPr>
        <w:t xml:space="preserve"> by </w:t>
      </w:r>
      <w:r w:rsidR="0059584B" w:rsidRPr="007818CF">
        <w:rPr>
          <w:rFonts w:ascii="Times New Roman" w:hAnsi="Times New Roman" w:cs="Times New Roman"/>
          <w:sz w:val="24"/>
          <w:szCs w:val="24"/>
        </w:rPr>
        <w:t>5% on a block-by-block basis</w:t>
      </w:r>
      <w:r w:rsidR="004D41D0" w:rsidRPr="007818CF">
        <w:rPr>
          <w:rFonts w:ascii="Times New Roman" w:hAnsi="Times New Roman" w:cs="Times New Roman"/>
          <w:sz w:val="24"/>
          <w:szCs w:val="24"/>
        </w:rPr>
        <w:t xml:space="preserve"> in one group of participants (</w:t>
      </w:r>
      <w:r w:rsidR="00003FD5" w:rsidRPr="007818CF">
        <w:rPr>
          <w:rFonts w:ascii="Times New Roman" w:hAnsi="Times New Roman" w:cs="Times New Roman"/>
          <w:sz w:val="24"/>
          <w:szCs w:val="24"/>
        </w:rPr>
        <w:t>‘inhibition group’</w:t>
      </w:r>
      <w:r w:rsidR="004D41D0" w:rsidRPr="007818CF">
        <w:rPr>
          <w:rFonts w:ascii="Times New Roman" w:hAnsi="Times New Roman" w:cs="Times New Roman"/>
          <w:sz w:val="24"/>
          <w:szCs w:val="24"/>
        </w:rPr>
        <w:t>)</w:t>
      </w:r>
      <w:r w:rsidR="0059584B" w:rsidRPr="007818CF">
        <w:rPr>
          <w:rFonts w:ascii="Times New Roman" w:hAnsi="Times New Roman" w:cs="Times New Roman"/>
          <w:sz w:val="24"/>
          <w:szCs w:val="24"/>
        </w:rPr>
        <w:t>,</w:t>
      </w:r>
      <w:r w:rsidR="00EF40D9" w:rsidRPr="007818CF">
        <w:rPr>
          <w:rFonts w:ascii="Times New Roman" w:hAnsi="Times New Roman" w:cs="Times New Roman"/>
          <w:sz w:val="24"/>
          <w:szCs w:val="24"/>
        </w:rPr>
        <w:t xml:space="preserve"> compared to a</w:t>
      </w:r>
      <w:r w:rsidR="009B03F1" w:rsidRPr="007818CF">
        <w:rPr>
          <w:rFonts w:ascii="Times New Roman" w:hAnsi="Times New Roman" w:cs="Times New Roman"/>
          <w:sz w:val="24"/>
          <w:szCs w:val="24"/>
        </w:rPr>
        <w:t xml:space="preserve"> comparison</w:t>
      </w:r>
      <w:r w:rsidR="00EF40D9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59584B" w:rsidRPr="007818CF">
        <w:rPr>
          <w:rFonts w:ascii="Times New Roman" w:hAnsi="Times New Roman" w:cs="Times New Roman"/>
          <w:sz w:val="24"/>
          <w:szCs w:val="24"/>
        </w:rPr>
        <w:t>(</w:t>
      </w:r>
      <w:r w:rsidR="00003FD5" w:rsidRPr="007818CF">
        <w:rPr>
          <w:rFonts w:ascii="Times New Roman" w:hAnsi="Times New Roman" w:cs="Times New Roman"/>
          <w:sz w:val="24"/>
          <w:szCs w:val="24"/>
        </w:rPr>
        <w:t>‘impulsive’</w:t>
      </w:r>
      <w:r w:rsidR="0059584B" w:rsidRPr="007818CF">
        <w:rPr>
          <w:rFonts w:ascii="Times New Roman" w:hAnsi="Times New Roman" w:cs="Times New Roman"/>
          <w:sz w:val="24"/>
          <w:szCs w:val="24"/>
        </w:rPr>
        <w:t xml:space="preserve">) </w:t>
      </w:r>
      <w:r w:rsidR="00EF40D9" w:rsidRPr="007818CF">
        <w:rPr>
          <w:rFonts w:ascii="Times New Roman" w:hAnsi="Times New Roman" w:cs="Times New Roman"/>
          <w:sz w:val="24"/>
          <w:szCs w:val="24"/>
        </w:rPr>
        <w:t>group in which the number of inhibition trials reduced by 5% on a block-by-block basis (eventually 0%)</w:t>
      </w:r>
      <w:r w:rsidR="009B03F1" w:rsidRPr="007818CF">
        <w:rPr>
          <w:rFonts w:ascii="Times New Roman" w:hAnsi="Times New Roman" w:cs="Times New Roman"/>
          <w:sz w:val="24"/>
          <w:szCs w:val="24"/>
        </w:rPr>
        <w:t xml:space="preserve">, </w:t>
      </w:r>
      <w:r w:rsidR="00EF40D9" w:rsidRPr="007818CF">
        <w:rPr>
          <w:rFonts w:ascii="Times New Roman" w:hAnsi="Times New Roman" w:cs="Times New Roman"/>
          <w:sz w:val="24"/>
          <w:szCs w:val="24"/>
        </w:rPr>
        <w:t>and a neutral control group who did not complete a</w:t>
      </w:r>
      <w:r w:rsidR="00953A98" w:rsidRPr="007818CF">
        <w:rPr>
          <w:rFonts w:ascii="Times New Roman" w:hAnsi="Times New Roman" w:cs="Times New Roman"/>
          <w:sz w:val="24"/>
          <w:szCs w:val="24"/>
        </w:rPr>
        <w:t xml:space="preserve"> Stop Signal </w:t>
      </w:r>
      <w:r w:rsidR="0059584B" w:rsidRPr="007818CF">
        <w:rPr>
          <w:rFonts w:ascii="Times New Roman" w:hAnsi="Times New Roman" w:cs="Times New Roman"/>
          <w:sz w:val="24"/>
          <w:szCs w:val="24"/>
        </w:rPr>
        <w:t xml:space="preserve">task. Following this task, </w:t>
      </w:r>
      <w:r w:rsidR="00540AF1" w:rsidRPr="007818CF">
        <w:rPr>
          <w:rFonts w:ascii="Times New Roman" w:hAnsi="Times New Roman" w:cs="Times New Roman"/>
          <w:i/>
          <w:sz w:val="24"/>
          <w:szCs w:val="24"/>
        </w:rPr>
        <w:t>ad-</w:t>
      </w:r>
      <w:r w:rsidR="004D41D0" w:rsidRPr="007818CF">
        <w:rPr>
          <w:rFonts w:ascii="Times New Roman" w:hAnsi="Times New Roman" w:cs="Times New Roman"/>
          <w:i/>
          <w:sz w:val="24"/>
          <w:szCs w:val="24"/>
        </w:rPr>
        <w:t xml:space="preserve">libitum </w:t>
      </w:r>
      <w:r w:rsidR="0059584B" w:rsidRPr="007818CF">
        <w:rPr>
          <w:rFonts w:ascii="Times New Roman" w:hAnsi="Times New Roman" w:cs="Times New Roman"/>
          <w:sz w:val="24"/>
          <w:szCs w:val="24"/>
        </w:rPr>
        <w:t>calorie-intake</w:t>
      </w:r>
      <w:r w:rsidR="00A653C4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59584B" w:rsidRPr="007818CF">
        <w:rPr>
          <w:rFonts w:ascii="Times New Roman" w:hAnsi="Times New Roman" w:cs="Times New Roman"/>
          <w:sz w:val="24"/>
          <w:szCs w:val="24"/>
        </w:rPr>
        <w:t>was assessed</w:t>
      </w:r>
      <w:r w:rsidR="00DF77E1" w:rsidRPr="007818CF">
        <w:rPr>
          <w:rFonts w:ascii="Times New Roman" w:hAnsi="Times New Roman" w:cs="Times New Roman"/>
          <w:sz w:val="24"/>
          <w:szCs w:val="24"/>
        </w:rPr>
        <w:t xml:space="preserve"> and a</w:t>
      </w:r>
      <w:r w:rsidR="00953A98" w:rsidRPr="007818CF">
        <w:rPr>
          <w:rFonts w:ascii="Times New Roman" w:hAnsi="Times New Roman" w:cs="Times New Roman"/>
          <w:sz w:val="24"/>
          <w:szCs w:val="24"/>
        </w:rPr>
        <w:t xml:space="preserve"> difference in subsequent food-intake was observed</w:t>
      </w:r>
      <w:r w:rsidR="004D41D0" w:rsidRPr="007818CF">
        <w:rPr>
          <w:rFonts w:ascii="Times New Roman" w:hAnsi="Times New Roman" w:cs="Times New Roman"/>
          <w:sz w:val="24"/>
          <w:szCs w:val="24"/>
        </w:rPr>
        <w:t xml:space="preserve">: participants </w:t>
      </w:r>
      <w:r w:rsidR="0013402B" w:rsidRPr="007818CF">
        <w:rPr>
          <w:rFonts w:ascii="Times New Roman" w:hAnsi="Times New Roman" w:cs="Times New Roman"/>
          <w:sz w:val="24"/>
          <w:szCs w:val="24"/>
        </w:rPr>
        <w:t xml:space="preserve">in </w:t>
      </w:r>
      <w:r w:rsidR="00953A98" w:rsidRPr="007818CF">
        <w:rPr>
          <w:rFonts w:ascii="Times New Roman" w:hAnsi="Times New Roman" w:cs="Times New Roman"/>
          <w:sz w:val="24"/>
          <w:szCs w:val="24"/>
        </w:rPr>
        <w:t xml:space="preserve">the </w:t>
      </w:r>
      <w:r w:rsidR="003471A9" w:rsidRPr="007818CF">
        <w:rPr>
          <w:rFonts w:ascii="Times New Roman" w:hAnsi="Times New Roman" w:cs="Times New Roman"/>
          <w:sz w:val="24"/>
          <w:szCs w:val="24"/>
        </w:rPr>
        <w:t xml:space="preserve">impulsive group </w:t>
      </w:r>
      <w:r w:rsidR="00864B82" w:rsidRPr="007818CF">
        <w:rPr>
          <w:rFonts w:ascii="Times New Roman" w:hAnsi="Times New Roman" w:cs="Times New Roman"/>
          <w:sz w:val="24"/>
          <w:szCs w:val="24"/>
        </w:rPr>
        <w:t>consumed more calories</w:t>
      </w:r>
      <w:r w:rsidR="00DA0696" w:rsidRPr="007818CF">
        <w:rPr>
          <w:rFonts w:ascii="Times New Roman" w:hAnsi="Times New Roman" w:cs="Times New Roman"/>
          <w:sz w:val="24"/>
          <w:szCs w:val="24"/>
        </w:rPr>
        <w:t xml:space="preserve"> compared to the other two groups</w:t>
      </w:r>
      <w:r w:rsidR="004D41D0" w:rsidRPr="007818CF">
        <w:rPr>
          <w:rFonts w:ascii="Times New Roman" w:hAnsi="Times New Roman" w:cs="Times New Roman"/>
          <w:sz w:val="24"/>
          <w:szCs w:val="24"/>
        </w:rPr>
        <w:t xml:space="preserve"> (however, the </w:t>
      </w:r>
      <w:r w:rsidR="00DF77E1" w:rsidRPr="007818CF">
        <w:rPr>
          <w:rFonts w:ascii="Times New Roman" w:hAnsi="Times New Roman" w:cs="Times New Roman"/>
          <w:sz w:val="24"/>
          <w:szCs w:val="24"/>
        </w:rPr>
        <w:t>inhibition</w:t>
      </w:r>
      <w:r w:rsidR="004D41D0" w:rsidRPr="007818CF">
        <w:rPr>
          <w:rFonts w:ascii="Times New Roman" w:hAnsi="Times New Roman" w:cs="Times New Roman"/>
          <w:sz w:val="24"/>
          <w:szCs w:val="24"/>
        </w:rPr>
        <w:t xml:space="preserve"> and control group did not differ)</w:t>
      </w:r>
      <w:r w:rsidR="00DA0696" w:rsidRPr="007818CF">
        <w:rPr>
          <w:rFonts w:ascii="Times New Roman" w:hAnsi="Times New Roman" w:cs="Times New Roman"/>
          <w:sz w:val="24"/>
          <w:szCs w:val="24"/>
        </w:rPr>
        <w:t xml:space="preserve">. </w:t>
      </w:r>
      <w:r w:rsidR="003471A9" w:rsidRPr="007818CF">
        <w:rPr>
          <w:rFonts w:ascii="Times New Roman" w:hAnsi="Times New Roman" w:cs="Times New Roman"/>
          <w:sz w:val="24"/>
          <w:szCs w:val="24"/>
        </w:rPr>
        <w:t xml:space="preserve">The authors </w:t>
      </w:r>
      <w:r w:rsidR="00DA0696" w:rsidRPr="007818CF">
        <w:rPr>
          <w:rFonts w:ascii="Times New Roman" w:hAnsi="Times New Roman" w:cs="Times New Roman"/>
          <w:sz w:val="24"/>
          <w:szCs w:val="24"/>
        </w:rPr>
        <w:t>suggest</w:t>
      </w:r>
      <w:r w:rsidR="003471A9" w:rsidRPr="007818CF">
        <w:rPr>
          <w:rFonts w:ascii="Times New Roman" w:hAnsi="Times New Roman" w:cs="Times New Roman"/>
          <w:sz w:val="24"/>
          <w:szCs w:val="24"/>
        </w:rPr>
        <w:t>ed</w:t>
      </w:r>
      <w:r w:rsidR="004D41D0" w:rsidRPr="007818CF">
        <w:rPr>
          <w:rFonts w:ascii="Times New Roman" w:hAnsi="Times New Roman" w:cs="Times New Roman"/>
          <w:sz w:val="24"/>
          <w:szCs w:val="24"/>
        </w:rPr>
        <w:t xml:space="preserve"> that an experimentally-induced impairment </w:t>
      </w:r>
      <w:r w:rsidR="00864B82" w:rsidRPr="007818CF">
        <w:rPr>
          <w:rFonts w:ascii="Times New Roman" w:hAnsi="Times New Roman" w:cs="Times New Roman"/>
          <w:sz w:val="24"/>
          <w:szCs w:val="24"/>
        </w:rPr>
        <w:t xml:space="preserve">in inhibitory control </w:t>
      </w:r>
      <w:r w:rsidR="004D41D0" w:rsidRPr="007818CF">
        <w:rPr>
          <w:rFonts w:ascii="Times New Roman" w:hAnsi="Times New Roman" w:cs="Times New Roman"/>
          <w:sz w:val="24"/>
          <w:szCs w:val="24"/>
        </w:rPr>
        <w:t xml:space="preserve">results in increased </w:t>
      </w:r>
      <w:r w:rsidR="00864B82" w:rsidRPr="007818CF">
        <w:rPr>
          <w:rFonts w:ascii="Times New Roman" w:hAnsi="Times New Roman" w:cs="Times New Roman"/>
          <w:sz w:val="24"/>
          <w:szCs w:val="24"/>
        </w:rPr>
        <w:t>food intake</w:t>
      </w:r>
      <w:r w:rsidR="00DA0696" w:rsidRPr="007818CF">
        <w:rPr>
          <w:rFonts w:ascii="Times New Roman" w:hAnsi="Times New Roman" w:cs="Times New Roman"/>
          <w:sz w:val="24"/>
          <w:szCs w:val="24"/>
        </w:rPr>
        <w:t xml:space="preserve">, but </w:t>
      </w:r>
      <w:r w:rsidR="003471A9" w:rsidRPr="007818CF">
        <w:rPr>
          <w:rFonts w:ascii="Times New Roman" w:hAnsi="Times New Roman" w:cs="Times New Roman"/>
          <w:sz w:val="24"/>
          <w:szCs w:val="24"/>
        </w:rPr>
        <w:t xml:space="preserve">they </w:t>
      </w:r>
      <w:r w:rsidR="004D41D0" w:rsidRPr="007818CF">
        <w:rPr>
          <w:rFonts w:ascii="Times New Roman" w:hAnsi="Times New Roman" w:cs="Times New Roman"/>
          <w:sz w:val="24"/>
          <w:szCs w:val="24"/>
        </w:rPr>
        <w:t xml:space="preserve">did not directly test if this manipulation actually changed inhibitory control capacity. </w:t>
      </w:r>
      <w:r w:rsidR="00864B82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D917FF" w:rsidRPr="007818CF">
        <w:rPr>
          <w:rFonts w:ascii="Times New Roman" w:hAnsi="Times New Roman" w:cs="Times New Roman"/>
          <w:sz w:val="24"/>
          <w:szCs w:val="24"/>
        </w:rPr>
        <w:t>In a similar study</w:t>
      </w:r>
      <w:r w:rsidR="003471A9" w:rsidRPr="007818CF">
        <w:rPr>
          <w:rFonts w:ascii="Times New Roman" w:hAnsi="Times New Roman" w:cs="Times New Roman"/>
          <w:sz w:val="24"/>
          <w:szCs w:val="24"/>
        </w:rPr>
        <w:t>,</w:t>
      </w:r>
      <w:r w:rsidR="00D917FF" w:rsidRPr="007818CF">
        <w:rPr>
          <w:rFonts w:ascii="Times New Roman" w:hAnsi="Times New Roman" w:cs="Times New Roman"/>
          <w:sz w:val="24"/>
          <w:szCs w:val="24"/>
        </w:rPr>
        <w:t xml:space="preserve"> Guerrieri et al </w:t>
      </w:r>
      <w:r w:rsidR="00D917FF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D917FF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Guerrieri&lt;/Author&gt;&lt;Year&gt;2009&lt;/Year&gt;&lt;RecNum&gt;14222&lt;/RecNum&gt;&lt;DisplayText&gt;(2009)&lt;/DisplayText&gt;&lt;record&gt;&lt;rec-number&gt;14222&lt;/rec-number&gt;&lt;foreign-keys&gt;&lt;key app="EN" db-id="esezwvzwos9eeber9f5vfd9jwr905wpt9s0p" timestamp="1397134565"&gt;14222&lt;/key&gt;&lt;/foreign-keys&gt;&lt;ref-type name="Journal Article"&gt;17&lt;/ref-type&gt;&lt;contributors&gt;&lt;authors&gt;&lt;author&gt;Guerrieri, R.&lt;/author&gt;&lt;author&gt;Nederkoorn, C.&lt;/author&gt;&lt;author&gt;Schrooten, M.&lt;/author&gt;&lt;author&gt;Martijn, C.&lt;/author&gt;&lt;author&gt;Jansen, A.&lt;/author&gt;&lt;/authors&gt;&lt;/contributors&gt;&lt;titles&gt;&lt;title&gt;Inducing impulsivity leads high and low restrained eaters into overeating, whereas current dieters stick to their diet&lt;/title&gt;&lt;secondary-title&gt;Appetite&lt;/secondary-title&gt;&lt;/titles&gt;&lt;periodical&gt;&lt;full-title&gt;Appetite&lt;/full-title&gt;&lt;/periodical&gt;&lt;pages&gt;93-100&lt;/pages&gt;&lt;volume&gt;53&lt;/volume&gt;&lt;number&gt;1&lt;/number&gt;&lt;dates&gt;&lt;year&gt;2009&lt;/year&gt;&lt;/dates&gt;&lt;urls&gt;&lt;related-urls&gt;&lt;url&gt;http://www.scopus.com/inward/record.url?eid=2-s2.0-67649859288&amp;amp;partnerID=40&amp;amp;md5=157ac50cb44365c4a9b275142f9de261&lt;/url&gt;&lt;/related-urls&gt;&lt;/urls&gt;&lt;/record&gt;&lt;/Cite&gt;&lt;/EndNote&gt;</w:instrText>
      </w:r>
      <w:r w:rsidR="00D917FF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D917FF" w:rsidRPr="007818CF">
        <w:rPr>
          <w:rFonts w:ascii="Times New Roman" w:hAnsi="Times New Roman" w:cs="Times New Roman"/>
          <w:noProof/>
          <w:sz w:val="24"/>
          <w:szCs w:val="24"/>
        </w:rPr>
        <w:t>(2009)</w:t>
      </w:r>
      <w:r w:rsidR="00D917FF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630085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D917FF" w:rsidRPr="007818CF">
        <w:rPr>
          <w:rFonts w:ascii="Times New Roman" w:hAnsi="Times New Roman" w:cs="Times New Roman"/>
          <w:sz w:val="24"/>
          <w:szCs w:val="24"/>
        </w:rPr>
        <w:t xml:space="preserve">provided </w:t>
      </w:r>
      <w:r w:rsidR="00F03E51" w:rsidRPr="007818CF">
        <w:rPr>
          <w:rFonts w:ascii="Times New Roman" w:hAnsi="Times New Roman" w:cs="Times New Roman"/>
          <w:sz w:val="24"/>
          <w:szCs w:val="24"/>
        </w:rPr>
        <w:t xml:space="preserve">instructions on a Stop Signal task to </w:t>
      </w:r>
      <w:r w:rsidR="007444E1" w:rsidRPr="007818CF">
        <w:rPr>
          <w:rFonts w:ascii="Times New Roman" w:hAnsi="Times New Roman" w:cs="Times New Roman"/>
          <w:sz w:val="24"/>
          <w:szCs w:val="24"/>
        </w:rPr>
        <w:t>p</w:t>
      </w:r>
      <w:r w:rsidR="00F03E51" w:rsidRPr="007818CF">
        <w:rPr>
          <w:rFonts w:ascii="Times New Roman" w:hAnsi="Times New Roman" w:cs="Times New Roman"/>
          <w:sz w:val="24"/>
          <w:szCs w:val="24"/>
        </w:rPr>
        <w:t>romote</w:t>
      </w:r>
      <w:r w:rsidR="003471A9" w:rsidRPr="007818CF">
        <w:rPr>
          <w:rFonts w:ascii="Times New Roman" w:hAnsi="Times New Roman" w:cs="Times New Roman"/>
          <w:sz w:val="24"/>
          <w:szCs w:val="24"/>
        </w:rPr>
        <w:t xml:space="preserve"> either inhibited or disinhibited responding on the task. </w:t>
      </w:r>
      <w:r w:rsidR="00D917FF" w:rsidRPr="007818CF">
        <w:rPr>
          <w:rFonts w:ascii="Times New Roman" w:hAnsi="Times New Roman" w:cs="Times New Roman"/>
          <w:sz w:val="24"/>
          <w:szCs w:val="24"/>
        </w:rPr>
        <w:t xml:space="preserve">They </w:t>
      </w:r>
      <w:r w:rsidR="00003FD5" w:rsidRPr="007818CF">
        <w:rPr>
          <w:rFonts w:ascii="Times New Roman" w:hAnsi="Times New Roman" w:cs="Times New Roman"/>
          <w:sz w:val="24"/>
          <w:szCs w:val="24"/>
        </w:rPr>
        <w:t>demonstrated an increase in successful inhibition at the expense of slowed reaction times</w:t>
      </w:r>
      <w:r w:rsidR="00A826B6" w:rsidRPr="007818CF">
        <w:rPr>
          <w:rFonts w:ascii="Times New Roman" w:hAnsi="Times New Roman" w:cs="Times New Roman"/>
          <w:sz w:val="24"/>
          <w:szCs w:val="24"/>
        </w:rPr>
        <w:t xml:space="preserve"> in the inhibition group, and vice versa in the disinhibited group</w:t>
      </w:r>
      <w:r w:rsidR="00003FD5" w:rsidRPr="007818CF">
        <w:rPr>
          <w:rFonts w:ascii="Times New Roman" w:hAnsi="Times New Roman" w:cs="Times New Roman"/>
          <w:sz w:val="24"/>
          <w:szCs w:val="24"/>
        </w:rPr>
        <w:t xml:space="preserve">. </w:t>
      </w:r>
      <w:r w:rsidR="00C74C3E" w:rsidRPr="007818CF">
        <w:rPr>
          <w:rFonts w:ascii="Times New Roman" w:hAnsi="Times New Roman" w:cs="Times New Roman"/>
          <w:sz w:val="24"/>
          <w:szCs w:val="24"/>
        </w:rPr>
        <w:t xml:space="preserve">The group in </w:t>
      </w:r>
      <w:r w:rsidR="000B0491" w:rsidRPr="007818CF">
        <w:rPr>
          <w:rFonts w:ascii="Times New Roman" w:hAnsi="Times New Roman" w:cs="Times New Roman"/>
          <w:sz w:val="24"/>
          <w:szCs w:val="24"/>
        </w:rPr>
        <w:t>whom inhibition was</w:t>
      </w:r>
      <w:r w:rsidR="00C74C3E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0B0491" w:rsidRPr="007818CF">
        <w:rPr>
          <w:rFonts w:ascii="Times New Roman" w:hAnsi="Times New Roman" w:cs="Times New Roman"/>
          <w:sz w:val="24"/>
          <w:szCs w:val="24"/>
        </w:rPr>
        <w:t xml:space="preserve">prompted </w:t>
      </w:r>
      <w:r w:rsidR="00C74C3E" w:rsidRPr="007818CF">
        <w:rPr>
          <w:rFonts w:ascii="Times New Roman" w:hAnsi="Times New Roman" w:cs="Times New Roman"/>
          <w:sz w:val="24"/>
          <w:szCs w:val="24"/>
        </w:rPr>
        <w:t xml:space="preserve">consumed </w:t>
      </w:r>
      <w:r w:rsidR="000B0491" w:rsidRPr="007818CF">
        <w:rPr>
          <w:rFonts w:ascii="Times New Roman" w:hAnsi="Times New Roman" w:cs="Times New Roman"/>
          <w:sz w:val="24"/>
          <w:szCs w:val="24"/>
        </w:rPr>
        <w:t xml:space="preserve">fewer </w:t>
      </w:r>
      <w:r w:rsidR="00C74C3E" w:rsidRPr="007818CF">
        <w:rPr>
          <w:rFonts w:ascii="Times New Roman" w:hAnsi="Times New Roman" w:cs="Times New Roman"/>
          <w:sz w:val="24"/>
          <w:szCs w:val="24"/>
        </w:rPr>
        <w:t>calor</w:t>
      </w:r>
      <w:r w:rsidR="000B0491" w:rsidRPr="007818CF">
        <w:rPr>
          <w:rFonts w:ascii="Times New Roman" w:hAnsi="Times New Roman" w:cs="Times New Roman"/>
          <w:sz w:val="24"/>
          <w:szCs w:val="24"/>
        </w:rPr>
        <w:t>i</w:t>
      </w:r>
      <w:r w:rsidR="00C74C3E" w:rsidRPr="007818CF">
        <w:rPr>
          <w:rFonts w:ascii="Times New Roman" w:hAnsi="Times New Roman" w:cs="Times New Roman"/>
          <w:sz w:val="24"/>
          <w:szCs w:val="24"/>
        </w:rPr>
        <w:t xml:space="preserve">es than the group in </w:t>
      </w:r>
      <w:r w:rsidR="000B0491" w:rsidRPr="007818CF">
        <w:rPr>
          <w:rFonts w:ascii="Times New Roman" w:hAnsi="Times New Roman" w:cs="Times New Roman"/>
          <w:sz w:val="24"/>
          <w:szCs w:val="24"/>
        </w:rPr>
        <w:t>whom disinhibited responding was prompted</w:t>
      </w:r>
      <w:r w:rsidR="00C74C3E" w:rsidRPr="007818CF">
        <w:rPr>
          <w:rFonts w:ascii="Times New Roman" w:hAnsi="Times New Roman" w:cs="Times New Roman"/>
          <w:sz w:val="24"/>
          <w:szCs w:val="24"/>
        </w:rPr>
        <w:t xml:space="preserve">, </w:t>
      </w:r>
      <w:r w:rsidR="00AE3927" w:rsidRPr="007818CF">
        <w:rPr>
          <w:rFonts w:ascii="Times New Roman" w:hAnsi="Times New Roman" w:cs="Times New Roman"/>
          <w:sz w:val="24"/>
          <w:szCs w:val="24"/>
        </w:rPr>
        <w:t xml:space="preserve">with notably larger effects in individuals </w:t>
      </w:r>
      <w:r w:rsidR="000B0491" w:rsidRPr="007818CF">
        <w:rPr>
          <w:rFonts w:ascii="Times New Roman" w:hAnsi="Times New Roman" w:cs="Times New Roman"/>
          <w:sz w:val="24"/>
          <w:szCs w:val="24"/>
        </w:rPr>
        <w:t xml:space="preserve">who were </w:t>
      </w:r>
      <w:r w:rsidR="008326C9" w:rsidRPr="007818CF">
        <w:rPr>
          <w:rFonts w:ascii="Times New Roman" w:hAnsi="Times New Roman" w:cs="Times New Roman"/>
          <w:sz w:val="24"/>
          <w:szCs w:val="24"/>
        </w:rPr>
        <w:t>not currently dieting</w:t>
      </w:r>
      <w:r w:rsidR="00C74C3E" w:rsidRPr="007818CF">
        <w:rPr>
          <w:rFonts w:ascii="Times New Roman" w:hAnsi="Times New Roman" w:cs="Times New Roman"/>
          <w:sz w:val="24"/>
          <w:szCs w:val="24"/>
        </w:rPr>
        <w:t>. H</w:t>
      </w:r>
      <w:r w:rsidR="00003FD5" w:rsidRPr="007818CF">
        <w:rPr>
          <w:rFonts w:ascii="Times New Roman" w:hAnsi="Times New Roman" w:cs="Times New Roman"/>
          <w:sz w:val="24"/>
          <w:szCs w:val="24"/>
        </w:rPr>
        <w:t>owever</w:t>
      </w:r>
      <w:r w:rsidR="00C74C3E" w:rsidRPr="007818CF">
        <w:rPr>
          <w:rFonts w:ascii="Times New Roman" w:hAnsi="Times New Roman" w:cs="Times New Roman"/>
          <w:sz w:val="24"/>
          <w:szCs w:val="24"/>
        </w:rPr>
        <w:t>,</w:t>
      </w:r>
      <w:r w:rsidR="00003FD5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0B0491" w:rsidRPr="007818CF">
        <w:rPr>
          <w:rFonts w:ascii="Times New Roman" w:hAnsi="Times New Roman" w:cs="Times New Roman"/>
          <w:sz w:val="24"/>
          <w:szCs w:val="24"/>
        </w:rPr>
        <w:t xml:space="preserve">the </w:t>
      </w:r>
      <w:r w:rsidR="00AE3927" w:rsidRPr="007818CF">
        <w:rPr>
          <w:rFonts w:ascii="Times New Roman" w:hAnsi="Times New Roman" w:cs="Times New Roman"/>
          <w:sz w:val="24"/>
          <w:szCs w:val="24"/>
        </w:rPr>
        <w:t xml:space="preserve">lack of </w:t>
      </w:r>
      <w:r w:rsidR="000B0491" w:rsidRPr="007818CF">
        <w:rPr>
          <w:rFonts w:ascii="Times New Roman" w:hAnsi="Times New Roman" w:cs="Times New Roman"/>
          <w:sz w:val="24"/>
          <w:szCs w:val="24"/>
        </w:rPr>
        <w:t xml:space="preserve">a </w:t>
      </w:r>
      <w:r w:rsidR="00AE3927" w:rsidRPr="007818CF">
        <w:rPr>
          <w:rFonts w:ascii="Times New Roman" w:hAnsi="Times New Roman" w:cs="Times New Roman"/>
          <w:sz w:val="24"/>
          <w:szCs w:val="24"/>
        </w:rPr>
        <w:t xml:space="preserve">control group limits the interpretation of </w:t>
      </w:r>
      <w:r w:rsidR="000B0491" w:rsidRPr="007818CF">
        <w:rPr>
          <w:rFonts w:ascii="Times New Roman" w:hAnsi="Times New Roman" w:cs="Times New Roman"/>
          <w:sz w:val="24"/>
          <w:szCs w:val="24"/>
        </w:rPr>
        <w:t>these findings,</w:t>
      </w:r>
      <w:r w:rsidR="00C74C3E" w:rsidRPr="007818CF">
        <w:rPr>
          <w:rFonts w:ascii="Times New Roman" w:hAnsi="Times New Roman" w:cs="Times New Roman"/>
          <w:sz w:val="24"/>
          <w:szCs w:val="24"/>
        </w:rPr>
        <w:t xml:space="preserve"> and </w:t>
      </w:r>
      <w:r w:rsidR="00003FD5" w:rsidRPr="007818CF">
        <w:rPr>
          <w:rFonts w:ascii="Times New Roman" w:hAnsi="Times New Roman" w:cs="Times New Roman"/>
          <w:sz w:val="24"/>
          <w:szCs w:val="24"/>
        </w:rPr>
        <w:t xml:space="preserve">research in </w:t>
      </w:r>
      <w:r w:rsidR="000B0491" w:rsidRPr="007818CF">
        <w:rPr>
          <w:rFonts w:ascii="Times New Roman" w:hAnsi="Times New Roman" w:cs="Times New Roman"/>
          <w:sz w:val="24"/>
          <w:szCs w:val="24"/>
        </w:rPr>
        <w:t>other domains suggests that the instructions used during the experimental manipulation</w:t>
      </w:r>
      <w:r w:rsidR="00003FD5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0B0491" w:rsidRPr="007818CF">
        <w:rPr>
          <w:rFonts w:ascii="Times New Roman" w:hAnsi="Times New Roman" w:cs="Times New Roman"/>
          <w:sz w:val="24"/>
          <w:szCs w:val="24"/>
        </w:rPr>
        <w:t xml:space="preserve">prompt changes in disinhibited mental set rather than changes </w:t>
      </w:r>
      <w:r w:rsidR="00003FD5" w:rsidRPr="007818CF">
        <w:rPr>
          <w:rFonts w:ascii="Times New Roman" w:hAnsi="Times New Roman" w:cs="Times New Roman"/>
          <w:sz w:val="24"/>
          <w:szCs w:val="24"/>
        </w:rPr>
        <w:t xml:space="preserve">inhibitory control </w:t>
      </w:r>
      <w:r w:rsidR="00D9533F" w:rsidRPr="007818CF">
        <w:rPr>
          <w:rFonts w:ascii="Times New Roman" w:hAnsi="Times New Roman" w:cs="Times New Roman"/>
          <w:i/>
          <w:sz w:val="24"/>
          <w:szCs w:val="24"/>
        </w:rPr>
        <w:t>capacity</w:t>
      </w:r>
      <w:r w:rsidR="00D9533F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003FD5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b25lczwvQXV0aG9yPjxZZWFyPjIwMTE8L1llYXI+PFJl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</w:fldData>
        </w:fldChar>
      </w:r>
      <w:r w:rsidR="00003FD5" w:rsidRPr="007818C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03FD5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b25lczwvQXV0aG9yPjxZZWFyPjIwMTE8L1llYXI+PFJl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</w:fldData>
        </w:fldChar>
      </w:r>
      <w:r w:rsidR="00003FD5" w:rsidRPr="007818C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03FD5" w:rsidRPr="007818CF">
        <w:rPr>
          <w:rFonts w:ascii="Times New Roman" w:hAnsi="Times New Roman" w:cs="Times New Roman"/>
          <w:sz w:val="24"/>
          <w:szCs w:val="24"/>
        </w:rPr>
      </w:r>
      <w:r w:rsidR="00003FD5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003FD5" w:rsidRPr="007818CF">
        <w:rPr>
          <w:rFonts w:ascii="Times New Roman" w:hAnsi="Times New Roman" w:cs="Times New Roman"/>
          <w:sz w:val="24"/>
          <w:szCs w:val="24"/>
        </w:rPr>
      </w:r>
      <w:r w:rsidR="00003FD5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003FD5" w:rsidRPr="007818CF">
        <w:rPr>
          <w:rFonts w:ascii="Times New Roman" w:hAnsi="Times New Roman" w:cs="Times New Roman"/>
          <w:noProof/>
          <w:sz w:val="24"/>
          <w:szCs w:val="24"/>
        </w:rPr>
        <w:t>(Jones, Cole, Goudie, &amp; Field, 2011; Jones, Guerrieri, et al., 2011)</w:t>
      </w:r>
      <w:r w:rsidR="00003FD5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AE3927" w:rsidRPr="007818CF">
        <w:rPr>
          <w:rFonts w:ascii="Times New Roman" w:hAnsi="Times New Roman" w:cs="Times New Roman"/>
          <w:sz w:val="24"/>
          <w:szCs w:val="24"/>
        </w:rPr>
        <w:t xml:space="preserve">. </w:t>
      </w:r>
      <w:r w:rsidR="000A338C" w:rsidRPr="007818CF">
        <w:rPr>
          <w:rFonts w:ascii="Times New Roman" w:hAnsi="Times New Roman" w:cs="Times New Roman"/>
          <w:sz w:val="24"/>
          <w:szCs w:val="24"/>
        </w:rPr>
        <w:t xml:space="preserve">Finally, Lawrence et al </w:t>
      </w:r>
      <w:r w:rsidR="000A338C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0A338C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Lawrence&lt;/Author&gt;&lt;Year&gt;2015&lt;/Year&gt;&lt;RecNum&gt;14399&lt;/RecNum&gt;&lt;DisplayText&gt;(2015)&lt;/DisplayText&gt;&lt;record&gt;&lt;rec-number&gt;14399&lt;/rec-number&gt;&lt;foreign-keys&gt;&lt;key app="EN" db-id="esezwvzwos9eeber9f5vfd9jwr905wpt9s0p" timestamp="1420541153"&gt;14399&lt;/key&gt;&lt;/foreign-keys&gt;&lt;ref-type name="Journal Article"&gt;17&lt;/ref-type&gt;&lt;contributors&gt;&lt;authors&gt;&lt;author&gt;Lawrence, N. S.&lt;/author&gt;&lt;author&gt;Verbruggen, F.&lt;/author&gt;&lt;author&gt;Morrison, S.&lt;/author&gt;&lt;author&gt;Adams, R. C.&lt;/author&gt;&lt;author&gt;Chambers, C. D.&lt;/author&gt;&lt;/authors&gt;&lt;/contributors&gt;&lt;titles&gt;&lt;title&gt;Stopping to food can reduce intake. Effects of stimulus-specificity and individual differences in dietary restraint&lt;/title&gt;&lt;secondary-title&gt;Appetite&lt;/secondary-title&gt;&lt;/titles&gt;&lt;periodical&gt;&lt;full-title&gt;Appetite&lt;/full-title&gt;&lt;/periodical&gt;&lt;pages&gt;91-103&lt;/pages&gt;&lt;volume&gt;85&lt;/volume&gt;&lt;dates&gt;&lt;year&gt;2015&lt;/year&gt;&lt;/dates&gt;&lt;urls&gt;&lt;related-urls&gt;&lt;url&gt;http://www.scopus.com/inward/record.url?eid=2-s2.0-84913557823&amp;amp;partnerID=40&amp;amp;md5=38c572029be7dd48b202a87eea45a2b6&lt;/url&gt;&lt;/related-urls&gt;&lt;/urls&gt;&lt;remote-database-name&gt;Scopus&lt;/remote-database-name&gt;&lt;/record&gt;&lt;/Cite&gt;&lt;/EndNote&gt;</w:instrText>
      </w:r>
      <w:r w:rsidR="000A338C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0A338C" w:rsidRPr="007818CF">
        <w:rPr>
          <w:rFonts w:ascii="Times New Roman" w:hAnsi="Times New Roman" w:cs="Times New Roman"/>
          <w:noProof/>
          <w:sz w:val="24"/>
          <w:szCs w:val="24"/>
        </w:rPr>
        <w:t>(2015)</w:t>
      </w:r>
      <w:r w:rsidR="000A338C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0A338C" w:rsidRPr="007818CF">
        <w:rPr>
          <w:rFonts w:ascii="Times New Roman" w:hAnsi="Times New Roman" w:cs="Times New Roman"/>
          <w:sz w:val="24"/>
          <w:szCs w:val="24"/>
        </w:rPr>
        <w:t xml:space="preserve"> demonstrated no effect of non-specific inhibition training on </w:t>
      </w:r>
      <w:r w:rsidR="000A338C" w:rsidRPr="007818CF">
        <w:rPr>
          <w:rFonts w:ascii="Times New Roman" w:hAnsi="Times New Roman" w:cs="Times New Roman"/>
          <w:i/>
          <w:sz w:val="24"/>
          <w:szCs w:val="24"/>
        </w:rPr>
        <w:t>ad-libitum</w:t>
      </w:r>
      <w:r w:rsidR="000A338C" w:rsidRPr="007818CF">
        <w:rPr>
          <w:rFonts w:ascii="Times New Roman" w:hAnsi="Times New Roman" w:cs="Times New Roman"/>
          <w:sz w:val="24"/>
          <w:szCs w:val="24"/>
        </w:rPr>
        <w:t xml:space="preserve"> food consumption</w:t>
      </w:r>
      <w:r w:rsidR="00943E1E" w:rsidRPr="007818CF">
        <w:rPr>
          <w:rFonts w:ascii="Times New Roman" w:hAnsi="Times New Roman" w:cs="Times New Roman"/>
          <w:sz w:val="24"/>
          <w:szCs w:val="24"/>
        </w:rPr>
        <w:t xml:space="preserve">. The experiment consisted of three experimental groups, </w:t>
      </w:r>
      <w:r w:rsidR="007F35EB" w:rsidRPr="007818CF">
        <w:rPr>
          <w:rFonts w:ascii="Times New Roman" w:hAnsi="Times New Roman" w:cs="Times New Roman"/>
          <w:sz w:val="24"/>
          <w:szCs w:val="24"/>
        </w:rPr>
        <w:t>two training groups</w:t>
      </w:r>
      <w:r w:rsidR="00601CB4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943E1E" w:rsidRPr="007818CF">
        <w:rPr>
          <w:rFonts w:ascii="Times New Roman" w:hAnsi="Times New Roman" w:cs="Times New Roman"/>
          <w:sz w:val="24"/>
          <w:szCs w:val="24"/>
        </w:rPr>
        <w:t xml:space="preserve">in which </w:t>
      </w:r>
      <w:r w:rsidR="000B0491" w:rsidRPr="007818CF">
        <w:rPr>
          <w:rFonts w:ascii="Times New Roman" w:hAnsi="Times New Roman" w:cs="Times New Roman"/>
          <w:sz w:val="24"/>
          <w:szCs w:val="24"/>
        </w:rPr>
        <w:t xml:space="preserve">participants </w:t>
      </w:r>
      <w:r w:rsidR="00943E1E" w:rsidRPr="007818CF">
        <w:rPr>
          <w:rFonts w:ascii="Times New Roman" w:hAnsi="Times New Roman" w:cs="Times New Roman"/>
          <w:sz w:val="24"/>
          <w:szCs w:val="24"/>
        </w:rPr>
        <w:t>inhibited to neutral cues</w:t>
      </w:r>
      <w:r w:rsidR="007F35EB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943E1E" w:rsidRPr="007818CF">
        <w:rPr>
          <w:rFonts w:ascii="Times New Roman" w:hAnsi="Times New Roman" w:cs="Times New Roman"/>
          <w:sz w:val="24"/>
          <w:szCs w:val="24"/>
        </w:rPr>
        <w:t>at random or inhibited to a specific category of neutral images</w:t>
      </w:r>
      <w:r w:rsidR="000B0491" w:rsidRPr="007818CF">
        <w:rPr>
          <w:rFonts w:ascii="Times New Roman" w:hAnsi="Times New Roman" w:cs="Times New Roman"/>
          <w:sz w:val="24"/>
          <w:szCs w:val="24"/>
        </w:rPr>
        <w:t>,</w:t>
      </w:r>
      <w:r w:rsidR="00943E1E" w:rsidRPr="007818CF">
        <w:rPr>
          <w:rFonts w:ascii="Times New Roman" w:hAnsi="Times New Roman" w:cs="Times New Roman"/>
          <w:sz w:val="24"/>
          <w:szCs w:val="24"/>
        </w:rPr>
        <w:t xml:space="preserve"> and</w:t>
      </w:r>
      <w:r w:rsidR="007F35EB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0B0491" w:rsidRPr="007818CF">
        <w:rPr>
          <w:rFonts w:ascii="Times New Roman" w:hAnsi="Times New Roman" w:cs="Times New Roman"/>
          <w:sz w:val="24"/>
          <w:szCs w:val="24"/>
        </w:rPr>
        <w:t xml:space="preserve">a </w:t>
      </w:r>
      <w:r w:rsidR="007F35EB" w:rsidRPr="007818CF">
        <w:rPr>
          <w:rFonts w:ascii="Times New Roman" w:hAnsi="Times New Roman" w:cs="Times New Roman"/>
          <w:sz w:val="24"/>
          <w:szCs w:val="24"/>
        </w:rPr>
        <w:t xml:space="preserve">control </w:t>
      </w:r>
      <w:r w:rsidR="007F35EB" w:rsidRPr="007818CF">
        <w:rPr>
          <w:rFonts w:ascii="Times New Roman" w:hAnsi="Times New Roman" w:cs="Times New Roman"/>
          <w:sz w:val="24"/>
          <w:szCs w:val="24"/>
        </w:rPr>
        <w:lastRenderedPageBreak/>
        <w:t>group</w:t>
      </w:r>
      <w:r w:rsidR="00943E1E" w:rsidRPr="007818CF">
        <w:rPr>
          <w:rFonts w:ascii="Times New Roman" w:hAnsi="Times New Roman" w:cs="Times New Roman"/>
          <w:sz w:val="24"/>
          <w:szCs w:val="24"/>
        </w:rPr>
        <w:t xml:space="preserve"> who </w:t>
      </w:r>
      <w:r w:rsidR="000B0491" w:rsidRPr="007818CF">
        <w:rPr>
          <w:rFonts w:ascii="Times New Roman" w:hAnsi="Times New Roman" w:cs="Times New Roman"/>
          <w:sz w:val="24"/>
          <w:szCs w:val="24"/>
        </w:rPr>
        <w:t>were never required to inhibit their responding</w:t>
      </w:r>
      <w:r w:rsidR="00943E1E" w:rsidRPr="007818CF">
        <w:rPr>
          <w:rFonts w:ascii="Times New Roman" w:hAnsi="Times New Roman" w:cs="Times New Roman"/>
          <w:sz w:val="24"/>
          <w:szCs w:val="24"/>
        </w:rPr>
        <w:t xml:space="preserve">. </w:t>
      </w:r>
      <w:r w:rsidR="000B0491" w:rsidRPr="007818CF">
        <w:rPr>
          <w:rFonts w:ascii="Times New Roman" w:hAnsi="Times New Roman" w:cs="Times New Roman"/>
          <w:sz w:val="24"/>
          <w:szCs w:val="24"/>
        </w:rPr>
        <w:t>Findings indicated</w:t>
      </w:r>
      <w:r w:rsidR="00943E1E" w:rsidRPr="007818CF">
        <w:rPr>
          <w:rFonts w:ascii="Times New Roman" w:hAnsi="Times New Roman" w:cs="Times New Roman"/>
          <w:sz w:val="24"/>
          <w:szCs w:val="24"/>
        </w:rPr>
        <w:t xml:space="preserve"> no difference</w:t>
      </w:r>
      <w:r w:rsidR="000B0491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943E1E" w:rsidRPr="007818CF">
        <w:rPr>
          <w:rFonts w:ascii="Times New Roman" w:hAnsi="Times New Roman" w:cs="Times New Roman"/>
          <w:sz w:val="24"/>
          <w:szCs w:val="24"/>
        </w:rPr>
        <w:t xml:space="preserve">in subsequent calorie </w:t>
      </w:r>
      <w:r w:rsidR="000B0491" w:rsidRPr="007818CF">
        <w:rPr>
          <w:rFonts w:ascii="Times New Roman" w:hAnsi="Times New Roman" w:cs="Times New Roman"/>
          <w:sz w:val="24"/>
          <w:szCs w:val="24"/>
        </w:rPr>
        <w:t xml:space="preserve">intake </w:t>
      </w:r>
      <w:r w:rsidR="00943E1E" w:rsidRPr="007818CF">
        <w:rPr>
          <w:rFonts w:ascii="Times New Roman" w:hAnsi="Times New Roman" w:cs="Times New Roman"/>
          <w:sz w:val="24"/>
          <w:szCs w:val="24"/>
        </w:rPr>
        <w:t>across the three groups</w:t>
      </w:r>
      <w:r w:rsidR="00AC325C" w:rsidRPr="007818CF">
        <w:rPr>
          <w:rFonts w:ascii="Times New Roman" w:hAnsi="Times New Roman" w:cs="Times New Roman"/>
          <w:sz w:val="24"/>
          <w:szCs w:val="24"/>
        </w:rPr>
        <w:t xml:space="preserve"> (</w:t>
      </w:r>
      <w:r w:rsidR="00AC325C" w:rsidRPr="007818CF">
        <w:rPr>
          <w:rFonts w:ascii="Times New Roman" w:hAnsi="Times New Roman" w:cs="Times New Roman"/>
          <w:i/>
          <w:sz w:val="24"/>
          <w:szCs w:val="24"/>
        </w:rPr>
        <w:t>η</w:t>
      </w:r>
      <w:r w:rsidR="00AC325C" w:rsidRPr="007818CF">
        <w:rPr>
          <w:rFonts w:ascii="Times New Roman" w:hAnsi="Times New Roman" w:cs="Times New Roman"/>
          <w:i/>
          <w:sz w:val="24"/>
          <w:szCs w:val="24"/>
          <w:vertAlign w:val="subscript"/>
        </w:rPr>
        <w:t>p</w:t>
      </w:r>
      <w:r w:rsidR="00AC325C" w:rsidRPr="007818CF">
        <w:rPr>
          <w:rFonts w:ascii="Times New Roman" w:hAnsi="Times New Roman" w:cs="Times New Roman"/>
          <w:i/>
          <w:sz w:val="24"/>
          <w:szCs w:val="24"/>
          <w:vertAlign w:val="superscript"/>
        </w:rPr>
        <w:t xml:space="preserve">2 </w:t>
      </w:r>
      <w:r w:rsidR="00AC325C" w:rsidRPr="007818CF">
        <w:rPr>
          <w:rFonts w:ascii="Times New Roman" w:hAnsi="Times New Roman" w:cs="Times New Roman"/>
          <w:sz w:val="24"/>
          <w:szCs w:val="24"/>
        </w:rPr>
        <w:t>&lt;.001)</w:t>
      </w:r>
      <w:r w:rsidR="000B0491" w:rsidRPr="007818CF">
        <w:rPr>
          <w:rFonts w:ascii="Times New Roman" w:hAnsi="Times New Roman" w:cs="Times New Roman"/>
          <w:sz w:val="24"/>
          <w:szCs w:val="24"/>
        </w:rPr>
        <w:t>, which</w:t>
      </w:r>
      <w:r w:rsidR="00943E1E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84798C" w:rsidRPr="007818CF">
        <w:rPr>
          <w:rFonts w:ascii="Times New Roman" w:hAnsi="Times New Roman" w:cs="Times New Roman"/>
          <w:sz w:val="24"/>
          <w:szCs w:val="24"/>
        </w:rPr>
        <w:t>suggest</w:t>
      </w:r>
      <w:r w:rsidR="000B0491" w:rsidRPr="007818CF">
        <w:rPr>
          <w:rFonts w:ascii="Times New Roman" w:hAnsi="Times New Roman" w:cs="Times New Roman"/>
          <w:sz w:val="24"/>
          <w:szCs w:val="24"/>
        </w:rPr>
        <w:t xml:space="preserve"> that </w:t>
      </w:r>
      <w:r w:rsidR="00943E1E" w:rsidRPr="007818CF">
        <w:rPr>
          <w:rFonts w:ascii="Times New Roman" w:hAnsi="Times New Roman" w:cs="Times New Roman"/>
          <w:sz w:val="24"/>
          <w:szCs w:val="24"/>
        </w:rPr>
        <w:t xml:space="preserve">training inhibitory </w:t>
      </w:r>
      <w:r w:rsidR="000B0491" w:rsidRPr="007818CF">
        <w:rPr>
          <w:rFonts w:ascii="Times New Roman" w:hAnsi="Times New Roman" w:cs="Times New Roman"/>
          <w:sz w:val="24"/>
          <w:szCs w:val="24"/>
        </w:rPr>
        <w:t xml:space="preserve">control </w:t>
      </w:r>
      <w:r w:rsidR="00943E1E" w:rsidRPr="007818CF">
        <w:rPr>
          <w:rFonts w:ascii="Times New Roman" w:hAnsi="Times New Roman" w:cs="Times New Roman"/>
          <w:sz w:val="24"/>
          <w:szCs w:val="24"/>
        </w:rPr>
        <w:t xml:space="preserve">had no effect on behaviour in the laboratory. </w:t>
      </w:r>
      <w:r w:rsidR="008872B2" w:rsidRPr="007818CF">
        <w:rPr>
          <w:rFonts w:ascii="Times New Roman" w:hAnsi="Times New Roman" w:cs="Times New Roman"/>
          <w:sz w:val="24"/>
          <w:szCs w:val="24"/>
        </w:rPr>
        <w:t xml:space="preserve">For behaviours outside of the laboratory we found no studies which examined </w:t>
      </w:r>
      <w:r w:rsidR="005C7D38" w:rsidRPr="007818CF">
        <w:rPr>
          <w:rFonts w:ascii="Times New Roman" w:hAnsi="Times New Roman" w:cs="Times New Roman"/>
          <w:sz w:val="24"/>
          <w:szCs w:val="24"/>
        </w:rPr>
        <w:t>general</w:t>
      </w:r>
      <w:r w:rsidR="005350BE" w:rsidRPr="007818CF">
        <w:rPr>
          <w:rFonts w:ascii="Times New Roman" w:hAnsi="Times New Roman" w:cs="Times New Roman"/>
          <w:sz w:val="24"/>
          <w:szCs w:val="24"/>
        </w:rPr>
        <w:t xml:space="preserve">-ICT in isolation, but one study which examined </w:t>
      </w:r>
      <w:r w:rsidR="005C7D38" w:rsidRPr="007818CF">
        <w:rPr>
          <w:rFonts w:ascii="Times New Roman" w:hAnsi="Times New Roman" w:cs="Times New Roman"/>
          <w:sz w:val="24"/>
          <w:szCs w:val="24"/>
        </w:rPr>
        <w:t>general</w:t>
      </w:r>
      <w:r w:rsidR="005350BE" w:rsidRPr="007818CF">
        <w:rPr>
          <w:rFonts w:ascii="Times New Roman" w:hAnsi="Times New Roman" w:cs="Times New Roman"/>
          <w:sz w:val="24"/>
          <w:szCs w:val="24"/>
        </w:rPr>
        <w:t>-</w:t>
      </w:r>
      <w:r w:rsidR="00D62A52" w:rsidRPr="007818CF">
        <w:rPr>
          <w:rFonts w:ascii="Times New Roman" w:hAnsi="Times New Roman" w:cs="Times New Roman"/>
          <w:sz w:val="24"/>
          <w:szCs w:val="24"/>
        </w:rPr>
        <w:t>ICT in</w:t>
      </w:r>
      <w:r w:rsidR="005350BE" w:rsidRPr="007818CF">
        <w:rPr>
          <w:rFonts w:ascii="Times New Roman" w:hAnsi="Times New Roman" w:cs="Times New Roman"/>
          <w:sz w:val="24"/>
          <w:szCs w:val="24"/>
        </w:rPr>
        <w:t xml:space="preserve"> combination with Working Memory Training (below). </w:t>
      </w:r>
      <w:r w:rsidR="008872B2" w:rsidRPr="007818C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41BAAD0" w14:textId="6766019A" w:rsidR="00B560DB" w:rsidRPr="007818CF" w:rsidRDefault="00B560DB" w:rsidP="000419DD">
      <w:pPr>
        <w:spacing w:line="480" w:lineRule="auto"/>
        <w:outlineLvl w:val="0"/>
        <w:rPr>
          <w:rFonts w:ascii="Times New Roman" w:hAnsi="Times New Roman" w:cs="Times New Roman"/>
          <w:b/>
          <w:i/>
          <w:sz w:val="24"/>
          <w:szCs w:val="24"/>
        </w:rPr>
      </w:pPr>
      <w:r w:rsidRPr="007818CF">
        <w:rPr>
          <w:rFonts w:ascii="Times New Roman" w:hAnsi="Times New Roman" w:cs="Times New Roman"/>
          <w:b/>
          <w:i/>
          <w:sz w:val="24"/>
          <w:szCs w:val="24"/>
        </w:rPr>
        <w:t>Working Memory Training</w:t>
      </w:r>
      <w:r w:rsidR="00E843C9" w:rsidRPr="007818CF">
        <w:rPr>
          <w:rFonts w:ascii="Times New Roman" w:hAnsi="Times New Roman" w:cs="Times New Roman"/>
          <w:b/>
          <w:i/>
          <w:sz w:val="24"/>
          <w:szCs w:val="24"/>
        </w:rPr>
        <w:t xml:space="preserve"> (WMT)</w:t>
      </w:r>
    </w:p>
    <w:p w14:paraId="77134025" w14:textId="1A3E1EE1" w:rsidR="009B76A5" w:rsidRPr="007818CF" w:rsidRDefault="006B4156" w:rsidP="00146B1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sz w:val="24"/>
          <w:szCs w:val="24"/>
        </w:rPr>
        <w:tab/>
        <w:t xml:space="preserve">Working memory is the ability to retain information </w:t>
      </w:r>
      <w:r w:rsidR="00FA57E5" w:rsidRPr="007818CF">
        <w:rPr>
          <w:rFonts w:ascii="Times New Roman" w:hAnsi="Times New Roman" w:cs="Times New Roman"/>
          <w:sz w:val="24"/>
          <w:szCs w:val="24"/>
        </w:rPr>
        <w:t xml:space="preserve">in consciousness </w:t>
      </w:r>
      <w:r w:rsidR="001D59A1" w:rsidRPr="007818CF">
        <w:rPr>
          <w:rFonts w:ascii="Times New Roman" w:hAnsi="Times New Roman" w:cs="Times New Roman"/>
          <w:sz w:val="24"/>
          <w:szCs w:val="24"/>
        </w:rPr>
        <w:t>and make it readily accessible</w:t>
      </w:r>
      <w:r w:rsidRPr="007818CF">
        <w:rPr>
          <w:rFonts w:ascii="Times New Roman" w:hAnsi="Times New Roman" w:cs="Times New Roman"/>
          <w:sz w:val="24"/>
          <w:szCs w:val="24"/>
        </w:rPr>
        <w:t xml:space="preserve">, whilst allowing for prioritisation, updating and removal (see </w:t>
      </w:r>
      <w:r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aWNrZWw8L0F1dGhvcj48WWVhcj4yMDE0PC9ZZWFyPjxS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</w:fldData>
        </w:fldChar>
      </w:r>
      <w:r w:rsidR="0045219D" w:rsidRPr="007818C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5219D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aWNrZWw8L0F1dGhvcj48WWVhcj4yMDE0PC9ZZWFyPjxS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</w:fldData>
        </w:fldChar>
      </w:r>
      <w:r w:rsidR="0045219D" w:rsidRPr="007818C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5219D" w:rsidRPr="007818CF">
        <w:rPr>
          <w:rFonts w:ascii="Times New Roman" w:hAnsi="Times New Roman" w:cs="Times New Roman"/>
          <w:sz w:val="24"/>
          <w:szCs w:val="24"/>
        </w:rPr>
      </w:r>
      <w:r w:rsidR="0045219D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Pr="007818CF">
        <w:rPr>
          <w:rFonts w:ascii="Times New Roman" w:hAnsi="Times New Roman" w:cs="Times New Roman"/>
          <w:sz w:val="24"/>
          <w:szCs w:val="24"/>
        </w:rPr>
      </w:r>
      <w:r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45219D" w:rsidRPr="007818CF">
        <w:rPr>
          <w:rFonts w:ascii="Times New Roman" w:hAnsi="Times New Roman" w:cs="Times New Roman"/>
          <w:noProof/>
          <w:sz w:val="24"/>
          <w:szCs w:val="24"/>
        </w:rPr>
        <w:t>Bickel, Moody, &amp; Quisenberry, 2014; Bledowski, Kaiser, &amp; Rahm, 2010)</w:t>
      </w:r>
      <w:r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Pr="007818CF">
        <w:rPr>
          <w:rFonts w:ascii="Times New Roman" w:hAnsi="Times New Roman" w:cs="Times New Roman"/>
          <w:sz w:val="24"/>
          <w:szCs w:val="24"/>
        </w:rPr>
        <w:t>.</w:t>
      </w:r>
      <w:r w:rsidR="009B76A5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E82E1C" w:rsidRPr="007818CF">
        <w:rPr>
          <w:rFonts w:ascii="Times New Roman" w:hAnsi="Times New Roman" w:cs="Times New Roman"/>
          <w:sz w:val="24"/>
          <w:szCs w:val="24"/>
        </w:rPr>
        <w:t>This ability</w:t>
      </w:r>
      <w:r w:rsidR="009B76A5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687B34" w:rsidRPr="007818CF">
        <w:rPr>
          <w:rFonts w:ascii="Times New Roman" w:hAnsi="Times New Roman" w:cs="Times New Roman"/>
          <w:sz w:val="24"/>
          <w:szCs w:val="24"/>
        </w:rPr>
        <w:t>plays a key role</w:t>
      </w:r>
      <w:r w:rsidR="009B76A5" w:rsidRPr="007818CF">
        <w:rPr>
          <w:rFonts w:ascii="Times New Roman" w:hAnsi="Times New Roman" w:cs="Times New Roman"/>
          <w:sz w:val="24"/>
          <w:szCs w:val="24"/>
        </w:rPr>
        <w:t xml:space="preserve"> in maintaining active self-regulation and goal-</w:t>
      </w:r>
      <w:r w:rsidR="008A1672" w:rsidRPr="007818CF">
        <w:rPr>
          <w:rFonts w:ascii="Times New Roman" w:hAnsi="Times New Roman" w:cs="Times New Roman"/>
          <w:sz w:val="24"/>
          <w:szCs w:val="24"/>
        </w:rPr>
        <w:t>directed behaviour</w:t>
      </w:r>
      <w:r w:rsidR="009B76A5" w:rsidRPr="007818CF">
        <w:rPr>
          <w:rFonts w:ascii="Times New Roman" w:hAnsi="Times New Roman" w:cs="Times New Roman"/>
          <w:sz w:val="24"/>
          <w:szCs w:val="24"/>
        </w:rPr>
        <w:t xml:space="preserve">, for example </w:t>
      </w:r>
      <w:r w:rsidR="001720CD" w:rsidRPr="007818CF">
        <w:rPr>
          <w:rFonts w:ascii="Times New Roman" w:hAnsi="Times New Roman" w:cs="Times New Roman"/>
          <w:sz w:val="24"/>
          <w:szCs w:val="24"/>
        </w:rPr>
        <w:t>keeping a weight-loss goal in mind</w:t>
      </w:r>
      <w:r w:rsidR="008A1672" w:rsidRPr="007818CF">
        <w:rPr>
          <w:rFonts w:ascii="Times New Roman" w:hAnsi="Times New Roman" w:cs="Times New Roman"/>
          <w:sz w:val="24"/>
          <w:szCs w:val="24"/>
        </w:rPr>
        <w:t xml:space="preserve"> when faced wi</w:t>
      </w:r>
      <w:r w:rsidR="00D62A52" w:rsidRPr="007818CF">
        <w:rPr>
          <w:rFonts w:ascii="Times New Roman" w:hAnsi="Times New Roman" w:cs="Times New Roman"/>
          <w:sz w:val="24"/>
          <w:szCs w:val="24"/>
        </w:rPr>
        <w:t xml:space="preserve">th temptation (‘goal-shielding’; </w:t>
      </w:r>
      <w:r w:rsidR="00E82E1C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45219D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ofmann&lt;/Author&gt;&lt;Year&gt;2011&lt;/Year&gt;&lt;RecNum&gt;14901&lt;/RecNum&gt;&lt;DisplayText&gt;(Wilhelm Hofmann, Friese, Schmeichel, &amp;amp; Baddeley, 2011)&lt;/DisplayText&gt;&lt;record&gt;&lt;rec-number&gt;14901&lt;/rec-number&gt;&lt;foreign-keys&gt;&lt;key app="EN" db-id="esezwvzwos9eeber9f5vfd9jwr905wpt9s0p" timestamp="1484758614"&gt;14901&lt;/key&gt;&lt;/foreign-keys&gt;&lt;ref-type name="Journal Article"&gt;17&lt;/ref-type&gt;&lt;contributors&gt;&lt;authors&gt;&lt;author&gt;Hofmann, Wilhelm&lt;/author&gt;&lt;author&gt;Friese, Malte&lt;/author&gt;&lt;author&gt;Schmeichel, Brandon J&lt;/author&gt;&lt;author&gt;Baddeley, Alan D&lt;/author&gt;&lt;/authors&gt;&lt;/contributors&gt;&lt;titles&gt;&lt;title&gt;Working memory and self-regulation&lt;/title&gt;&lt;secondary-title&gt;Handbook of self-regulation: Research, theory, and applications&lt;/secondary-title&gt;&lt;/titles&gt;&lt;periodical&gt;&lt;full-title&gt;Handbook of self-regulation: Research, theory, and applications&lt;/full-title&gt;&lt;/periodical&gt;&lt;pages&gt;204-225&lt;/pages&gt;&lt;volume&gt;2&lt;/volume&gt;&lt;dates&gt;&lt;year&gt;2011&lt;/year&gt;&lt;/dates&gt;&lt;urls&gt;&lt;/urls&gt;&lt;/record&gt;&lt;/Cite&gt;&lt;/EndNote&gt;</w:instrText>
      </w:r>
      <w:r w:rsidR="00E82E1C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45219D" w:rsidRPr="007818CF">
        <w:rPr>
          <w:rFonts w:ascii="Times New Roman" w:hAnsi="Times New Roman" w:cs="Times New Roman"/>
          <w:noProof/>
          <w:sz w:val="24"/>
          <w:szCs w:val="24"/>
        </w:rPr>
        <w:t xml:space="preserve"> Hofmann, Friese, Schmeichel, &amp; Baddeley, 2011)</w:t>
      </w:r>
      <w:r w:rsidR="00E82E1C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9B76A5" w:rsidRPr="007818CF">
        <w:rPr>
          <w:rFonts w:ascii="Times New Roman" w:hAnsi="Times New Roman" w:cs="Times New Roman"/>
          <w:sz w:val="24"/>
          <w:szCs w:val="24"/>
        </w:rPr>
        <w:t xml:space="preserve">. </w:t>
      </w:r>
      <w:r w:rsidR="00885470" w:rsidRPr="007818CF">
        <w:rPr>
          <w:rFonts w:ascii="Times New Roman" w:hAnsi="Times New Roman" w:cs="Times New Roman"/>
          <w:sz w:val="24"/>
          <w:szCs w:val="24"/>
        </w:rPr>
        <w:t>In the laboratory</w:t>
      </w:r>
      <w:r w:rsidR="008A1672" w:rsidRPr="007818CF">
        <w:rPr>
          <w:rFonts w:ascii="Times New Roman" w:hAnsi="Times New Roman" w:cs="Times New Roman"/>
          <w:sz w:val="24"/>
          <w:szCs w:val="24"/>
        </w:rPr>
        <w:t>,</w:t>
      </w:r>
      <w:r w:rsidR="00885470" w:rsidRPr="007818CF">
        <w:rPr>
          <w:rFonts w:ascii="Times New Roman" w:hAnsi="Times New Roman" w:cs="Times New Roman"/>
          <w:sz w:val="24"/>
          <w:szCs w:val="24"/>
        </w:rPr>
        <w:t xml:space="preserve"> working memory can be assessed using tasks such as the (backward) digit/letter span task(s) and the n-back task</w:t>
      </w:r>
      <w:r w:rsidR="00FA4416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FA4416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FA4416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iamond&lt;/Author&gt;&lt;Year&gt;2013&lt;/Year&gt;&lt;RecNum&gt;14407&lt;/RecNum&gt;&lt;DisplayText&gt;(Diamond, 2013)&lt;/DisplayText&gt;&lt;record&gt;&lt;rec-number&gt;14407&lt;/rec-number&gt;&lt;foreign-keys&gt;&lt;key app="EN" db-id="esezwvzwos9eeber9f5vfd9jwr905wpt9s0p" timestamp="1420554755"&gt;14407&lt;/key&gt;&lt;/foreign-keys&gt;&lt;ref-type name="Journal Article"&gt;17&lt;/ref-type&gt;&lt;contributors&gt;&lt;authors&gt;&lt;author&gt;Diamond, A.&lt;/author&gt;&lt;/authors&gt;&lt;/contributors&gt;&lt;titles&gt;&lt;title&gt;Executive functions.&lt;/title&gt;&lt;secondary-title&gt;Annual Review of Psychology&lt;/secondary-title&gt;&lt;/titles&gt;&lt;periodical&gt;&lt;full-title&gt;Annual Review of Psychology&lt;/full-title&gt;&lt;/periodical&gt;&lt;pages&gt;135-168&lt;/pages&gt;&lt;volume&gt;64&lt;/volume&gt;&lt;dates&gt;&lt;year&gt;2013&lt;/year&gt;&lt;/dates&gt;&lt;urls&gt;&lt;/urls&gt;&lt;/record&gt;&lt;/Cite&gt;&lt;/EndNote&gt;</w:instrText>
      </w:r>
      <w:r w:rsidR="00FA4416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FA4416" w:rsidRPr="007818CF">
        <w:rPr>
          <w:rFonts w:ascii="Times New Roman" w:hAnsi="Times New Roman" w:cs="Times New Roman"/>
          <w:noProof/>
          <w:sz w:val="24"/>
          <w:szCs w:val="24"/>
        </w:rPr>
        <w:t>(Diamond, 2013)</w:t>
      </w:r>
      <w:r w:rsidR="00FA4416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885470" w:rsidRPr="007818CF">
        <w:rPr>
          <w:rFonts w:ascii="Times New Roman" w:hAnsi="Times New Roman" w:cs="Times New Roman"/>
          <w:sz w:val="24"/>
          <w:szCs w:val="24"/>
        </w:rPr>
        <w:t>.</w:t>
      </w:r>
      <w:r w:rsidR="004F35F0" w:rsidRPr="007818CF">
        <w:rPr>
          <w:rFonts w:ascii="Times New Roman" w:hAnsi="Times New Roman" w:cs="Times New Roman"/>
          <w:sz w:val="24"/>
          <w:szCs w:val="24"/>
        </w:rPr>
        <w:t xml:space="preserve"> Again, laboratory evidence </w:t>
      </w:r>
      <w:r w:rsidR="008A1672" w:rsidRPr="007818CF">
        <w:rPr>
          <w:rFonts w:ascii="Times New Roman" w:hAnsi="Times New Roman" w:cs="Times New Roman"/>
          <w:sz w:val="24"/>
          <w:szCs w:val="24"/>
        </w:rPr>
        <w:t>implies a</w:t>
      </w:r>
      <w:r w:rsidR="004F35F0" w:rsidRPr="007818CF">
        <w:rPr>
          <w:rFonts w:ascii="Times New Roman" w:hAnsi="Times New Roman" w:cs="Times New Roman"/>
          <w:sz w:val="24"/>
          <w:szCs w:val="24"/>
        </w:rPr>
        <w:t xml:space="preserve"> role </w:t>
      </w:r>
      <w:r w:rsidR="008A1672" w:rsidRPr="007818CF">
        <w:rPr>
          <w:rFonts w:ascii="Times New Roman" w:hAnsi="Times New Roman" w:cs="Times New Roman"/>
          <w:sz w:val="24"/>
          <w:szCs w:val="24"/>
        </w:rPr>
        <w:t xml:space="preserve">for </w:t>
      </w:r>
      <w:r w:rsidR="004F35F0" w:rsidRPr="007818CF">
        <w:rPr>
          <w:rFonts w:ascii="Times New Roman" w:hAnsi="Times New Roman" w:cs="Times New Roman"/>
          <w:sz w:val="24"/>
          <w:szCs w:val="24"/>
        </w:rPr>
        <w:t xml:space="preserve">working memory </w:t>
      </w:r>
      <w:r w:rsidR="008A1672" w:rsidRPr="007818CF">
        <w:rPr>
          <w:rFonts w:ascii="Times New Roman" w:hAnsi="Times New Roman" w:cs="Times New Roman"/>
          <w:sz w:val="24"/>
          <w:szCs w:val="24"/>
        </w:rPr>
        <w:t xml:space="preserve">in </w:t>
      </w:r>
      <w:r w:rsidR="00D62545" w:rsidRPr="007818CF">
        <w:rPr>
          <w:rFonts w:ascii="Times New Roman" w:hAnsi="Times New Roman" w:cs="Times New Roman"/>
          <w:sz w:val="24"/>
          <w:szCs w:val="24"/>
        </w:rPr>
        <w:t xml:space="preserve">overweight and </w:t>
      </w:r>
      <w:r w:rsidR="008A1672" w:rsidRPr="007818CF">
        <w:rPr>
          <w:rFonts w:ascii="Times New Roman" w:hAnsi="Times New Roman" w:cs="Times New Roman"/>
          <w:sz w:val="24"/>
          <w:szCs w:val="24"/>
        </w:rPr>
        <w:t xml:space="preserve">obesity as these </w:t>
      </w:r>
      <w:r w:rsidR="00D62545" w:rsidRPr="007818CF">
        <w:rPr>
          <w:rFonts w:ascii="Times New Roman" w:hAnsi="Times New Roman" w:cs="Times New Roman"/>
          <w:sz w:val="24"/>
          <w:szCs w:val="24"/>
        </w:rPr>
        <w:t xml:space="preserve">groups </w:t>
      </w:r>
      <w:r w:rsidR="00913A27" w:rsidRPr="007818CF">
        <w:rPr>
          <w:rFonts w:ascii="Times New Roman" w:hAnsi="Times New Roman" w:cs="Times New Roman"/>
          <w:sz w:val="24"/>
          <w:szCs w:val="24"/>
        </w:rPr>
        <w:t xml:space="preserve">have impaired working memory </w:t>
      </w:r>
      <w:r w:rsidR="001D59A1" w:rsidRPr="007818CF">
        <w:rPr>
          <w:rFonts w:ascii="Times New Roman" w:hAnsi="Times New Roman" w:cs="Times New Roman"/>
          <w:sz w:val="24"/>
          <w:szCs w:val="24"/>
        </w:rPr>
        <w:t>capacity</w:t>
      </w:r>
      <w:r w:rsidR="00D62545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D62545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D62545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larcón&lt;/Author&gt;&lt;Year&gt;2016&lt;/Year&gt;&lt;RecNum&gt;14865&lt;/RecNum&gt;&lt;DisplayText&gt;(Alarcón, Ray, &amp;amp; Nagel, 2016)&lt;/DisplayText&gt;&lt;record&gt;&lt;rec-number&gt;14865&lt;/rec-number&gt;&lt;foreign-keys&gt;&lt;key app="EN" db-id="esezwvzwos9eeber9f5vfd9jwr905wpt9s0p" timestamp="1484158562"&gt;14865&lt;/key&gt;&lt;/foreign-keys&gt;&lt;ref-type name="Journal Article"&gt;17&lt;/ref-type&gt;&lt;contributors&gt;&lt;authors&gt;&lt;author&gt;Alarcón, G.&lt;/author&gt;&lt;author&gt;Ray, S.&lt;/author&gt;&lt;author&gt;Nagel, B. J.&lt;/author&gt;&lt;/authors&gt;&lt;/contributors&gt;&lt;titles&gt;&lt;title&gt;Lower Working Memory Performance in Overweight and Obese Adolescents Is Mediated by White Matter Microstructure&lt;/title&gt;&lt;secondary-title&gt;Journal of the International Neuropsychological Society&lt;/secondary-title&gt;&lt;/titles&gt;&lt;periodical&gt;&lt;full-title&gt;Journal of the International Neuropsychological Society&lt;/full-title&gt;&lt;/periodical&gt;&lt;pages&gt;281-292&lt;/pages&gt;&lt;volume&gt;22&lt;/volume&gt;&lt;number&gt;3&lt;/number&gt;&lt;dates&gt;&lt;year&gt;2016&lt;/year&gt;&lt;/dates&gt;&lt;work-type&gt;Article&lt;/work-type&gt;&lt;urls&gt;&lt;related-urls&gt;&lt;url&gt;https://www.scopus.com/inward/record.uri?eid=2-s2.0-84959455214&amp;amp;doi=10.1017%2fS1355617715001265&amp;amp;partnerID=40&amp;amp;md5=ba3fab3b464bffacc7ded31c48bf6264&lt;/url&gt;&lt;/related-urls&gt;&lt;/urls&gt;&lt;electronic-resource-num&gt;10.1017/S1355617715001265&lt;/electronic-resource-num&gt;&lt;remote-database-name&gt;Scopus&lt;/remote-database-name&gt;&lt;/record&gt;&lt;/Cite&gt;&lt;/EndNote&gt;</w:instrText>
      </w:r>
      <w:r w:rsidR="00D62545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D62545" w:rsidRPr="007818CF">
        <w:rPr>
          <w:rFonts w:ascii="Times New Roman" w:hAnsi="Times New Roman" w:cs="Times New Roman"/>
          <w:noProof/>
          <w:sz w:val="24"/>
          <w:szCs w:val="24"/>
        </w:rPr>
        <w:t>(Alarcón, Ray, &amp; Nagel, 2016)</w:t>
      </w:r>
      <w:r w:rsidR="00D62545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120A89" w:rsidRPr="007818CF">
        <w:rPr>
          <w:rFonts w:ascii="Times New Roman" w:hAnsi="Times New Roman" w:cs="Times New Roman"/>
          <w:sz w:val="24"/>
          <w:szCs w:val="24"/>
        </w:rPr>
        <w:t xml:space="preserve">, </w:t>
      </w:r>
      <w:r w:rsidR="00913A27" w:rsidRPr="007818CF">
        <w:rPr>
          <w:rFonts w:ascii="Times New Roman" w:hAnsi="Times New Roman" w:cs="Times New Roman"/>
          <w:sz w:val="24"/>
          <w:szCs w:val="24"/>
        </w:rPr>
        <w:t xml:space="preserve">and </w:t>
      </w:r>
      <w:r w:rsidR="00120A89" w:rsidRPr="007818CF">
        <w:rPr>
          <w:rFonts w:ascii="Times New Roman" w:hAnsi="Times New Roman" w:cs="Times New Roman"/>
          <w:sz w:val="24"/>
          <w:szCs w:val="24"/>
        </w:rPr>
        <w:t xml:space="preserve">working memory </w:t>
      </w:r>
      <w:r w:rsidR="00913A27" w:rsidRPr="007818CF">
        <w:rPr>
          <w:rFonts w:ascii="Times New Roman" w:hAnsi="Times New Roman" w:cs="Times New Roman"/>
          <w:sz w:val="24"/>
          <w:szCs w:val="24"/>
        </w:rPr>
        <w:t xml:space="preserve">predicts the </w:t>
      </w:r>
      <w:r w:rsidR="00120A89" w:rsidRPr="007818CF">
        <w:rPr>
          <w:rFonts w:ascii="Times New Roman" w:hAnsi="Times New Roman" w:cs="Times New Roman"/>
          <w:sz w:val="24"/>
          <w:szCs w:val="24"/>
        </w:rPr>
        <w:t xml:space="preserve">likelihood of being overweight </w:t>
      </w:r>
      <w:r w:rsidR="00913A27" w:rsidRPr="007818CF">
        <w:rPr>
          <w:rFonts w:ascii="Times New Roman" w:hAnsi="Times New Roman" w:cs="Times New Roman"/>
          <w:sz w:val="24"/>
          <w:szCs w:val="24"/>
        </w:rPr>
        <w:t xml:space="preserve">in the future </w:t>
      </w:r>
      <w:r w:rsidR="00120A89" w:rsidRPr="007818CF">
        <w:rPr>
          <w:rFonts w:ascii="Times New Roman" w:hAnsi="Times New Roman" w:cs="Times New Roman"/>
          <w:sz w:val="24"/>
          <w:szCs w:val="24"/>
        </w:rPr>
        <w:t xml:space="preserve">in </w:t>
      </w:r>
      <w:r w:rsidR="00913A27" w:rsidRPr="007818CF">
        <w:rPr>
          <w:rFonts w:ascii="Times New Roman" w:hAnsi="Times New Roman" w:cs="Times New Roman"/>
          <w:sz w:val="24"/>
          <w:szCs w:val="24"/>
        </w:rPr>
        <w:t xml:space="preserve">adolescents </w:t>
      </w:r>
      <w:r w:rsidR="00120A89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E843C9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tautz&lt;/Author&gt;&lt;Year&gt;2016&lt;/Year&gt;&lt;RecNum&gt;14760&lt;/RecNum&gt;&lt;DisplayText&gt;(Stautz, Pechey, Couturier, Deary, &amp;amp; Marteau, 2016)&lt;/DisplayText&gt;&lt;record&gt;&lt;rec-number&gt;14760&lt;/rec-number&gt;&lt;foreign-keys&gt;&lt;key app="EN" db-id="esezwvzwos9eeber9f5vfd9jwr905wpt9s0p" timestamp="1470997192"&gt;14760&lt;/key&gt;&lt;/foreign-keys&gt;&lt;ref-type name="Journal Article"&gt;17&lt;/ref-type&gt;&lt;contributors&gt;&lt;authors&gt;&lt;author&gt;Stautz, K.&lt;/author&gt;&lt;author&gt;Pechey, R.&lt;/author&gt;&lt;author&gt;Couturier, D. L.&lt;/author&gt;&lt;author&gt;Deary, I.&lt;/author&gt;&lt;author&gt;Marteau, T. M.&lt;/author&gt;&lt;/authors&gt;&lt;/contributors&gt;&lt;titles&gt;&lt;title&gt;Do executive function and impulsivity predict adolescent health behaviour after accounting for intelligence&lt;/title&gt;&lt;secondary-title&gt;PLoS ONE&lt;/secondary-title&gt;&lt;/titles&gt;&lt;periodical&gt;&lt;full-title&gt;PLoS ONE&lt;/full-title&gt;&lt;/periodical&gt;&lt;volume&gt;e0160512&lt;/volume&gt;&lt;dates&gt;&lt;year&gt;2016&lt;/year&gt;&lt;/dates&gt;&lt;urls&gt;&lt;/urls&gt;&lt;/record&gt;&lt;/Cite&gt;&lt;/EndNote&gt;</w:instrText>
      </w:r>
      <w:r w:rsidR="00120A89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E843C9" w:rsidRPr="007818CF">
        <w:rPr>
          <w:rFonts w:ascii="Times New Roman" w:hAnsi="Times New Roman" w:cs="Times New Roman"/>
          <w:noProof/>
          <w:sz w:val="24"/>
          <w:szCs w:val="24"/>
        </w:rPr>
        <w:t>(Stautz, Pechey, Couturier, Deary, &amp; Marteau, 2016)</w:t>
      </w:r>
      <w:r w:rsidR="00120A89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120A89" w:rsidRPr="007818CF">
        <w:rPr>
          <w:rFonts w:ascii="Times New Roman" w:hAnsi="Times New Roman" w:cs="Times New Roman"/>
          <w:sz w:val="24"/>
          <w:szCs w:val="24"/>
        </w:rPr>
        <w:t>.</w:t>
      </w:r>
    </w:p>
    <w:p w14:paraId="66E37EFB" w14:textId="69141E77" w:rsidR="005D29D3" w:rsidRPr="007818CF" w:rsidRDefault="006B4156" w:rsidP="005D29D3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885470" w:rsidRPr="007818CF">
        <w:rPr>
          <w:rFonts w:ascii="Times New Roman" w:hAnsi="Times New Roman" w:cs="Times New Roman"/>
          <w:sz w:val="24"/>
          <w:szCs w:val="24"/>
        </w:rPr>
        <w:tab/>
      </w:r>
      <w:r w:rsidR="00913A27" w:rsidRPr="007818CF">
        <w:rPr>
          <w:rFonts w:ascii="Times New Roman" w:hAnsi="Times New Roman" w:cs="Times New Roman"/>
          <w:sz w:val="24"/>
          <w:szCs w:val="24"/>
        </w:rPr>
        <w:t xml:space="preserve">WMT </w:t>
      </w:r>
      <w:r w:rsidRPr="007818CF">
        <w:rPr>
          <w:rFonts w:ascii="Times New Roman" w:hAnsi="Times New Roman" w:cs="Times New Roman"/>
          <w:sz w:val="24"/>
          <w:szCs w:val="24"/>
        </w:rPr>
        <w:t xml:space="preserve">has shown promise across different psychopathologies for a range of symptoms </w:t>
      </w:r>
      <w:r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lingberg&lt;/Author&gt;&lt;Year&gt;2010&lt;/Year&gt;&lt;RecNum&gt;223&lt;/RecNum&gt;&lt;DisplayText&gt;(Klingberg, 2010)&lt;/DisplayText&gt;&lt;record&gt;&lt;rec-number&gt;223&lt;/rec-number&gt;&lt;foreign-keys&gt;&lt;key app="EN" db-id="esezwvzwos9eeber9f5vfd9jwr905wpt9s0p" timestamp="1371813857"&gt;223&lt;/key&gt;&lt;/foreign-keys&gt;&lt;ref-type name="Journal Article"&gt;17&lt;/ref-type&gt;&lt;contributors&gt;&lt;authors&gt;&lt;author&gt;Klingberg, T.&lt;/author&gt;&lt;/authors&gt;&lt;/contributors&gt;&lt;titles&gt;&lt;title&gt;Training and plasticity of working memory&lt;/title&gt;&lt;secondary-title&gt;Trends in Cognitive Sciences&lt;/secondary-title&gt;&lt;/titles&gt;&lt;periodical&gt;&lt;full-title&gt;Trends in Cognitive Sciences&lt;/full-title&gt;&lt;/periodical&gt;&lt;pages&gt;317-324&lt;/pages&gt;&lt;volume&gt;14&lt;/volume&gt;&lt;number&gt;7&lt;/number&gt;&lt;dates&gt;&lt;year&gt;2010&lt;/year&gt;&lt;/dates&gt;&lt;urls&gt;&lt;related-urls&gt;&lt;url&gt;http://www.scopus.com/inward/record.url?eid=2-s2.0-77954028196&amp;amp;partnerID=40&amp;amp;md5=10254aabd054b9703c6b1cdd99bfc5fd&lt;/url&gt;&lt;/related-urls&gt;&lt;/urls&gt;&lt;/record&gt;&lt;/Cite&gt;&lt;/EndNote&gt;</w:instrText>
      </w:r>
      <w:r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Pr="007818CF">
        <w:rPr>
          <w:rFonts w:ascii="Times New Roman" w:hAnsi="Times New Roman" w:cs="Times New Roman"/>
          <w:noProof/>
          <w:sz w:val="24"/>
          <w:szCs w:val="24"/>
        </w:rPr>
        <w:t>(Klingberg, 2010)</w:t>
      </w:r>
      <w:r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Pr="007818CF">
        <w:rPr>
          <w:rFonts w:ascii="Times New Roman" w:hAnsi="Times New Roman" w:cs="Times New Roman"/>
          <w:sz w:val="24"/>
          <w:szCs w:val="24"/>
        </w:rPr>
        <w:t xml:space="preserve">, including the field of addiction </w:t>
      </w:r>
      <w:r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aWNrZWw8L0F1dGhvcj48WWVhcj4yMDE0PC9ZZWFyPjxS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</w:fldData>
        </w:fldChar>
      </w:r>
      <w:r w:rsidR="00A826B6" w:rsidRPr="007818C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826B6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aWNrZWw8L0F1dGhvcj48WWVhcj4yMDE0PC9ZZWFyPjxS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</w:fldData>
        </w:fldChar>
      </w:r>
      <w:r w:rsidR="00A826B6" w:rsidRPr="007818C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826B6" w:rsidRPr="007818CF">
        <w:rPr>
          <w:rFonts w:ascii="Times New Roman" w:hAnsi="Times New Roman" w:cs="Times New Roman"/>
          <w:sz w:val="24"/>
          <w:szCs w:val="24"/>
        </w:rPr>
      </w:r>
      <w:r w:rsidR="00A826B6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Pr="007818CF">
        <w:rPr>
          <w:rFonts w:ascii="Times New Roman" w:hAnsi="Times New Roman" w:cs="Times New Roman"/>
          <w:sz w:val="24"/>
          <w:szCs w:val="24"/>
        </w:rPr>
      </w:r>
      <w:r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A826B6" w:rsidRPr="007818CF">
        <w:rPr>
          <w:rFonts w:ascii="Times New Roman" w:hAnsi="Times New Roman" w:cs="Times New Roman"/>
          <w:noProof/>
          <w:sz w:val="24"/>
          <w:szCs w:val="24"/>
        </w:rPr>
        <w:t>(Bickel, et al., 2014; Houben, Wiers, &amp; Jansen, 2011)</w:t>
      </w:r>
      <w:r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5D29D3" w:rsidRPr="007818CF">
        <w:rPr>
          <w:rFonts w:ascii="Times New Roman" w:hAnsi="Times New Roman" w:cs="Times New Roman"/>
          <w:sz w:val="24"/>
          <w:szCs w:val="24"/>
        </w:rPr>
        <w:t xml:space="preserve">, however there have been </w:t>
      </w:r>
      <w:r w:rsidR="00BA68F0" w:rsidRPr="007818CF">
        <w:rPr>
          <w:rFonts w:ascii="Times New Roman" w:hAnsi="Times New Roman" w:cs="Times New Roman"/>
          <w:sz w:val="24"/>
          <w:szCs w:val="24"/>
        </w:rPr>
        <w:t xml:space="preserve">few </w:t>
      </w:r>
      <w:r w:rsidR="005D29D3" w:rsidRPr="007818CF">
        <w:rPr>
          <w:rFonts w:ascii="Times New Roman" w:hAnsi="Times New Roman" w:cs="Times New Roman"/>
          <w:sz w:val="24"/>
          <w:szCs w:val="24"/>
        </w:rPr>
        <w:t xml:space="preserve">attempts to translate WMT to overweight and obesity </w:t>
      </w:r>
      <w:r w:rsidR="00CC0159" w:rsidRPr="007818CF">
        <w:rPr>
          <w:rFonts w:ascii="Times New Roman" w:hAnsi="Times New Roman" w:cs="Times New Roman"/>
          <w:sz w:val="24"/>
          <w:szCs w:val="24"/>
        </w:rPr>
        <w:t xml:space="preserve">either </w:t>
      </w:r>
      <w:r w:rsidR="005D29D3" w:rsidRPr="007818CF">
        <w:rPr>
          <w:rFonts w:ascii="Times New Roman" w:hAnsi="Times New Roman" w:cs="Times New Roman"/>
          <w:sz w:val="24"/>
          <w:szCs w:val="24"/>
        </w:rPr>
        <w:t xml:space="preserve">inside or outside of the laboratory. </w:t>
      </w:r>
      <w:r w:rsidRPr="007818CF">
        <w:rPr>
          <w:rFonts w:ascii="Times New Roman" w:hAnsi="Times New Roman" w:cs="Times New Roman"/>
          <w:sz w:val="24"/>
          <w:szCs w:val="24"/>
        </w:rPr>
        <w:t xml:space="preserve"> One study</w:t>
      </w:r>
      <w:r w:rsidR="00CC0159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5D29D3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5D29D3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ouben&lt;/Author&gt;&lt;Year&gt;2016&lt;/Year&gt;&lt;RecNum&gt;14707&lt;/RecNum&gt;&lt;DisplayText&gt;(Houben, Dassen, &amp;amp; Jansen, 2016)&lt;/DisplayText&gt;&lt;record&gt;&lt;rec-number&gt;14707&lt;/rec-number&gt;&lt;foreign-keys&gt;&lt;key app="EN" db-id="esezwvzwos9eeber9f5vfd9jwr905wpt9s0p" timestamp="1469708716"&gt;14707&lt;/key&gt;&lt;/foreign-keys&gt;&lt;ref-type name="Journal Article"&gt;17&lt;/ref-type&gt;&lt;contributors&gt;&lt;authors&gt;&lt;author&gt;Houben, K.&lt;/author&gt;&lt;author&gt;Dassen, F. C. M.&lt;/author&gt;&lt;author&gt;Jansen, A.&lt;/author&gt;&lt;/authors&gt;&lt;/contributors&gt;&lt;titles&gt;&lt;title&gt;Taking control: Working memory training in overweight individuals increases self-regulation of food intake&lt;/title&gt;&lt;secondary-title&gt;Appetite&lt;/secondary-title&gt;&lt;/titles&gt;&lt;periodical&gt;&lt;full-title&gt;Appetite&lt;/full-title&gt;&lt;/periodical&gt;&lt;pages&gt;567-574&lt;/pages&gt;&lt;volume&gt;105&lt;/volume&gt;&lt;dates&gt;&lt;year&gt;2016&lt;/year&gt;&lt;/dates&gt;&lt;work-type&gt;Article&lt;/work-type&gt;&lt;urls&gt;&lt;related-urls&gt;&lt;url&gt;https://www.scopus.com/inward/record.uri?eid=2-s2.0-84977524953&amp;amp;partnerID=40&amp;amp;md5=c5cc3fa06a9760a47610f73b9a7f7115&lt;/url&gt;&lt;/related-urls&gt;&lt;/urls&gt;&lt;electronic-resource-num&gt;10.1016/j.appet.2016.06.029&lt;/electronic-resource-num&gt;&lt;remote-database-name&gt;Scopus&lt;/remote-database-name&gt;&lt;/record&gt;&lt;/Cite&gt;&lt;/EndNote&gt;</w:instrText>
      </w:r>
      <w:r w:rsidR="005D29D3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5D29D3" w:rsidRPr="007818CF">
        <w:rPr>
          <w:rFonts w:ascii="Times New Roman" w:hAnsi="Times New Roman" w:cs="Times New Roman"/>
          <w:noProof/>
          <w:sz w:val="24"/>
          <w:szCs w:val="24"/>
        </w:rPr>
        <w:t>(Houben, Dassen, &amp; Jansen, 2016)</w:t>
      </w:r>
      <w:r w:rsidR="005D29D3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Pr="007818CF">
        <w:rPr>
          <w:rFonts w:ascii="Times New Roman" w:hAnsi="Times New Roman" w:cs="Times New Roman"/>
          <w:sz w:val="24"/>
          <w:szCs w:val="24"/>
        </w:rPr>
        <w:t xml:space="preserve">, </w:t>
      </w:r>
      <w:r w:rsidR="00885470" w:rsidRPr="007818CF">
        <w:rPr>
          <w:rFonts w:ascii="Times New Roman" w:hAnsi="Times New Roman" w:cs="Times New Roman"/>
          <w:sz w:val="24"/>
          <w:szCs w:val="24"/>
        </w:rPr>
        <w:t>randomised</w:t>
      </w:r>
      <w:r w:rsidR="009B76A5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6A7E18" w:rsidRPr="007818CF">
        <w:rPr>
          <w:rFonts w:ascii="Times New Roman" w:hAnsi="Times New Roman" w:cs="Times New Roman"/>
          <w:sz w:val="24"/>
          <w:szCs w:val="24"/>
        </w:rPr>
        <w:t>overweight and obese individuals</w:t>
      </w:r>
      <w:r w:rsidR="009B76A5" w:rsidRPr="007818CF">
        <w:rPr>
          <w:rFonts w:ascii="Times New Roman" w:hAnsi="Times New Roman" w:cs="Times New Roman"/>
          <w:sz w:val="24"/>
          <w:szCs w:val="24"/>
        </w:rPr>
        <w:t xml:space="preserve"> to </w:t>
      </w:r>
      <w:r w:rsidR="00885470" w:rsidRPr="007818CF">
        <w:rPr>
          <w:rFonts w:ascii="Times New Roman" w:hAnsi="Times New Roman" w:cs="Times New Roman"/>
          <w:sz w:val="24"/>
          <w:szCs w:val="24"/>
        </w:rPr>
        <w:t xml:space="preserve">WMT or a control </w:t>
      </w:r>
      <w:r w:rsidR="00CC0159" w:rsidRPr="007818CF">
        <w:rPr>
          <w:rFonts w:ascii="Times New Roman" w:hAnsi="Times New Roman" w:cs="Times New Roman"/>
          <w:sz w:val="24"/>
          <w:szCs w:val="24"/>
        </w:rPr>
        <w:t>group</w:t>
      </w:r>
      <w:r w:rsidR="00885470" w:rsidRPr="007818CF">
        <w:rPr>
          <w:rFonts w:ascii="Times New Roman" w:hAnsi="Times New Roman" w:cs="Times New Roman"/>
          <w:sz w:val="24"/>
          <w:szCs w:val="24"/>
        </w:rPr>
        <w:t xml:space="preserve">. </w:t>
      </w:r>
      <w:r w:rsidR="001D1CE5" w:rsidRPr="007818CF">
        <w:rPr>
          <w:rFonts w:ascii="Times New Roman" w:hAnsi="Times New Roman" w:cs="Times New Roman"/>
          <w:sz w:val="24"/>
          <w:szCs w:val="24"/>
        </w:rPr>
        <w:t>P</w:t>
      </w:r>
      <w:r w:rsidR="00885470" w:rsidRPr="007818CF">
        <w:rPr>
          <w:rFonts w:ascii="Times New Roman" w:hAnsi="Times New Roman" w:cs="Times New Roman"/>
          <w:sz w:val="24"/>
          <w:szCs w:val="24"/>
        </w:rPr>
        <w:t xml:space="preserve">articipants </w:t>
      </w:r>
      <w:r w:rsidR="001D1CE5" w:rsidRPr="007818CF">
        <w:rPr>
          <w:rFonts w:ascii="Times New Roman" w:hAnsi="Times New Roman" w:cs="Times New Roman"/>
          <w:sz w:val="24"/>
          <w:szCs w:val="24"/>
        </w:rPr>
        <w:t xml:space="preserve">in the WMT group </w:t>
      </w:r>
      <w:r w:rsidR="00885470" w:rsidRPr="007818CF">
        <w:rPr>
          <w:rFonts w:ascii="Times New Roman" w:hAnsi="Times New Roman" w:cs="Times New Roman"/>
          <w:sz w:val="24"/>
          <w:szCs w:val="24"/>
        </w:rPr>
        <w:t>completed 3 working memory tasks</w:t>
      </w:r>
      <w:r w:rsidR="004A7919" w:rsidRPr="007818CF">
        <w:rPr>
          <w:rFonts w:ascii="Times New Roman" w:hAnsi="Times New Roman" w:cs="Times New Roman"/>
          <w:sz w:val="24"/>
          <w:szCs w:val="24"/>
        </w:rPr>
        <w:t xml:space="preserve"> per day</w:t>
      </w:r>
      <w:r w:rsidR="00885470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594DA6" w:rsidRPr="007818CF">
        <w:rPr>
          <w:rFonts w:ascii="Times New Roman" w:hAnsi="Times New Roman" w:cs="Times New Roman"/>
          <w:sz w:val="24"/>
          <w:szCs w:val="24"/>
        </w:rPr>
        <w:t xml:space="preserve">outside of the laboratory via the internet, </w:t>
      </w:r>
      <w:r w:rsidR="00CC0159" w:rsidRPr="007818CF">
        <w:rPr>
          <w:rFonts w:ascii="Times New Roman" w:hAnsi="Times New Roman" w:cs="Times New Roman"/>
          <w:sz w:val="24"/>
          <w:szCs w:val="24"/>
        </w:rPr>
        <w:t xml:space="preserve">that </w:t>
      </w:r>
      <w:r w:rsidR="00885470" w:rsidRPr="007818CF">
        <w:rPr>
          <w:rFonts w:ascii="Times New Roman" w:hAnsi="Times New Roman" w:cs="Times New Roman"/>
          <w:sz w:val="24"/>
          <w:szCs w:val="24"/>
        </w:rPr>
        <w:t>become increasing</w:t>
      </w:r>
      <w:r w:rsidR="00CC0159" w:rsidRPr="007818CF">
        <w:rPr>
          <w:rFonts w:ascii="Times New Roman" w:hAnsi="Times New Roman" w:cs="Times New Roman"/>
          <w:sz w:val="24"/>
          <w:szCs w:val="24"/>
        </w:rPr>
        <w:t>ly</w:t>
      </w:r>
      <w:r w:rsidR="00885470" w:rsidRPr="007818CF">
        <w:rPr>
          <w:rFonts w:ascii="Times New Roman" w:hAnsi="Times New Roman" w:cs="Times New Roman"/>
          <w:sz w:val="24"/>
          <w:szCs w:val="24"/>
        </w:rPr>
        <w:t xml:space="preserve"> difficult on a trial-by-trial basis</w:t>
      </w:r>
      <w:r w:rsidR="00BB2F39" w:rsidRPr="007818CF">
        <w:rPr>
          <w:rFonts w:ascii="Times New Roman" w:hAnsi="Times New Roman" w:cs="Times New Roman"/>
          <w:sz w:val="24"/>
          <w:szCs w:val="24"/>
        </w:rPr>
        <w:t>.</w:t>
      </w:r>
      <w:r w:rsidR="006A77A0" w:rsidRPr="007818CF">
        <w:rPr>
          <w:rFonts w:ascii="Times New Roman" w:hAnsi="Times New Roman" w:cs="Times New Roman"/>
          <w:sz w:val="24"/>
          <w:szCs w:val="24"/>
        </w:rPr>
        <w:t xml:space="preserve"> The control </w:t>
      </w:r>
      <w:r w:rsidR="00CC0159" w:rsidRPr="007818CF">
        <w:rPr>
          <w:rFonts w:ascii="Times New Roman" w:hAnsi="Times New Roman" w:cs="Times New Roman"/>
          <w:sz w:val="24"/>
          <w:szCs w:val="24"/>
        </w:rPr>
        <w:t xml:space="preserve">group </w:t>
      </w:r>
      <w:r w:rsidR="00793FE6" w:rsidRPr="007818CF">
        <w:rPr>
          <w:rFonts w:ascii="Times New Roman" w:hAnsi="Times New Roman" w:cs="Times New Roman"/>
          <w:sz w:val="24"/>
          <w:szCs w:val="24"/>
        </w:rPr>
        <w:lastRenderedPageBreak/>
        <w:t xml:space="preserve">completed the same tasks at the same (easy) </w:t>
      </w:r>
      <w:r w:rsidR="006A77A0" w:rsidRPr="007818CF">
        <w:rPr>
          <w:rFonts w:ascii="Times New Roman" w:hAnsi="Times New Roman" w:cs="Times New Roman"/>
          <w:sz w:val="24"/>
          <w:szCs w:val="24"/>
        </w:rPr>
        <w:t>difficulty each session.</w:t>
      </w:r>
      <w:r w:rsidR="00BB2F39" w:rsidRPr="007818CF">
        <w:rPr>
          <w:rFonts w:ascii="Times New Roman" w:hAnsi="Times New Roman" w:cs="Times New Roman"/>
          <w:sz w:val="24"/>
          <w:szCs w:val="24"/>
        </w:rPr>
        <w:t xml:space="preserve"> Each group could complete could complete up to 25 sessions of training overall.</w:t>
      </w:r>
      <w:r w:rsidR="00885470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5D29D3" w:rsidRPr="007818CF">
        <w:rPr>
          <w:rFonts w:ascii="Times New Roman" w:hAnsi="Times New Roman" w:cs="Times New Roman"/>
          <w:sz w:val="24"/>
          <w:szCs w:val="24"/>
        </w:rPr>
        <w:t xml:space="preserve">Following the </w:t>
      </w:r>
      <w:r w:rsidR="001D1CE5" w:rsidRPr="007818CF">
        <w:rPr>
          <w:rFonts w:ascii="Times New Roman" w:hAnsi="Times New Roman" w:cs="Times New Roman"/>
          <w:sz w:val="24"/>
          <w:szCs w:val="24"/>
        </w:rPr>
        <w:t>intervention period,</w:t>
      </w:r>
      <w:r w:rsidR="005D29D3" w:rsidRPr="007818CF">
        <w:rPr>
          <w:rFonts w:ascii="Times New Roman" w:hAnsi="Times New Roman" w:cs="Times New Roman"/>
          <w:sz w:val="24"/>
          <w:szCs w:val="24"/>
        </w:rPr>
        <w:t xml:space="preserve"> both groups demonstrated improvements in working memory </w:t>
      </w:r>
      <w:r w:rsidR="00CC0159" w:rsidRPr="007818CF">
        <w:rPr>
          <w:rFonts w:ascii="Times New Roman" w:hAnsi="Times New Roman" w:cs="Times New Roman"/>
          <w:sz w:val="24"/>
          <w:szCs w:val="24"/>
        </w:rPr>
        <w:t xml:space="preserve">capacity </w:t>
      </w:r>
      <w:r w:rsidR="001D1CE5" w:rsidRPr="007818CF">
        <w:rPr>
          <w:rFonts w:ascii="Times New Roman" w:hAnsi="Times New Roman" w:cs="Times New Roman"/>
          <w:sz w:val="24"/>
          <w:szCs w:val="24"/>
        </w:rPr>
        <w:t xml:space="preserve">although, critically, </w:t>
      </w:r>
      <w:r w:rsidR="005D29D3" w:rsidRPr="007818CF">
        <w:rPr>
          <w:rFonts w:ascii="Times New Roman" w:hAnsi="Times New Roman" w:cs="Times New Roman"/>
          <w:sz w:val="24"/>
          <w:szCs w:val="24"/>
        </w:rPr>
        <w:t xml:space="preserve">the </w:t>
      </w:r>
      <w:r w:rsidR="00CC0159" w:rsidRPr="007818CF">
        <w:rPr>
          <w:rFonts w:ascii="Times New Roman" w:hAnsi="Times New Roman" w:cs="Times New Roman"/>
          <w:sz w:val="24"/>
          <w:szCs w:val="24"/>
        </w:rPr>
        <w:t xml:space="preserve">magnitude of this improvement </w:t>
      </w:r>
      <w:r w:rsidR="001D1CE5" w:rsidRPr="007818CF">
        <w:rPr>
          <w:rFonts w:ascii="Times New Roman" w:hAnsi="Times New Roman" w:cs="Times New Roman"/>
          <w:sz w:val="24"/>
          <w:szCs w:val="24"/>
        </w:rPr>
        <w:t>was</w:t>
      </w:r>
      <w:r w:rsidR="00DB2035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CC0159" w:rsidRPr="007818CF">
        <w:rPr>
          <w:rFonts w:ascii="Times New Roman" w:hAnsi="Times New Roman" w:cs="Times New Roman"/>
          <w:sz w:val="24"/>
          <w:szCs w:val="24"/>
        </w:rPr>
        <w:t xml:space="preserve">significantly larger in the </w:t>
      </w:r>
      <w:r w:rsidR="005D29D3" w:rsidRPr="007818CF">
        <w:rPr>
          <w:rFonts w:ascii="Times New Roman" w:hAnsi="Times New Roman" w:cs="Times New Roman"/>
          <w:sz w:val="24"/>
          <w:szCs w:val="24"/>
        </w:rPr>
        <w:t xml:space="preserve">active </w:t>
      </w:r>
      <w:r w:rsidR="0009511B" w:rsidRPr="007818CF">
        <w:rPr>
          <w:rFonts w:ascii="Times New Roman" w:hAnsi="Times New Roman" w:cs="Times New Roman"/>
          <w:sz w:val="24"/>
          <w:szCs w:val="24"/>
        </w:rPr>
        <w:t>WMT group</w:t>
      </w:r>
      <w:r w:rsidR="00AC325C" w:rsidRPr="007818CF">
        <w:rPr>
          <w:rFonts w:ascii="Times New Roman" w:hAnsi="Times New Roman" w:cs="Times New Roman"/>
          <w:sz w:val="24"/>
          <w:szCs w:val="24"/>
        </w:rPr>
        <w:t xml:space="preserve"> (</w:t>
      </w:r>
      <w:r w:rsidR="00AC325C" w:rsidRPr="007818CF">
        <w:rPr>
          <w:rFonts w:ascii="Times New Roman" w:hAnsi="Times New Roman" w:cs="Times New Roman"/>
          <w:i/>
          <w:sz w:val="24"/>
          <w:szCs w:val="24"/>
        </w:rPr>
        <w:t>η</w:t>
      </w:r>
      <w:r w:rsidR="00AC325C" w:rsidRPr="007818CF">
        <w:rPr>
          <w:rFonts w:ascii="Times New Roman" w:hAnsi="Times New Roman" w:cs="Times New Roman"/>
          <w:i/>
          <w:sz w:val="24"/>
          <w:szCs w:val="24"/>
          <w:vertAlign w:val="subscript"/>
        </w:rPr>
        <w:t>p</w:t>
      </w:r>
      <w:r w:rsidR="00AC325C" w:rsidRPr="007818CF">
        <w:rPr>
          <w:rFonts w:ascii="Times New Roman" w:hAnsi="Times New Roman" w:cs="Times New Roman"/>
          <w:i/>
          <w:sz w:val="24"/>
          <w:szCs w:val="24"/>
          <w:vertAlign w:val="superscript"/>
        </w:rPr>
        <w:t xml:space="preserve">2 </w:t>
      </w:r>
      <w:r w:rsidR="00AC325C" w:rsidRPr="007818CF">
        <w:rPr>
          <w:rFonts w:ascii="Times New Roman" w:hAnsi="Times New Roman" w:cs="Times New Roman"/>
          <w:sz w:val="24"/>
          <w:szCs w:val="24"/>
        </w:rPr>
        <w:t>=.11)</w:t>
      </w:r>
      <w:r w:rsidR="0009511B" w:rsidRPr="007818CF">
        <w:rPr>
          <w:rFonts w:ascii="Times New Roman" w:hAnsi="Times New Roman" w:cs="Times New Roman"/>
          <w:sz w:val="24"/>
          <w:szCs w:val="24"/>
        </w:rPr>
        <w:t>.</w:t>
      </w:r>
      <w:r w:rsidR="005D29D3" w:rsidRPr="007818CF">
        <w:rPr>
          <w:rFonts w:ascii="Times New Roman" w:hAnsi="Times New Roman" w:cs="Times New Roman"/>
          <w:sz w:val="24"/>
          <w:szCs w:val="24"/>
        </w:rPr>
        <w:t xml:space="preserve"> The training group also demonstrated reductions in emotional eating and eating psychopathology, but no reductions in </w:t>
      </w:r>
      <w:r w:rsidR="00793FE6" w:rsidRPr="007818CF">
        <w:rPr>
          <w:rFonts w:ascii="Times New Roman" w:hAnsi="Times New Roman" w:cs="Times New Roman"/>
          <w:i/>
          <w:sz w:val="24"/>
          <w:szCs w:val="24"/>
        </w:rPr>
        <w:t>ad-</w:t>
      </w:r>
      <w:r w:rsidR="00CC0159" w:rsidRPr="007818CF">
        <w:rPr>
          <w:rFonts w:ascii="Times New Roman" w:hAnsi="Times New Roman" w:cs="Times New Roman"/>
          <w:i/>
          <w:sz w:val="24"/>
          <w:szCs w:val="24"/>
        </w:rPr>
        <w:t>libitum</w:t>
      </w:r>
      <w:r w:rsidR="00CC0159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5D29D3" w:rsidRPr="007818CF">
        <w:rPr>
          <w:rFonts w:ascii="Times New Roman" w:hAnsi="Times New Roman" w:cs="Times New Roman"/>
          <w:sz w:val="24"/>
          <w:szCs w:val="24"/>
        </w:rPr>
        <w:t>food intake, craving or hunger in the laboratory</w:t>
      </w:r>
      <w:r w:rsidR="00CC0159" w:rsidRPr="007818CF">
        <w:rPr>
          <w:rFonts w:ascii="Times New Roman" w:hAnsi="Times New Roman" w:cs="Times New Roman"/>
          <w:sz w:val="24"/>
          <w:szCs w:val="24"/>
        </w:rPr>
        <w:t>,</w:t>
      </w:r>
      <w:r w:rsidR="005D29D3" w:rsidRPr="007818CF">
        <w:rPr>
          <w:rFonts w:ascii="Times New Roman" w:hAnsi="Times New Roman" w:cs="Times New Roman"/>
          <w:sz w:val="24"/>
          <w:szCs w:val="24"/>
        </w:rPr>
        <w:t xml:space="preserve"> or BMI.</w:t>
      </w:r>
      <w:r w:rsidR="00467407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09511B" w:rsidRPr="007818C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884FD53" w14:textId="4024E1D6" w:rsidR="00885F28" w:rsidRPr="007818CF" w:rsidRDefault="00885F28" w:rsidP="00630085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sz w:val="24"/>
          <w:szCs w:val="24"/>
        </w:rPr>
        <w:t xml:space="preserve">Outside of the laboratory, one study combined </w:t>
      </w:r>
      <w:r w:rsidR="004A44DB" w:rsidRPr="007818CF">
        <w:rPr>
          <w:rFonts w:ascii="Times New Roman" w:hAnsi="Times New Roman" w:cs="Times New Roman"/>
          <w:sz w:val="24"/>
          <w:szCs w:val="24"/>
        </w:rPr>
        <w:t xml:space="preserve">WMT and </w:t>
      </w:r>
      <w:r w:rsidR="00DD2B30" w:rsidRPr="007818CF">
        <w:rPr>
          <w:rFonts w:ascii="Times New Roman" w:hAnsi="Times New Roman" w:cs="Times New Roman"/>
          <w:sz w:val="24"/>
          <w:szCs w:val="24"/>
        </w:rPr>
        <w:t>general</w:t>
      </w:r>
      <w:r w:rsidR="004A44DB" w:rsidRPr="007818CF">
        <w:rPr>
          <w:rFonts w:ascii="Times New Roman" w:hAnsi="Times New Roman" w:cs="Times New Roman"/>
          <w:sz w:val="24"/>
          <w:szCs w:val="24"/>
        </w:rPr>
        <w:t>-ICT</w:t>
      </w:r>
      <w:r w:rsidRPr="007818CF">
        <w:rPr>
          <w:rFonts w:ascii="Times New Roman" w:hAnsi="Times New Roman" w:cs="Times New Roman"/>
          <w:sz w:val="24"/>
          <w:szCs w:val="24"/>
        </w:rPr>
        <w:t xml:space="preserve">, in obese children </w:t>
      </w:r>
      <w:r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erbeken&lt;/Author&gt;&lt;Year&gt;2013&lt;/Year&gt;&lt;RecNum&gt;222&lt;/RecNum&gt;&lt;DisplayText&gt;(Verbeken, Braet, Goossens, &amp;amp; van der Oord, 2013)&lt;/DisplayText&gt;&lt;record&gt;&lt;rec-number&gt;222&lt;/rec-number&gt;&lt;foreign-keys&gt;&lt;key app="EN" db-id="esezwvzwos9eeber9f5vfd9jwr905wpt9s0p" timestamp="1371813054"&gt;222&lt;/key&gt;&lt;/foreign-keys&gt;&lt;ref-type name="Journal Article"&gt;17&lt;/ref-type&gt;&lt;contributors&gt;&lt;authors&gt;&lt;author&gt;Verbeken, S.&lt;/author&gt;&lt;author&gt;Braet, C.&lt;/author&gt;&lt;author&gt;Goossens, L.&lt;/author&gt;&lt;author&gt;van der Oord, S.&lt;/author&gt;&lt;/authors&gt;&lt;/contributors&gt;&lt;titles&gt;&lt;title&gt;Executive function training with game elements for obese children: A novel treatment to enhance self-regulatory abilities for weight-control&lt;/title&gt;&lt;secondary-title&gt;Behaviour Research and Therapy&lt;/secondary-title&gt;&lt;/titles&gt;&lt;periodical&gt;&lt;full-title&gt;Behaviour Research and Therapy&lt;/full-title&gt;&lt;/periodical&gt;&lt;pages&gt;290-299&lt;/pages&gt;&lt;volume&gt;51&lt;/volume&gt;&lt;number&gt;6&lt;/number&gt;&lt;dates&gt;&lt;year&gt;2013&lt;/year&gt;&lt;/dates&gt;&lt;urls&gt;&lt;related-urls&gt;&lt;url&gt;https://www.scopus.com/inward/record.url?eid=2-s2.0-84875552962&amp;amp;partnerID=40&amp;amp;md5=75527ae27cfe4bde3ae1cd63c5de804a&lt;/url&gt;&lt;/related-urls&gt;&lt;/urls&gt;&lt;/record&gt;&lt;/Cite&gt;&lt;/EndNote&gt;</w:instrText>
      </w:r>
      <w:r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Pr="007818CF">
        <w:rPr>
          <w:rFonts w:ascii="Times New Roman" w:hAnsi="Times New Roman" w:cs="Times New Roman"/>
          <w:noProof/>
          <w:sz w:val="24"/>
          <w:szCs w:val="24"/>
        </w:rPr>
        <w:t>(Verbeken, Braet, Goossens, &amp; van der Oord, 2013)</w:t>
      </w:r>
      <w:r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6D55E3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1D1CE5" w:rsidRPr="007818CF">
        <w:rPr>
          <w:rFonts w:ascii="Times New Roman" w:hAnsi="Times New Roman" w:cs="Times New Roman"/>
          <w:sz w:val="24"/>
          <w:szCs w:val="24"/>
        </w:rPr>
        <w:t xml:space="preserve">and they </w:t>
      </w:r>
      <w:r w:rsidR="005757E2" w:rsidRPr="007818CF">
        <w:rPr>
          <w:rFonts w:ascii="Times New Roman" w:hAnsi="Times New Roman" w:cs="Times New Roman"/>
          <w:sz w:val="24"/>
          <w:szCs w:val="24"/>
        </w:rPr>
        <w:t>‘</w:t>
      </w:r>
      <w:r w:rsidR="006D55E3" w:rsidRPr="007818CF">
        <w:rPr>
          <w:rFonts w:ascii="Times New Roman" w:hAnsi="Times New Roman" w:cs="Times New Roman"/>
          <w:sz w:val="24"/>
          <w:szCs w:val="24"/>
        </w:rPr>
        <w:t>gamif</w:t>
      </w:r>
      <w:r w:rsidR="001D1CE5" w:rsidRPr="007818CF">
        <w:rPr>
          <w:rFonts w:ascii="Times New Roman" w:hAnsi="Times New Roman" w:cs="Times New Roman"/>
          <w:sz w:val="24"/>
          <w:szCs w:val="24"/>
        </w:rPr>
        <w:t>ied</w:t>
      </w:r>
      <w:r w:rsidR="005757E2" w:rsidRPr="007818CF">
        <w:rPr>
          <w:rFonts w:ascii="Times New Roman" w:hAnsi="Times New Roman" w:cs="Times New Roman"/>
          <w:sz w:val="24"/>
          <w:szCs w:val="24"/>
        </w:rPr>
        <w:t>’</w:t>
      </w:r>
      <w:r w:rsidR="006D55E3" w:rsidRPr="007818CF">
        <w:rPr>
          <w:rFonts w:ascii="Times New Roman" w:hAnsi="Times New Roman" w:cs="Times New Roman"/>
          <w:sz w:val="24"/>
          <w:szCs w:val="24"/>
        </w:rPr>
        <w:t xml:space="preserve"> training</w:t>
      </w:r>
      <w:r w:rsidR="005757E2" w:rsidRPr="007818CF">
        <w:rPr>
          <w:rFonts w:ascii="Times New Roman" w:hAnsi="Times New Roman" w:cs="Times New Roman"/>
          <w:sz w:val="24"/>
          <w:szCs w:val="24"/>
        </w:rPr>
        <w:t xml:space="preserve"> in an attempt to </w:t>
      </w:r>
      <w:r w:rsidR="006D55E3" w:rsidRPr="007818CF">
        <w:rPr>
          <w:rFonts w:ascii="Times New Roman" w:hAnsi="Times New Roman" w:cs="Times New Roman"/>
          <w:sz w:val="24"/>
          <w:szCs w:val="24"/>
        </w:rPr>
        <w:t xml:space="preserve">optimise </w:t>
      </w:r>
      <w:r w:rsidR="005757E2" w:rsidRPr="007818CF">
        <w:rPr>
          <w:rFonts w:ascii="Times New Roman" w:hAnsi="Times New Roman" w:cs="Times New Roman"/>
          <w:sz w:val="24"/>
          <w:szCs w:val="24"/>
        </w:rPr>
        <w:t xml:space="preserve">participant </w:t>
      </w:r>
      <w:r w:rsidR="006D55E3" w:rsidRPr="007818CF">
        <w:rPr>
          <w:rFonts w:ascii="Times New Roman" w:hAnsi="Times New Roman" w:cs="Times New Roman"/>
          <w:sz w:val="24"/>
          <w:szCs w:val="24"/>
        </w:rPr>
        <w:t xml:space="preserve">engagement </w:t>
      </w:r>
      <w:r w:rsidR="006D55E3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0C4911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umsden&lt;/Author&gt;&lt;Year&gt;2016&lt;/Year&gt;&lt;RecNum&gt;14892&lt;/RecNum&gt;&lt;DisplayText&gt;(Lumsden, Skinner, Woods, Lawrence, &amp;amp; Munafò, 2016)&lt;/DisplayText&gt;&lt;record&gt;&lt;rec-number&gt;14892&lt;/rec-number&gt;&lt;foreign-keys&gt;&lt;key app="EN" db-id="esezwvzwos9eeber9f5vfd9jwr905wpt9s0p" timestamp="1484318881"&gt;14892&lt;/key&gt;&lt;/foreign-keys&gt;&lt;ref-type name="Journal Article"&gt;17&lt;/ref-type&gt;&lt;contributors&gt;&lt;authors&gt;&lt;author&gt;Lumsden, J.&lt;/author&gt;&lt;author&gt;Skinner, A.&lt;/author&gt;&lt;author&gt;Woods, A. T.&lt;/author&gt;&lt;author&gt;Lawrence, N. S.&lt;/author&gt;&lt;author&gt;Munafò, M.&lt;/author&gt;&lt;/authors&gt;&lt;/contributors&gt;&lt;titles&gt;&lt;title&gt;The effects of gamelike features and test location on cognitive test performance and participant enjoyment&lt;/title&gt;&lt;secondary-title&gt;PeerJ&lt;/secondary-title&gt;&lt;/titles&gt;&lt;periodical&gt;&lt;full-title&gt;PeerJ&lt;/full-title&gt;&lt;/periodical&gt;&lt;volume&gt;2016&lt;/volume&gt;&lt;number&gt;7&lt;/number&gt;&lt;dates&gt;&lt;year&gt;2016&lt;/year&gt;&lt;/dates&gt;&lt;work-type&gt;Article&lt;/work-type&gt;&lt;urls&gt;&lt;related-urls&gt;&lt;url&gt;https://www.scopus.com/inward/record.uri?eid=2-s2.0-84981492559&amp;amp;doi=10.7717%2fpeerj.2184&amp;amp;partnerID=40&amp;amp;md5=2aa193510297f74614d2ff2169c2bf38&lt;/url&gt;&lt;/related-urls&gt;&lt;/urls&gt;&lt;custom7&gt;e2184&lt;/custom7&gt;&lt;electronic-resource-num&gt;10.7717/peerj.2184&lt;/electronic-resource-num&gt;&lt;remote-database-name&gt;Scopus&lt;/remote-database-name&gt;&lt;/record&gt;&lt;/Cite&gt;&lt;/EndNote&gt;</w:instrText>
      </w:r>
      <w:r w:rsidR="006D55E3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0C4911" w:rsidRPr="007818CF">
        <w:rPr>
          <w:rFonts w:ascii="Times New Roman" w:hAnsi="Times New Roman" w:cs="Times New Roman"/>
          <w:noProof/>
          <w:sz w:val="24"/>
          <w:szCs w:val="24"/>
        </w:rPr>
        <w:t>(Lumsden, Skinner, Woods, Lawrence, &amp; Munafò, 2016)</w:t>
      </w:r>
      <w:r w:rsidR="006D55E3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6D55E3" w:rsidRPr="007818CF">
        <w:rPr>
          <w:rFonts w:ascii="Times New Roman" w:hAnsi="Times New Roman" w:cs="Times New Roman"/>
          <w:sz w:val="24"/>
          <w:szCs w:val="24"/>
        </w:rPr>
        <w:t xml:space="preserve">. </w:t>
      </w:r>
      <w:r w:rsidRPr="007818CF">
        <w:rPr>
          <w:rFonts w:ascii="Times New Roman" w:hAnsi="Times New Roman" w:cs="Times New Roman"/>
          <w:sz w:val="24"/>
          <w:szCs w:val="24"/>
        </w:rPr>
        <w:t>Participants were randomised to care-as-usual or to care-as-usual combined with cognitive training which involved 25 session</w:t>
      </w:r>
      <w:r w:rsidR="004A44DB" w:rsidRPr="007818CF">
        <w:rPr>
          <w:rFonts w:ascii="Times New Roman" w:hAnsi="Times New Roman" w:cs="Times New Roman"/>
          <w:sz w:val="24"/>
          <w:szCs w:val="24"/>
        </w:rPr>
        <w:t>s</w:t>
      </w:r>
      <w:r w:rsidRPr="007818CF">
        <w:rPr>
          <w:rFonts w:ascii="Times New Roman" w:hAnsi="Times New Roman" w:cs="Times New Roman"/>
          <w:sz w:val="24"/>
          <w:szCs w:val="24"/>
        </w:rPr>
        <w:t xml:space="preserve"> over a six week period</w:t>
      </w:r>
      <w:r w:rsidR="001D1CE5" w:rsidRPr="007818CF">
        <w:rPr>
          <w:rFonts w:ascii="Times New Roman" w:hAnsi="Times New Roman" w:cs="Times New Roman"/>
          <w:sz w:val="24"/>
          <w:szCs w:val="24"/>
        </w:rPr>
        <w:t xml:space="preserve">. If participants’ performance on the training game improved this led to </w:t>
      </w:r>
      <w:r w:rsidR="002B568B" w:rsidRPr="007818CF">
        <w:rPr>
          <w:rFonts w:ascii="Times New Roman" w:hAnsi="Times New Roman" w:cs="Times New Roman"/>
          <w:sz w:val="24"/>
          <w:szCs w:val="24"/>
        </w:rPr>
        <w:t>improvements in the game character and elaborated game world</w:t>
      </w:r>
      <w:r w:rsidRPr="007818CF">
        <w:rPr>
          <w:rFonts w:ascii="Times New Roman" w:hAnsi="Times New Roman" w:cs="Times New Roman"/>
          <w:sz w:val="24"/>
          <w:szCs w:val="24"/>
        </w:rPr>
        <w:t>.</w:t>
      </w:r>
      <w:r w:rsidR="0009511B" w:rsidRPr="007818CF">
        <w:rPr>
          <w:rFonts w:ascii="Times New Roman" w:hAnsi="Times New Roman" w:cs="Times New Roman"/>
          <w:sz w:val="24"/>
          <w:szCs w:val="24"/>
        </w:rPr>
        <w:t xml:space="preserve"> At post-test, working memory but not inhibitory control was improved in all participants in the training </w:t>
      </w:r>
      <w:r w:rsidR="0084798C" w:rsidRPr="007818CF">
        <w:rPr>
          <w:rFonts w:ascii="Times New Roman" w:hAnsi="Times New Roman" w:cs="Times New Roman"/>
          <w:sz w:val="24"/>
          <w:szCs w:val="24"/>
        </w:rPr>
        <w:t>group;</w:t>
      </w:r>
      <w:r w:rsidR="0009511B" w:rsidRPr="007818CF">
        <w:rPr>
          <w:rFonts w:ascii="Times New Roman" w:hAnsi="Times New Roman" w:cs="Times New Roman"/>
          <w:sz w:val="24"/>
          <w:szCs w:val="24"/>
        </w:rPr>
        <w:t xml:space="preserve"> however there was no evidence of change in the control group.</w:t>
      </w:r>
      <w:r w:rsidR="004A44DB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BB2F39" w:rsidRPr="007818CF">
        <w:rPr>
          <w:rFonts w:ascii="Times New Roman" w:hAnsi="Times New Roman" w:cs="Times New Roman"/>
          <w:sz w:val="24"/>
          <w:szCs w:val="24"/>
        </w:rPr>
        <w:t>Both groups lost similar amounts of weight at post-test, which was maintained at 8 week follow-up in the training group only</w:t>
      </w:r>
      <w:r w:rsidRPr="007818CF">
        <w:rPr>
          <w:rFonts w:ascii="Times New Roman" w:hAnsi="Times New Roman" w:cs="Times New Roman"/>
          <w:sz w:val="24"/>
          <w:szCs w:val="24"/>
        </w:rPr>
        <w:t xml:space="preserve">, </w:t>
      </w:r>
      <w:r w:rsidR="005757E2" w:rsidRPr="007818CF">
        <w:rPr>
          <w:rFonts w:ascii="Times New Roman" w:hAnsi="Times New Roman" w:cs="Times New Roman"/>
          <w:sz w:val="24"/>
          <w:szCs w:val="24"/>
        </w:rPr>
        <w:t xml:space="preserve">although this </w:t>
      </w:r>
      <w:r w:rsidR="0062401E" w:rsidRPr="007818CF">
        <w:rPr>
          <w:rFonts w:ascii="Times New Roman" w:hAnsi="Times New Roman" w:cs="Times New Roman"/>
          <w:sz w:val="24"/>
          <w:szCs w:val="24"/>
        </w:rPr>
        <w:t>effect disappeared at</w:t>
      </w:r>
      <w:r w:rsidR="005757E2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BB2F39" w:rsidRPr="007818CF">
        <w:rPr>
          <w:rFonts w:ascii="Times New Roman" w:hAnsi="Times New Roman" w:cs="Times New Roman"/>
          <w:sz w:val="24"/>
          <w:szCs w:val="24"/>
        </w:rPr>
        <w:t xml:space="preserve">a </w:t>
      </w:r>
      <w:r w:rsidRPr="007818CF">
        <w:rPr>
          <w:rFonts w:ascii="Times New Roman" w:hAnsi="Times New Roman" w:cs="Times New Roman"/>
          <w:sz w:val="24"/>
          <w:szCs w:val="24"/>
        </w:rPr>
        <w:t>12-week follow up.</w:t>
      </w:r>
      <w:r w:rsidR="0009511B" w:rsidRPr="007818CF">
        <w:rPr>
          <w:rFonts w:ascii="Times New Roman" w:hAnsi="Times New Roman" w:cs="Times New Roman"/>
          <w:sz w:val="24"/>
          <w:szCs w:val="24"/>
        </w:rPr>
        <w:t xml:space="preserve"> Given the improvement in working memory in the training group this seems to be the </w:t>
      </w:r>
      <w:r w:rsidR="00A0115E" w:rsidRPr="007818CF">
        <w:rPr>
          <w:rFonts w:ascii="Times New Roman" w:hAnsi="Times New Roman" w:cs="Times New Roman"/>
          <w:sz w:val="24"/>
          <w:szCs w:val="24"/>
        </w:rPr>
        <w:t>‘</w:t>
      </w:r>
      <w:r w:rsidR="0009511B" w:rsidRPr="007818CF">
        <w:rPr>
          <w:rFonts w:ascii="Times New Roman" w:hAnsi="Times New Roman" w:cs="Times New Roman"/>
          <w:sz w:val="24"/>
          <w:szCs w:val="24"/>
        </w:rPr>
        <w:t>active</w:t>
      </w:r>
      <w:r w:rsidR="00A0115E" w:rsidRPr="007818CF">
        <w:rPr>
          <w:rFonts w:ascii="Times New Roman" w:hAnsi="Times New Roman" w:cs="Times New Roman"/>
          <w:sz w:val="24"/>
          <w:szCs w:val="24"/>
        </w:rPr>
        <w:t>’</w:t>
      </w:r>
      <w:r w:rsidR="0009511B" w:rsidRPr="007818CF">
        <w:rPr>
          <w:rFonts w:ascii="Times New Roman" w:hAnsi="Times New Roman" w:cs="Times New Roman"/>
          <w:sz w:val="24"/>
          <w:szCs w:val="24"/>
        </w:rPr>
        <w:t xml:space="preserve"> mechanism</w:t>
      </w:r>
      <w:r w:rsidR="001D1CE5" w:rsidRPr="007818CF">
        <w:rPr>
          <w:rFonts w:ascii="Times New Roman" w:hAnsi="Times New Roman" w:cs="Times New Roman"/>
          <w:sz w:val="24"/>
          <w:szCs w:val="24"/>
        </w:rPr>
        <w:t xml:space="preserve"> (rather than an improvement in inhibitory control)</w:t>
      </w:r>
      <w:r w:rsidR="0009511B" w:rsidRPr="007818CF">
        <w:rPr>
          <w:rFonts w:ascii="Times New Roman" w:hAnsi="Times New Roman" w:cs="Times New Roman"/>
          <w:sz w:val="24"/>
          <w:szCs w:val="24"/>
        </w:rPr>
        <w:t>, however in the absence of formal</w:t>
      </w:r>
      <w:r w:rsidR="004A7919" w:rsidRPr="007818CF">
        <w:rPr>
          <w:rFonts w:ascii="Times New Roman" w:hAnsi="Times New Roman" w:cs="Times New Roman"/>
          <w:sz w:val="24"/>
          <w:szCs w:val="24"/>
        </w:rPr>
        <w:t xml:space="preserve"> mediation</w:t>
      </w:r>
      <w:r w:rsidR="0009511B" w:rsidRPr="007818CF">
        <w:rPr>
          <w:rFonts w:ascii="Times New Roman" w:hAnsi="Times New Roman" w:cs="Times New Roman"/>
          <w:sz w:val="24"/>
          <w:szCs w:val="24"/>
        </w:rPr>
        <w:t xml:space="preserve"> analyses </w:t>
      </w:r>
      <w:r w:rsidR="001D1CE5" w:rsidRPr="007818CF">
        <w:rPr>
          <w:rFonts w:ascii="Times New Roman" w:hAnsi="Times New Roman" w:cs="Times New Roman"/>
          <w:sz w:val="24"/>
          <w:szCs w:val="24"/>
        </w:rPr>
        <w:t xml:space="preserve">these findings should be interpreted with caution. </w:t>
      </w:r>
    </w:p>
    <w:p w14:paraId="3A17AD0E" w14:textId="0F4B5F79" w:rsidR="00D61110" w:rsidRPr="007818CF" w:rsidRDefault="00D61110" w:rsidP="000419DD">
      <w:pPr>
        <w:spacing w:line="480" w:lineRule="auto"/>
        <w:outlineLvl w:val="0"/>
        <w:rPr>
          <w:rFonts w:ascii="Times New Roman" w:hAnsi="Times New Roman" w:cs="Times New Roman"/>
          <w:b/>
          <w:i/>
          <w:sz w:val="24"/>
          <w:szCs w:val="24"/>
        </w:rPr>
      </w:pPr>
      <w:r w:rsidRPr="007818CF">
        <w:rPr>
          <w:rFonts w:ascii="Times New Roman" w:hAnsi="Times New Roman" w:cs="Times New Roman"/>
          <w:b/>
          <w:i/>
          <w:sz w:val="24"/>
          <w:szCs w:val="24"/>
        </w:rPr>
        <w:t>Interim summary of capacity driven training</w:t>
      </w:r>
    </w:p>
    <w:p w14:paraId="29CD7986" w14:textId="1C8A80BE" w:rsidR="004A44DB" w:rsidRPr="007818CF" w:rsidRDefault="00D61110" w:rsidP="00146B1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b/>
          <w:i/>
          <w:sz w:val="24"/>
          <w:szCs w:val="24"/>
        </w:rPr>
        <w:tab/>
      </w:r>
      <w:r w:rsidRPr="007818CF">
        <w:rPr>
          <w:rFonts w:ascii="Times New Roman" w:hAnsi="Times New Roman" w:cs="Times New Roman"/>
          <w:sz w:val="24"/>
          <w:szCs w:val="24"/>
        </w:rPr>
        <w:t>Examination of the evidence for ca</w:t>
      </w:r>
      <w:r w:rsidR="004A44DB" w:rsidRPr="007818CF">
        <w:rPr>
          <w:rFonts w:ascii="Times New Roman" w:hAnsi="Times New Roman" w:cs="Times New Roman"/>
          <w:sz w:val="24"/>
          <w:szCs w:val="24"/>
        </w:rPr>
        <w:t xml:space="preserve">pacity driven training suggests limited potential for </w:t>
      </w:r>
      <w:r w:rsidR="00DD2B30" w:rsidRPr="007818CF">
        <w:rPr>
          <w:rFonts w:ascii="Times New Roman" w:hAnsi="Times New Roman" w:cs="Times New Roman"/>
          <w:sz w:val="24"/>
          <w:szCs w:val="24"/>
        </w:rPr>
        <w:t>general</w:t>
      </w:r>
      <w:r w:rsidR="004A44DB" w:rsidRPr="007818CF">
        <w:rPr>
          <w:rFonts w:ascii="Times New Roman" w:hAnsi="Times New Roman" w:cs="Times New Roman"/>
          <w:sz w:val="24"/>
          <w:szCs w:val="24"/>
        </w:rPr>
        <w:t>-ICT for treatment of overweight and obesity</w:t>
      </w:r>
      <w:r w:rsidR="00AD06D4" w:rsidRPr="007818CF">
        <w:rPr>
          <w:rFonts w:ascii="Times New Roman" w:hAnsi="Times New Roman" w:cs="Times New Roman"/>
          <w:sz w:val="24"/>
          <w:szCs w:val="24"/>
        </w:rPr>
        <w:t xml:space="preserve">, with </w:t>
      </w:r>
      <w:r w:rsidR="00D9484C" w:rsidRPr="007818CF">
        <w:rPr>
          <w:rFonts w:ascii="Times New Roman" w:hAnsi="Times New Roman" w:cs="Times New Roman"/>
          <w:sz w:val="24"/>
          <w:szCs w:val="24"/>
        </w:rPr>
        <w:t>the</w:t>
      </w:r>
      <w:r w:rsidR="00AD06D4" w:rsidRPr="007818CF">
        <w:rPr>
          <w:rFonts w:ascii="Times New Roman" w:hAnsi="Times New Roman" w:cs="Times New Roman"/>
          <w:sz w:val="24"/>
          <w:szCs w:val="24"/>
        </w:rPr>
        <w:t xml:space="preserve"> evidence difficult to reconcile </w:t>
      </w:r>
      <w:r w:rsidR="00AD06D4" w:rsidRPr="007818CF">
        <w:rPr>
          <w:rFonts w:ascii="Times New Roman" w:hAnsi="Times New Roman" w:cs="Times New Roman"/>
          <w:sz w:val="24"/>
          <w:szCs w:val="24"/>
        </w:rPr>
        <w:lastRenderedPageBreak/>
        <w:t xml:space="preserve">due to a lack of </w:t>
      </w:r>
      <w:r w:rsidR="00F66A53" w:rsidRPr="007818CF">
        <w:rPr>
          <w:rFonts w:ascii="Times New Roman" w:hAnsi="Times New Roman" w:cs="Times New Roman"/>
          <w:sz w:val="24"/>
          <w:szCs w:val="24"/>
        </w:rPr>
        <w:t xml:space="preserve">robust </w:t>
      </w:r>
      <w:r w:rsidR="00AD06D4" w:rsidRPr="007818CF">
        <w:rPr>
          <w:rFonts w:ascii="Times New Roman" w:hAnsi="Times New Roman" w:cs="Times New Roman"/>
          <w:sz w:val="24"/>
          <w:szCs w:val="24"/>
        </w:rPr>
        <w:t>change in the refle</w:t>
      </w:r>
      <w:r w:rsidR="00D9484C" w:rsidRPr="007818CF">
        <w:rPr>
          <w:rFonts w:ascii="Times New Roman" w:hAnsi="Times New Roman" w:cs="Times New Roman"/>
          <w:sz w:val="24"/>
          <w:szCs w:val="24"/>
        </w:rPr>
        <w:t>ct</w:t>
      </w:r>
      <w:r w:rsidR="00AD06D4" w:rsidRPr="007818CF">
        <w:rPr>
          <w:rFonts w:ascii="Times New Roman" w:hAnsi="Times New Roman" w:cs="Times New Roman"/>
          <w:sz w:val="24"/>
          <w:szCs w:val="24"/>
        </w:rPr>
        <w:t>ive process (inhibitory control</w:t>
      </w:r>
      <w:r w:rsidR="00F66A53" w:rsidRPr="007818CF">
        <w:rPr>
          <w:rFonts w:ascii="Times New Roman" w:hAnsi="Times New Roman" w:cs="Times New Roman"/>
          <w:sz w:val="24"/>
          <w:szCs w:val="24"/>
        </w:rPr>
        <w:t xml:space="preserve"> capacity</w:t>
      </w:r>
      <w:r w:rsidR="00AD06D4" w:rsidRPr="007818CF">
        <w:rPr>
          <w:rFonts w:ascii="Times New Roman" w:hAnsi="Times New Roman" w:cs="Times New Roman"/>
          <w:sz w:val="24"/>
          <w:szCs w:val="24"/>
        </w:rPr>
        <w:t>)</w:t>
      </w:r>
      <w:r w:rsidRPr="007818CF">
        <w:rPr>
          <w:rFonts w:ascii="Times New Roman" w:hAnsi="Times New Roman" w:cs="Times New Roman"/>
          <w:sz w:val="24"/>
          <w:szCs w:val="24"/>
        </w:rPr>
        <w:t>.</w:t>
      </w:r>
      <w:r w:rsidR="004A44DB" w:rsidRPr="007818CF">
        <w:rPr>
          <w:rFonts w:ascii="Times New Roman" w:hAnsi="Times New Roman" w:cs="Times New Roman"/>
          <w:sz w:val="24"/>
          <w:szCs w:val="24"/>
        </w:rPr>
        <w:t xml:space="preserve"> This </w:t>
      </w:r>
      <w:r w:rsidR="00F66A53" w:rsidRPr="007818CF">
        <w:rPr>
          <w:rFonts w:ascii="Times New Roman" w:hAnsi="Times New Roman" w:cs="Times New Roman"/>
          <w:sz w:val="24"/>
          <w:szCs w:val="24"/>
        </w:rPr>
        <w:t xml:space="preserve">is consistent with </w:t>
      </w:r>
      <w:r w:rsidR="004A44DB" w:rsidRPr="007818CF">
        <w:rPr>
          <w:rFonts w:ascii="Times New Roman" w:hAnsi="Times New Roman" w:cs="Times New Roman"/>
          <w:sz w:val="24"/>
          <w:szCs w:val="24"/>
        </w:rPr>
        <w:t xml:space="preserve">findings from related areas in which </w:t>
      </w:r>
      <w:r w:rsidR="00DD2B30" w:rsidRPr="007818CF">
        <w:rPr>
          <w:rFonts w:ascii="Times New Roman" w:hAnsi="Times New Roman" w:cs="Times New Roman"/>
          <w:sz w:val="24"/>
          <w:szCs w:val="24"/>
        </w:rPr>
        <w:t>general</w:t>
      </w:r>
      <w:r w:rsidR="004A44DB" w:rsidRPr="007818CF">
        <w:rPr>
          <w:rFonts w:ascii="Times New Roman" w:hAnsi="Times New Roman" w:cs="Times New Roman"/>
          <w:sz w:val="24"/>
          <w:szCs w:val="24"/>
        </w:rPr>
        <w:t>-ICT has demonstrated</w:t>
      </w:r>
      <w:r w:rsidR="004964FF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1D1CE5" w:rsidRPr="007818CF">
        <w:rPr>
          <w:rFonts w:ascii="Times New Roman" w:hAnsi="Times New Roman" w:cs="Times New Roman"/>
          <w:sz w:val="24"/>
          <w:szCs w:val="24"/>
        </w:rPr>
        <w:t xml:space="preserve">minimal </w:t>
      </w:r>
      <w:r w:rsidR="00581782" w:rsidRPr="007818CF">
        <w:rPr>
          <w:rFonts w:ascii="Times New Roman" w:hAnsi="Times New Roman" w:cs="Times New Roman"/>
          <w:sz w:val="24"/>
          <w:szCs w:val="24"/>
        </w:rPr>
        <w:t>effects on</w:t>
      </w:r>
      <w:r w:rsidR="00F66A53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4964FF" w:rsidRPr="007818CF">
        <w:rPr>
          <w:rFonts w:ascii="Times New Roman" w:hAnsi="Times New Roman" w:cs="Times New Roman"/>
          <w:sz w:val="24"/>
          <w:szCs w:val="24"/>
        </w:rPr>
        <w:t xml:space="preserve">behaviour change, including alcohol-use </w:t>
      </w:r>
      <w:r w:rsidR="004964FF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4964FF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rtsch&lt;/Author&gt;&lt;Year&gt;2016&lt;/Year&gt;&lt;RecNum&gt;14687&lt;/RecNum&gt;&lt;DisplayText&gt;(Bartsch, Kothe, Allom, Mullan, &amp;amp; Houben, 2016)&lt;/DisplayText&gt;&lt;record&gt;&lt;rec-number&gt;14687&lt;/rec-number&gt;&lt;foreign-keys&gt;&lt;key app="EN" db-id="esezwvzwos9eeber9f5vfd9jwr905wpt9s0p" timestamp="1469529381"&gt;14687&lt;/key&gt;&lt;/foreign-keys&gt;&lt;ref-type name="Journal Article"&gt;17&lt;/ref-type&gt;&lt;contributors&gt;&lt;authors&gt;&lt;author&gt;Bartsch, A.L.&lt;/author&gt;&lt;author&gt;Kothe, E.&lt;/author&gt;&lt;author&gt;Allom, V.&lt;/author&gt;&lt;author&gt;Mullan, B.&lt;/author&gt;&lt;author&gt;Houben, K.&lt;/author&gt;&lt;/authors&gt;&lt;/contributors&gt;&lt;titles&gt;&lt;title&gt;The effect of non-specific response inhibition training on alcohol consumption: an intervention&lt;/title&gt;&lt;secondary-title&gt;Journal of Addiction Research and Therapy&lt;/secondary-title&gt;&lt;/titles&gt;&lt;periodical&gt;&lt;full-title&gt;Journal of Addiction Research and Therapy&lt;/full-title&gt;&lt;/periodical&gt;&lt;pages&gt;260&lt;/pages&gt;&lt;volume&gt;7:1&lt;/volume&gt;&lt;dates&gt;&lt;year&gt;2016&lt;/year&gt;&lt;/dates&gt;&lt;urls&gt;&lt;/urls&gt;&lt;/record&gt;&lt;/Cite&gt;&lt;/EndNote&gt;</w:instrText>
      </w:r>
      <w:r w:rsidR="004964FF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4964FF" w:rsidRPr="007818CF">
        <w:rPr>
          <w:rFonts w:ascii="Times New Roman" w:hAnsi="Times New Roman" w:cs="Times New Roman"/>
          <w:noProof/>
          <w:sz w:val="24"/>
          <w:szCs w:val="24"/>
        </w:rPr>
        <w:t>(Bartsch, Kothe, Allom, Mullan, &amp; Houben, 2016)</w:t>
      </w:r>
      <w:r w:rsidR="004964FF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4964FF" w:rsidRPr="007818CF">
        <w:rPr>
          <w:rFonts w:ascii="Times New Roman" w:hAnsi="Times New Roman" w:cs="Times New Roman"/>
          <w:sz w:val="24"/>
          <w:szCs w:val="24"/>
        </w:rPr>
        <w:t xml:space="preserve"> and gambling </w:t>
      </w:r>
      <w:r w:rsidR="004964FF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A826B6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erbruggen&lt;/Author&gt;&lt;Year&gt;2013&lt;/Year&gt;&lt;RecNum&gt;14221&lt;/RecNum&gt;&lt;DisplayText&gt;(Verbruggen, et al., 2013)&lt;/DisplayText&gt;&lt;record&gt;&lt;rec-number&gt;14221&lt;/rec-number&gt;&lt;foreign-keys&gt;&lt;key app="EN" db-id="esezwvzwos9eeber9f5vfd9jwr905wpt9s0p" timestamp="1397134430"&gt;14221&lt;/key&gt;&lt;/foreign-keys&gt;&lt;ref-type name="Journal Article"&gt;17&lt;/ref-type&gt;&lt;contributors&gt;&lt;authors&gt;&lt;author&gt;Verbruggen, F.&lt;/author&gt;&lt;author&gt;Adams, R. C.&lt;/author&gt;&lt;author&gt;van &amp;apos;t Wout, F.&lt;/author&gt;&lt;author&gt;Stevens, T.&lt;/author&gt;&lt;author&gt;McLaren, I. P. L.&lt;/author&gt;&lt;author&gt;Chambers, C. D.&lt;/author&gt;&lt;/authors&gt;&lt;/contributors&gt;&lt;titles&gt;&lt;title&gt;Are the Effects of Response Inhibition on Gambling Long-Lasting?&lt;/title&gt;&lt;secondary-title&gt;PLoS ONE&lt;/secondary-title&gt;&lt;/titles&gt;&lt;periodical&gt;&lt;full-title&gt;PLoS ONE&lt;/full-title&gt;&lt;/periodical&gt;&lt;volume&gt;8&lt;/volume&gt;&lt;number&gt;7&lt;/number&gt;&lt;dates&gt;&lt;year&gt;2013&lt;/year&gt;&lt;/dates&gt;&lt;urls&gt;&lt;related-urls&gt;&lt;url&gt;http://www.scopus.com/inward/record.url?eid=2-s2.0-84880835915&amp;amp;partnerID=40&amp;amp;md5=37ed50c2241c01ba8b08fd41dbc22223&lt;/url&gt;&lt;/related-urls&gt;&lt;/urls&gt;&lt;/record&gt;&lt;/Cite&gt;&lt;/EndNote&gt;</w:instrText>
      </w:r>
      <w:r w:rsidR="004964FF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A826B6" w:rsidRPr="007818CF">
        <w:rPr>
          <w:rFonts w:ascii="Times New Roman" w:hAnsi="Times New Roman" w:cs="Times New Roman"/>
          <w:noProof/>
          <w:sz w:val="24"/>
          <w:szCs w:val="24"/>
        </w:rPr>
        <w:t>(Verbruggen, et al., 2013)</w:t>
      </w:r>
      <w:r w:rsidR="004964FF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4964FF" w:rsidRPr="007818CF">
        <w:rPr>
          <w:rFonts w:ascii="Times New Roman" w:hAnsi="Times New Roman" w:cs="Times New Roman"/>
          <w:sz w:val="24"/>
          <w:szCs w:val="24"/>
        </w:rPr>
        <w:t xml:space="preserve">. </w:t>
      </w:r>
      <w:r w:rsidR="00F66A53" w:rsidRPr="007818CF">
        <w:rPr>
          <w:rFonts w:ascii="Times New Roman" w:hAnsi="Times New Roman" w:cs="Times New Roman"/>
          <w:sz w:val="24"/>
          <w:szCs w:val="24"/>
        </w:rPr>
        <w:t>However</w:t>
      </w:r>
      <w:r w:rsidR="00AD06D4" w:rsidRPr="007818CF">
        <w:rPr>
          <w:rFonts w:ascii="Times New Roman" w:hAnsi="Times New Roman" w:cs="Times New Roman"/>
          <w:sz w:val="24"/>
          <w:szCs w:val="24"/>
        </w:rPr>
        <w:t xml:space="preserve"> two studies</w:t>
      </w:r>
      <w:r w:rsidR="004964FF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AD06D4" w:rsidRPr="007818CF">
        <w:rPr>
          <w:rFonts w:ascii="Times New Roman" w:hAnsi="Times New Roman" w:cs="Times New Roman"/>
          <w:sz w:val="24"/>
          <w:szCs w:val="24"/>
        </w:rPr>
        <w:t>have</w:t>
      </w:r>
      <w:r w:rsidR="004964FF" w:rsidRPr="007818CF">
        <w:rPr>
          <w:rFonts w:ascii="Times New Roman" w:hAnsi="Times New Roman" w:cs="Times New Roman"/>
          <w:sz w:val="24"/>
          <w:szCs w:val="24"/>
        </w:rPr>
        <w:t xml:space="preserve"> demon</w:t>
      </w:r>
      <w:r w:rsidR="00AD06D4" w:rsidRPr="007818CF">
        <w:rPr>
          <w:rFonts w:ascii="Times New Roman" w:hAnsi="Times New Roman" w:cs="Times New Roman"/>
          <w:sz w:val="24"/>
          <w:szCs w:val="24"/>
        </w:rPr>
        <w:t xml:space="preserve">strated initial promise for WMT </w:t>
      </w:r>
      <w:r w:rsidR="001D1CE5" w:rsidRPr="007818CF">
        <w:rPr>
          <w:rFonts w:ascii="Times New Roman" w:hAnsi="Times New Roman" w:cs="Times New Roman"/>
          <w:sz w:val="24"/>
          <w:szCs w:val="24"/>
        </w:rPr>
        <w:t>which may both increase</w:t>
      </w:r>
      <w:r w:rsidR="00AD06D4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1D1CE5" w:rsidRPr="007818CF">
        <w:rPr>
          <w:rFonts w:ascii="Times New Roman" w:hAnsi="Times New Roman" w:cs="Times New Roman"/>
          <w:sz w:val="24"/>
          <w:szCs w:val="24"/>
        </w:rPr>
        <w:t xml:space="preserve">WM capacity and prompt changes in eating </w:t>
      </w:r>
      <w:r w:rsidR="00AD06D4" w:rsidRPr="007818CF">
        <w:rPr>
          <w:rFonts w:ascii="Times New Roman" w:hAnsi="Times New Roman" w:cs="Times New Roman"/>
          <w:sz w:val="24"/>
          <w:szCs w:val="24"/>
        </w:rPr>
        <w:t>behaviour outside of the laboratory. F</w:t>
      </w:r>
      <w:r w:rsidR="004964FF" w:rsidRPr="007818CF">
        <w:rPr>
          <w:rFonts w:ascii="Times New Roman" w:hAnsi="Times New Roman" w:cs="Times New Roman"/>
          <w:sz w:val="24"/>
          <w:szCs w:val="24"/>
        </w:rPr>
        <w:t>uture studies should attempt to replicate and extend these findings.</w:t>
      </w:r>
      <w:r w:rsidR="00AD06D4" w:rsidRPr="007818C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9C2A76C" w14:textId="77777777" w:rsidR="00F66A53" w:rsidRPr="007818CF" w:rsidRDefault="00F66A53" w:rsidP="00146B12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727D8194" w14:textId="40804247" w:rsidR="00A91954" w:rsidRPr="007818CF" w:rsidRDefault="00F66A53" w:rsidP="000419DD">
      <w:pPr>
        <w:spacing w:line="480" w:lineRule="auto"/>
        <w:outlineLvl w:val="0"/>
        <w:rPr>
          <w:rFonts w:ascii="Times New Roman" w:hAnsi="Times New Roman" w:cs="Times New Roman"/>
          <w:b/>
          <w:sz w:val="24"/>
          <w:szCs w:val="24"/>
        </w:rPr>
      </w:pPr>
      <w:r w:rsidRPr="007818CF">
        <w:rPr>
          <w:rFonts w:ascii="Times New Roman" w:hAnsi="Times New Roman" w:cs="Times New Roman"/>
          <w:b/>
          <w:sz w:val="24"/>
          <w:szCs w:val="24"/>
        </w:rPr>
        <w:t>Interventions that aim to change associations that underlie automatic processes</w:t>
      </w:r>
    </w:p>
    <w:p w14:paraId="0AE32FFA" w14:textId="71CD3B0A" w:rsidR="00146B12" w:rsidRPr="007818CF" w:rsidRDefault="00146B12" w:rsidP="000419DD">
      <w:pPr>
        <w:spacing w:line="480" w:lineRule="auto"/>
        <w:outlineLvl w:val="0"/>
        <w:rPr>
          <w:rFonts w:ascii="Times New Roman" w:hAnsi="Times New Roman" w:cs="Times New Roman"/>
          <w:b/>
          <w:i/>
          <w:sz w:val="24"/>
          <w:szCs w:val="24"/>
        </w:rPr>
      </w:pPr>
      <w:r w:rsidRPr="007818CF">
        <w:rPr>
          <w:rFonts w:ascii="Times New Roman" w:hAnsi="Times New Roman" w:cs="Times New Roman"/>
          <w:b/>
          <w:i/>
          <w:sz w:val="24"/>
          <w:szCs w:val="24"/>
        </w:rPr>
        <w:t xml:space="preserve">Attentional Bias </w:t>
      </w:r>
      <w:r w:rsidR="00F95472" w:rsidRPr="007818CF">
        <w:rPr>
          <w:rFonts w:ascii="Times New Roman" w:hAnsi="Times New Roman" w:cs="Times New Roman"/>
          <w:b/>
          <w:i/>
          <w:sz w:val="24"/>
          <w:szCs w:val="24"/>
        </w:rPr>
        <w:t>Modification (ABM)</w:t>
      </w:r>
    </w:p>
    <w:p w14:paraId="1B6CB351" w14:textId="10FBAA6F" w:rsidR="00C646FC" w:rsidRPr="007818CF" w:rsidRDefault="00D46192" w:rsidP="00146B1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b/>
          <w:i/>
          <w:sz w:val="24"/>
          <w:szCs w:val="24"/>
        </w:rPr>
        <w:tab/>
      </w:r>
      <w:r w:rsidRPr="007818CF">
        <w:rPr>
          <w:rFonts w:ascii="Times New Roman" w:hAnsi="Times New Roman" w:cs="Times New Roman"/>
          <w:sz w:val="24"/>
          <w:szCs w:val="24"/>
        </w:rPr>
        <w:t xml:space="preserve">Attentional bias is the </w:t>
      </w:r>
      <w:r w:rsidR="00C646FC" w:rsidRPr="007818CF">
        <w:rPr>
          <w:rFonts w:ascii="Times New Roman" w:hAnsi="Times New Roman" w:cs="Times New Roman"/>
          <w:sz w:val="24"/>
          <w:szCs w:val="24"/>
        </w:rPr>
        <w:t>tendency</w:t>
      </w:r>
      <w:r w:rsidRPr="007818CF">
        <w:rPr>
          <w:rFonts w:ascii="Times New Roman" w:hAnsi="Times New Roman" w:cs="Times New Roman"/>
          <w:sz w:val="24"/>
          <w:szCs w:val="24"/>
        </w:rPr>
        <w:t xml:space="preserve"> for specific stimuli to capture</w:t>
      </w:r>
      <w:r w:rsidR="00C646FC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1B6872" w:rsidRPr="007818CF">
        <w:rPr>
          <w:rFonts w:ascii="Times New Roman" w:hAnsi="Times New Roman" w:cs="Times New Roman"/>
          <w:sz w:val="24"/>
          <w:szCs w:val="24"/>
        </w:rPr>
        <w:t xml:space="preserve">the </w:t>
      </w:r>
      <w:r w:rsidR="00C646FC" w:rsidRPr="007818CF">
        <w:rPr>
          <w:rFonts w:ascii="Times New Roman" w:hAnsi="Times New Roman" w:cs="Times New Roman"/>
          <w:sz w:val="24"/>
          <w:szCs w:val="24"/>
        </w:rPr>
        <w:t xml:space="preserve">attention </w:t>
      </w:r>
      <w:r w:rsidR="00C646FC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45219D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ield&lt;/Author&gt;&lt;Year&gt;2016&lt;/Year&gt;&lt;RecNum&gt;14680&lt;/RecNum&gt;&lt;DisplayText&gt;(M. Field, et al., 2016)&lt;/DisplayText&gt;&lt;record&gt;&lt;rec-number&gt;14680&lt;/rec-number&gt;&lt;foreign-keys&gt;&lt;key app="EN" db-id="esezwvzwos9eeber9f5vfd9jwr905wpt9s0p" timestamp="1466432784"&gt;14680&lt;/key&gt;&lt;/foreign-keys&gt;&lt;ref-type name="Journal Article"&gt;17&lt;/ref-type&gt;&lt;contributors&gt;&lt;authors&gt;&lt;author&gt;Field, M.&lt;/author&gt;&lt;author&gt;Werthmann, J.&lt;/author&gt;&lt;author&gt;Franken, I. H.&lt;/author&gt;&lt;author&gt;Hofmann, W.&lt;/author&gt;&lt;author&gt;Hogarth, L.&lt;/author&gt;&lt;author&gt;Roefs, A.&lt;/author&gt;&lt;/authors&gt;&lt;/contributors&gt;&lt;titles&gt;&lt;title&gt;The role of attentional bias in obesity and addiction&lt;/title&gt;&lt;secondary-title&gt;Health Psychology&lt;/secondary-title&gt;&lt;/titles&gt;&lt;periodical&gt;&lt;full-title&gt;Health Psychology&lt;/full-title&gt;&lt;/periodical&gt;&lt;pages&gt;767-80&lt;/pages&gt;&lt;volume&gt;35&lt;/volume&gt;&lt;dates&gt;&lt;year&gt;2016&lt;/year&gt;&lt;/dates&gt;&lt;urls&gt;&lt;/urls&gt;&lt;electronic-resource-num&gt;DOI: 10.1037/hea0000405&lt;/electronic-resource-num&gt;&lt;/record&gt;&lt;/Cite&gt;&lt;/EndNote&gt;</w:instrText>
      </w:r>
      <w:r w:rsidR="00C646FC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FA0D3C" w:rsidRPr="007818CF">
        <w:rPr>
          <w:rFonts w:ascii="Times New Roman" w:hAnsi="Times New Roman" w:cs="Times New Roman"/>
          <w:noProof/>
          <w:sz w:val="24"/>
          <w:szCs w:val="24"/>
        </w:rPr>
        <w:t>(</w:t>
      </w:r>
      <w:r w:rsidR="0045219D" w:rsidRPr="007818CF">
        <w:rPr>
          <w:rFonts w:ascii="Times New Roman" w:hAnsi="Times New Roman" w:cs="Times New Roman"/>
          <w:noProof/>
          <w:sz w:val="24"/>
          <w:szCs w:val="24"/>
        </w:rPr>
        <w:t>Field, et al., 2016)</w:t>
      </w:r>
      <w:r w:rsidR="00C646FC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C646FC" w:rsidRPr="007818CF">
        <w:rPr>
          <w:rFonts w:ascii="Times New Roman" w:hAnsi="Times New Roman" w:cs="Times New Roman"/>
          <w:sz w:val="24"/>
          <w:szCs w:val="24"/>
        </w:rPr>
        <w:t xml:space="preserve">. </w:t>
      </w:r>
      <w:r w:rsidR="003A73CC" w:rsidRPr="007818CF">
        <w:rPr>
          <w:rFonts w:ascii="Times New Roman" w:hAnsi="Times New Roman" w:cs="Times New Roman"/>
          <w:sz w:val="24"/>
          <w:szCs w:val="24"/>
        </w:rPr>
        <w:t>Attentional biases for</w:t>
      </w:r>
      <w:r w:rsidR="00BF4420" w:rsidRPr="007818CF">
        <w:rPr>
          <w:rFonts w:ascii="Times New Roman" w:hAnsi="Times New Roman" w:cs="Times New Roman"/>
          <w:sz w:val="24"/>
          <w:szCs w:val="24"/>
        </w:rPr>
        <w:t xml:space="preserve"> high-calorific</w:t>
      </w:r>
      <w:r w:rsidR="003A73CC" w:rsidRPr="007818CF">
        <w:rPr>
          <w:rFonts w:ascii="Times New Roman" w:hAnsi="Times New Roman" w:cs="Times New Roman"/>
          <w:sz w:val="24"/>
          <w:szCs w:val="24"/>
        </w:rPr>
        <w:t xml:space="preserve"> food</w:t>
      </w:r>
      <w:r w:rsidR="00BF4420" w:rsidRPr="007818CF">
        <w:rPr>
          <w:rFonts w:ascii="Times New Roman" w:hAnsi="Times New Roman" w:cs="Times New Roman"/>
          <w:sz w:val="24"/>
          <w:szCs w:val="24"/>
        </w:rPr>
        <w:t>s</w:t>
      </w:r>
      <w:r w:rsidR="003A73CC" w:rsidRPr="007818CF">
        <w:rPr>
          <w:rFonts w:ascii="Times New Roman" w:hAnsi="Times New Roman" w:cs="Times New Roman"/>
          <w:sz w:val="24"/>
          <w:szCs w:val="24"/>
        </w:rPr>
        <w:t xml:space="preserve"> are correlated with craving </w:t>
      </w:r>
      <w:r w:rsidR="00BF4420" w:rsidRPr="007818CF">
        <w:rPr>
          <w:rFonts w:ascii="Times New Roman" w:hAnsi="Times New Roman" w:cs="Times New Roman"/>
          <w:sz w:val="24"/>
          <w:szCs w:val="24"/>
        </w:rPr>
        <w:t xml:space="preserve">and hunger </w:t>
      </w:r>
      <w:r w:rsidR="00BF4420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45219D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ardman&lt;/Author&gt;&lt;Year&gt;2014&lt;/Year&gt;&lt;RecNum&gt;14480&lt;/RecNum&gt;&lt;DisplayText&gt;(C. A. Hardman, Scott, Field, &amp;amp; Jones, 2014; Werthmann, Roefs, Nederkoorn, &amp;amp; Jansen, 2013)&lt;/DisplayText&gt;&lt;record&gt;&lt;rec-number&gt;14480&lt;/rec-number&gt;&lt;foreign-keys&gt;&lt;key app="EN" db-id="esezwvzwos9eeber9f5vfd9jwr905wpt9s0p" timestamp="1425574186"&gt;14480&lt;/key&gt;&lt;/foreign-keys&gt;&lt;ref-type name="Journal Article"&gt;17&lt;/ref-type&gt;&lt;contributors&gt;&lt;authors&gt;&lt;author&gt;Hardman, C. A.&lt;/author&gt;&lt;author&gt;Scott, J.&lt;/author&gt;&lt;author&gt;Field, M.&lt;/author&gt;&lt;author&gt;Jones, A.&lt;/author&gt;&lt;/authors&gt;&lt;/contributors&gt;&lt;titles&gt;&lt;title&gt;To eat or not to eat. The effects of expectancy on reactivity to food cues&lt;/title&gt;&lt;secondary-title&gt;Appetite&lt;/secondary-title&gt;&lt;/titles&gt;&lt;periodical&gt;&lt;full-title&gt;Appetite&lt;/full-title&gt;&lt;/periodical&gt;&lt;pages&gt;153-160&lt;/pages&gt;&lt;volume&gt;76&lt;/volume&gt;&lt;dates&gt;&lt;year&gt;2014&lt;/year&gt;&lt;/dates&gt;&lt;urls&gt;&lt;related-urls&gt;&lt;url&gt;http://www.scopus.com/inward/record.url?eid=2-s2.0-84896802340&amp;amp;partnerID=40&amp;amp;md5=a9e94418604c8a11c5c96575572fcc45&lt;/url&gt;&lt;/related-urls&gt;&lt;/urls&gt;&lt;electronic-resource-num&gt;10.1016/j.appet.2014.02.005&lt;/electronic-resource-num&gt;&lt;remote-database-name&gt;Scopus&lt;/remote-database-name&gt;&lt;/record&gt;&lt;/Cite&gt;&lt;Cite&gt;&lt;Author&gt;Werthmann&lt;/Author&gt;&lt;Year&gt;2013&lt;/Year&gt;&lt;RecNum&gt;241&lt;/RecNum&gt;&lt;record&gt;&lt;rec-number&gt;241&lt;/rec-number&gt;&lt;foreign-keys&gt;&lt;key app="EN" db-id="esezwvzwos9eeber9f5vfd9jwr905wpt9s0p" timestamp="1374763269"&gt;241&lt;/key&gt;&lt;/foreign-keys&gt;&lt;ref-type name="Journal Article"&gt;17&lt;/ref-type&gt;&lt;contributors&gt;&lt;authors&gt;&lt;author&gt;Werthmann, J.&lt;/author&gt;&lt;author&gt;Roefs, A.&lt;/author&gt;&lt;author&gt;Nederkoorn, C.&lt;/author&gt;&lt;author&gt;Jansen, A.&lt;/author&gt;&lt;/authors&gt;&lt;/contributors&gt;&lt;titles&gt;&lt;title&gt;Desire lies in the eyes: Attention bias for chocolate is related to craving and self-endorsed eating permission&lt;/title&gt;&lt;secondary-title&gt;Appetite&lt;/secondary-title&gt;&lt;/titles&gt;&lt;periodical&gt;&lt;full-title&gt;Appetite&lt;/full-title&gt;&lt;/periodical&gt;&lt;volume&gt;in press&lt;/volume&gt;&lt;dates&gt;&lt;year&gt;2013&lt;/year&gt;&lt;/dates&gt;&lt;urls&gt;&lt;/urls&gt;&lt;/record&gt;&lt;/Cite&gt;&lt;/EndNote&gt;</w:instrText>
      </w:r>
      <w:r w:rsidR="00BF4420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FA0D3C" w:rsidRPr="007818CF">
        <w:rPr>
          <w:rFonts w:ascii="Times New Roman" w:hAnsi="Times New Roman" w:cs="Times New Roman"/>
          <w:noProof/>
          <w:sz w:val="24"/>
          <w:szCs w:val="24"/>
        </w:rPr>
        <w:t>(</w:t>
      </w:r>
      <w:r w:rsidR="0045219D" w:rsidRPr="007818CF">
        <w:rPr>
          <w:rFonts w:ascii="Times New Roman" w:hAnsi="Times New Roman" w:cs="Times New Roman"/>
          <w:noProof/>
          <w:sz w:val="24"/>
          <w:szCs w:val="24"/>
        </w:rPr>
        <w:t>Hardman, Scott, Field, &amp; Jones, 2014; Werthmann, Roefs, Nederkoorn, &amp; Jansen, 2013)</w:t>
      </w:r>
      <w:r w:rsidR="00BF4420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BF4420" w:rsidRPr="007818CF">
        <w:rPr>
          <w:rFonts w:ascii="Times New Roman" w:hAnsi="Times New Roman" w:cs="Times New Roman"/>
          <w:sz w:val="24"/>
          <w:szCs w:val="24"/>
        </w:rPr>
        <w:t xml:space="preserve">, </w:t>
      </w:r>
      <w:r w:rsidR="003A73CC" w:rsidRPr="007818CF">
        <w:rPr>
          <w:rFonts w:ascii="Times New Roman" w:hAnsi="Times New Roman" w:cs="Times New Roman"/>
          <w:sz w:val="24"/>
          <w:szCs w:val="24"/>
        </w:rPr>
        <w:t xml:space="preserve">and </w:t>
      </w:r>
      <w:r w:rsidR="001B6872" w:rsidRPr="007818CF">
        <w:rPr>
          <w:rFonts w:ascii="Times New Roman" w:hAnsi="Times New Roman" w:cs="Times New Roman"/>
          <w:sz w:val="24"/>
          <w:szCs w:val="24"/>
        </w:rPr>
        <w:t xml:space="preserve">they may </w:t>
      </w:r>
      <w:r w:rsidR="003A73CC" w:rsidRPr="007818CF">
        <w:rPr>
          <w:rFonts w:ascii="Times New Roman" w:hAnsi="Times New Roman" w:cs="Times New Roman"/>
          <w:sz w:val="24"/>
          <w:szCs w:val="24"/>
        </w:rPr>
        <w:t>distinguish between</w:t>
      </w:r>
      <w:r w:rsidR="00D479F4" w:rsidRPr="007818CF">
        <w:rPr>
          <w:rFonts w:ascii="Times New Roman" w:hAnsi="Times New Roman" w:cs="Times New Roman"/>
          <w:sz w:val="24"/>
          <w:szCs w:val="24"/>
        </w:rPr>
        <w:t xml:space="preserve"> normal weight</w:t>
      </w:r>
      <w:r w:rsidR="003A73CC" w:rsidRPr="007818CF">
        <w:rPr>
          <w:rFonts w:ascii="Times New Roman" w:hAnsi="Times New Roman" w:cs="Times New Roman"/>
          <w:sz w:val="24"/>
          <w:szCs w:val="24"/>
        </w:rPr>
        <w:t>,</w:t>
      </w:r>
      <w:r w:rsidR="00D479F4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C646FC" w:rsidRPr="007818CF">
        <w:rPr>
          <w:rFonts w:ascii="Times New Roman" w:hAnsi="Times New Roman" w:cs="Times New Roman"/>
          <w:sz w:val="24"/>
          <w:szCs w:val="24"/>
        </w:rPr>
        <w:t>overweight and obese</w:t>
      </w:r>
      <w:r w:rsidR="00D479F4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3C5F6B" w:rsidRPr="007818CF">
        <w:rPr>
          <w:rFonts w:ascii="Times New Roman" w:hAnsi="Times New Roman" w:cs="Times New Roman"/>
          <w:sz w:val="24"/>
          <w:szCs w:val="24"/>
        </w:rPr>
        <w:t xml:space="preserve">individuals </w:t>
      </w:r>
      <w:r w:rsidR="003C5F6B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A826B6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astellanos&lt;/Author&gt;&lt;Year&gt;2009&lt;/Year&gt;&lt;RecNum&gt;230&lt;/RecNum&gt;&lt;DisplayText&gt;(Castellanos, et al., 2009)&lt;/DisplayText&gt;&lt;record&gt;&lt;rec-number&gt;230&lt;/rec-number&gt;&lt;foreign-keys&gt;&lt;key app="EN" db-id="esezwvzwos9eeber9f5vfd9jwr905wpt9s0p" timestamp="1373370168"&gt;230&lt;/key&gt;&lt;/foreign-keys&gt;&lt;ref-type name="Journal Article"&gt;17&lt;/ref-type&gt;&lt;contributors&gt;&lt;authors&gt;&lt;author&gt;Castellanos, E. H.&lt;/author&gt;&lt;author&gt;Charboneau, E.&lt;/author&gt;&lt;author&gt;Dietrich, M. S.&lt;/author&gt;&lt;author&gt;Park, S.&lt;/author&gt;&lt;author&gt;Bradley, B. P.&lt;/author&gt;&lt;author&gt;Mogg, K.&lt;/author&gt;&lt;author&gt;Cowan, R. L.&lt;/author&gt;&lt;/authors&gt;&lt;/contributors&gt;&lt;titles&gt;&lt;title&gt;Obese adults have visual attention bias for food cue images: Evidence for altered reward system function&lt;/title&gt;&lt;secondary-title&gt;International Journal of Obesity&lt;/secondary-title&gt;&lt;/titles&gt;&lt;periodical&gt;&lt;full-title&gt;International Journal of Obesity&lt;/full-title&gt;&lt;/periodical&gt;&lt;pages&gt;1063-1073&lt;/pages&gt;&lt;volume&gt;33&lt;/volume&gt;&lt;number&gt;9&lt;/number&gt;&lt;dates&gt;&lt;year&gt;2009&lt;/year&gt;&lt;/dates&gt;&lt;urls&gt;&lt;related-urls&gt;&lt;url&gt;http://www.scopus.com/inward/record.url?eid=2-s2.0-70349132632&amp;amp;partnerID=40&amp;amp;md5=3b893d09a088cfe76696bd096d25f303&lt;/url&gt;&lt;/related-urls&gt;&lt;/urls&gt;&lt;/record&gt;&lt;/Cite&gt;&lt;/EndNote&gt;</w:instrText>
      </w:r>
      <w:r w:rsidR="003C5F6B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A826B6" w:rsidRPr="007818CF">
        <w:rPr>
          <w:rFonts w:ascii="Times New Roman" w:hAnsi="Times New Roman" w:cs="Times New Roman"/>
          <w:noProof/>
          <w:sz w:val="24"/>
          <w:szCs w:val="24"/>
        </w:rPr>
        <w:t>(Castellanos, et al., 2009)</w:t>
      </w:r>
      <w:r w:rsidR="003C5F6B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8D0B18" w:rsidRPr="007818CF">
        <w:rPr>
          <w:rFonts w:ascii="Times New Roman" w:hAnsi="Times New Roman" w:cs="Times New Roman"/>
          <w:sz w:val="24"/>
          <w:szCs w:val="24"/>
        </w:rPr>
        <w:t>, although this is disputed (Field et al., 2016; Werthmann et al., 201</w:t>
      </w:r>
      <w:r w:rsidR="00AC4E9A" w:rsidRPr="007818CF">
        <w:rPr>
          <w:rFonts w:ascii="Times New Roman" w:hAnsi="Times New Roman" w:cs="Times New Roman"/>
          <w:sz w:val="24"/>
          <w:szCs w:val="24"/>
        </w:rPr>
        <w:t>5</w:t>
      </w:r>
      <w:r w:rsidR="008D0B18" w:rsidRPr="007818CF">
        <w:rPr>
          <w:rFonts w:ascii="Times New Roman" w:hAnsi="Times New Roman" w:cs="Times New Roman"/>
          <w:sz w:val="24"/>
          <w:szCs w:val="24"/>
        </w:rPr>
        <w:t>)</w:t>
      </w:r>
      <w:r w:rsidR="00AC4E9A" w:rsidRPr="007818CF">
        <w:rPr>
          <w:rFonts w:ascii="Times New Roman" w:hAnsi="Times New Roman" w:cs="Times New Roman"/>
          <w:sz w:val="24"/>
          <w:szCs w:val="24"/>
        </w:rPr>
        <w:t>.</w:t>
      </w:r>
      <w:r w:rsidR="00D479F4" w:rsidRPr="007818CF">
        <w:rPr>
          <w:rFonts w:ascii="Times New Roman" w:hAnsi="Times New Roman" w:cs="Times New Roman"/>
          <w:sz w:val="24"/>
          <w:szCs w:val="24"/>
        </w:rPr>
        <w:t xml:space="preserve"> Attentional biases </w:t>
      </w:r>
      <w:r w:rsidR="001B6872" w:rsidRPr="007818CF">
        <w:rPr>
          <w:rFonts w:ascii="Times New Roman" w:hAnsi="Times New Roman" w:cs="Times New Roman"/>
          <w:sz w:val="24"/>
          <w:szCs w:val="24"/>
        </w:rPr>
        <w:t xml:space="preserve">may </w:t>
      </w:r>
      <w:r w:rsidR="00D479F4" w:rsidRPr="007818CF">
        <w:rPr>
          <w:rFonts w:ascii="Times New Roman" w:hAnsi="Times New Roman" w:cs="Times New Roman"/>
          <w:sz w:val="24"/>
          <w:szCs w:val="24"/>
        </w:rPr>
        <w:t>also</w:t>
      </w:r>
      <w:r w:rsidR="00C646FC" w:rsidRPr="007818CF">
        <w:rPr>
          <w:rFonts w:ascii="Times New Roman" w:hAnsi="Times New Roman" w:cs="Times New Roman"/>
          <w:sz w:val="24"/>
          <w:szCs w:val="24"/>
        </w:rPr>
        <w:t xml:space="preserve"> predict individual differences in subsequent </w:t>
      </w:r>
      <w:r w:rsidR="00D479F4" w:rsidRPr="007818CF">
        <w:rPr>
          <w:rFonts w:ascii="Times New Roman" w:hAnsi="Times New Roman" w:cs="Times New Roman"/>
          <w:sz w:val="24"/>
          <w:szCs w:val="24"/>
        </w:rPr>
        <w:t xml:space="preserve">weight gain longitudinally </w:t>
      </w:r>
      <w:r w:rsidR="00D479F4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D479F4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Yokum&lt;/Author&gt;&lt;Year&gt;2011&lt;/Year&gt;&lt;RecNum&gt;268&lt;/RecNum&gt;&lt;DisplayText&gt;(Yokum, Ng, &amp;amp; Stice, 2011)&lt;/DisplayText&gt;&lt;record&gt;&lt;rec-number&gt;268&lt;/rec-number&gt;&lt;foreign-keys&gt;&lt;key app="EN" db-id="esezwvzwos9eeber9f5vfd9jwr905wpt9s0p" timestamp="1377011958"&gt;268&lt;/key&gt;&lt;/foreign-keys&gt;&lt;ref-type name="Journal Article"&gt;17&lt;/ref-type&gt;&lt;contributors&gt;&lt;authors&gt;&lt;author&gt;Yokum, S.&lt;/author&gt;&lt;author&gt;Ng, J.&lt;/author&gt;&lt;author&gt;Stice, E.&lt;/author&gt;&lt;/authors&gt;&lt;/contributors&gt;&lt;titles&gt;&lt;title&gt;Attentional bias to food images associated with elevated weight and future weight gain: An fMRI study&lt;/title&gt;&lt;secondary-title&gt;Obesity&lt;/secondary-title&gt;&lt;/titles&gt;&lt;periodical&gt;&lt;full-title&gt;Obesity&lt;/full-title&gt;&lt;/periodical&gt;&lt;pages&gt;1775-1783&lt;/pages&gt;&lt;volume&gt;19&lt;/volume&gt;&lt;number&gt;9&lt;/number&gt;&lt;dates&gt;&lt;year&gt;2011&lt;/year&gt;&lt;/dates&gt;&lt;urls&gt;&lt;related-urls&gt;&lt;url&gt;http://www.scopus.com/inward/record.url?eid=2-s2.0-80052145793&amp;amp;partnerID=40&amp;amp;md5=79838468923a5ee342e60615d1c6a881&lt;/url&gt;&lt;/related-urls&gt;&lt;/urls&gt;&lt;/record&gt;&lt;/Cite&gt;&lt;/EndNote&gt;</w:instrText>
      </w:r>
      <w:r w:rsidR="00D479F4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D479F4" w:rsidRPr="007818CF">
        <w:rPr>
          <w:rFonts w:ascii="Times New Roman" w:hAnsi="Times New Roman" w:cs="Times New Roman"/>
          <w:noProof/>
          <w:sz w:val="24"/>
          <w:szCs w:val="24"/>
        </w:rPr>
        <w:t>(Yokum, Ng, &amp; Stice, 2011)</w:t>
      </w:r>
      <w:r w:rsidR="00D479F4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C646FC" w:rsidRPr="007818CF">
        <w:rPr>
          <w:rFonts w:ascii="Times New Roman" w:hAnsi="Times New Roman" w:cs="Times New Roman"/>
          <w:sz w:val="24"/>
          <w:szCs w:val="24"/>
        </w:rPr>
        <w:t>. For in</w:t>
      </w:r>
      <w:r w:rsidR="009B215A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C646FC" w:rsidRPr="007818CF">
        <w:rPr>
          <w:rFonts w:ascii="Times New Roman" w:hAnsi="Times New Roman" w:cs="Times New Roman"/>
          <w:sz w:val="24"/>
          <w:szCs w:val="24"/>
        </w:rPr>
        <w:t>depth review</w:t>
      </w:r>
      <w:r w:rsidR="000A505D" w:rsidRPr="007818CF">
        <w:rPr>
          <w:rFonts w:ascii="Times New Roman" w:hAnsi="Times New Roman" w:cs="Times New Roman"/>
          <w:sz w:val="24"/>
          <w:szCs w:val="24"/>
        </w:rPr>
        <w:t>s</w:t>
      </w:r>
      <w:r w:rsidR="00C646FC" w:rsidRPr="007818CF">
        <w:rPr>
          <w:rFonts w:ascii="Times New Roman" w:hAnsi="Times New Roman" w:cs="Times New Roman"/>
          <w:sz w:val="24"/>
          <w:szCs w:val="24"/>
        </w:rPr>
        <w:t xml:space="preserve"> of attentional bias in overweight and obes</w:t>
      </w:r>
      <w:r w:rsidR="005F5073" w:rsidRPr="007818CF">
        <w:rPr>
          <w:rFonts w:ascii="Times New Roman" w:hAnsi="Times New Roman" w:cs="Times New Roman"/>
          <w:sz w:val="24"/>
          <w:szCs w:val="24"/>
        </w:rPr>
        <w:t xml:space="preserve">ity we point readers elsewhere </w:t>
      </w:r>
      <w:r w:rsidR="005F5073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ZW5kcmlrc2U8L0F1dGhvcj48WWVhcj4yMDE1PC9ZZWFy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</w:fldData>
        </w:fldChar>
      </w:r>
      <w:r w:rsidR="0045219D" w:rsidRPr="007818C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5219D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ZW5kcmlrc2U8L0F1dGhvcj48WWVhcj4yMDE1PC9ZZWFy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</w:fldData>
        </w:fldChar>
      </w:r>
      <w:r w:rsidR="0045219D" w:rsidRPr="007818C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5219D" w:rsidRPr="007818CF">
        <w:rPr>
          <w:rFonts w:ascii="Times New Roman" w:hAnsi="Times New Roman" w:cs="Times New Roman"/>
          <w:sz w:val="24"/>
          <w:szCs w:val="24"/>
        </w:rPr>
      </w:r>
      <w:r w:rsidR="0045219D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5F5073" w:rsidRPr="007818CF">
        <w:rPr>
          <w:rFonts w:ascii="Times New Roman" w:hAnsi="Times New Roman" w:cs="Times New Roman"/>
          <w:sz w:val="24"/>
          <w:szCs w:val="24"/>
        </w:rPr>
      </w:r>
      <w:r w:rsidR="005F5073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FA0D3C" w:rsidRPr="007818CF">
        <w:rPr>
          <w:rFonts w:ascii="Times New Roman" w:hAnsi="Times New Roman" w:cs="Times New Roman"/>
          <w:noProof/>
          <w:sz w:val="24"/>
          <w:szCs w:val="24"/>
        </w:rPr>
        <w:t>(</w:t>
      </w:r>
      <w:r w:rsidR="0045219D" w:rsidRPr="007818CF">
        <w:rPr>
          <w:rFonts w:ascii="Times New Roman" w:hAnsi="Times New Roman" w:cs="Times New Roman"/>
          <w:noProof/>
          <w:sz w:val="24"/>
          <w:szCs w:val="24"/>
        </w:rPr>
        <w:t>Field, et al., 2016; Hendrikse, et al., 2015; Werthmann, Jansen, &amp; Roefs, 2015)</w:t>
      </w:r>
      <w:r w:rsidR="005F5073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1C7F78" w:rsidRPr="007818CF">
        <w:rPr>
          <w:rFonts w:ascii="Times New Roman" w:hAnsi="Times New Roman" w:cs="Times New Roman"/>
          <w:sz w:val="24"/>
          <w:szCs w:val="24"/>
        </w:rPr>
        <w:t>.</w:t>
      </w:r>
      <w:r w:rsidR="00C8616D" w:rsidRPr="007818CF">
        <w:rPr>
          <w:rFonts w:ascii="Times New Roman" w:hAnsi="Times New Roman" w:cs="Times New Roman"/>
          <w:sz w:val="24"/>
          <w:szCs w:val="24"/>
        </w:rPr>
        <w:t xml:space="preserve"> Attentional biases are often measured using Visual Probe tasks</w:t>
      </w:r>
      <w:r w:rsidR="00A57E10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A57E10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A57E10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cLeod&lt;/Author&gt;&lt;Year&gt;1986&lt;/Year&gt;&lt;RecNum&gt;2178&lt;/RecNum&gt;&lt;DisplayText&gt;(MacLeod, Mathews, &amp;amp; Tata, 1986)&lt;/DisplayText&gt;&lt;record&gt;&lt;rec-number&gt;2178&lt;/rec-number&gt;&lt;foreign-keys&gt;&lt;key app="EN" db-id="esezwvzwos9eeber9f5vfd9jwr905wpt9s0p" timestamp="0"&gt;2178&lt;/key&gt;&lt;/foreign-keys&gt;&lt;ref-type name="Journal Article"&gt;17&lt;/ref-type&gt;&lt;contributors&gt;&lt;authors&gt;&lt;author&gt;MacLeod, C.&lt;/author&gt;&lt;author&gt;Mathews, A.&lt;/author&gt;&lt;author&gt;Tata, P.&lt;/author&gt;&lt;/authors&gt;&lt;/contributors&gt;&lt;auth-address&gt;University of London, London, United Kingdom&lt;/auth-address&gt;&lt;titles&gt;&lt;title&gt;Attentional bias in emotional disorders&lt;/title&gt;&lt;secondary-title&gt;Journal of Abnormal Psychology&lt;/secondary-title&gt;&lt;/titles&gt;&lt;periodical&gt;&lt;full-title&gt;Journal of Abnormal Psychology&lt;/full-title&gt;&lt;/periodical&gt;&lt;pages&gt;15-20&lt;/pages&gt;&lt;volume&gt;95&lt;/volume&gt;&lt;number&gt;1&lt;/number&gt;&lt;dates&gt;&lt;year&gt;1986&lt;/year&gt;&lt;/dates&gt;&lt;urls&gt;&lt;related-urls&gt;&lt;url&gt;http://www.scopus.com/scopus/inward/record.url?eid=2-s2.0-0022898410&amp;amp;partnerID=40&amp;amp;rel=R6.0.0 &lt;/url&gt;&lt;/related-urls&gt;&lt;/urls&gt;&lt;/record&gt;&lt;/Cite&gt;&lt;/EndNote&gt;</w:instrText>
      </w:r>
      <w:r w:rsidR="00A57E10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A57E10" w:rsidRPr="007818CF">
        <w:rPr>
          <w:rFonts w:ascii="Times New Roman" w:hAnsi="Times New Roman" w:cs="Times New Roman"/>
          <w:noProof/>
          <w:sz w:val="24"/>
          <w:szCs w:val="24"/>
        </w:rPr>
        <w:t>(MacLeod, Mathews, &amp; Tata, 1986)</w:t>
      </w:r>
      <w:r w:rsidR="00A57E10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C8616D" w:rsidRPr="007818CF">
        <w:rPr>
          <w:rFonts w:ascii="Times New Roman" w:hAnsi="Times New Roman" w:cs="Times New Roman"/>
          <w:sz w:val="24"/>
          <w:szCs w:val="24"/>
        </w:rPr>
        <w:t xml:space="preserve">, in which participants have to make speeded responses to </w:t>
      </w:r>
      <w:r w:rsidR="009B41A3" w:rsidRPr="007818CF">
        <w:rPr>
          <w:rFonts w:ascii="Times New Roman" w:hAnsi="Times New Roman" w:cs="Times New Roman"/>
          <w:sz w:val="24"/>
          <w:szCs w:val="24"/>
        </w:rPr>
        <w:t xml:space="preserve">visual </w:t>
      </w:r>
      <w:r w:rsidR="00C8616D" w:rsidRPr="007818CF">
        <w:rPr>
          <w:rFonts w:ascii="Times New Roman" w:hAnsi="Times New Roman" w:cs="Times New Roman"/>
          <w:sz w:val="24"/>
          <w:szCs w:val="24"/>
        </w:rPr>
        <w:t xml:space="preserve">probes </w:t>
      </w:r>
      <w:r w:rsidR="001B6872" w:rsidRPr="007818CF">
        <w:rPr>
          <w:rFonts w:ascii="Times New Roman" w:hAnsi="Times New Roman" w:cs="Times New Roman"/>
          <w:sz w:val="24"/>
          <w:szCs w:val="24"/>
        </w:rPr>
        <w:t xml:space="preserve">that appear in the spatial location that had been occupied by food-related or </w:t>
      </w:r>
      <w:r w:rsidR="00CC647E" w:rsidRPr="007818CF">
        <w:rPr>
          <w:rFonts w:ascii="Times New Roman" w:hAnsi="Times New Roman" w:cs="Times New Roman"/>
          <w:sz w:val="24"/>
          <w:szCs w:val="24"/>
        </w:rPr>
        <w:t>‘</w:t>
      </w:r>
      <w:r w:rsidR="001B6872" w:rsidRPr="007818CF">
        <w:rPr>
          <w:rFonts w:ascii="Times New Roman" w:hAnsi="Times New Roman" w:cs="Times New Roman"/>
          <w:sz w:val="24"/>
          <w:szCs w:val="24"/>
        </w:rPr>
        <w:t>control</w:t>
      </w:r>
      <w:r w:rsidR="00CC647E" w:rsidRPr="007818CF">
        <w:rPr>
          <w:rFonts w:ascii="Times New Roman" w:hAnsi="Times New Roman" w:cs="Times New Roman"/>
          <w:sz w:val="24"/>
          <w:szCs w:val="24"/>
        </w:rPr>
        <w:t>’</w:t>
      </w:r>
      <w:r w:rsidR="001B6872" w:rsidRPr="007818CF">
        <w:rPr>
          <w:rFonts w:ascii="Times New Roman" w:hAnsi="Times New Roman" w:cs="Times New Roman"/>
          <w:sz w:val="24"/>
          <w:szCs w:val="24"/>
        </w:rPr>
        <w:t xml:space="preserve"> images</w:t>
      </w:r>
      <w:r w:rsidR="00A57E10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1B6872" w:rsidRPr="007818CF">
        <w:rPr>
          <w:rFonts w:ascii="Times New Roman" w:hAnsi="Times New Roman" w:cs="Times New Roman"/>
          <w:sz w:val="24"/>
          <w:szCs w:val="24"/>
        </w:rPr>
        <w:t xml:space="preserve">. </w:t>
      </w:r>
      <w:r w:rsidR="00C8616D" w:rsidRPr="007818C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3D76A83" w14:textId="19BEABAD" w:rsidR="00880BBD" w:rsidRPr="007818CF" w:rsidRDefault="00C646FC" w:rsidP="00146B1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sz w:val="24"/>
          <w:szCs w:val="24"/>
        </w:rPr>
        <w:lastRenderedPageBreak/>
        <w:tab/>
      </w:r>
      <w:r w:rsidR="00D9484C" w:rsidRPr="007818CF">
        <w:rPr>
          <w:rFonts w:ascii="Times New Roman" w:hAnsi="Times New Roman" w:cs="Times New Roman"/>
          <w:sz w:val="24"/>
          <w:szCs w:val="24"/>
        </w:rPr>
        <w:t>ABM</w:t>
      </w:r>
      <w:r w:rsidR="00C66DF4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880BBD" w:rsidRPr="007818CF">
        <w:rPr>
          <w:rFonts w:ascii="Times New Roman" w:hAnsi="Times New Roman" w:cs="Times New Roman"/>
          <w:sz w:val="24"/>
          <w:szCs w:val="24"/>
        </w:rPr>
        <w:t xml:space="preserve">was originally developed to </w:t>
      </w:r>
      <w:r w:rsidR="00E2763B" w:rsidRPr="007818CF">
        <w:rPr>
          <w:rFonts w:ascii="Times New Roman" w:hAnsi="Times New Roman" w:cs="Times New Roman"/>
          <w:sz w:val="24"/>
          <w:szCs w:val="24"/>
        </w:rPr>
        <w:t xml:space="preserve">examine the </w:t>
      </w:r>
      <w:r w:rsidR="00BA3928" w:rsidRPr="007818CF">
        <w:rPr>
          <w:rFonts w:ascii="Times New Roman" w:hAnsi="Times New Roman" w:cs="Times New Roman"/>
          <w:sz w:val="24"/>
          <w:szCs w:val="24"/>
        </w:rPr>
        <w:t xml:space="preserve">causal influence </w:t>
      </w:r>
      <w:r w:rsidR="00E2763B" w:rsidRPr="007818CF">
        <w:rPr>
          <w:rFonts w:ascii="Times New Roman" w:hAnsi="Times New Roman" w:cs="Times New Roman"/>
          <w:sz w:val="24"/>
          <w:szCs w:val="24"/>
        </w:rPr>
        <w:t xml:space="preserve">of attentional bias </w:t>
      </w:r>
      <w:r w:rsidR="00BA3928" w:rsidRPr="007818CF">
        <w:rPr>
          <w:rFonts w:ascii="Times New Roman" w:hAnsi="Times New Roman" w:cs="Times New Roman"/>
          <w:sz w:val="24"/>
          <w:szCs w:val="24"/>
        </w:rPr>
        <w:t xml:space="preserve">for threat-related cues </w:t>
      </w:r>
      <w:r w:rsidR="00E2763B" w:rsidRPr="007818CF">
        <w:rPr>
          <w:rFonts w:ascii="Times New Roman" w:hAnsi="Times New Roman" w:cs="Times New Roman"/>
          <w:sz w:val="24"/>
          <w:szCs w:val="24"/>
        </w:rPr>
        <w:t xml:space="preserve">on emotional vulnerability </w:t>
      </w:r>
      <w:r w:rsidR="00880BBD" w:rsidRPr="007818CF">
        <w:rPr>
          <w:rFonts w:ascii="Times New Roman" w:hAnsi="Times New Roman" w:cs="Times New Roman"/>
          <w:sz w:val="24"/>
          <w:szCs w:val="24"/>
        </w:rPr>
        <w:t xml:space="preserve">(see </w:t>
      </w:r>
      <w:r w:rsidR="00E2763B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45219D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cLeod&lt;/Author&gt;&lt;Year&gt;2002&lt;/Year&gt;&lt;RecNum&gt;1753&lt;/RecNum&gt;&lt;DisplayText&gt;(MacLeod, Rutherford, Campbell, Ebsworthy, &amp;amp; Holker, 2002)&lt;/DisplayText&gt;&lt;record&gt;&lt;rec-number&gt;1753&lt;/rec-number&gt;&lt;foreign-keys&gt;&lt;key app="EN" db-id="esezwvzwos9eeber9f5vfd9jwr905wpt9s0p" timestamp="0"&gt;1753&lt;/key&gt;&lt;/foreign-keys&gt;&lt;ref-type name="Journal Article"&gt;17&lt;/ref-type&gt;&lt;contributors&gt;&lt;authors&gt;&lt;author&gt;MacLeod, C.&lt;/author&gt;&lt;author&gt;Rutherford, E.&lt;/author&gt;&lt;author&gt;Campbell, L.&lt;/author&gt;&lt;author&gt;Ebsworthy, G.&lt;/author&gt;&lt;author&gt;Holker, L.&lt;/author&gt;&lt;/authors&gt;&lt;/contributors&gt;&lt;auth-address&gt;Department of Psychology, University of Western Australia, Nedlands, Perth, WA 6907, Australia&lt;/auth-address&gt;&lt;titles&gt;&lt;title&gt;Selective attention and emotional vulnerability: Assessing the causal basis of their association through the experimental manipulation of attentional bias&lt;/title&gt;&lt;secondary-title&gt;Journal of Abnormal Psychology&lt;/secondary-title&gt;&lt;/titles&gt;&lt;periodical&gt;&lt;full-title&gt;Journal of Abnormal Psychology&lt;/full-title&gt;&lt;/periodical&gt;&lt;pages&gt;107-123&lt;/pages&gt;&lt;volume&gt;111&lt;/volume&gt;&lt;number&gt;1&lt;/number&gt;&lt;dates&gt;&lt;year&gt;2002&lt;/year&gt;&lt;/dates&gt;&lt;urls&gt;&lt;related-urls&gt;&lt;url&gt;http://www.scopus.com/scopus/inward/record.url?eid=2-s2.0-0036174328&amp;amp;partnerID=40&amp;amp;rel=R6.0.0 &lt;/url&gt;&lt;/related-urls&gt;&lt;/urls&gt;&lt;/record&gt;&lt;/Cite&gt;&lt;/EndNote&gt;</w:instrText>
      </w:r>
      <w:r w:rsidR="00E2763B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45219D" w:rsidRPr="007818CF">
        <w:rPr>
          <w:rFonts w:ascii="Times New Roman" w:hAnsi="Times New Roman" w:cs="Times New Roman"/>
          <w:noProof/>
          <w:sz w:val="24"/>
          <w:szCs w:val="24"/>
        </w:rPr>
        <w:t>MacLeod, Rutherford, Campbell, Ebsworthy, &amp; Holker, 2002)</w:t>
      </w:r>
      <w:r w:rsidR="00E2763B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880BBD" w:rsidRPr="007818CF">
        <w:rPr>
          <w:rFonts w:ascii="Times New Roman" w:hAnsi="Times New Roman" w:cs="Times New Roman"/>
          <w:sz w:val="24"/>
          <w:szCs w:val="24"/>
        </w:rPr>
        <w:t xml:space="preserve">, </w:t>
      </w:r>
      <w:r w:rsidR="00BA3928" w:rsidRPr="007818CF">
        <w:rPr>
          <w:rFonts w:ascii="Times New Roman" w:hAnsi="Times New Roman" w:cs="Times New Roman"/>
          <w:sz w:val="24"/>
          <w:szCs w:val="24"/>
        </w:rPr>
        <w:t>and it was subsequently expanded</w:t>
      </w:r>
      <w:r w:rsidR="00880BBD" w:rsidRPr="007818CF">
        <w:rPr>
          <w:rFonts w:ascii="Times New Roman" w:hAnsi="Times New Roman" w:cs="Times New Roman"/>
          <w:sz w:val="24"/>
          <w:szCs w:val="24"/>
        </w:rPr>
        <w:t xml:space="preserve"> to </w:t>
      </w:r>
      <w:r w:rsidR="00BA3928" w:rsidRPr="007818CF">
        <w:rPr>
          <w:rFonts w:ascii="Times New Roman" w:hAnsi="Times New Roman" w:cs="Times New Roman"/>
          <w:sz w:val="24"/>
          <w:szCs w:val="24"/>
        </w:rPr>
        <w:t>other</w:t>
      </w:r>
      <w:r w:rsidR="00D9484C" w:rsidRPr="007818CF">
        <w:rPr>
          <w:rFonts w:ascii="Times New Roman" w:hAnsi="Times New Roman" w:cs="Times New Roman"/>
          <w:sz w:val="24"/>
          <w:szCs w:val="24"/>
        </w:rPr>
        <w:t xml:space="preserve"> behaviour</w:t>
      </w:r>
      <w:r w:rsidR="00BA3928" w:rsidRPr="007818CF">
        <w:rPr>
          <w:rFonts w:ascii="Times New Roman" w:hAnsi="Times New Roman" w:cs="Times New Roman"/>
          <w:sz w:val="24"/>
          <w:szCs w:val="24"/>
        </w:rPr>
        <w:t>s</w:t>
      </w:r>
      <w:r w:rsidR="00880BBD" w:rsidRPr="007818CF">
        <w:rPr>
          <w:rFonts w:ascii="Times New Roman" w:hAnsi="Times New Roman" w:cs="Times New Roman"/>
          <w:sz w:val="24"/>
          <w:szCs w:val="24"/>
        </w:rPr>
        <w:t xml:space="preserve"> including alcohol</w:t>
      </w:r>
      <w:r w:rsidR="00D9484C" w:rsidRPr="007818CF">
        <w:rPr>
          <w:rFonts w:ascii="Times New Roman" w:hAnsi="Times New Roman" w:cs="Times New Roman"/>
          <w:sz w:val="24"/>
          <w:szCs w:val="24"/>
        </w:rPr>
        <w:t>-intake</w:t>
      </w:r>
      <w:r w:rsidR="00F37B4F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F37B4F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45219D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ield&lt;/Author&gt;&lt;Year&gt;2005&lt;/Year&gt;&lt;RecNum&gt;111&lt;/RecNum&gt;&lt;DisplayText&gt;(M. Field &amp;amp; Eastwood, 2005)&lt;/DisplayText&gt;&lt;record&gt;&lt;rec-number&gt;111&lt;/rec-number&gt;&lt;foreign-keys&gt;&lt;key app="EN" db-id="esezwvzwos9eeber9f5vfd9jwr905wpt9s0p" timestamp="1354620472"&gt;111&lt;/key&gt;&lt;/foreign-keys&gt;&lt;ref-type name="Journal Article"&gt;17&lt;/ref-type&gt;&lt;contributors&gt;&lt;authors&gt;&lt;author&gt;Field, M.&lt;/author&gt;&lt;author&gt;Eastwood, B.&lt;/author&gt;&lt;/authors&gt;&lt;/contributors&gt;&lt;titles&gt;&lt;title&gt;Experimental manipulation of attentional bias increases the motivation to drink alcohol&lt;/title&gt;&lt;secondary-title&gt;Psychopharmacology&lt;/secondary-title&gt;&lt;/titles&gt;&lt;periodical&gt;&lt;full-title&gt;Psychopharmacology&lt;/full-title&gt;&lt;/periodical&gt;&lt;pages&gt;350-357&lt;/pages&gt;&lt;volume&gt;183&lt;/volume&gt;&lt;number&gt;3&lt;/number&gt;&lt;dates&gt;&lt;year&gt;2005&lt;/year&gt;&lt;/dates&gt;&lt;urls&gt;&lt;related-urls&gt;&lt;url&gt;http://www.scopus.com/inward/record.url?eid=2-s2.0-27844588493&amp;amp;partnerID=40&amp;amp;md5=0f4e892d006281b58783eb0b7e397ecb&lt;/url&gt;&lt;/related-urls&gt;&lt;/urls&gt;&lt;/record&gt;&lt;/Cite&gt;&lt;/EndNote&gt;</w:instrText>
      </w:r>
      <w:r w:rsidR="00F37B4F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FA0D3C" w:rsidRPr="007818CF">
        <w:rPr>
          <w:rFonts w:ascii="Times New Roman" w:hAnsi="Times New Roman" w:cs="Times New Roman"/>
          <w:noProof/>
          <w:sz w:val="24"/>
          <w:szCs w:val="24"/>
        </w:rPr>
        <w:t>(</w:t>
      </w:r>
      <w:r w:rsidR="0045219D" w:rsidRPr="007818CF">
        <w:rPr>
          <w:rFonts w:ascii="Times New Roman" w:hAnsi="Times New Roman" w:cs="Times New Roman"/>
          <w:noProof/>
          <w:sz w:val="24"/>
          <w:szCs w:val="24"/>
        </w:rPr>
        <w:t>Field &amp; Eastwood, 2005)</w:t>
      </w:r>
      <w:r w:rsidR="00F37B4F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880BBD" w:rsidRPr="007818CF">
        <w:rPr>
          <w:rFonts w:ascii="Times New Roman" w:hAnsi="Times New Roman" w:cs="Times New Roman"/>
          <w:sz w:val="24"/>
          <w:szCs w:val="24"/>
        </w:rPr>
        <w:t xml:space="preserve">, </w:t>
      </w:r>
      <w:r w:rsidR="00D9484C" w:rsidRPr="007818CF">
        <w:rPr>
          <w:rFonts w:ascii="Times New Roman" w:hAnsi="Times New Roman" w:cs="Times New Roman"/>
          <w:sz w:val="24"/>
          <w:szCs w:val="24"/>
        </w:rPr>
        <w:t xml:space="preserve">and </w:t>
      </w:r>
      <w:r w:rsidR="00F37B4F" w:rsidRPr="007818CF">
        <w:rPr>
          <w:rFonts w:ascii="Times New Roman" w:hAnsi="Times New Roman" w:cs="Times New Roman"/>
          <w:sz w:val="24"/>
          <w:szCs w:val="24"/>
        </w:rPr>
        <w:t xml:space="preserve">smoking </w:t>
      </w:r>
      <w:r w:rsidR="00F37B4F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F37B4F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erst&lt;/Author&gt;&lt;Year&gt;2014&lt;/Year&gt;&lt;RecNum&gt;14361&lt;/RecNum&gt;&lt;DisplayText&gt;(Kerst &amp;amp; Waters, 2014)&lt;/DisplayText&gt;&lt;record&gt;&lt;rec-number&gt;14361&lt;/rec-number&gt;&lt;foreign-keys&gt;&lt;key app="EN" db-id="esezwvzwos9eeber9f5vfd9jwr905wpt9s0p" timestamp="1410865414"&gt;14361&lt;/key&gt;&lt;/foreign-keys&gt;&lt;ref-type name="Journal Article"&gt;17&lt;/ref-type&gt;&lt;contributors&gt;&lt;authors&gt;&lt;author&gt;Kerst, W.&lt;/author&gt;&lt;author&gt;Waters, A. J.&lt;/author&gt;&lt;/authors&gt;&lt;/contributors&gt;&lt;titles&gt;&lt;title&gt;Attentional retraining administered in the field reduces smokers’ attentional bias and craving&lt;/title&gt;&lt;secondary-title&gt;Health Psychology&lt;/secondary-title&gt;&lt;/titles&gt;&lt;periodical&gt;&lt;full-title&gt;Health Psychology&lt;/full-title&gt;&lt;/periodical&gt;&lt;volume&gt;in press&lt;/volume&gt;&lt;dates&gt;&lt;year&gt;2014&lt;/year&gt;&lt;/dates&gt;&lt;urls&gt;&lt;/urls&gt;&lt;/record&gt;&lt;/Cite&gt;&lt;/EndNote&gt;</w:instrText>
      </w:r>
      <w:r w:rsidR="00F37B4F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F37B4F" w:rsidRPr="007818CF">
        <w:rPr>
          <w:rFonts w:ascii="Times New Roman" w:hAnsi="Times New Roman" w:cs="Times New Roman"/>
          <w:noProof/>
          <w:sz w:val="24"/>
          <w:szCs w:val="24"/>
        </w:rPr>
        <w:t>(Kerst &amp; Waters, 2014)</w:t>
      </w:r>
      <w:r w:rsidR="00F37B4F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880BBD" w:rsidRPr="007818CF">
        <w:rPr>
          <w:rFonts w:ascii="Times New Roman" w:hAnsi="Times New Roman" w:cs="Times New Roman"/>
          <w:sz w:val="24"/>
          <w:szCs w:val="24"/>
        </w:rPr>
        <w:t xml:space="preserve">. ABM works by training attention </w:t>
      </w:r>
      <w:r w:rsidR="00880BBD" w:rsidRPr="007818CF">
        <w:rPr>
          <w:rFonts w:ascii="Times New Roman" w:hAnsi="Times New Roman" w:cs="Times New Roman"/>
          <w:i/>
          <w:sz w:val="24"/>
          <w:szCs w:val="24"/>
        </w:rPr>
        <w:t>away</w:t>
      </w:r>
      <w:r w:rsidR="00880BBD" w:rsidRPr="007818CF">
        <w:rPr>
          <w:rFonts w:ascii="Times New Roman" w:hAnsi="Times New Roman" w:cs="Times New Roman"/>
          <w:sz w:val="24"/>
          <w:szCs w:val="24"/>
        </w:rPr>
        <w:t xml:space="preserve"> from the appetitive or maladaptive cues and </w:t>
      </w:r>
      <w:r w:rsidR="00D9484C" w:rsidRPr="007818CF">
        <w:rPr>
          <w:rFonts w:ascii="Times New Roman" w:hAnsi="Times New Roman" w:cs="Times New Roman"/>
          <w:i/>
          <w:sz w:val="24"/>
          <w:szCs w:val="24"/>
        </w:rPr>
        <w:t>towards</w:t>
      </w:r>
      <w:r w:rsidR="00D9484C" w:rsidRPr="007818CF">
        <w:rPr>
          <w:rFonts w:ascii="Times New Roman" w:hAnsi="Times New Roman" w:cs="Times New Roman"/>
          <w:sz w:val="24"/>
          <w:szCs w:val="24"/>
        </w:rPr>
        <w:t xml:space="preserve"> neutral / control </w:t>
      </w:r>
      <w:r w:rsidR="00880BBD" w:rsidRPr="007818CF">
        <w:rPr>
          <w:rFonts w:ascii="Times New Roman" w:hAnsi="Times New Roman" w:cs="Times New Roman"/>
          <w:sz w:val="24"/>
          <w:szCs w:val="24"/>
        </w:rPr>
        <w:t xml:space="preserve">alternatives. </w:t>
      </w:r>
      <w:r w:rsidR="00D9484C" w:rsidRPr="007818CF">
        <w:rPr>
          <w:rFonts w:ascii="Times New Roman" w:hAnsi="Times New Roman" w:cs="Times New Roman"/>
          <w:sz w:val="24"/>
          <w:szCs w:val="24"/>
        </w:rPr>
        <w:t>In order to do this</w:t>
      </w:r>
      <w:r w:rsidR="00880BBD" w:rsidRPr="007818CF">
        <w:rPr>
          <w:rFonts w:ascii="Times New Roman" w:hAnsi="Times New Roman" w:cs="Times New Roman"/>
          <w:sz w:val="24"/>
          <w:szCs w:val="24"/>
        </w:rPr>
        <w:t xml:space="preserve">, </w:t>
      </w:r>
      <w:r w:rsidR="00B1460A" w:rsidRPr="007818CF">
        <w:rPr>
          <w:rFonts w:ascii="Times New Roman" w:hAnsi="Times New Roman" w:cs="Times New Roman"/>
          <w:sz w:val="24"/>
          <w:szCs w:val="24"/>
        </w:rPr>
        <w:t xml:space="preserve">the probe almost always (usually 90 to 100% of the time) </w:t>
      </w:r>
      <w:r w:rsidR="005B14F3" w:rsidRPr="007818CF">
        <w:rPr>
          <w:rFonts w:ascii="Times New Roman" w:hAnsi="Times New Roman" w:cs="Times New Roman"/>
          <w:sz w:val="24"/>
          <w:szCs w:val="24"/>
        </w:rPr>
        <w:t>appears in the spatial location previously occupied by</w:t>
      </w:r>
      <w:r w:rsidR="00B1460A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D9484C" w:rsidRPr="007818CF">
        <w:rPr>
          <w:rFonts w:ascii="Times New Roman" w:hAnsi="Times New Roman" w:cs="Times New Roman"/>
          <w:sz w:val="24"/>
          <w:szCs w:val="24"/>
        </w:rPr>
        <w:t>the</w:t>
      </w:r>
      <w:r w:rsidR="00B1460A" w:rsidRPr="007818CF">
        <w:rPr>
          <w:rFonts w:ascii="Times New Roman" w:hAnsi="Times New Roman" w:cs="Times New Roman"/>
          <w:sz w:val="24"/>
          <w:szCs w:val="24"/>
        </w:rPr>
        <w:t xml:space="preserve"> neutral</w:t>
      </w:r>
      <w:r w:rsidR="00CD2271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D9484C" w:rsidRPr="007818CF">
        <w:rPr>
          <w:rFonts w:ascii="Times New Roman" w:hAnsi="Times New Roman" w:cs="Times New Roman"/>
          <w:sz w:val="24"/>
          <w:szCs w:val="24"/>
        </w:rPr>
        <w:t xml:space="preserve">/ </w:t>
      </w:r>
      <w:r w:rsidR="00CD2271" w:rsidRPr="007818CF">
        <w:rPr>
          <w:rFonts w:ascii="Times New Roman" w:hAnsi="Times New Roman" w:cs="Times New Roman"/>
          <w:sz w:val="24"/>
          <w:szCs w:val="24"/>
        </w:rPr>
        <w:t>control</w:t>
      </w:r>
      <w:r w:rsidR="00B1460A" w:rsidRPr="007818CF">
        <w:rPr>
          <w:rFonts w:ascii="Times New Roman" w:hAnsi="Times New Roman" w:cs="Times New Roman"/>
          <w:sz w:val="24"/>
          <w:szCs w:val="24"/>
        </w:rPr>
        <w:t xml:space="preserve"> cue</w:t>
      </w:r>
      <w:r w:rsidR="00D9484C" w:rsidRPr="007818CF">
        <w:rPr>
          <w:rFonts w:ascii="Times New Roman" w:hAnsi="Times New Roman" w:cs="Times New Roman"/>
          <w:sz w:val="24"/>
          <w:szCs w:val="24"/>
        </w:rPr>
        <w:t>-type</w:t>
      </w:r>
      <w:r w:rsidR="00B1460A" w:rsidRPr="007818CF">
        <w:rPr>
          <w:rFonts w:ascii="Times New Roman" w:hAnsi="Times New Roman" w:cs="Times New Roman"/>
          <w:sz w:val="24"/>
          <w:szCs w:val="24"/>
        </w:rPr>
        <w:t>,</w:t>
      </w:r>
      <w:r w:rsidR="00D43E80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9B41A3" w:rsidRPr="007818CF">
        <w:rPr>
          <w:rFonts w:ascii="Times New Roman" w:hAnsi="Times New Roman" w:cs="Times New Roman"/>
          <w:sz w:val="24"/>
          <w:szCs w:val="24"/>
        </w:rPr>
        <w:t xml:space="preserve">so </w:t>
      </w:r>
      <w:r w:rsidR="0044040D" w:rsidRPr="007818CF">
        <w:rPr>
          <w:rFonts w:ascii="Times New Roman" w:hAnsi="Times New Roman" w:cs="Times New Roman"/>
          <w:sz w:val="24"/>
          <w:szCs w:val="24"/>
        </w:rPr>
        <w:t>that the</w:t>
      </w:r>
      <w:r w:rsidR="00B1460A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9B41A3" w:rsidRPr="007818CF">
        <w:rPr>
          <w:rFonts w:ascii="Times New Roman" w:hAnsi="Times New Roman" w:cs="Times New Roman"/>
          <w:sz w:val="24"/>
          <w:szCs w:val="24"/>
        </w:rPr>
        <w:t xml:space="preserve">participant </w:t>
      </w:r>
      <w:r w:rsidR="00B1460A" w:rsidRPr="007818CF">
        <w:rPr>
          <w:rFonts w:ascii="Times New Roman" w:hAnsi="Times New Roman" w:cs="Times New Roman"/>
          <w:sz w:val="24"/>
          <w:szCs w:val="24"/>
        </w:rPr>
        <w:t xml:space="preserve">should learn </w:t>
      </w:r>
      <w:r w:rsidR="009B41A3" w:rsidRPr="007818CF">
        <w:rPr>
          <w:rFonts w:ascii="Times New Roman" w:hAnsi="Times New Roman" w:cs="Times New Roman"/>
          <w:sz w:val="24"/>
          <w:szCs w:val="24"/>
        </w:rPr>
        <w:t xml:space="preserve">an </w:t>
      </w:r>
      <w:r w:rsidR="00B1460A" w:rsidRPr="007818CF">
        <w:rPr>
          <w:rFonts w:ascii="Times New Roman" w:hAnsi="Times New Roman" w:cs="Times New Roman"/>
          <w:i/>
          <w:sz w:val="24"/>
          <w:szCs w:val="24"/>
        </w:rPr>
        <w:t>association</w:t>
      </w:r>
      <w:r w:rsidR="00B1460A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9B41A3" w:rsidRPr="007818CF">
        <w:rPr>
          <w:rFonts w:ascii="Times New Roman" w:hAnsi="Times New Roman" w:cs="Times New Roman"/>
          <w:sz w:val="24"/>
          <w:szCs w:val="24"/>
        </w:rPr>
        <w:t>between food-related cues and the likely location of probes, and therefore</w:t>
      </w:r>
      <w:r w:rsidR="00D9484C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9B41A3" w:rsidRPr="007818CF">
        <w:rPr>
          <w:rFonts w:ascii="Times New Roman" w:hAnsi="Times New Roman" w:cs="Times New Roman"/>
          <w:sz w:val="24"/>
          <w:szCs w:val="24"/>
        </w:rPr>
        <w:t xml:space="preserve">learn to </w:t>
      </w:r>
      <w:r w:rsidR="00D9484C" w:rsidRPr="007818CF">
        <w:rPr>
          <w:rFonts w:ascii="Times New Roman" w:hAnsi="Times New Roman" w:cs="Times New Roman"/>
          <w:sz w:val="24"/>
          <w:szCs w:val="24"/>
        </w:rPr>
        <w:t xml:space="preserve">direct </w:t>
      </w:r>
      <w:r w:rsidR="005B14F3" w:rsidRPr="007818CF">
        <w:rPr>
          <w:rFonts w:ascii="Times New Roman" w:hAnsi="Times New Roman" w:cs="Times New Roman"/>
          <w:sz w:val="24"/>
          <w:szCs w:val="24"/>
        </w:rPr>
        <w:t xml:space="preserve">their </w:t>
      </w:r>
      <w:r w:rsidR="00D9484C" w:rsidRPr="007818CF">
        <w:rPr>
          <w:rFonts w:ascii="Times New Roman" w:hAnsi="Times New Roman" w:cs="Times New Roman"/>
          <w:sz w:val="24"/>
          <w:szCs w:val="24"/>
        </w:rPr>
        <w:t>attention away from the food-cues</w:t>
      </w:r>
      <w:r w:rsidR="005B14F3" w:rsidRPr="007818CF">
        <w:rPr>
          <w:rFonts w:ascii="Times New Roman" w:hAnsi="Times New Roman" w:cs="Times New Roman"/>
          <w:sz w:val="24"/>
          <w:szCs w:val="24"/>
        </w:rPr>
        <w:t xml:space="preserve"> (typically referred to as an ‘avoid food’ </w:t>
      </w:r>
      <w:r w:rsidR="000419DD" w:rsidRPr="007818CF">
        <w:rPr>
          <w:rFonts w:ascii="Times New Roman" w:hAnsi="Times New Roman" w:cs="Times New Roman"/>
          <w:sz w:val="24"/>
          <w:szCs w:val="24"/>
        </w:rPr>
        <w:t>group</w:t>
      </w:r>
      <w:r w:rsidR="005B14F3" w:rsidRPr="007818CF">
        <w:rPr>
          <w:rFonts w:ascii="Times New Roman" w:hAnsi="Times New Roman" w:cs="Times New Roman"/>
          <w:sz w:val="24"/>
          <w:szCs w:val="24"/>
        </w:rPr>
        <w:t>)</w:t>
      </w:r>
      <w:r w:rsidR="00B1460A" w:rsidRPr="007818CF">
        <w:rPr>
          <w:rFonts w:ascii="Times New Roman" w:hAnsi="Times New Roman" w:cs="Times New Roman"/>
          <w:sz w:val="24"/>
          <w:szCs w:val="24"/>
        </w:rPr>
        <w:t xml:space="preserve">. </w:t>
      </w:r>
      <w:r w:rsidR="005B14F3" w:rsidRPr="007818CF">
        <w:rPr>
          <w:rFonts w:ascii="Times New Roman" w:hAnsi="Times New Roman" w:cs="Times New Roman"/>
          <w:sz w:val="24"/>
          <w:szCs w:val="24"/>
        </w:rPr>
        <w:t xml:space="preserve">By contrast, in ‘attend food’ </w:t>
      </w:r>
      <w:r w:rsidR="000419DD" w:rsidRPr="007818CF">
        <w:rPr>
          <w:rFonts w:ascii="Times New Roman" w:hAnsi="Times New Roman" w:cs="Times New Roman"/>
          <w:sz w:val="24"/>
          <w:szCs w:val="24"/>
        </w:rPr>
        <w:t>group</w:t>
      </w:r>
      <w:r w:rsidR="005B14F3" w:rsidRPr="007818CF">
        <w:rPr>
          <w:rFonts w:ascii="Times New Roman" w:hAnsi="Times New Roman" w:cs="Times New Roman"/>
          <w:sz w:val="24"/>
          <w:szCs w:val="24"/>
        </w:rPr>
        <w:t xml:space="preserve">s, the probe almost always appears in the spatial location that been previously occupied by food-related cues, which should prompt participants to direct their attention towards food-related cues. </w:t>
      </w:r>
    </w:p>
    <w:p w14:paraId="448D19E6" w14:textId="6DFC9BF5" w:rsidR="00B474A1" w:rsidRPr="007818CF" w:rsidRDefault="00764C3B" w:rsidP="00146B1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sz w:val="24"/>
          <w:szCs w:val="24"/>
        </w:rPr>
        <w:tab/>
      </w:r>
      <w:r w:rsidR="00F56B98" w:rsidRPr="007818CF">
        <w:rPr>
          <w:rFonts w:ascii="Times New Roman" w:hAnsi="Times New Roman" w:cs="Times New Roman"/>
          <w:sz w:val="24"/>
          <w:szCs w:val="24"/>
        </w:rPr>
        <w:t>Several studies contrasted</w:t>
      </w:r>
      <w:r w:rsidR="005B14F3" w:rsidRPr="007818CF">
        <w:rPr>
          <w:rFonts w:ascii="Times New Roman" w:hAnsi="Times New Roman" w:cs="Times New Roman"/>
          <w:sz w:val="24"/>
          <w:szCs w:val="24"/>
        </w:rPr>
        <w:t xml:space="preserve"> the effects of</w:t>
      </w:r>
      <w:r w:rsidR="00F56B98" w:rsidRPr="007818CF">
        <w:rPr>
          <w:rFonts w:ascii="Times New Roman" w:hAnsi="Times New Roman" w:cs="Times New Roman"/>
          <w:sz w:val="24"/>
          <w:szCs w:val="24"/>
        </w:rPr>
        <w:t xml:space="preserve"> ‘attend’ and ‘avoid’ food </w:t>
      </w:r>
      <w:r w:rsidR="000419DD" w:rsidRPr="007818CF">
        <w:rPr>
          <w:rFonts w:ascii="Times New Roman" w:hAnsi="Times New Roman" w:cs="Times New Roman"/>
          <w:sz w:val="24"/>
          <w:szCs w:val="24"/>
        </w:rPr>
        <w:t>group</w:t>
      </w:r>
      <w:r w:rsidR="00F56B98" w:rsidRPr="007818CF">
        <w:rPr>
          <w:rFonts w:ascii="Times New Roman" w:hAnsi="Times New Roman" w:cs="Times New Roman"/>
          <w:sz w:val="24"/>
          <w:szCs w:val="24"/>
        </w:rPr>
        <w:t>s on various outcome measures</w:t>
      </w:r>
      <w:r w:rsidR="00320FA0" w:rsidRPr="007818CF">
        <w:rPr>
          <w:rFonts w:ascii="Times New Roman" w:hAnsi="Times New Roman" w:cs="Times New Roman"/>
          <w:sz w:val="24"/>
          <w:szCs w:val="24"/>
        </w:rPr>
        <w:t xml:space="preserve"> in the laboratory</w:t>
      </w:r>
      <w:r w:rsidR="00F56B98" w:rsidRPr="007818CF">
        <w:rPr>
          <w:rFonts w:ascii="Times New Roman" w:hAnsi="Times New Roman" w:cs="Times New Roman"/>
          <w:sz w:val="24"/>
          <w:szCs w:val="24"/>
        </w:rPr>
        <w:t xml:space="preserve"> including </w:t>
      </w:r>
      <w:r w:rsidR="00F56B98" w:rsidRPr="007818CF">
        <w:rPr>
          <w:rFonts w:ascii="Times New Roman" w:hAnsi="Times New Roman" w:cs="Times New Roman"/>
          <w:i/>
          <w:sz w:val="24"/>
          <w:szCs w:val="24"/>
        </w:rPr>
        <w:t>ad-libitum</w:t>
      </w:r>
      <w:r w:rsidR="00FA0289" w:rsidRPr="007818CF">
        <w:rPr>
          <w:rFonts w:ascii="Times New Roman" w:hAnsi="Times New Roman" w:cs="Times New Roman"/>
          <w:sz w:val="24"/>
          <w:szCs w:val="24"/>
        </w:rPr>
        <w:t xml:space="preserve"> food intake</w:t>
      </w:r>
      <w:r w:rsidR="00265BE0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FA0289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ZW1wczwvQXV0aG9yPjxZZWFyPjIwMTQ8L1llYXI+PFJl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</w:fldData>
        </w:fldChar>
      </w:r>
      <w:r w:rsidR="0045219D" w:rsidRPr="007818C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5219D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ZW1wczwvQXV0aG9yPjxZZWFyPjIwMTQ8L1llYXI+PFJl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</w:fldData>
        </w:fldChar>
      </w:r>
      <w:r w:rsidR="0045219D" w:rsidRPr="007818C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5219D" w:rsidRPr="007818CF">
        <w:rPr>
          <w:rFonts w:ascii="Times New Roman" w:hAnsi="Times New Roman" w:cs="Times New Roman"/>
          <w:sz w:val="24"/>
          <w:szCs w:val="24"/>
        </w:rPr>
      </w:r>
      <w:r w:rsidR="0045219D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FA0289" w:rsidRPr="007818CF">
        <w:rPr>
          <w:rFonts w:ascii="Times New Roman" w:hAnsi="Times New Roman" w:cs="Times New Roman"/>
          <w:sz w:val="24"/>
          <w:szCs w:val="24"/>
        </w:rPr>
      </w:r>
      <w:r w:rsidR="00FA0289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45219D" w:rsidRPr="007818CF">
        <w:rPr>
          <w:rFonts w:ascii="Times New Roman" w:hAnsi="Times New Roman" w:cs="Times New Roman"/>
          <w:noProof/>
          <w:sz w:val="24"/>
          <w:szCs w:val="24"/>
        </w:rPr>
        <w:t>(Kemps, Tiggemann, &amp; Elford, 2014; Kemps, Tiggemann, &amp; Hollitt, 2014; Kemps, Tiggemann, Orr, &amp; Grear, 2014)</w:t>
      </w:r>
      <w:r w:rsidR="00FA0289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5B14F3" w:rsidRPr="007818CF">
        <w:rPr>
          <w:rFonts w:ascii="Times New Roman" w:hAnsi="Times New Roman" w:cs="Times New Roman"/>
          <w:sz w:val="24"/>
          <w:szCs w:val="24"/>
        </w:rPr>
        <w:t xml:space="preserve">. Most </w:t>
      </w:r>
      <w:r w:rsidR="009D350A" w:rsidRPr="007818CF">
        <w:rPr>
          <w:rFonts w:ascii="Times New Roman" w:hAnsi="Times New Roman" w:cs="Times New Roman"/>
          <w:sz w:val="24"/>
          <w:szCs w:val="24"/>
        </w:rPr>
        <w:t>report</w:t>
      </w:r>
      <w:r w:rsidR="005B14F3" w:rsidRPr="007818CF">
        <w:rPr>
          <w:rFonts w:ascii="Times New Roman" w:hAnsi="Times New Roman" w:cs="Times New Roman"/>
          <w:sz w:val="24"/>
          <w:szCs w:val="24"/>
        </w:rPr>
        <w:t>ed</w:t>
      </w:r>
      <w:r w:rsidR="009D350A" w:rsidRPr="007818CF">
        <w:rPr>
          <w:rFonts w:ascii="Times New Roman" w:hAnsi="Times New Roman" w:cs="Times New Roman"/>
          <w:sz w:val="24"/>
          <w:szCs w:val="24"/>
        </w:rPr>
        <w:t xml:space="preserve"> differences between </w:t>
      </w:r>
      <w:r w:rsidR="00EE0679" w:rsidRPr="007818CF">
        <w:rPr>
          <w:rFonts w:ascii="Times New Roman" w:hAnsi="Times New Roman" w:cs="Times New Roman"/>
          <w:sz w:val="24"/>
          <w:szCs w:val="24"/>
        </w:rPr>
        <w:t>group</w:t>
      </w:r>
      <w:r w:rsidR="009D350A" w:rsidRPr="007818CF">
        <w:rPr>
          <w:rFonts w:ascii="Times New Roman" w:hAnsi="Times New Roman" w:cs="Times New Roman"/>
          <w:sz w:val="24"/>
          <w:szCs w:val="24"/>
        </w:rPr>
        <w:t xml:space="preserve">s in the </w:t>
      </w:r>
      <w:r w:rsidR="005B14F3" w:rsidRPr="007818CF">
        <w:rPr>
          <w:rFonts w:ascii="Times New Roman" w:hAnsi="Times New Roman" w:cs="Times New Roman"/>
          <w:sz w:val="24"/>
          <w:szCs w:val="24"/>
        </w:rPr>
        <w:t xml:space="preserve">hypothesised </w:t>
      </w:r>
      <w:r w:rsidR="009D350A" w:rsidRPr="007818CF">
        <w:rPr>
          <w:rFonts w:ascii="Times New Roman" w:hAnsi="Times New Roman" w:cs="Times New Roman"/>
          <w:sz w:val="24"/>
          <w:szCs w:val="24"/>
        </w:rPr>
        <w:t>direction, i.e.</w:t>
      </w:r>
      <w:r w:rsidR="005B14F3" w:rsidRPr="007818CF">
        <w:rPr>
          <w:rFonts w:ascii="Times New Roman" w:hAnsi="Times New Roman" w:cs="Times New Roman"/>
          <w:sz w:val="24"/>
          <w:szCs w:val="24"/>
        </w:rPr>
        <w:t xml:space="preserve"> participants allocated to</w:t>
      </w:r>
      <w:r w:rsidR="009D350A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5B14F3" w:rsidRPr="007818CF">
        <w:rPr>
          <w:rFonts w:ascii="Times New Roman" w:hAnsi="Times New Roman" w:cs="Times New Roman"/>
          <w:sz w:val="24"/>
          <w:szCs w:val="24"/>
        </w:rPr>
        <w:t>‘</w:t>
      </w:r>
      <w:r w:rsidR="009D350A" w:rsidRPr="007818CF">
        <w:rPr>
          <w:rFonts w:ascii="Times New Roman" w:hAnsi="Times New Roman" w:cs="Times New Roman"/>
          <w:sz w:val="24"/>
          <w:szCs w:val="24"/>
        </w:rPr>
        <w:t xml:space="preserve">avoid </w:t>
      </w:r>
      <w:r w:rsidR="005B14F3" w:rsidRPr="007818CF">
        <w:rPr>
          <w:rFonts w:ascii="Times New Roman" w:hAnsi="Times New Roman" w:cs="Times New Roman"/>
          <w:sz w:val="24"/>
          <w:szCs w:val="24"/>
        </w:rPr>
        <w:t xml:space="preserve">food’ </w:t>
      </w:r>
      <w:r w:rsidR="00EE0679" w:rsidRPr="007818CF">
        <w:rPr>
          <w:rFonts w:ascii="Times New Roman" w:hAnsi="Times New Roman" w:cs="Times New Roman"/>
          <w:sz w:val="24"/>
          <w:szCs w:val="24"/>
        </w:rPr>
        <w:t>group</w:t>
      </w:r>
      <w:r w:rsidR="009D350A" w:rsidRPr="007818CF">
        <w:rPr>
          <w:rFonts w:ascii="Times New Roman" w:hAnsi="Times New Roman" w:cs="Times New Roman"/>
          <w:sz w:val="24"/>
          <w:szCs w:val="24"/>
        </w:rPr>
        <w:t>s consume</w:t>
      </w:r>
      <w:r w:rsidR="005B14F3" w:rsidRPr="007818CF">
        <w:rPr>
          <w:rFonts w:ascii="Times New Roman" w:hAnsi="Times New Roman" w:cs="Times New Roman"/>
          <w:sz w:val="24"/>
          <w:szCs w:val="24"/>
        </w:rPr>
        <w:t>d</w:t>
      </w:r>
      <w:r w:rsidR="009D350A" w:rsidRPr="007818CF">
        <w:rPr>
          <w:rFonts w:ascii="Times New Roman" w:hAnsi="Times New Roman" w:cs="Times New Roman"/>
          <w:sz w:val="24"/>
          <w:szCs w:val="24"/>
        </w:rPr>
        <w:t xml:space="preserve"> less</w:t>
      </w:r>
      <w:r w:rsidR="00CC647E" w:rsidRPr="007818CF">
        <w:rPr>
          <w:rFonts w:ascii="Times New Roman" w:hAnsi="Times New Roman" w:cs="Times New Roman"/>
          <w:sz w:val="24"/>
          <w:szCs w:val="24"/>
        </w:rPr>
        <w:t xml:space="preserve"> of that</w:t>
      </w:r>
      <w:r w:rsidR="009D350A" w:rsidRPr="007818CF">
        <w:rPr>
          <w:rFonts w:ascii="Times New Roman" w:hAnsi="Times New Roman" w:cs="Times New Roman"/>
          <w:sz w:val="24"/>
          <w:szCs w:val="24"/>
        </w:rPr>
        <w:t xml:space="preserve"> food than</w:t>
      </w:r>
      <w:r w:rsidR="005B14F3" w:rsidRPr="007818CF">
        <w:rPr>
          <w:rFonts w:ascii="Times New Roman" w:hAnsi="Times New Roman" w:cs="Times New Roman"/>
          <w:sz w:val="24"/>
          <w:szCs w:val="24"/>
        </w:rPr>
        <w:t xml:space="preserve"> participants allocated to ‘</w:t>
      </w:r>
      <w:r w:rsidR="009D350A" w:rsidRPr="007818CF">
        <w:rPr>
          <w:rFonts w:ascii="Times New Roman" w:hAnsi="Times New Roman" w:cs="Times New Roman"/>
          <w:sz w:val="24"/>
          <w:szCs w:val="24"/>
        </w:rPr>
        <w:t>attend</w:t>
      </w:r>
      <w:r w:rsidR="005B14F3" w:rsidRPr="007818CF">
        <w:rPr>
          <w:rFonts w:ascii="Times New Roman" w:hAnsi="Times New Roman" w:cs="Times New Roman"/>
          <w:sz w:val="24"/>
          <w:szCs w:val="24"/>
        </w:rPr>
        <w:t xml:space="preserve"> food’ </w:t>
      </w:r>
      <w:r w:rsidR="00EE0679" w:rsidRPr="007818CF">
        <w:rPr>
          <w:rFonts w:ascii="Times New Roman" w:hAnsi="Times New Roman" w:cs="Times New Roman"/>
          <w:sz w:val="24"/>
          <w:szCs w:val="24"/>
        </w:rPr>
        <w:t>group</w:t>
      </w:r>
      <w:r w:rsidR="005B14F3" w:rsidRPr="007818CF">
        <w:rPr>
          <w:rFonts w:ascii="Times New Roman" w:hAnsi="Times New Roman" w:cs="Times New Roman"/>
          <w:sz w:val="24"/>
          <w:szCs w:val="24"/>
        </w:rPr>
        <w:t>s</w:t>
      </w:r>
      <w:r w:rsidR="000D3237" w:rsidRPr="007818CF">
        <w:rPr>
          <w:rFonts w:ascii="Times New Roman" w:hAnsi="Times New Roman" w:cs="Times New Roman"/>
          <w:sz w:val="24"/>
          <w:szCs w:val="24"/>
        </w:rPr>
        <w:t>, with a</w:t>
      </w:r>
      <w:r w:rsidR="00DB2035" w:rsidRPr="007818CF">
        <w:rPr>
          <w:rFonts w:ascii="Times New Roman" w:hAnsi="Times New Roman" w:cs="Times New Roman"/>
          <w:sz w:val="24"/>
          <w:szCs w:val="24"/>
        </w:rPr>
        <w:t xml:space="preserve"> meta-analysis of a small number of studies</w:t>
      </w:r>
      <w:r w:rsidR="00361D5B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DB2035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9B215A" w:rsidRPr="007818CF">
        <w:rPr>
          <w:rFonts w:ascii="Times New Roman" w:hAnsi="Times New Roman" w:cs="Times New Roman"/>
          <w:sz w:val="24"/>
          <w:szCs w:val="24"/>
        </w:rPr>
        <w:t>demonstrat</w:t>
      </w:r>
      <w:r w:rsidR="000D3237" w:rsidRPr="007818CF">
        <w:rPr>
          <w:rFonts w:ascii="Times New Roman" w:hAnsi="Times New Roman" w:cs="Times New Roman"/>
          <w:sz w:val="24"/>
          <w:szCs w:val="24"/>
        </w:rPr>
        <w:t>ing</w:t>
      </w:r>
      <w:r w:rsidR="009B215A" w:rsidRPr="007818CF">
        <w:rPr>
          <w:rFonts w:ascii="Times New Roman" w:hAnsi="Times New Roman" w:cs="Times New Roman"/>
          <w:sz w:val="24"/>
          <w:szCs w:val="24"/>
        </w:rPr>
        <w:t xml:space="preserve"> a </w:t>
      </w:r>
      <w:r w:rsidR="00FF60DF" w:rsidRPr="007818CF">
        <w:rPr>
          <w:rFonts w:ascii="Times New Roman" w:hAnsi="Times New Roman" w:cs="Times New Roman"/>
          <w:sz w:val="24"/>
          <w:szCs w:val="24"/>
        </w:rPr>
        <w:t>significant</w:t>
      </w:r>
      <w:r w:rsidR="00BF31CE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9B215A" w:rsidRPr="007818CF">
        <w:rPr>
          <w:rFonts w:ascii="Times New Roman" w:hAnsi="Times New Roman" w:cs="Times New Roman"/>
          <w:sz w:val="24"/>
          <w:szCs w:val="24"/>
        </w:rPr>
        <w:t xml:space="preserve">effect of reduced unhealthy food intake with a moderate effect size </w:t>
      </w:r>
      <w:r w:rsidR="00A57E10" w:rsidRPr="007818CF">
        <w:rPr>
          <w:rFonts w:ascii="Times New Roman" w:hAnsi="Times New Roman" w:cs="Times New Roman"/>
          <w:sz w:val="24"/>
          <w:szCs w:val="24"/>
        </w:rPr>
        <w:t>(</w:t>
      </w:r>
      <w:r w:rsidR="000D3237" w:rsidRPr="007818CF">
        <w:rPr>
          <w:rFonts w:ascii="Times New Roman" w:hAnsi="Times New Roman" w:cs="Times New Roman"/>
          <w:sz w:val="24"/>
          <w:szCs w:val="24"/>
        </w:rPr>
        <w:t xml:space="preserve">k = 4; </w:t>
      </w:r>
      <w:r w:rsidR="0098045D" w:rsidRPr="007818CF">
        <w:rPr>
          <w:rFonts w:ascii="Times New Roman" w:hAnsi="Times New Roman" w:cs="Times New Roman"/>
          <w:i/>
          <w:sz w:val="24"/>
          <w:szCs w:val="24"/>
        </w:rPr>
        <w:t>d</w:t>
      </w:r>
      <w:r w:rsidR="0098045D" w:rsidRPr="007818CF">
        <w:rPr>
          <w:rFonts w:ascii="Times New Roman" w:hAnsi="Times New Roman" w:cs="Times New Roman"/>
          <w:sz w:val="24"/>
          <w:szCs w:val="24"/>
        </w:rPr>
        <w:t xml:space="preserve"> =</w:t>
      </w:r>
      <w:r w:rsidR="009D654B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9B215A" w:rsidRPr="007818CF">
        <w:rPr>
          <w:rFonts w:ascii="Times New Roman" w:hAnsi="Times New Roman" w:cs="Times New Roman"/>
          <w:sz w:val="24"/>
          <w:szCs w:val="24"/>
        </w:rPr>
        <w:t>.51</w:t>
      </w:r>
      <w:r w:rsidR="001E0FDC" w:rsidRPr="007818CF">
        <w:rPr>
          <w:rFonts w:ascii="Times New Roman" w:hAnsi="Times New Roman" w:cs="Times New Roman"/>
          <w:sz w:val="24"/>
          <w:szCs w:val="24"/>
        </w:rPr>
        <w:t>;</w:t>
      </w:r>
      <w:r w:rsidR="00E852E5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45219D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urton&lt;/Author&gt;&lt;Year&gt;2016&lt;/Year&gt;&lt;RecNum&gt;14882&lt;/RecNum&gt;&lt;DisplayText&gt;(Turton, Bruidegom, Cardi, Hirsch, &amp;amp; Treasure, 2016)&lt;/DisplayText&gt;&lt;record&gt;&lt;rec-number&gt;14882&lt;/rec-number&gt;&lt;foreign-keys&gt;&lt;key app="EN" db-id="esezwvzwos9eeber9f5vfd9jwr905wpt9s0p" timestamp="1484307229"&gt;14882&lt;/key&gt;&lt;/foreign-keys&gt;&lt;ref-type name="Journal Article"&gt;17&lt;/ref-type&gt;&lt;contributors&gt;&lt;authors&gt;&lt;author&gt;Turton, R.&lt;/author&gt;&lt;author&gt;Bruidegom, K.&lt;/author&gt;&lt;author&gt;Cardi, V.&lt;/author&gt;&lt;author&gt;Hirsch, C. R.&lt;/author&gt;&lt;author&gt;Treasure, J.&lt;/author&gt;&lt;/authors&gt;&lt;/contributors&gt;&lt;titles&gt;&lt;title&gt;Novel methods to help develop healthier eating habits for eating and weight disorders: A systematic review and meta-analysis&lt;/title&gt;&lt;secondary-title&gt;Neuroscience and Biobehavioral Reviews&lt;/secondary-title&gt;&lt;/titles&gt;&lt;periodical&gt;&lt;full-title&gt;Neuroscience and Biobehavioral Reviews&lt;/full-title&gt;&lt;/periodical&gt;&lt;pages&gt;132-155&lt;/pages&gt;&lt;volume&gt;61&lt;/volume&gt;&lt;dates&gt;&lt;year&gt;2016&lt;/year&gt;&lt;/dates&gt;&lt;work-type&gt;Review&lt;/work-type&gt;&lt;urls&gt;&lt;related-urls&gt;&lt;url&gt;https://www.scopus.com/inward/record.uri?eid=2-s2.0-84952683878&amp;amp;doi=10.1016%2fj.neubiorev.2015.12.008&amp;amp;partnerID=40&amp;amp;md5=e3eb258cc49dff006538bb0ac1243a26&lt;/url&gt;&lt;/related-urls&gt;&lt;/urls&gt;&lt;electronic-resource-num&gt;10.1016/j.neubiorev.2015.12.008&lt;/electronic-resource-num&gt;&lt;remote-database-name&gt;Scopus&lt;/remote-database-name&gt;&lt;/record&gt;&lt;/Cite&gt;&lt;/EndNote&gt;</w:instrText>
      </w:r>
      <w:r w:rsidR="00E852E5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FA0D3C" w:rsidRPr="007818C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45219D" w:rsidRPr="007818CF">
        <w:rPr>
          <w:rFonts w:ascii="Times New Roman" w:hAnsi="Times New Roman" w:cs="Times New Roman"/>
          <w:noProof/>
          <w:sz w:val="24"/>
          <w:szCs w:val="24"/>
        </w:rPr>
        <w:t>Turton, Bruidegom, Cardi, Hirsch, &amp; Treasure, 2016)</w:t>
      </w:r>
      <w:r w:rsidR="00E852E5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9B215A" w:rsidRPr="007818CF">
        <w:rPr>
          <w:rFonts w:ascii="Times New Roman" w:hAnsi="Times New Roman" w:cs="Times New Roman"/>
          <w:sz w:val="24"/>
          <w:szCs w:val="24"/>
        </w:rPr>
        <w:t xml:space="preserve">.  </w:t>
      </w:r>
      <w:r w:rsidR="00F56B98" w:rsidRPr="007818CF">
        <w:rPr>
          <w:rFonts w:ascii="Times New Roman" w:hAnsi="Times New Roman" w:cs="Times New Roman"/>
          <w:sz w:val="24"/>
          <w:szCs w:val="24"/>
        </w:rPr>
        <w:t xml:space="preserve">However, these studies provide no support </w:t>
      </w:r>
      <w:r w:rsidR="00BF31CE" w:rsidRPr="007818CF">
        <w:rPr>
          <w:rFonts w:ascii="Times New Roman" w:hAnsi="Times New Roman" w:cs="Times New Roman"/>
          <w:sz w:val="24"/>
          <w:szCs w:val="24"/>
        </w:rPr>
        <w:t xml:space="preserve">for the idea </w:t>
      </w:r>
      <w:r w:rsidR="00F56B98" w:rsidRPr="007818CF">
        <w:rPr>
          <w:rFonts w:ascii="Times New Roman" w:hAnsi="Times New Roman" w:cs="Times New Roman"/>
          <w:sz w:val="24"/>
          <w:szCs w:val="24"/>
        </w:rPr>
        <w:t>that reducing the associative link between attention</w:t>
      </w:r>
      <w:r w:rsidR="005B14F3" w:rsidRPr="007818CF">
        <w:rPr>
          <w:rFonts w:ascii="Times New Roman" w:hAnsi="Times New Roman" w:cs="Times New Roman"/>
          <w:sz w:val="24"/>
          <w:szCs w:val="24"/>
        </w:rPr>
        <w:t>al bias</w:t>
      </w:r>
      <w:r w:rsidR="00F56B98" w:rsidRPr="007818CF">
        <w:rPr>
          <w:rFonts w:ascii="Times New Roman" w:hAnsi="Times New Roman" w:cs="Times New Roman"/>
          <w:sz w:val="24"/>
          <w:szCs w:val="24"/>
        </w:rPr>
        <w:t xml:space="preserve"> and food reduces food intake</w:t>
      </w:r>
      <w:r w:rsidR="003C5F6B" w:rsidRPr="007818CF">
        <w:rPr>
          <w:rFonts w:ascii="Times New Roman" w:hAnsi="Times New Roman" w:cs="Times New Roman"/>
          <w:sz w:val="24"/>
          <w:szCs w:val="24"/>
        </w:rPr>
        <w:t>,</w:t>
      </w:r>
      <w:r w:rsidR="00F56B98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5B14F3" w:rsidRPr="007818CF">
        <w:rPr>
          <w:rFonts w:ascii="Times New Roman" w:hAnsi="Times New Roman" w:cs="Times New Roman"/>
          <w:sz w:val="24"/>
          <w:szCs w:val="24"/>
        </w:rPr>
        <w:t xml:space="preserve">because </w:t>
      </w:r>
      <w:r w:rsidR="0098045D" w:rsidRPr="007818CF">
        <w:rPr>
          <w:rFonts w:ascii="Times New Roman" w:hAnsi="Times New Roman" w:cs="Times New Roman"/>
          <w:sz w:val="24"/>
          <w:szCs w:val="24"/>
        </w:rPr>
        <w:t xml:space="preserve">a lack of appropriate control </w:t>
      </w:r>
      <w:r w:rsidR="00EE0679" w:rsidRPr="007818CF">
        <w:rPr>
          <w:rFonts w:ascii="Times New Roman" w:hAnsi="Times New Roman" w:cs="Times New Roman"/>
          <w:sz w:val="24"/>
          <w:szCs w:val="24"/>
        </w:rPr>
        <w:t>group</w:t>
      </w:r>
      <w:r w:rsidR="0098045D" w:rsidRPr="007818CF">
        <w:rPr>
          <w:rFonts w:ascii="Times New Roman" w:hAnsi="Times New Roman" w:cs="Times New Roman"/>
          <w:sz w:val="24"/>
          <w:szCs w:val="24"/>
        </w:rPr>
        <w:t xml:space="preserve"> (in which attention is not manipulated) makes the findings difficult to interpret.</w:t>
      </w:r>
      <w:r w:rsidR="00A57E10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CC647E" w:rsidRPr="007818CF">
        <w:rPr>
          <w:rFonts w:ascii="Times New Roman" w:hAnsi="Times New Roman" w:cs="Times New Roman"/>
          <w:sz w:val="24"/>
          <w:szCs w:val="24"/>
        </w:rPr>
        <w:t>For example, w</w:t>
      </w:r>
      <w:r w:rsidR="00A57E10" w:rsidRPr="007818CF">
        <w:rPr>
          <w:rFonts w:ascii="Times New Roman" w:hAnsi="Times New Roman" w:cs="Times New Roman"/>
          <w:sz w:val="24"/>
          <w:szCs w:val="24"/>
        </w:rPr>
        <w:t>ithin-subjects contrasts demonstrate that</w:t>
      </w:r>
      <w:r w:rsidR="00786D06" w:rsidRPr="007818CF">
        <w:rPr>
          <w:rFonts w:ascii="Times New Roman" w:hAnsi="Times New Roman" w:cs="Times New Roman"/>
          <w:sz w:val="24"/>
          <w:szCs w:val="24"/>
        </w:rPr>
        <w:t>,</w:t>
      </w:r>
      <w:r w:rsidR="00A57E10" w:rsidRPr="007818CF">
        <w:rPr>
          <w:rFonts w:ascii="Times New Roman" w:hAnsi="Times New Roman" w:cs="Times New Roman"/>
          <w:sz w:val="24"/>
          <w:szCs w:val="24"/>
        </w:rPr>
        <w:t xml:space="preserve"> i</w:t>
      </w:r>
      <w:r w:rsidR="00771BAD" w:rsidRPr="007818CF">
        <w:rPr>
          <w:rFonts w:ascii="Times New Roman" w:hAnsi="Times New Roman" w:cs="Times New Roman"/>
          <w:sz w:val="24"/>
          <w:szCs w:val="24"/>
        </w:rPr>
        <w:t>n children</w:t>
      </w:r>
      <w:r w:rsidR="00786D06" w:rsidRPr="007818CF">
        <w:rPr>
          <w:rFonts w:ascii="Times New Roman" w:hAnsi="Times New Roman" w:cs="Times New Roman"/>
          <w:sz w:val="24"/>
          <w:szCs w:val="24"/>
        </w:rPr>
        <w:t>,</w:t>
      </w:r>
      <w:r w:rsidR="00771BAD" w:rsidRPr="007818CF">
        <w:rPr>
          <w:rFonts w:ascii="Times New Roman" w:hAnsi="Times New Roman" w:cs="Times New Roman"/>
          <w:sz w:val="24"/>
          <w:szCs w:val="24"/>
        </w:rPr>
        <w:t xml:space="preserve"> a single session of ABM had no effect on eating in the absence </w:t>
      </w:r>
      <w:r w:rsidR="00771BAD" w:rsidRPr="007818CF">
        <w:rPr>
          <w:rFonts w:ascii="Times New Roman" w:hAnsi="Times New Roman" w:cs="Times New Roman"/>
          <w:sz w:val="24"/>
          <w:szCs w:val="24"/>
        </w:rPr>
        <w:lastRenderedPageBreak/>
        <w:t xml:space="preserve">of hunger over </w:t>
      </w:r>
      <w:r w:rsidR="002F7414" w:rsidRPr="007818CF">
        <w:rPr>
          <w:rFonts w:ascii="Times New Roman" w:hAnsi="Times New Roman" w:cs="Times New Roman"/>
          <w:sz w:val="24"/>
          <w:szCs w:val="24"/>
        </w:rPr>
        <w:t>time;</w:t>
      </w:r>
      <w:r w:rsidR="00771BAD" w:rsidRPr="007818CF">
        <w:rPr>
          <w:rFonts w:ascii="Times New Roman" w:hAnsi="Times New Roman" w:cs="Times New Roman"/>
          <w:sz w:val="24"/>
          <w:szCs w:val="24"/>
        </w:rPr>
        <w:t xml:space="preserve"> however a </w:t>
      </w:r>
      <w:r w:rsidR="00CC647E" w:rsidRPr="007818CF">
        <w:rPr>
          <w:rFonts w:ascii="Times New Roman" w:hAnsi="Times New Roman" w:cs="Times New Roman"/>
          <w:sz w:val="24"/>
          <w:szCs w:val="24"/>
        </w:rPr>
        <w:t>comparison</w:t>
      </w:r>
      <w:r w:rsidR="00771BAD" w:rsidRPr="007818CF">
        <w:rPr>
          <w:rFonts w:ascii="Times New Roman" w:hAnsi="Times New Roman" w:cs="Times New Roman"/>
          <w:sz w:val="24"/>
          <w:szCs w:val="24"/>
        </w:rPr>
        <w:t xml:space="preserve"> group </w:t>
      </w:r>
      <w:r w:rsidR="00771BAD" w:rsidRPr="007818CF">
        <w:rPr>
          <w:rFonts w:ascii="Times New Roman" w:hAnsi="Times New Roman" w:cs="Times New Roman"/>
          <w:i/>
          <w:sz w:val="24"/>
          <w:szCs w:val="24"/>
        </w:rPr>
        <w:t>increased</w:t>
      </w:r>
      <w:r w:rsidR="00771BAD" w:rsidRPr="007818CF">
        <w:rPr>
          <w:rFonts w:ascii="Times New Roman" w:hAnsi="Times New Roman" w:cs="Times New Roman"/>
          <w:sz w:val="24"/>
          <w:szCs w:val="24"/>
        </w:rPr>
        <w:t xml:space="preserve"> eating in the absence of hunger, despite no change in attentional bias in either group </w:t>
      </w:r>
      <w:r w:rsidR="00771BAD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b3V0ZWxsZTwvQXV0aG9yPjxZZWFyPjIwMTQ8L1llYXI+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</w:fldData>
        </w:fldChar>
      </w:r>
      <w:r w:rsidR="00771BAD" w:rsidRPr="007818C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71BAD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b3V0ZWxsZTwvQXV0aG9yPjxZZWFyPjIwMTQ8L1llYXI+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</w:fldData>
        </w:fldChar>
      </w:r>
      <w:r w:rsidR="00771BAD" w:rsidRPr="007818C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71BAD" w:rsidRPr="007818CF">
        <w:rPr>
          <w:rFonts w:ascii="Times New Roman" w:hAnsi="Times New Roman" w:cs="Times New Roman"/>
          <w:sz w:val="24"/>
          <w:szCs w:val="24"/>
        </w:rPr>
      </w:r>
      <w:r w:rsidR="00771BAD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771BAD" w:rsidRPr="007818CF">
        <w:rPr>
          <w:rFonts w:ascii="Times New Roman" w:hAnsi="Times New Roman" w:cs="Times New Roman"/>
          <w:sz w:val="24"/>
          <w:szCs w:val="24"/>
        </w:rPr>
      </w:r>
      <w:r w:rsidR="00771BAD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771BAD" w:rsidRPr="007818CF">
        <w:rPr>
          <w:rFonts w:ascii="Times New Roman" w:hAnsi="Times New Roman" w:cs="Times New Roman"/>
          <w:noProof/>
          <w:sz w:val="24"/>
          <w:szCs w:val="24"/>
        </w:rPr>
        <w:t>(Boutelle, Kuckertz, Carlson, &amp; Amir, 2014)</w:t>
      </w:r>
      <w:r w:rsidR="00771BAD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AA1207" w:rsidRPr="007818CF">
        <w:rPr>
          <w:rFonts w:ascii="Times New Roman" w:hAnsi="Times New Roman" w:cs="Times New Roman"/>
          <w:sz w:val="24"/>
          <w:szCs w:val="24"/>
        </w:rPr>
        <w:t>. I</w:t>
      </w:r>
      <w:r w:rsidR="00771BAD" w:rsidRPr="007818CF">
        <w:rPr>
          <w:rFonts w:ascii="Times New Roman" w:hAnsi="Times New Roman" w:cs="Times New Roman"/>
          <w:sz w:val="24"/>
          <w:szCs w:val="24"/>
        </w:rPr>
        <w:t xml:space="preserve">n adults the effects of repeated ABM may be driven </w:t>
      </w:r>
      <w:r w:rsidR="00786D06" w:rsidRPr="007818CF">
        <w:rPr>
          <w:rFonts w:ascii="Times New Roman" w:hAnsi="Times New Roman" w:cs="Times New Roman"/>
          <w:sz w:val="24"/>
          <w:szCs w:val="24"/>
        </w:rPr>
        <w:t>b</w:t>
      </w:r>
      <w:r w:rsidR="00771BAD" w:rsidRPr="007818CF">
        <w:rPr>
          <w:rFonts w:ascii="Times New Roman" w:hAnsi="Times New Roman" w:cs="Times New Roman"/>
          <w:sz w:val="24"/>
          <w:szCs w:val="24"/>
        </w:rPr>
        <w:t>y control</w:t>
      </w:r>
      <w:r w:rsidR="00AA1207" w:rsidRPr="007818CF">
        <w:rPr>
          <w:rFonts w:ascii="Times New Roman" w:hAnsi="Times New Roman" w:cs="Times New Roman"/>
          <w:sz w:val="24"/>
          <w:szCs w:val="24"/>
        </w:rPr>
        <w:t xml:space="preserve"> /comparison</w:t>
      </w:r>
      <w:r w:rsidR="00771BAD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EE0679" w:rsidRPr="007818CF">
        <w:rPr>
          <w:rFonts w:ascii="Times New Roman" w:hAnsi="Times New Roman" w:cs="Times New Roman"/>
          <w:sz w:val="24"/>
          <w:szCs w:val="24"/>
        </w:rPr>
        <w:t>group</w:t>
      </w:r>
      <w:r w:rsidR="00771BAD" w:rsidRPr="007818CF">
        <w:rPr>
          <w:rFonts w:ascii="Times New Roman" w:hAnsi="Times New Roman" w:cs="Times New Roman"/>
          <w:sz w:val="24"/>
          <w:szCs w:val="24"/>
        </w:rPr>
        <w:t xml:space="preserve">s </w:t>
      </w:r>
      <w:r w:rsidR="00786D06" w:rsidRPr="007818CF">
        <w:rPr>
          <w:rFonts w:ascii="Times New Roman" w:hAnsi="Times New Roman" w:cs="Times New Roman"/>
          <w:sz w:val="24"/>
          <w:szCs w:val="24"/>
        </w:rPr>
        <w:t xml:space="preserve">rather than a reduction in food intake after ‘avoid food’ manipulations </w:t>
      </w:r>
      <w:r w:rsidR="00771BAD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771BAD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emps&lt;/Author&gt;&lt;Year&gt;2014&lt;/Year&gt;&lt;RecNum&gt;14400&lt;/RecNum&gt;&lt;DisplayText&gt;(Kemps, Tiggemann, &amp;amp; Elford, 2014)&lt;/DisplayText&gt;&lt;record&gt;&lt;rec-number&gt;14400&lt;/rec-number&gt;&lt;foreign-keys&gt;&lt;key app="EN" db-id="esezwvzwos9eeber9f5vfd9jwr905wpt9s0p" timestamp="1420547513"&gt;14400&lt;/key&gt;&lt;/foreign-keys&gt;&lt;ref-type name="Journal Article"&gt;17&lt;/ref-type&gt;&lt;contributors&gt;&lt;authors&gt;&lt;author&gt;Kemps, E.&lt;/author&gt;&lt;author&gt;Tiggemann, M.&lt;/author&gt;&lt;author&gt;Elford, J.&lt;/author&gt;&lt;/authors&gt;&lt;/contributors&gt;&lt;titles&gt;&lt;title&gt;Sustained effects of attentional re-training on chocolate consumption&lt;/title&gt;&lt;secondary-title&gt;Journal of Behavior Therapy and Experimental Psychiatry&lt;/secondary-title&gt;&lt;/titles&gt;&lt;periodical&gt;&lt;full-title&gt;Journal of Behavior Therapy and Experimental Psychiatry&lt;/full-title&gt;&lt;/periodical&gt;&lt;dates&gt;&lt;year&gt;2014&lt;/year&gt;&lt;/dates&gt;&lt;urls&gt;&lt;related-urls&gt;&lt;url&gt;http://www.scopus.com/inward/record.url?eid=2-s2.0-84919682952&amp;amp;partnerID=40&amp;amp;md5=cb9d9f9e529bd739198a02c58b434981&lt;/url&gt;&lt;/related-urls&gt;&lt;/urls&gt;&lt;remote-database-name&gt;Scopus&lt;/remote-database-name&gt;&lt;/record&gt;&lt;/Cite&gt;&lt;/EndNote&gt;</w:instrText>
      </w:r>
      <w:r w:rsidR="00771BAD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771BAD" w:rsidRPr="007818CF">
        <w:rPr>
          <w:rFonts w:ascii="Times New Roman" w:hAnsi="Times New Roman" w:cs="Times New Roman"/>
          <w:noProof/>
          <w:sz w:val="24"/>
          <w:szCs w:val="24"/>
        </w:rPr>
        <w:t>(Kemps, Tiggemann, &amp; Elford, 2014)</w:t>
      </w:r>
      <w:r w:rsidR="00771BAD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771BAD" w:rsidRPr="007818CF">
        <w:rPr>
          <w:rFonts w:ascii="Times New Roman" w:hAnsi="Times New Roman" w:cs="Times New Roman"/>
          <w:sz w:val="24"/>
          <w:szCs w:val="24"/>
        </w:rPr>
        <w:t xml:space="preserve">. </w:t>
      </w:r>
      <w:r w:rsidR="0098045D" w:rsidRPr="007818CF">
        <w:rPr>
          <w:rFonts w:ascii="Times New Roman" w:hAnsi="Times New Roman" w:cs="Times New Roman"/>
          <w:sz w:val="24"/>
          <w:szCs w:val="24"/>
        </w:rPr>
        <w:t xml:space="preserve">Indeed, one study which did include a control </w:t>
      </w:r>
      <w:r w:rsidR="00EE0679" w:rsidRPr="007818CF">
        <w:rPr>
          <w:rFonts w:ascii="Times New Roman" w:hAnsi="Times New Roman" w:cs="Times New Roman"/>
          <w:sz w:val="24"/>
          <w:szCs w:val="24"/>
        </w:rPr>
        <w:t>group</w:t>
      </w:r>
      <w:r w:rsidR="0098045D" w:rsidRPr="007818CF">
        <w:rPr>
          <w:rFonts w:ascii="Times New Roman" w:hAnsi="Times New Roman" w:cs="Times New Roman"/>
          <w:sz w:val="24"/>
          <w:szCs w:val="24"/>
        </w:rPr>
        <w:t xml:space="preserve"> demonstrated only we</w:t>
      </w:r>
      <w:r w:rsidR="001E0FDC" w:rsidRPr="007818CF">
        <w:rPr>
          <w:rFonts w:ascii="Times New Roman" w:hAnsi="Times New Roman" w:cs="Times New Roman"/>
          <w:sz w:val="24"/>
          <w:szCs w:val="24"/>
        </w:rPr>
        <w:t>a</w:t>
      </w:r>
      <w:r w:rsidR="0098045D" w:rsidRPr="007818CF">
        <w:rPr>
          <w:rFonts w:ascii="Times New Roman" w:hAnsi="Times New Roman" w:cs="Times New Roman"/>
          <w:sz w:val="24"/>
          <w:szCs w:val="24"/>
        </w:rPr>
        <w:t xml:space="preserve">k evidence for an </w:t>
      </w:r>
      <w:r w:rsidR="0098045D" w:rsidRPr="007818CF">
        <w:rPr>
          <w:rFonts w:ascii="Times New Roman" w:hAnsi="Times New Roman" w:cs="Times New Roman"/>
          <w:i/>
          <w:sz w:val="24"/>
          <w:szCs w:val="24"/>
        </w:rPr>
        <w:t>increase</w:t>
      </w:r>
      <w:r w:rsidR="0098045D" w:rsidRPr="007818CF">
        <w:rPr>
          <w:rFonts w:ascii="Times New Roman" w:hAnsi="Times New Roman" w:cs="Times New Roman"/>
          <w:sz w:val="24"/>
          <w:szCs w:val="24"/>
        </w:rPr>
        <w:t xml:space="preserve"> in attentional bias to food in </w:t>
      </w:r>
      <w:r w:rsidR="00FB056E" w:rsidRPr="007818CF">
        <w:rPr>
          <w:rFonts w:ascii="Times New Roman" w:hAnsi="Times New Roman" w:cs="Times New Roman"/>
          <w:sz w:val="24"/>
          <w:szCs w:val="24"/>
        </w:rPr>
        <w:t>the</w:t>
      </w:r>
      <w:r w:rsidR="0098045D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CC647E" w:rsidRPr="007818CF">
        <w:rPr>
          <w:rFonts w:ascii="Times New Roman" w:hAnsi="Times New Roman" w:cs="Times New Roman"/>
          <w:sz w:val="24"/>
          <w:szCs w:val="24"/>
        </w:rPr>
        <w:t>‘</w:t>
      </w:r>
      <w:r w:rsidR="0098045D" w:rsidRPr="007818CF">
        <w:rPr>
          <w:rFonts w:ascii="Times New Roman" w:hAnsi="Times New Roman" w:cs="Times New Roman"/>
          <w:i/>
          <w:sz w:val="24"/>
          <w:szCs w:val="24"/>
        </w:rPr>
        <w:t>attend</w:t>
      </w:r>
      <w:r w:rsidR="00CC647E" w:rsidRPr="007818CF">
        <w:rPr>
          <w:rFonts w:ascii="Times New Roman" w:hAnsi="Times New Roman" w:cs="Times New Roman"/>
          <w:i/>
          <w:sz w:val="24"/>
          <w:szCs w:val="24"/>
        </w:rPr>
        <w:t xml:space="preserve"> food’</w:t>
      </w:r>
      <w:r w:rsidR="0098045D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EE0679" w:rsidRPr="007818CF">
        <w:rPr>
          <w:rFonts w:ascii="Times New Roman" w:hAnsi="Times New Roman" w:cs="Times New Roman"/>
          <w:sz w:val="24"/>
          <w:szCs w:val="24"/>
        </w:rPr>
        <w:t>group</w:t>
      </w:r>
      <w:r w:rsidR="009D350A" w:rsidRPr="007818CF">
        <w:rPr>
          <w:rFonts w:ascii="Times New Roman" w:hAnsi="Times New Roman" w:cs="Times New Roman"/>
          <w:sz w:val="24"/>
          <w:szCs w:val="24"/>
        </w:rPr>
        <w:t xml:space="preserve">, but no </w:t>
      </w:r>
      <w:r w:rsidR="00966B15" w:rsidRPr="007818CF">
        <w:rPr>
          <w:rFonts w:ascii="Times New Roman" w:hAnsi="Times New Roman" w:cs="Times New Roman"/>
          <w:sz w:val="24"/>
          <w:szCs w:val="24"/>
        </w:rPr>
        <w:t xml:space="preserve">change in the  </w:t>
      </w:r>
      <w:r w:rsidR="00CC647E" w:rsidRPr="007818CF">
        <w:rPr>
          <w:rFonts w:ascii="Times New Roman" w:hAnsi="Times New Roman" w:cs="Times New Roman"/>
          <w:sz w:val="24"/>
          <w:szCs w:val="24"/>
        </w:rPr>
        <w:t>‘</w:t>
      </w:r>
      <w:r w:rsidR="009D350A" w:rsidRPr="007818CF">
        <w:rPr>
          <w:rFonts w:ascii="Times New Roman" w:hAnsi="Times New Roman" w:cs="Times New Roman"/>
          <w:sz w:val="24"/>
          <w:szCs w:val="24"/>
        </w:rPr>
        <w:t xml:space="preserve">avoid </w:t>
      </w:r>
      <w:r w:rsidR="00CC647E" w:rsidRPr="007818CF">
        <w:rPr>
          <w:rFonts w:ascii="Times New Roman" w:hAnsi="Times New Roman" w:cs="Times New Roman"/>
          <w:sz w:val="24"/>
          <w:szCs w:val="24"/>
        </w:rPr>
        <w:t xml:space="preserve">food’ </w:t>
      </w:r>
      <w:r w:rsidR="00EE0679" w:rsidRPr="007818CF">
        <w:rPr>
          <w:rFonts w:ascii="Times New Roman" w:hAnsi="Times New Roman" w:cs="Times New Roman"/>
          <w:sz w:val="24"/>
          <w:szCs w:val="24"/>
        </w:rPr>
        <w:t>group</w:t>
      </w:r>
      <w:r w:rsidR="009D350A" w:rsidRPr="007818CF">
        <w:rPr>
          <w:rFonts w:ascii="Times New Roman" w:hAnsi="Times New Roman" w:cs="Times New Roman"/>
          <w:sz w:val="24"/>
          <w:szCs w:val="24"/>
        </w:rPr>
        <w:t>,</w:t>
      </w:r>
      <w:r w:rsidR="0098045D" w:rsidRPr="007818CF">
        <w:rPr>
          <w:rFonts w:ascii="Times New Roman" w:hAnsi="Times New Roman" w:cs="Times New Roman"/>
          <w:sz w:val="24"/>
          <w:szCs w:val="24"/>
        </w:rPr>
        <w:t xml:space="preserve">  </w:t>
      </w:r>
      <w:r w:rsidR="00385C1D" w:rsidRPr="007818CF">
        <w:rPr>
          <w:rFonts w:ascii="Times New Roman" w:hAnsi="Times New Roman" w:cs="Times New Roman"/>
          <w:sz w:val="24"/>
          <w:szCs w:val="24"/>
        </w:rPr>
        <w:t xml:space="preserve">and no </w:t>
      </w:r>
      <w:r w:rsidR="00786D06" w:rsidRPr="007818CF">
        <w:rPr>
          <w:rFonts w:ascii="Times New Roman" w:hAnsi="Times New Roman" w:cs="Times New Roman"/>
          <w:sz w:val="24"/>
          <w:szCs w:val="24"/>
        </w:rPr>
        <w:t xml:space="preserve">between-group differences in food intake </w:t>
      </w:r>
      <w:r w:rsidR="00385C1D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45219D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ardman&lt;/Author&gt;&lt;Year&gt;2013&lt;/Year&gt;&lt;RecNum&gt;14174&lt;/RecNum&gt;&lt;DisplayText&gt;(C. Hardman, Rogers, Etchells, Houstoun, &amp;amp; Munafò, 2013)&lt;/DisplayText&gt;&lt;record&gt;&lt;rec-number&gt;14174&lt;/rec-number&gt;&lt;foreign-keys&gt;&lt;key app="EN" db-id="esezwvzwos9eeber9f5vfd9jwr905wpt9s0p" timestamp="1380623874"&gt;14174&lt;/key&gt;&lt;/foreign-keys&gt;&lt;ref-type name="Journal Article"&gt;17&lt;/ref-type&gt;&lt;contributors&gt;&lt;authors&gt;&lt;author&gt;Hardman, C.&lt;/author&gt;&lt;author&gt;Rogers, P.&lt;/author&gt;&lt;author&gt;Etchells, K.&lt;/author&gt;&lt;author&gt;Houstoun, K. &lt;/author&gt;&lt;author&gt;Munafò, M. R.&lt;/author&gt;&lt;/authors&gt;&lt;/contributors&gt;&lt;titles&gt;&lt;title&gt;The effects of food-related attentional bias training on appetite and food intake&lt;/title&gt;&lt;secondary-title&gt;Appetite&lt;/secondary-title&gt;&lt;/titles&gt;&lt;periodical&gt;&lt;full-title&gt;Appetite&lt;/full-title&gt;&lt;/periodical&gt;&lt;pages&gt;295-900&lt;/pages&gt;&lt;volume&gt;71&lt;/volume&gt;&lt;dates&gt;&lt;year&gt;2013&lt;/year&gt;&lt;/dates&gt;&lt;urls&gt;&lt;/urls&gt;&lt;/record&gt;&lt;/Cite&gt;&lt;/EndNote&gt;</w:instrText>
      </w:r>
      <w:r w:rsidR="00385C1D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FA0D3C" w:rsidRPr="007818CF">
        <w:rPr>
          <w:rFonts w:ascii="Times New Roman" w:hAnsi="Times New Roman" w:cs="Times New Roman"/>
          <w:noProof/>
          <w:sz w:val="24"/>
          <w:szCs w:val="24"/>
        </w:rPr>
        <w:t>(</w:t>
      </w:r>
      <w:r w:rsidR="0045219D" w:rsidRPr="007818CF">
        <w:rPr>
          <w:rFonts w:ascii="Times New Roman" w:hAnsi="Times New Roman" w:cs="Times New Roman"/>
          <w:noProof/>
          <w:sz w:val="24"/>
          <w:szCs w:val="24"/>
        </w:rPr>
        <w:t>Hardman, Rogers, Etchells, Houstoun, &amp; Munafò, 2013)</w:t>
      </w:r>
      <w:r w:rsidR="00385C1D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385C1D" w:rsidRPr="007818CF">
        <w:rPr>
          <w:rFonts w:ascii="Times New Roman" w:hAnsi="Times New Roman" w:cs="Times New Roman"/>
          <w:sz w:val="24"/>
          <w:szCs w:val="24"/>
        </w:rPr>
        <w:t>.</w:t>
      </w:r>
      <w:r w:rsidR="005F5073" w:rsidRPr="007818C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173F3CB" w14:textId="6087F711" w:rsidR="00A80F68" w:rsidRPr="007818CF" w:rsidRDefault="00A80F68" w:rsidP="00B474A1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sz w:val="24"/>
          <w:szCs w:val="24"/>
        </w:rPr>
        <w:t xml:space="preserve">Outside of the laboratory, Boutelle et al </w:t>
      </w:r>
      <w:r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231614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Boutelle&lt;/Author&gt;&lt;Year&gt;2016&lt;/Year&gt;&lt;RecNum&gt;14846&lt;/RecNum&gt;&lt;DisplayText&gt;(2016)&lt;/DisplayText&gt;&lt;record&gt;&lt;rec-number&gt;14846&lt;/rec-number&gt;&lt;foreign-keys&gt;&lt;key app="EN" db-id="esezwvzwos9eeber9f5vfd9jwr905wpt9s0p" timestamp="1483966285"&gt;14846&lt;/key&gt;&lt;/foreign-keys&gt;&lt;ref-type name="Journal Article"&gt;17&lt;/ref-type&gt;&lt;contributors&gt;&lt;authors&gt;&lt;author&gt;Boutelle, K. N.&lt;/author&gt;&lt;author&gt;Monreal, T.&lt;/author&gt;&lt;author&gt;Strong, D. R.&lt;/author&gt;&lt;author&gt;Amir, N.&lt;/author&gt;&lt;/authors&gt;&lt;/contributors&gt;&lt;auth-address&gt;Department of Pediatrics, University of California, San Diego, USA; Department of Psychiatry, University of California, San Diego, USA. Electronic address: kboutelle@ucsd.edu.&amp;#xD;Department of Pediatrics, University of California, San Diego, USA.&amp;#xD;Department of Family Medicine and Public Health, University of California, San Diego, USA.&amp;#xD;Department of Psychology, San Diego State University, USA.&lt;/auth-address&gt;&lt;titles&gt;&lt;title&gt;An open trial evaluating an attention bias modification program for overweight adults who binge eat&lt;/title&gt;&lt;secondary-title&gt;J Behav Ther Exp Psychiatry&lt;/secondary-title&gt;&lt;/titles&gt;&lt;periodical&gt;&lt;full-title&gt;J Behav Ther Exp Psychiatry&lt;/full-title&gt;&lt;/periodical&gt;&lt;pages&gt;138-46&lt;/pages&gt;&lt;volume&gt;52&lt;/volume&gt;&lt;edition&gt;2016/04/27&lt;/edition&gt;&lt;keywords&gt;&lt;keyword&gt;Attention bias&lt;/keyword&gt;&lt;keyword&gt;Attention bias modification&lt;/keyword&gt;&lt;keyword&gt;Binge eating&lt;/keyword&gt;&lt;keyword&gt;Obesity&lt;/keyword&gt;&lt;keyword&gt;Overeating&lt;/keyword&gt;&lt;keyword&gt;Weight loss&lt;/keyword&gt;&lt;/keywords&gt;&lt;dates&gt;&lt;year&gt;2016&lt;/year&gt;&lt;pub-dates&gt;&lt;date&gt;Sep&lt;/date&gt;&lt;/pub-dates&gt;&lt;/dates&gt;&lt;isbn&gt;1873-7943 (Electronic)&amp;#xD;0005-7916 (Linking)&lt;/isbn&gt;&lt;accession-num&gt;27116704&lt;/accession-num&gt;&lt;urls&gt;&lt;/urls&gt;&lt;electronic-resource-num&gt;10.1016/j.jbtep.2016.04.005&lt;/electronic-resource-num&gt;&lt;remote-database-provider&gt;NLM&lt;/remote-database-provider&gt;&lt;language&gt;eng&lt;/language&gt;&lt;/record&gt;&lt;/Cite&gt;&lt;/EndNote&gt;</w:instrText>
      </w:r>
      <w:r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231614" w:rsidRPr="007818CF">
        <w:rPr>
          <w:rFonts w:ascii="Times New Roman" w:hAnsi="Times New Roman" w:cs="Times New Roman"/>
          <w:noProof/>
          <w:sz w:val="24"/>
          <w:szCs w:val="24"/>
        </w:rPr>
        <w:t>(2016)</w:t>
      </w:r>
      <w:r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Pr="007818CF">
        <w:rPr>
          <w:rFonts w:ascii="Times New Roman" w:hAnsi="Times New Roman" w:cs="Times New Roman"/>
          <w:sz w:val="24"/>
          <w:szCs w:val="24"/>
        </w:rPr>
        <w:t xml:space="preserve"> conducted a small open-label trial to examine the feasi</w:t>
      </w:r>
      <w:r w:rsidR="0054221D" w:rsidRPr="007818CF">
        <w:rPr>
          <w:rFonts w:ascii="Times New Roman" w:hAnsi="Times New Roman" w:cs="Times New Roman"/>
          <w:sz w:val="24"/>
          <w:szCs w:val="24"/>
        </w:rPr>
        <w:t xml:space="preserve">bility of </w:t>
      </w:r>
      <w:r w:rsidR="00786D06" w:rsidRPr="007818CF">
        <w:rPr>
          <w:rFonts w:ascii="Times New Roman" w:hAnsi="Times New Roman" w:cs="Times New Roman"/>
          <w:sz w:val="24"/>
          <w:szCs w:val="24"/>
        </w:rPr>
        <w:t xml:space="preserve">‘avoid food’ </w:t>
      </w:r>
      <w:r w:rsidR="0054221D" w:rsidRPr="007818CF">
        <w:rPr>
          <w:rFonts w:ascii="Times New Roman" w:hAnsi="Times New Roman" w:cs="Times New Roman"/>
          <w:sz w:val="24"/>
          <w:szCs w:val="24"/>
        </w:rPr>
        <w:t xml:space="preserve">ABM  for binge eating, in overweight and obese individuals. </w:t>
      </w:r>
      <w:r w:rsidRPr="007818CF">
        <w:rPr>
          <w:rFonts w:ascii="Times New Roman" w:hAnsi="Times New Roman" w:cs="Times New Roman"/>
          <w:sz w:val="24"/>
          <w:szCs w:val="24"/>
        </w:rPr>
        <w:t xml:space="preserve"> Participants completed </w:t>
      </w:r>
      <w:r w:rsidR="009B41A3" w:rsidRPr="007818CF">
        <w:rPr>
          <w:rFonts w:ascii="Times New Roman" w:hAnsi="Times New Roman" w:cs="Times New Roman"/>
          <w:sz w:val="24"/>
          <w:szCs w:val="24"/>
        </w:rPr>
        <w:t>multiple sessions</w:t>
      </w:r>
      <w:r w:rsidR="0054221D" w:rsidRPr="007818CF">
        <w:rPr>
          <w:rFonts w:ascii="Times New Roman" w:hAnsi="Times New Roman" w:cs="Times New Roman"/>
          <w:sz w:val="24"/>
          <w:szCs w:val="24"/>
        </w:rPr>
        <w:t xml:space="preserve"> of ‘avoid food’ training, which consisted of one lab-based session and two at home</w:t>
      </w:r>
      <w:r w:rsidR="00FB056E" w:rsidRPr="007818CF">
        <w:rPr>
          <w:rFonts w:ascii="Times New Roman" w:hAnsi="Times New Roman" w:cs="Times New Roman"/>
          <w:sz w:val="24"/>
          <w:szCs w:val="24"/>
        </w:rPr>
        <w:t xml:space="preserve"> per week</w:t>
      </w:r>
      <w:r w:rsidR="009B41A3" w:rsidRPr="007818CF">
        <w:rPr>
          <w:rFonts w:ascii="Times New Roman" w:hAnsi="Times New Roman" w:cs="Times New Roman"/>
          <w:sz w:val="24"/>
          <w:szCs w:val="24"/>
        </w:rPr>
        <w:t>, for 8 weeks</w:t>
      </w:r>
      <w:r w:rsidR="0054221D" w:rsidRPr="007818CF">
        <w:rPr>
          <w:rFonts w:ascii="Times New Roman" w:hAnsi="Times New Roman" w:cs="Times New Roman"/>
          <w:sz w:val="24"/>
          <w:szCs w:val="24"/>
        </w:rPr>
        <w:t xml:space="preserve">. At post-treatment there were significant </w:t>
      </w:r>
      <w:r w:rsidR="00CF6A8E" w:rsidRPr="007818CF">
        <w:rPr>
          <w:rFonts w:ascii="Times New Roman" w:hAnsi="Times New Roman" w:cs="Times New Roman"/>
          <w:sz w:val="24"/>
          <w:szCs w:val="24"/>
        </w:rPr>
        <w:t xml:space="preserve">reductions </w:t>
      </w:r>
      <w:r w:rsidR="00965A47" w:rsidRPr="007818CF">
        <w:rPr>
          <w:rFonts w:ascii="Times New Roman" w:hAnsi="Times New Roman" w:cs="Times New Roman"/>
          <w:sz w:val="24"/>
          <w:szCs w:val="24"/>
        </w:rPr>
        <w:t>in</w:t>
      </w:r>
      <w:r w:rsidR="0054221D" w:rsidRPr="007818CF">
        <w:rPr>
          <w:rFonts w:ascii="Times New Roman" w:hAnsi="Times New Roman" w:cs="Times New Roman"/>
          <w:sz w:val="24"/>
          <w:szCs w:val="24"/>
        </w:rPr>
        <w:t xml:space="preserve"> binge eating (scores and episodes), eating disorder symptoms</w:t>
      </w:r>
      <w:r w:rsidR="00AB0970" w:rsidRPr="007818CF">
        <w:rPr>
          <w:rFonts w:ascii="Times New Roman" w:hAnsi="Times New Roman" w:cs="Times New Roman"/>
          <w:sz w:val="24"/>
          <w:szCs w:val="24"/>
        </w:rPr>
        <w:t xml:space="preserve">, </w:t>
      </w:r>
      <w:r w:rsidR="00984102" w:rsidRPr="007818CF">
        <w:rPr>
          <w:rFonts w:ascii="Times New Roman" w:hAnsi="Times New Roman" w:cs="Times New Roman"/>
          <w:sz w:val="24"/>
          <w:szCs w:val="24"/>
        </w:rPr>
        <w:t xml:space="preserve">scores on </w:t>
      </w:r>
      <w:r w:rsidR="00AB0970" w:rsidRPr="007818CF">
        <w:rPr>
          <w:rFonts w:ascii="Times New Roman" w:hAnsi="Times New Roman" w:cs="Times New Roman"/>
          <w:sz w:val="24"/>
          <w:szCs w:val="24"/>
        </w:rPr>
        <w:t>power of food subscales</w:t>
      </w:r>
      <w:r w:rsidR="0054221D" w:rsidRPr="007818CF">
        <w:rPr>
          <w:rFonts w:ascii="Times New Roman" w:hAnsi="Times New Roman" w:cs="Times New Roman"/>
          <w:sz w:val="24"/>
          <w:szCs w:val="24"/>
        </w:rPr>
        <w:t xml:space="preserve"> and BMI, with </w:t>
      </w:r>
      <w:r w:rsidR="00AB0970" w:rsidRPr="007818CF">
        <w:rPr>
          <w:rFonts w:ascii="Times New Roman" w:hAnsi="Times New Roman" w:cs="Times New Roman"/>
          <w:sz w:val="24"/>
          <w:szCs w:val="24"/>
        </w:rPr>
        <w:t>some</w:t>
      </w:r>
      <w:r w:rsidR="0054221D" w:rsidRPr="007818CF">
        <w:rPr>
          <w:rFonts w:ascii="Times New Roman" w:hAnsi="Times New Roman" w:cs="Times New Roman"/>
          <w:sz w:val="24"/>
          <w:szCs w:val="24"/>
        </w:rPr>
        <w:t xml:space="preserve"> effects remaining at 3 month follow-up. </w:t>
      </w:r>
      <w:r w:rsidR="00786D06" w:rsidRPr="007818CF">
        <w:rPr>
          <w:rFonts w:ascii="Times New Roman" w:hAnsi="Times New Roman" w:cs="Times New Roman"/>
          <w:sz w:val="24"/>
          <w:szCs w:val="24"/>
        </w:rPr>
        <w:t>Despite these beneficial effects on eating behaviour</w:t>
      </w:r>
      <w:r w:rsidR="00CF6A8E" w:rsidRPr="007818CF">
        <w:rPr>
          <w:rFonts w:ascii="Times New Roman" w:hAnsi="Times New Roman" w:cs="Times New Roman"/>
          <w:sz w:val="24"/>
          <w:szCs w:val="24"/>
        </w:rPr>
        <w:t xml:space="preserve">, </w:t>
      </w:r>
      <w:r w:rsidR="00786D06" w:rsidRPr="007818CF">
        <w:rPr>
          <w:rFonts w:ascii="Times New Roman" w:hAnsi="Times New Roman" w:cs="Times New Roman"/>
          <w:sz w:val="24"/>
          <w:szCs w:val="24"/>
        </w:rPr>
        <w:t xml:space="preserve">authors also reported that </w:t>
      </w:r>
      <w:r w:rsidR="00CF6A8E" w:rsidRPr="007818CF">
        <w:rPr>
          <w:rFonts w:ascii="Times New Roman" w:hAnsi="Times New Roman" w:cs="Times New Roman"/>
          <w:sz w:val="24"/>
          <w:szCs w:val="24"/>
        </w:rPr>
        <w:t xml:space="preserve">attentional bias to food actually </w:t>
      </w:r>
      <w:r w:rsidR="00CF6A8E" w:rsidRPr="007818CF">
        <w:rPr>
          <w:rFonts w:ascii="Times New Roman" w:hAnsi="Times New Roman" w:cs="Times New Roman"/>
          <w:i/>
          <w:sz w:val="24"/>
          <w:szCs w:val="24"/>
        </w:rPr>
        <w:t>increased</w:t>
      </w:r>
      <w:r w:rsidR="00CF6A8E" w:rsidRPr="007818CF">
        <w:rPr>
          <w:rFonts w:ascii="Times New Roman" w:hAnsi="Times New Roman" w:cs="Times New Roman"/>
          <w:sz w:val="24"/>
          <w:szCs w:val="24"/>
        </w:rPr>
        <w:t xml:space="preserve"> following training.</w:t>
      </w:r>
      <w:r w:rsidR="00965A47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786D06" w:rsidRPr="007818CF">
        <w:rPr>
          <w:rFonts w:ascii="Times New Roman" w:hAnsi="Times New Roman" w:cs="Times New Roman"/>
          <w:sz w:val="24"/>
          <w:szCs w:val="24"/>
        </w:rPr>
        <w:t xml:space="preserve">Furthermore, </w:t>
      </w:r>
      <w:r w:rsidR="00320FA0" w:rsidRPr="007818CF">
        <w:rPr>
          <w:rFonts w:ascii="Times New Roman" w:hAnsi="Times New Roman" w:cs="Times New Roman"/>
          <w:sz w:val="24"/>
          <w:szCs w:val="24"/>
        </w:rPr>
        <w:t xml:space="preserve">as with the majority of the laboratory investigations </w:t>
      </w:r>
      <w:r w:rsidR="0054221D" w:rsidRPr="007818CF">
        <w:rPr>
          <w:rFonts w:ascii="Times New Roman" w:hAnsi="Times New Roman" w:cs="Times New Roman"/>
          <w:sz w:val="24"/>
          <w:szCs w:val="24"/>
        </w:rPr>
        <w:t xml:space="preserve">any results from this study should be interpreted with caution due to </w:t>
      </w:r>
      <w:r w:rsidR="009B41A3" w:rsidRPr="007818CF">
        <w:rPr>
          <w:rFonts w:ascii="Times New Roman" w:hAnsi="Times New Roman" w:cs="Times New Roman"/>
          <w:sz w:val="24"/>
          <w:szCs w:val="24"/>
        </w:rPr>
        <w:t xml:space="preserve">the </w:t>
      </w:r>
      <w:r w:rsidR="0054221D" w:rsidRPr="007818CF">
        <w:rPr>
          <w:rFonts w:ascii="Times New Roman" w:hAnsi="Times New Roman" w:cs="Times New Roman"/>
          <w:sz w:val="24"/>
          <w:szCs w:val="24"/>
        </w:rPr>
        <w:t>lack of</w:t>
      </w:r>
      <w:r w:rsidR="007D3BB2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9B41A3" w:rsidRPr="007818CF">
        <w:rPr>
          <w:rFonts w:ascii="Times New Roman" w:hAnsi="Times New Roman" w:cs="Times New Roman"/>
          <w:sz w:val="24"/>
          <w:szCs w:val="24"/>
        </w:rPr>
        <w:t xml:space="preserve">a </w:t>
      </w:r>
      <w:r w:rsidR="007D3BB2" w:rsidRPr="007818CF">
        <w:rPr>
          <w:rFonts w:ascii="Times New Roman" w:hAnsi="Times New Roman" w:cs="Times New Roman"/>
          <w:sz w:val="24"/>
          <w:szCs w:val="24"/>
        </w:rPr>
        <w:t>control</w:t>
      </w:r>
      <w:r w:rsidR="00F975AA" w:rsidRPr="007818CF">
        <w:rPr>
          <w:rFonts w:ascii="Times New Roman" w:hAnsi="Times New Roman" w:cs="Times New Roman"/>
          <w:sz w:val="24"/>
          <w:szCs w:val="24"/>
        </w:rPr>
        <w:t xml:space="preserve"> / comparison</w:t>
      </w:r>
      <w:r w:rsidR="007D3BB2" w:rsidRPr="007818CF">
        <w:rPr>
          <w:rFonts w:ascii="Times New Roman" w:hAnsi="Times New Roman" w:cs="Times New Roman"/>
          <w:sz w:val="24"/>
          <w:szCs w:val="24"/>
        </w:rPr>
        <w:t xml:space="preserve"> group. </w:t>
      </w:r>
    </w:p>
    <w:p w14:paraId="5DDBD40D" w14:textId="13EA6176" w:rsidR="000D3237" w:rsidRPr="007818CF" w:rsidRDefault="00253C88" w:rsidP="000D3237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sz w:val="24"/>
          <w:szCs w:val="24"/>
        </w:rPr>
        <w:t xml:space="preserve">With regards to mechanisms, ABM </w:t>
      </w:r>
      <w:r w:rsidR="00AA1207" w:rsidRPr="007818CF">
        <w:rPr>
          <w:rFonts w:ascii="Times New Roman" w:hAnsi="Times New Roman" w:cs="Times New Roman"/>
          <w:sz w:val="24"/>
          <w:szCs w:val="24"/>
        </w:rPr>
        <w:t>has been shown to</w:t>
      </w:r>
      <w:r w:rsidRPr="007818CF">
        <w:rPr>
          <w:rFonts w:ascii="Times New Roman" w:hAnsi="Times New Roman" w:cs="Times New Roman"/>
          <w:sz w:val="24"/>
          <w:szCs w:val="24"/>
        </w:rPr>
        <w:t xml:space="preserve"> reduce attentional bias to food-related cues from pre-to-post training  in the laboratory and also after follow-ups of various delays, usually between 24 hours and one week </w:t>
      </w:r>
      <w:r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ZW1wczwvQXV0aG9yPjxZZWFyPjIwMTY8L1llYXI+PFJl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</w:fldData>
        </w:fldChar>
      </w:r>
      <w:r w:rsidRPr="007818C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ZW1wczwvQXV0aG9yPjxZZWFyPjIwMTY8L1llYXI+PFJl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</w:fldData>
        </w:fldChar>
      </w:r>
      <w:r w:rsidRPr="007818C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Pr="007818CF">
        <w:rPr>
          <w:rFonts w:ascii="Times New Roman" w:hAnsi="Times New Roman" w:cs="Times New Roman"/>
          <w:sz w:val="24"/>
          <w:szCs w:val="24"/>
        </w:rPr>
      </w:r>
      <w:r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Pr="007818CF">
        <w:rPr>
          <w:rFonts w:ascii="Times New Roman" w:hAnsi="Times New Roman" w:cs="Times New Roman"/>
          <w:sz w:val="24"/>
          <w:szCs w:val="24"/>
        </w:rPr>
      </w:r>
      <w:r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Pr="007818CF">
        <w:rPr>
          <w:rFonts w:ascii="Times New Roman" w:hAnsi="Times New Roman" w:cs="Times New Roman"/>
          <w:noProof/>
          <w:sz w:val="24"/>
          <w:szCs w:val="24"/>
        </w:rPr>
        <w:t>(Kemps, Tiggemann, &amp; Elford, 2014; Kemps, Tiggemann, &amp; Hollitt, 2016)</w:t>
      </w:r>
      <w:r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AA1207" w:rsidRPr="007818CF">
        <w:rPr>
          <w:rFonts w:ascii="Times New Roman" w:hAnsi="Times New Roman" w:cs="Times New Roman"/>
          <w:sz w:val="24"/>
          <w:szCs w:val="24"/>
        </w:rPr>
        <w:t xml:space="preserve">, </w:t>
      </w:r>
      <w:r w:rsidR="00786D06" w:rsidRPr="007818CF">
        <w:rPr>
          <w:rFonts w:ascii="Times New Roman" w:hAnsi="Times New Roman" w:cs="Times New Roman"/>
          <w:sz w:val="24"/>
          <w:szCs w:val="24"/>
        </w:rPr>
        <w:t>although this is not always seen (</w:t>
      </w:r>
      <w:r w:rsidR="00AA1207" w:rsidRPr="007818CF">
        <w:rPr>
          <w:rFonts w:ascii="Times New Roman" w:hAnsi="Times New Roman" w:cs="Times New Roman"/>
          <w:sz w:val="24"/>
          <w:szCs w:val="24"/>
        </w:rPr>
        <w:t>Boutelle et al (2016)</w:t>
      </w:r>
      <w:r w:rsidRPr="007818CF">
        <w:rPr>
          <w:rFonts w:ascii="Times New Roman" w:hAnsi="Times New Roman" w:cs="Times New Roman"/>
          <w:sz w:val="24"/>
          <w:szCs w:val="24"/>
        </w:rPr>
        <w:t xml:space="preserve">. Notably, the opposite effect is usually observed in </w:t>
      </w:r>
      <w:r w:rsidR="0034195C" w:rsidRPr="007818CF">
        <w:rPr>
          <w:rFonts w:ascii="Times New Roman" w:hAnsi="Times New Roman" w:cs="Times New Roman"/>
          <w:sz w:val="24"/>
          <w:szCs w:val="24"/>
        </w:rPr>
        <w:t>‘food-attend’</w:t>
      </w:r>
      <w:r w:rsidR="00A620F7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Pr="007818CF">
        <w:rPr>
          <w:rFonts w:ascii="Times New Roman" w:hAnsi="Times New Roman" w:cs="Times New Roman"/>
          <w:sz w:val="24"/>
          <w:szCs w:val="24"/>
        </w:rPr>
        <w:t>control groups in that attention</w:t>
      </w:r>
      <w:r w:rsidR="00786D06" w:rsidRPr="007818CF">
        <w:rPr>
          <w:rFonts w:ascii="Times New Roman" w:hAnsi="Times New Roman" w:cs="Times New Roman"/>
          <w:sz w:val="24"/>
          <w:szCs w:val="24"/>
        </w:rPr>
        <w:t>al bias</w:t>
      </w:r>
      <w:r w:rsidRPr="007818CF">
        <w:rPr>
          <w:rFonts w:ascii="Times New Roman" w:hAnsi="Times New Roman" w:cs="Times New Roman"/>
          <w:sz w:val="24"/>
          <w:szCs w:val="24"/>
        </w:rPr>
        <w:t xml:space="preserve"> to food increases, which may be problematic (see limitations).</w:t>
      </w:r>
      <w:r w:rsidR="00786D06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0D3237" w:rsidRPr="007818CF">
        <w:rPr>
          <w:rFonts w:ascii="Times New Roman" w:hAnsi="Times New Roman" w:cs="Times New Roman"/>
          <w:sz w:val="24"/>
          <w:szCs w:val="24"/>
        </w:rPr>
        <w:t xml:space="preserve">To our </w:t>
      </w:r>
      <w:r w:rsidR="000D3237" w:rsidRPr="007818CF">
        <w:rPr>
          <w:rFonts w:ascii="Times New Roman" w:hAnsi="Times New Roman" w:cs="Times New Roman"/>
          <w:sz w:val="24"/>
          <w:szCs w:val="24"/>
        </w:rPr>
        <w:lastRenderedPageBreak/>
        <w:t xml:space="preserve">knowledge nobody has directly investigated whether changes in attentional </w:t>
      </w:r>
      <w:r w:rsidR="002F7414" w:rsidRPr="007818CF">
        <w:rPr>
          <w:rFonts w:ascii="Times New Roman" w:hAnsi="Times New Roman" w:cs="Times New Roman"/>
          <w:sz w:val="24"/>
          <w:szCs w:val="24"/>
        </w:rPr>
        <w:t>bias following</w:t>
      </w:r>
      <w:r w:rsidR="00DD5A5B" w:rsidRPr="007818CF">
        <w:rPr>
          <w:rFonts w:ascii="Times New Roman" w:hAnsi="Times New Roman" w:cs="Times New Roman"/>
          <w:sz w:val="24"/>
          <w:szCs w:val="24"/>
        </w:rPr>
        <w:t xml:space="preserve"> training </w:t>
      </w:r>
      <w:r w:rsidR="000D3237" w:rsidRPr="007818CF">
        <w:rPr>
          <w:rFonts w:ascii="Times New Roman" w:hAnsi="Times New Roman" w:cs="Times New Roman"/>
          <w:sz w:val="24"/>
          <w:szCs w:val="24"/>
        </w:rPr>
        <w:t xml:space="preserve">influences </w:t>
      </w:r>
      <w:r w:rsidR="00DD5A5B" w:rsidRPr="007818CF">
        <w:rPr>
          <w:rFonts w:ascii="Times New Roman" w:hAnsi="Times New Roman" w:cs="Times New Roman"/>
          <w:sz w:val="24"/>
          <w:szCs w:val="24"/>
        </w:rPr>
        <w:t xml:space="preserve">subsequent </w:t>
      </w:r>
      <w:r w:rsidR="000D3237" w:rsidRPr="007818CF">
        <w:rPr>
          <w:rFonts w:ascii="Times New Roman" w:hAnsi="Times New Roman" w:cs="Times New Roman"/>
          <w:sz w:val="24"/>
          <w:szCs w:val="24"/>
        </w:rPr>
        <w:t xml:space="preserve">eating-related behaviours. </w:t>
      </w:r>
    </w:p>
    <w:p w14:paraId="689EDA49" w14:textId="0879B1D3" w:rsidR="0092388C" w:rsidRPr="007818CF" w:rsidRDefault="00041D06" w:rsidP="000419DD">
      <w:pPr>
        <w:spacing w:line="480" w:lineRule="auto"/>
        <w:outlineLvl w:val="0"/>
        <w:rPr>
          <w:rFonts w:ascii="Times New Roman" w:hAnsi="Times New Roman" w:cs="Times New Roman"/>
          <w:b/>
          <w:i/>
          <w:sz w:val="24"/>
          <w:szCs w:val="24"/>
        </w:rPr>
      </w:pPr>
      <w:r w:rsidRPr="007818CF">
        <w:rPr>
          <w:rFonts w:ascii="Times New Roman" w:hAnsi="Times New Roman" w:cs="Times New Roman"/>
          <w:b/>
          <w:i/>
          <w:sz w:val="24"/>
          <w:szCs w:val="24"/>
        </w:rPr>
        <w:t xml:space="preserve">Cue Specific </w:t>
      </w:r>
      <w:r w:rsidR="0092388C" w:rsidRPr="007818CF">
        <w:rPr>
          <w:rFonts w:ascii="Times New Roman" w:hAnsi="Times New Roman" w:cs="Times New Roman"/>
          <w:b/>
          <w:i/>
          <w:sz w:val="24"/>
          <w:szCs w:val="24"/>
        </w:rPr>
        <w:t>Inhibitory Control Training (</w:t>
      </w:r>
      <w:r w:rsidRPr="007818CF">
        <w:rPr>
          <w:rFonts w:ascii="Times New Roman" w:hAnsi="Times New Roman" w:cs="Times New Roman"/>
          <w:b/>
          <w:i/>
          <w:sz w:val="24"/>
          <w:szCs w:val="24"/>
        </w:rPr>
        <w:t>cue</w:t>
      </w:r>
      <w:r w:rsidR="0092388C" w:rsidRPr="007818CF">
        <w:rPr>
          <w:rFonts w:ascii="Times New Roman" w:hAnsi="Times New Roman" w:cs="Times New Roman"/>
          <w:b/>
          <w:i/>
          <w:sz w:val="24"/>
          <w:szCs w:val="24"/>
        </w:rPr>
        <w:t>-ICT)</w:t>
      </w:r>
    </w:p>
    <w:p w14:paraId="54AFB51B" w14:textId="54EF90D9" w:rsidR="00C03442" w:rsidRPr="007818CF" w:rsidRDefault="0092388C" w:rsidP="0092388C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sz w:val="24"/>
          <w:szCs w:val="24"/>
        </w:rPr>
        <w:tab/>
      </w:r>
      <w:r w:rsidR="00EA4537" w:rsidRPr="007818CF">
        <w:rPr>
          <w:rFonts w:ascii="Times New Roman" w:hAnsi="Times New Roman" w:cs="Times New Roman"/>
          <w:sz w:val="24"/>
          <w:szCs w:val="24"/>
        </w:rPr>
        <w:t>Wh</w:t>
      </w:r>
      <w:r w:rsidR="00D86693" w:rsidRPr="007818CF">
        <w:rPr>
          <w:rFonts w:ascii="Times New Roman" w:hAnsi="Times New Roman" w:cs="Times New Roman"/>
          <w:sz w:val="24"/>
          <w:szCs w:val="24"/>
        </w:rPr>
        <w:t xml:space="preserve">ereas the goal of </w:t>
      </w:r>
      <w:r w:rsidR="00DD2B30" w:rsidRPr="007818CF">
        <w:rPr>
          <w:rFonts w:ascii="Times New Roman" w:hAnsi="Times New Roman" w:cs="Times New Roman"/>
          <w:sz w:val="24"/>
          <w:szCs w:val="24"/>
        </w:rPr>
        <w:t>general</w:t>
      </w:r>
      <w:r w:rsidR="00FA0289" w:rsidRPr="007818CF">
        <w:rPr>
          <w:rFonts w:ascii="Times New Roman" w:hAnsi="Times New Roman" w:cs="Times New Roman"/>
          <w:sz w:val="24"/>
          <w:szCs w:val="24"/>
        </w:rPr>
        <w:t xml:space="preserve">-ICT </w:t>
      </w:r>
      <w:r w:rsidR="00D86693" w:rsidRPr="007818CF">
        <w:rPr>
          <w:rFonts w:ascii="Times New Roman" w:hAnsi="Times New Roman" w:cs="Times New Roman"/>
          <w:sz w:val="24"/>
          <w:szCs w:val="24"/>
        </w:rPr>
        <w:t>is to increase</w:t>
      </w:r>
      <w:r w:rsidR="00E93720" w:rsidRPr="007818CF">
        <w:rPr>
          <w:rFonts w:ascii="Times New Roman" w:hAnsi="Times New Roman" w:cs="Times New Roman"/>
          <w:sz w:val="24"/>
          <w:szCs w:val="24"/>
        </w:rPr>
        <w:t xml:space="preserve"> inhibitory</w:t>
      </w:r>
      <w:r w:rsidR="00FA0289" w:rsidRPr="007818CF">
        <w:rPr>
          <w:rFonts w:ascii="Times New Roman" w:hAnsi="Times New Roman" w:cs="Times New Roman"/>
          <w:sz w:val="24"/>
          <w:szCs w:val="24"/>
        </w:rPr>
        <w:t xml:space="preserve"> control</w:t>
      </w:r>
      <w:r w:rsidR="00D86693" w:rsidRPr="007818CF">
        <w:rPr>
          <w:rFonts w:ascii="Times New Roman" w:hAnsi="Times New Roman" w:cs="Times New Roman"/>
          <w:sz w:val="24"/>
          <w:szCs w:val="24"/>
        </w:rPr>
        <w:t xml:space="preserve"> capacity</w:t>
      </w:r>
      <w:r w:rsidR="00FA0289" w:rsidRPr="007818CF">
        <w:rPr>
          <w:rFonts w:ascii="Times New Roman" w:hAnsi="Times New Roman" w:cs="Times New Roman"/>
          <w:sz w:val="24"/>
          <w:szCs w:val="24"/>
        </w:rPr>
        <w:t xml:space="preserve">, </w:t>
      </w:r>
      <w:r w:rsidR="00D86693" w:rsidRPr="007818CF">
        <w:rPr>
          <w:rFonts w:ascii="Times New Roman" w:hAnsi="Times New Roman" w:cs="Times New Roman"/>
          <w:sz w:val="24"/>
          <w:szCs w:val="24"/>
        </w:rPr>
        <w:t xml:space="preserve">the goal of </w:t>
      </w:r>
      <w:r w:rsidR="00041D06" w:rsidRPr="007818CF">
        <w:rPr>
          <w:rFonts w:ascii="Times New Roman" w:hAnsi="Times New Roman" w:cs="Times New Roman"/>
          <w:sz w:val="24"/>
          <w:szCs w:val="24"/>
        </w:rPr>
        <w:t xml:space="preserve">cue-specific </w:t>
      </w:r>
      <w:r w:rsidRPr="007818CF">
        <w:rPr>
          <w:rFonts w:ascii="Times New Roman" w:hAnsi="Times New Roman" w:cs="Times New Roman"/>
          <w:sz w:val="24"/>
          <w:szCs w:val="24"/>
        </w:rPr>
        <w:t>ICT</w:t>
      </w:r>
      <w:r w:rsidR="00FA0289" w:rsidRPr="007818CF">
        <w:rPr>
          <w:rFonts w:ascii="Times New Roman" w:hAnsi="Times New Roman" w:cs="Times New Roman"/>
          <w:sz w:val="24"/>
          <w:szCs w:val="24"/>
        </w:rPr>
        <w:t xml:space="preserve"> (</w:t>
      </w:r>
      <w:r w:rsidR="00041D06" w:rsidRPr="007818CF">
        <w:rPr>
          <w:rFonts w:ascii="Times New Roman" w:hAnsi="Times New Roman" w:cs="Times New Roman"/>
          <w:sz w:val="24"/>
          <w:szCs w:val="24"/>
        </w:rPr>
        <w:t>cue</w:t>
      </w:r>
      <w:r w:rsidR="00FA0289" w:rsidRPr="007818CF">
        <w:rPr>
          <w:rFonts w:ascii="Times New Roman" w:hAnsi="Times New Roman" w:cs="Times New Roman"/>
          <w:sz w:val="24"/>
          <w:szCs w:val="24"/>
        </w:rPr>
        <w:t>-ICT)</w:t>
      </w:r>
      <w:r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D86693" w:rsidRPr="007818CF">
        <w:rPr>
          <w:rFonts w:ascii="Times New Roman" w:hAnsi="Times New Roman" w:cs="Times New Roman"/>
          <w:sz w:val="24"/>
          <w:szCs w:val="24"/>
        </w:rPr>
        <w:t>is to teach participants to form</w:t>
      </w:r>
      <w:r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D86693" w:rsidRPr="007818CF">
        <w:rPr>
          <w:rFonts w:ascii="Times New Roman" w:hAnsi="Times New Roman" w:cs="Times New Roman"/>
          <w:sz w:val="24"/>
          <w:szCs w:val="24"/>
        </w:rPr>
        <w:t>associations</w:t>
      </w:r>
      <w:r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320FA0" w:rsidRPr="007818CF">
        <w:rPr>
          <w:rFonts w:ascii="Times New Roman" w:hAnsi="Times New Roman" w:cs="Times New Roman"/>
          <w:sz w:val="24"/>
          <w:szCs w:val="24"/>
        </w:rPr>
        <w:t xml:space="preserve">between </w:t>
      </w:r>
      <w:r w:rsidR="00D86693" w:rsidRPr="007818CF">
        <w:rPr>
          <w:rFonts w:ascii="Times New Roman" w:hAnsi="Times New Roman" w:cs="Times New Roman"/>
          <w:sz w:val="24"/>
          <w:szCs w:val="24"/>
        </w:rPr>
        <w:t>food-related cues and the engagement of inhibitory control</w:t>
      </w:r>
      <w:r w:rsidR="00041D06" w:rsidRPr="007818CF">
        <w:rPr>
          <w:rFonts w:ascii="Times New Roman" w:hAnsi="Times New Roman" w:cs="Times New Roman"/>
          <w:sz w:val="24"/>
          <w:szCs w:val="24"/>
        </w:rPr>
        <w:t xml:space="preserve">, without improving the general capacity to inhibit behaviour </w:t>
      </w:r>
      <w:r w:rsidR="00041D06" w:rsidRPr="007818CF">
        <w:rPr>
          <w:rFonts w:ascii="Times New Roman" w:hAnsi="Times New Roman" w:cs="Times New Roman"/>
          <w:i/>
          <w:sz w:val="24"/>
          <w:szCs w:val="24"/>
        </w:rPr>
        <w:t>per se</w:t>
      </w:r>
      <w:r w:rsidR="00D86693" w:rsidRPr="007818CF">
        <w:rPr>
          <w:rFonts w:ascii="Times New Roman" w:hAnsi="Times New Roman" w:cs="Times New Roman"/>
          <w:sz w:val="24"/>
          <w:szCs w:val="24"/>
        </w:rPr>
        <w:t xml:space="preserve">. The rationale is that, with repeated training, food-related cues may evoke inhibition of behaviour automatically, and thereby prompt a reduction in food intake </w:t>
      </w:r>
      <w:r w:rsidR="00E93720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E93720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tice&lt;/Author&gt;&lt;Year&gt;2016&lt;/Year&gt;&lt;RecNum&gt;14781&lt;/RecNum&gt;&lt;DisplayText&gt;(Stice, Lawrence, Kemps, &amp;amp; Veling, 2016)&lt;/DisplayText&gt;&lt;record&gt;&lt;rec-number&gt;14781&lt;/rec-number&gt;&lt;foreign-keys&gt;&lt;key app="EN" db-id="esezwvzwos9eeber9f5vfd9jwr905wpt9s0p" timestamp="1473686908"&gt;14781&lt;/key&gt;&lt;/foreign-keys&gt;&lt;ref-type name="Journal Article"&gt;17&lt;/ref-type&gt;&lt;contributors&gt;&lt;authors&gt;&lt;author&gt;Stice, E.&lt;/author&gt;&lt;author&gt;Lawrence, N. S.&lt;/author&gt;&lt;author&gt;Kemps, E.&lt;/author&gt;&lt;author&gt;Veling, H.&lt;/author&gt;&lt;/authors&gt;&lt;/contributors&gt;&lt;titles&gt;&lt;title&gt;Training motor responses to food: A novel treatment for obesity targeting implicit processes&lt;/title&gt;&lt;secondary-title&gt;Clinical Psychology Review&lt;/secondary-title&gt;&lt;/titles&gt;&lt;periodical&gt;&lt;full-title&gt;Clinical Psychology Review&lt;/full-title&gt;&lt;/periodical&gt;&lt;pages&gt;16-27&lt;/pages&gt;&lt;volume&gt;49&lt;/volume&gt;&lt;dates&gt;&lt;year&gt;2016&lt;/year&gt;&lt;/dates&gt;&lt;work-type&gt;Review&lt;/work-type&gt;&lt;urls&gt;&lt;related-urls&gt;&lt;url&gt;https://www.scopus.com/inward/record.uri?eid=2-s2.0-84982682271&amp;amp;partnerID=40&amp;amp;md5=3564e902458736cf8f18e76e02cdd32d&lt;/url&gt;&lt;/related-urls&gt;&lt;/urls&gt;&lt;electronic-resource-num&gt;10.1016/j.cpr.2016.06.005&lt;/electronic-resource-num&gt;&lt;remote-database-name&gt;Scopus&lt;/remote-database-name&gt;&lt;/record&gt;&lt;/Cite&gt;&lt;/EndNote&gt;</w:instrText>
      </w:r>
      <w:r w:rsidR="00E93720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E93720" w:rsidRPr="007818CF">
        <w:rPr>
          <w:rFonts w:ascii="Times New Roman" w:hAnsi="Times New Roman" w:cs="Times New Roman"/>
          <w:noProof/>
          <w:sz w:val="24"/>
          <w:szCs w:val="24"/>
        </w:rPr>
        <w:t>(Stice, Lawrence, Kemps, &amp; Veling, 2016)</w:t>
      </w:r>
      <w:r w:rsidR="00E93720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Pr="007818CF">
        <w:rPr>
          <w:rFonts w:ascii="Times New Roman" w:hAnsi="Times New Roman" w:cs="Times New Roman"/>
          <w:sz w:val="24"/>
          <w:szCs w:val="24"/>
        </w:rPr>
        <w:t xml:space="preserve">. </w:t>
      </w:r>
      <w:r w:rsidR="00462328" w:rsidRPr="007818CF">
        <w:rPr>
          <w:rFonts w:ascii="Times New Roman" w:hAnsi="Times New Roman" w:cs="Times New Roman"/>
          <w:sz w:val="24"/>
          <w:szCs w:val="24"/>
        </w:rPr>
        <w:t>To establish</w:t>
      </w:r>
      <w:r w:rsidR="00A52C9F" w:rsidRPr="007818CF">
        <w:rPr>
          <w:rFonts w:ascii="Times New Roman" w:hAnsi="Times New Roman" w:cs="Times New Roman"/>
          <w:sz w:val="24"/>
          <w:szCs w:val="24"/>
        </w:rPr>
        <w:t xml:space="preserve"> food-inhibition associations, food-related and neutral </w:t>
      </w:r>
      <w:r w:rsidR="00C03442" w:rsidRPr="007818CF">
        <w:rPr>
          <w:rFonts w:ascii="Times New Roman" w:hAnsi="Times New Roman" w:cs="Times New Roman"/>
          <w:sz w:val="24"/>
          <w:szCs w:val="24"/>
        </w:rPr>
        <w:t>cues are e</w:t>
      </w:r>
      <w:r w:rsidR="00A52C9F" w:rsidRPr="007818CF">
        <w:rPr>
          <w:rFonts w:ascii="Times New Roman" w:hAnsi="Times New Roman" w:cs="Times New Roman"/>
          <w:sz w:val="24"/>
          <w:szCs w:val="24"/>
        </w:rPr>
        <w:t xml:space="preserve">mbedded into </w:t>
      </w:r>
      <w:r w:rsidR="00C03442" w:rsidRPr="007818CF">
        <w:rPr>
          <w:rFonts w:ascii="Times New Roman" w:hAnsi="Times New Roman" w:cs="Times New Roman"/>
          <w:sz w:val="24"/>
          <w:szCs w:val="24"/>
        </w:rPr>
        <w:t>an inhibitory</w:t>
      </w:r>
      <w:r w:rsidR="00A52C9F" w:rsidRPr="007818CF">
        <w:rPr>
          <w:rFonts w:ascii="Times New Roman" w:hAnsi="Times New Roman" w:cs="Times New Roman"/>
          <w:sz w:val="24"/>
          <w:szCs w:val="24"/>
        </w:rPr>
        <w:t xml:space="preserve"> control task and </w:t>
      </w:r>
      <w:r w:rsidR="00C03442" w:rsidRPr="007818CF">
        <w:rPr>
          <w:rFonts w:ascii="Times New Roman" w:hAnsi="Times New Roman" w:cs="Times New Roman"/>
          <w:sz w:val="24"/>
          <w:szCs w:val="24"/>
        </w:rPr>
        <w:t>the signal to inhibit is disproportionately paired with foo</w:t>
      </w:r>
      <w:r w:rsidR="00462328" w:rsidRPr="007818CF">
        <w:rPr>
          <w:rFonts w:ascii="Times New Roman" w:hAnsi="Times New Roman" w:cs="Times New Roman"/>
          <w:sz w:val="24"/>
          <w:szCs w:val="24"/>
        </w:rPr>
        <w:t>d-related cues: as with ABM this</w:t>
      </w:r>
      <w:r w:rsidR="00287B37" w:rsidRPr="007818CF">
        <w:rPr>
          <w:rFonts w:ascii="Times New Roman" w:hAnsi="Times New Roman" w:cs="Times New Roman"/>
          <w:sz w:val="24"/>
          <w:szCs w:val="24"/>
        </w:rPr>
        <w:t xml:space="preserve"> contingency</w:t>
      </w:r>
      <w:r w:rsidR="00462328" w:rsidRPr="007818CF">
        <w:rPr>
          <w:rFonts w:ascii="Times New Roman" w:hAnsi="Times New Roman" w:cs="Times New Roman"/>
          <w:sz w:val="24"/>
          <w:szCs w:val="24"/>
        </w:rPr>
        <w:t xml:space="preserve"> is usually</w:t>
      </w:r>
      <w:r w:rsidR="00C03442" w:rsidRPr="007818CF">
        <w:rPr>
          <w:rFonts w:ascii="Times New Roman" w:hAnsi="Times New Roman" w:cs="Times New Roman"/>
          <w:sz w:val="24"/>
          <w:szCs w:val="24"/>
        </w:rPr>
        <w:t xml:space="preserve"> around 90% - 100%. </w:t>
      </w:r>
      <w:r w:rsidR="0034021F" w:rsidRPr="007818CF">
        <w:rPr>
          <w:rFonts w:ascii="Times New Roman" w:hAnsi="Times New Roman" w:cs="Times New Roman"/>
          <w:sz w:val="24"/>
          <w:szCs w:val="24"/>
        </w:rPr>
        <w:t xml:space="preserve">For </w:t>
      </w:r>
      <w:r w:rsidR="00F975AA" w:rsidRPr="007818CF">
        <w:rPr>
          <w:rFonts w:ascii="Times New Roman" w:hAnsi="Times New Roman" w:cs="Times New Roman"/>
          <w:sz w:val="24"/>
          <w:szCs w:val="24"/>
        </w:rPr>
        <w:t>simplicity</w:t>
      </w:r>
      <w:r w:rsidR="0034021F" w:rsidRPr="007818CF">
        <w:rPr>
          <w:rFonts w:ascii="Times New Roman" w:hAnsi="Times New Roman" w:cs="Times New Roman"/>
          <w:sz w:val="24"/>
          <w:szCs w:val="24"/>
        </w:rPr>
        <w:t xml:space="preserve"> we label any study which </w:t>
      </w:r>
      <w:r w:rsidR="00F975AA" w:rsidRPr="007818CF">
        <w:rPr>
          <w:rFonts w:ascii="Times New Roman" w:hAnsi="Times New Roman" w:cs="Times New Roman"/>
          <w:sz w:val="24"/>
          <w:szCs w:val="24"/>
        </w:rPr>
        <w:t>trains</w:t>
      </w:r>
      <w:r w:rsidR="0034021F" w:rsidRPr="007818CF">
        <w:rPr>
          <w:rFonts w:ascii="Times New Roman" w:hAnsi="Times New Roman" w:cs="Times New Roman"/>
          <w:sz w:val="24"/>
          <w:szCs w:val="24"/>
        </w:rPr>
        <w:t xml:space="preserve"> inhibition to food cues (rather than neutral) cues as </w:t>
      </w:r>
      <w:r w:rsidR="00041D06" w:rsidRPr="007818CF">
        <w:rPr>
          <w:rFonts w:ascii="Times New Roman" w:hAnsi="Times New Roman" w:cs="Times New Roman"/>
          <w:sz w:val="24"/>
          <w:szCs w:val="24"/>
        </w:rPr>
        <w:t>cue</w:t>
      </w:r>
      <w:r w:rsidR="0034021F" w:rsidRPr="007818CF">
        <w:rPr>
          <w:rFonts w:ascii="Times New Roman" w:hAnsi="Times New Roman" w:cs="Times New Roman"/>
          <w:sz w:val="24"/>
          <w:szCs w:val="24"/>
        </w:rPr>
        <w:t>-ICT, however we note</w:t>
      </w:r>
      <w:r w:rsidR="0071399B" w:rsidRPr="007818CF">
        <w:rPr>
          <w:rFonts w:ascii="Times New Roman" w:hAnsi="Times New Roman" w:cs="Times New Roman"/>
          <w:sz w:val="24"/>
          <w:szCs w:val="24"/>
        </w:rPr>
        <w:t xml:space="preserve"> considerable variation in </w:t>
      </w:r>
      <w:r w:rsidR="00041D06" w:rsidRPr="007818CF">
        <w:rPr>
          <w:rFonts w:ascii="Times New Roman" w:hAnsi="Times New Roman" w:cs="Times New Roman"/>
          <w:sz w:val="24"/>
          <w:szCs w:val="24"/>
        </w:rPr>
        <w:t>cue</w:t>
      </w:r>
      <w:r w:rsidR="0071399B" w:rsidRPr="007818CF">
        <w:rPr>
          <w:rFonts w:ascii="Times New Roman" w:hAnsi="Times New Roman" w:cs="Times New Roman"/>
          <w:sz w:val="24"/>
          <w:szCs w:val="24"/>
        </w:rPr>
        <w:t>-ICT paradigms</w:t>
      </w:r>
      <w:r w:rsidR="008532D0" w:rsidRPr="007818CF">
        <w:rPr>
          <w:rFonts w:ascii="Times New Roman" w:hAnsi="Times New Roman" w:cs="Times New Roman"/>
          <w:sz w:val="24"/>
          <w:szCs w:val="24"/>
        </w:rPr>
        <w:t xml:space="preserve"> (see table 2)</w:t>
      </w:r>
      <w:r w:rsidR="0071399B" w:rsidRPr="007818CF">
        <w:rPr>
          <w:rFonts w:ascii="Times New Roman" w:hAnsi="Times New Roman" w:cs="Times New Roman"/>
          <w:sz w:val="24"/>
          <w:szCs w:val="24"/>
        </w:rPr>
        <w:t xml:space="preserve">, and different tasks used </w:t>
      </w:r>
      <w:r w:rsidR="00BA65E9" w:rsidRPr="007818CF">
        <w:rPr>
          <w:rFonts w:ascii="Times New Roman" w:hAnsi="Times New Roman" w:cs="Times New Roman"/>
          <w:sz w:val="24"/>
          <w:szCs w:val="24"/>
        </w:rPr>
        <w:t xml:space="preserve">which are likely to influence associative learning, </w:t>
      </w:r>
      <w:r w:rsidR="0071399B" w:rsidRPr="007818CF">
        <w:rPr>
          <w:rFonts w:ascii="Times New Roman" w:hAnsi="Times New Roman" w:cs="Times New Roman"/>
          <w:sz w:val="24"/>
          <w:szCs w:val="24"/>
        </w:rPr>
        <w:t xml:space="preserve">and the effects on behaviour (see </w:t>
      </w:r>
      <w:r w:rsidR="0071399B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45219D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Jones&lt;/Author&gt;&lt;Year&gt;2016&lt;/Year&gt;&lt;RecNum&gt;14599&lt;/RecNum&gt;&lt;DisplayText&gt;(Jones, et al., 2016b)&lt;/DisplayText&gt;&lt;record&gt;&lt;rec-number&gt;14599&lt;/rec-number&gt;&lt;foreign-keys&gt;&lt;key app="EN" db-id="esezwvzwos9eeber9f5vfd9jwr905wpt9s0p" timestamp="1453991444"&gt;14599&lt;/key&gt;&lt;/foreign-keys&gt;&lt;ref-type name="Journal Article"&gt;17&lt;/ref-type&gt;&lt;contributors&gt;&lt;authors&gt;&lt;author&gt;Jones, A.&lt;/author&gt;&lt;author&gt;Di Lemma, L. C. G.&lt;/author&gt;&lt;author&gt;Robinson, E.&lt;/author&gt;&lt;author&gt;Christiansen, P.&lt;/author&gt;&lt;author&gt;Nolan, S.&lt;/author&gt;&lt;author&gt;Tudur-Smith, C.&lt;/author&gt;&lt;author&gt;Field, M.&lt;/author&gt;&lt;/authors&gt;&lt;/contributors&gt;&lt;titles&gt;&lt;title&gt;Inhibitory control training for appetitive behaviour change: A meta-analytic investigation of mechanisms of action and moderators of effectiveness&lt;/title&gt;&lt;secondary-title&gt;Appetite&lt;/secondary-title&gt;&lt;/titles&gt;&lt;periodical&gt;&lt;full-title&gt;Appetite&lt;/full-title&gt;&lt;/periodical&gt;&lt;pages&gt;16-28&lt;/pages&gt;&lt;volume&gt;97&lt;/volume&gt;&lt;dates&gt;&lt;year&gt;2016&lt;/year&gt;&lt;/dates&gt;&lt;work-type&gt;Review&lt;/work-type&gt;&lt;urls&gt;&lt;related-urls&gt;&lt;url&gt;http://www.scopus.com/inward/record.url?eid=2-s2.0-84947967942&amp;amp;partnerID=40&amp;amp;md5=b141727b538a02f0ebcbf0ad1c8c8be5&lt;/url&gt;&lt;/related-urls&gt;&lt;/urls&gt;&lt;electronic-resource-num&gt;10.1016/j.appet.2015.11.013&lt;/electronic-resource-num&gt;&lt;remote-database-name&gt;Scopus&lt;/remote-database-name&gt;&lt;/record&gt;&lt;/Cite&gt;&lt;/EndNote&gt;</w:instrText>
      </w:r>
      <w:r w:rsidR="0071399B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53739E" w:rsidRPr="007818CF">
        <w:rPr>
          <w:rFonts w:ascii="Times New Roman" w:hAnsi="Times New Roman" w:cs="Times New Roman"/>
          <w:noProof/>
          <w:sz w:val="24"/>
          <w:szCs w:val="24"/>
        </w:rPr>
        <w:t>Jones, et al., 2016</w:t>
      </w:r>
      <w:r w:rsidR="0045219D" w:rsidRPr="007818CF">
        <w:rPr>
          <w:rFonts w:ascii="Times New Roman" w:hAnsi="Times New Roman" w:cs="Times New Roman"/>
          <w:noProof/>
          <w:sz w:val="24"/>
          <w:szCs w:val="24"/>
        </w:rPr>
        <w:t>)</w:t>
      </w:r>
      <w:r w:rsidR="0071399B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71399B" w:rsidRPr="007818CF">
        <w:rPr>
          <w:rFonts w:ascii="Times New Roman" w:hAnsi="Times New Roman" w:cs="Times New Roman"/>
          <w:sz w:val="24"/>
          <w:szCs w:val="24"/>
        </w:rPr>
        <w:t>.</w:t>
      </w:r>
      <w:r w:rsidR="0034021F" w:rsidRPr="007818C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4E9BA8A" w14:textId="343D5C3F" w:rsidR="00253C88" w:rsidRPr="007818CF" w:rsidRDefault="00FA0289" w:rsidP="00253C88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sz w:val="24"/>
          <w:szCs w:val="24"/>
        </w:rPr>
        <w:t xml:space="preserve">Dual process models suggest </w:t>
      </w:r>
      <w:r w:rsidR="00EA4537" w:rsidRPr="007818CF">
        <w:rPr>
          <w:rFonts w:ascii="Times New Roman" w:hAnsi="Times New Roman" w:cs="Times New Roman"/>
          <w:sz w:val="24"/>
          <w:szCs w:val="24"/>
        </w:rPr>
        <w:t xml:space="preserve">that appetitive cues spontaneously provoke an </w:t>
      </w:r>
      <w:r w:rsidR="00EA4537" w:rsidRPr="007818CF">
        <w:rPr>
          <w:rFonts w:ascii="Times New Roman" w:hAnsi="Times New Roman" w:cs="Times New Roman"/>
          <w:i/>
          <w:sz w:val="24"/>
          <w:szCs w:val="24"/>
        </w:rPr>
        <w:t>approach</w:t>
      </w:r>
      <w:r w:rsidR="00EA4537" w:rsidRPr="007818CF">
        <w:rPr>
          <w:rFonts w:ascii="Times New Roman" w:hAnsi="Times New Roman" w:cs="Times New Roman"/>
          <w:sz w:val="24"/>
          <w:szCs w:val="24"/>
        </w:rPr>
        <w:t xml:space="preserve"> response</w:t>
      </w:r>
      <w:r w:rsidR="00BA3501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BA3501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BA3501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emps&lt;/Author&gt;&lt;Year&gt;2015&lt;/Year&gt;&lt;RecNum&gt;14762&lt;/RecNum&gt;&lt;DisplayText&gt;(Kemps &amp;amp; Tiggemann, 2015)&lt;/DisplayText&gt;&lt;record&gt;&lt;rec-number&gt;14762&lt;/rec-number&gt;&lt;foreign-keys&gt;&lt;key app="EN" db-id="esezwvzwos9eeber9f5vfd9jwr905wpt9s0p" timestamp="1471002047"&gt;14762&lt;/key&gt;&lt;/foreign-keys&gt;&lt;ref-type name="Journal Article"&gt;17&lt;/ref-type&gt;&lt;contributors&gt;&lt;authors&gt;&lt;author&gt;Kemps, E.&lt;/author&gt;&lt;author&gt;Tiggemann, M.&lt;/author&gt;&lt;/authors&gt;&lt;/contributors&gt;&lt;titles&gt;&lt;title&gt;Approach bias for food cues in obese individuals&lt;/title&gt;&lt;secondary-title&gt;Psychology and Health&lt;/secondary-title&gt;&lt;/titles&gt;&lt;periodical&gt;&lt;full-title&gt;Psychology and Health&lt;/full-title&gt;&lt;/periodical&gt;&lt;pages&gt;370-380&lt;/pages&gt;&lt;volume&gt;30&lt;/volume&gt;&lt;number&gt;3&lt;/number&gt;&lt;dates&gt;&lt;year&gt;2015&lt;/year&gt;&lt;/dates&gt;&lt;work-type&gt;Article&lt;/work-type&gt;&lt;urls&gt;&lt;related-urls&gt;&lt;url&gt;https://www.scopus.com/inward/record.uri?eid=2-s2.0-84920738159&amp;amp;partnerID=40&amp;amp;md5=955279b07dad4fc4e349b7426c029f39&lt;/url&gt;&lt;/related-urls&gt;&lt;/urls&gt;&lt;electronic-resource-num&gt;10.1080/08870446.2014.974605&lt;/electronic-resource-num&gt;&lt;remote-database-name&gt;Scopus&lt;/remote-database-name&gt;&lt;/record&gt;&lt;/Cite&gt;&lt;/EndNote&gt;</w:instrText>
      </w:r>
      <w:r w:rsidR="00BA3501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BA3501" w:rsidRPr="007818CF">
        <w:rPr>
          <w:rFonts w:ascii="Times New Roman" w:hAnsi="Times New Roman" w:cs="Times New Roman"/>
          <w:noProof/>
          <w:sz w:val="24"/>
          <w:szCs w:val="24"/>
        </w:rPr>
        <w:t>(Kemps &amp; Tiggemann, 2015)</w:t>
      </w:r>
      <w:r w:rsidR="00BA3501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EA4537" w:rsidRPr="007818CF">
        <w:rPr>
          <w:rFonts w:ascii="Times New Roman" w:hAnsi="Times New Roman" w:cs="Times New Roman"/>
          <w:sz w:val="24"/>
          <w:szCs w:val="24"/>
        </w:rPr>
        <w:t>, which may impair the ability</w:t>
      </w:r>
      <w:r w:rsidR="005202BF" w:rsidRPr="007818CF">
        <w:rPr>
          <w:rFonts w:ascii="Times New Roman" w:hAnsi="Times New Roman" w:cs="Times New Roman"/>
          <w:sz w:val="24"/>
          <w:szCs w:val="24"/>
        </w:rPr>
        <w:t xml:space="preserve"> to control</w:t>
      </w:r>
      <w:r w:rsidR="00D86693" w:rsidRPr="007818CF">
        <w:rPr>
          <w:rFonts w:ascii="Times New Roman" w:hAnsi="Times New Roman" w:cs="Times New Roman"/>
          <w:sz w:val="24"/>
          <w:szCs w:val="24"/>
        </w:rPr>
        <w:t xml:space="preserve"> behaviour when these cues are encountered.</w:t>
      </w:r>
      <w:r w:rsidR="00EA4537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331001" w:rsidRPr="007818CF">
        <w:rPr>
          <w:rFonts w:ascii="Times New Roman" w:hAnsi="Times New Roman" w:cs="Times New Roman"/>
          <w:sz w:val="24"/>
          <w:szCs w:val="24"/>
        </w:rPr>
        <w:t>L</w:t>
      </w:r>
      <w:r w:rsidR="00EA4537" w:rsidRPr="007818CF">
        <w:rPr>
          <w:rFonts w:ascii="Times New Roman" w:hAnsi="Times New Roman" w:cs="Times New Roman"/>
          <w:sz w:val="24"/>
          <w:szCs w:val="24"/>
        </w:rPr>
        <w:t xml:space="preserve">aboratory </w:t>
      </w:r>
      <w:r w:rsidR="00D86693" w:rsidRPr="007818CF">
        <w:rPr>
          <w:rFonts w:ascii="Times New Roman" w:hAnsi="Times New Roman" w:cs="Times New Roman"/>
          <w:sz w:val="24"/>
          <w:szCs w:val="24"/>
        </w:rPr>
        <w:t xml:space="preserve">research </w:t>
      </w:r>
      <w:r w:rsidR="00EA4537" w:rsidRPr="007818CF">
        <w:rPr>
          <w:rFonts w:ascii="Times New Roman" w:hAnsi="Times New Roman" w:cs="Times New Roman"/>
          <w:sz w:val="24"/>
          <w:szCs w:val="24"/>
        </w:rPr>
        <w:t>supports this view</w:t>
      </w:r>
      <w:r w:rsidR="00D86693" w:rsidRPr="007818CF">
        <w:rPr>
          <w:rFonts w:ascii="Times New Roman" w:hAnsi="Times New Roman" w:cs="Times New Roman"/>
          <w:sz w:val="24"/>
          <w:szCs w:val="24"/>
        </w:rPr>
        <w:t xml:space="preserve">: both healthy </w:t>
      </w:r>
      <w:r w:rsidR="00D86693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A826B6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eule&lt;/Author&gt;&lt;Year&gt;2014&lt;/Year&gt;&lt;RecNum&gt;14455&lt;/RecNum&gt;&lt;DisplayText&gt;(A. Meule, et al., 2014)&lt;/DisplayText&gt;&lt;record&gt;&lt;rec-number&gt;14455&lt;/rec-number&gt;&lt;foreign-keys&gt;&lt;key app="EN" db-id="esezwvzwos9eeber9f5vfd9jwr905wpt9s0p" timestamp="1422528829"&gt;14455&lt;/key&gt;&lt;/foreign-keys&gt;&lt;ref-type name="Journal Article"&gt;17&lt;/ref-type&gt;&lt;contributors&gt;&lt;authors&gt;&lt;author&gt;Meule, A.&lt;/author&gt;&lt;author&gt;Lutz, A. P. C.&lt;/author&gt;&lt;author&gt;Krawietz, V.&lt;/author&gt;&lt;author&gt;Stützer, J.&lt;/author&gt;&lt;author&gt;Vögele, C.&lt;/author&gt;&lt;author&gt;Kübler, A.&lt;/author&gt;&lt;/authors&gt;&lt;/contributors&gt;&lt;titles&gt;&lt;title&gt;Food-cue affected motor response inhibition and self-reported dieting success: A pictorial affective shifting task&lt;/title&gt;&lt;secondary-title&gt;Frontiers in Psychology&lt;/secondary-title&gt;&lt;/titles&gt;&lt;periodical&gt;&lt;full-title&gt;Frontiers in Psychology&lt;/full-title&gt;&lt;/periodical&gt;&lt;volume&gt;5&lt;/volume&gt;&lt;number&gt;MAR&lt;/number&gt;&lt;dates&gt;&lt;year&gt;2014&lt;/year&gt;&lt;/dates&gt;&lt;urls&gt;&lt;related-urls&gt;&lt;url&gt;http://www.scopus.com/inward/record.url?eid=2-s2.0-84897931016&amp;amp;partnerID=40&amp;amp;md5=15ebe4cbbee37cfb228d7ba5109d1f76&lt;/url&gt;&lt;/related-urls&gt;&lt;/urls&gt;&lt;custom7&gt;Article 216&lt;/custom7&gt;&lt;remote-database-name&gt;Scopus&lt;/remote-database-name&gt;&lt;/record&gt;&lt;/Cite&gt;&lt;/EndNote&gt;</w:instrText>
      </w:r>
      <w:r w:rsidR="00D86693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FA0D3C" w:rsidRPr="007818CF">
        <w:rPr>
          <w:rFonts w:ascii="Times New Roman" w:hAnsi="Times New Roman" w:cs="Times New Roman"/>
          <w:noProof/>
          <w:sz w:val="24"/>
          <w:szCs w:val="24"/>
        </w:rPr>
        <w:t>(</w:t>
      </w:r>
      <w:r w:rsidR="00A826B6" w:rsidRPr="007818CF">
        <w:rPr>
          <w:rFonts w:ascii="Times New Roman" w:hAnsi="Times New Roman" w:cs="Times New Roman"/>
          <w:noProof/>
          <w:sz w:val="24"/>
          <w:szCs w:val="24"/>
        </w:rPr>
        <w:t>Meule, et al., 2014)</w:t>
      </w:r>
      <w:r w:rsidR="00D86693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D86693" w:rsidRPr="007818CF">
        <w:rPr>
          <w:rFonts w:ascii="Times New Roman" w:hAnsi="Times New Roman" w:cs="Times New Roman"/>
          <w:sz w:val="24"/>
          <w:szCs w:val="24"/>
        </w:rPr>
        <w:t xml:space="preserve"> and overweight </w:t>
      </w:r>
      <w:r w:rsidR="00D86693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b3ViZW48L0F1dGhvcj48WWVhcj4yMDE0PC9ZZWFyPjxS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</w:fldData>
        </w:fldChar>
      </w:r>
      <w:r w:rsidR="00FF60DF" w:rsidRPr="007818C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F60DF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b3ViZW48L0F1dGhvcj48WWVhcj4yMDE0PC9ZZWFyPjxS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</w:fldData>
        </w:fldChar>
      </w:r>
      <w:r w:rsidR="00FF60DF" w:rsidRPr="007818C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F60DF" w:rsidRPr="007818CF">
        <w:rPr>
          <w:rFonts w:ascii="Times New Roman" w:hAnsi="Times New Roman" w:cs="Times New Roman"/>
          <w:sz w:val="24"/>
          <w:szCs w:val="24"/>
        </w:rPr>
      </w:r>
      <w:r w:rsidR="00FF60DF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D86693" w:rsidRPr="007818CF">
        <w:rPr>
          <w:rFonts w:ascii="Times New Roman" w:hAnsi="Times New Roman" w:cs="Times New Roman"/>
          <w:sz w:val="24"/>
          <w:szCs w:val="24"/>
        </w:rPr>
      </w:r>
      <w:r w:rsidR="00D86693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FF60DF" w:rsidRPr="007818CF">
        <w:rPr>
          <w:rFonts w:ascii="Times New Roman" w:hAnsi="Times New Roman" w:cs="Times New Roman"/>
          <w:noProof/>
          <w:sz w:val="24"/>
          <w:szCs w:val="24"/>
        </w:rPr>
        <w:t>(Batterink, Yokum, &amp; Stice, 2010; Houben, Nederkoorn, &amp; Jansen, 2014)</w:t>
      </w:r>
      <w:r w:rsidR="00D86693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D86693" w:rsidRPr="007818CF">
        <w:rPr>
          <w:rFonts w:ascii="Times New Roman" w:hAnsi="Times New Roman" w:cs="Times New Roman"/>
          <w:sz w:val="24"/>
          <w:szCs w:val="24"/>
        </w:rPr>
        <w:t xml:space="preserve"> participants are </w:t>
      </w:r>
      <w:r w:rsidR="00287B37" w:rsidRPr="007818CF">
        <w:rPr>
          <w:rFonts w:ascii="Times New Roman" w:hAnsi="Times New Roman" w:cs="Times New Roman"/>
          <w:sz w:val="24"/>
          <w:szCs w:val="24"/>
        </w:rPr>
        <w:t xml:space="preserve">less able to inhibit their responses </w:t>
      </w:r>
      <w:r w:rsidR="00BA65E9" w:rsidRPr="007818CF">
        <w:rPr>
          <w:rFonts w:ascii="Times New Roman" w:hAnsi="Times New Roman" w:cs="Times New Roman"/>
          <w:sz w:val="24"/>
          <w:szCs w:val="24"/>
        </w:rPr>
        <w:t xml:space="preserve">during exposure </w:t>
      </w:r>
      <w:r w:rsidR="00287B37" w:rsidRPr="007818CF">
        <w:rPr>
          <w:rFonts w:ascii="Times New Roman" w:hAnsi="Times New Roman" w:cs="Times New Roman"/>
          <w:sz w:val="24"/>
          <w:szCs w:val="24"/>
        </w:rPr>
        <w:t xml:space="preserve">to </w:t>
      </w:r>
      <w:r w:rsidR="00331001" w:rsidRPr="007818CF">
        <w:rPr>
          <w:rFonts w:ascii="Times New Roman" w:hAnsi="Times New Roman" w:cs="Times New Roman"/>
          <w:sz w:val="24"/>
          <w:szCs w:val="24"/>
        </w:rPr>
        <w:t>high-caloric food</w:t>
      </w:r>
      <w:r w:rsidR="00D86693" w:rsidRPr="007818CF">
        <w:rPr>
          <w:rFonts w:ascii="Times New Roman" w:hAnsi="Times New Roman" w:cs="Times New Roman"/>
          <w:sz w:val="24"/>
          <w:szCs w:val="24"/>
        </w:rPr>
        <w:t xml:space="preserve"> images</w:t>
      </w:r>
      <w:r w:rsidR="00331001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287B37" w:rsidRPr="007818CF">
        <w:rPr>
          <w:rFonts w:ascii="Times New Roman" w:hAnsi="Times New Roman" w:cs="Times New Roman"/>
          <w:sz w:val="24"/>
          <w:szCs w:val="24"/>
        </w:rPr>
        <w:t>compared to</w:t>
      </w:r>
      <w:r w:rsidR="00BA65E9" w:rsidRPr="007818CF">
        <w:rPr>
          <w:rFonts w:ascii="Times New Roman" w:hAnsi="Times New Roman" w:cs="Times New Roman"/>
          <w:sz w:val="24"/>
          <w:szCs w:val="24"/>
        </w:rPr>
        <w:t xml:space="preserve"> during exposure to</w:t>
      </w:r>
      <w:r w:rsidR="00287B37" w:rsidRPr="007818CF">
        <w:rPr>
          <w:rFonts w:ascii="Times New Roman" w:hAnsi="Times New Roman" w:cs="Times New Roman"/>
          <w:sz w:val="24"/>
          <w:szCs w:val="24"/>
        </w:rPr>
        <w:t xml:space="preserve"> control images or low calorie food</w:t>
      </w:r>
      <w:r w:rsidR="00D86693" w:rsidRPr="007818CF">
        <w:rPr>
          <w:rFonts w:ascii="Times New Roman" w:hAnsi="Times New Roman" w:cs="Times New Roman"/>
          <w:sz w:val="24"/>
          <w:szCs w:val="24"/>
        </w:rPr>
        <w:t xml:space="preserve"> images. </w:t>
      </w:r>
      <w:r w:rsidR="00331001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287B37" w:rsidRPr="007818CF">
        <w:rPr>
          <w:rFonts w:ascii="Times New Roman" w:hAnsi="Times New Roman" w:cs="Times New Roman"/>
          <w:sz w:val="24"/>
          <w:szCs w:val="24"/>
        </w:rPr>
        <w:t>Furthermore, food-</w:t>
      </w:r>
      <w:r w:rsidR="00331001" w:rsidRPr="007818CF">
        <w:rPr>
          <w:rFonts w:ascii="Times New Roman" w:hAnsi="Times New Roman" w:cs="Times New Roman"/>
          <w:sz w:val="24"/>
          <w:szCs w:val="24"/>
        </w:rPr>
        <w:t xml:space="preserve">specific inhibitory control </w:t>
      </w:r>
      <w:r w:rsidR="00287B37" w:rsidRPr="007818CF">
        <w:rPr>
          <w:rFonts w:ascii="Times New Roman" w:hAnsi="Times New Roman" w:cs="Times New Roman"/>
          <w:sz w:val="24"/>
          <w:szCs w:val="24"/>
        </w:rPr>
        <w:t>impairments are associated</w:t>
      </w:r>
      <w:r w:rsidR="00331001" w:rsidRPr="007818CF">
        <w:rPr>
          <w:rFonts w:ascii="Times New Roman" w:hAnsi="Times New Roman" w:cs="Times New Roman"/>
          <w:sz w:val="24"/>
          <w:szCs w:val="24"/>
        </w:rPr>
        <w:t xml:space="preserve"> with craving for </w:t>
      </w:r>
      <w:r w:rsidR="00EA4537" w:rsidRPr="007818CF">
        <w:rPr>
          <w:rFonts w:ascii="Times New Roman" w:hAnsi="Times New Roman" w:cs="Times New Roman"/>
          <w:sz w:val="24"/>
          <w:szCs w:val="24"/>
        </w:rPr>
        <w:t xml:space="preserve"> high-calorie food</w:t>
      </w:r>
      <w:r w:rsidR="00331001" w:rsidRPr="007818CF">
        <w:rPr>
          <w:rFonts w:ascii="Times New Roman" w:hAnsi="Times New Roman" w:cs="Times New Roman"/>
          <w:sz w:val="24"/>
          <w:szCs w:val="24"/>
        </w:rPr>
        <w:t xml:space="preserve">s </w:t>
      </w:r>
      <w:r w:rsidR="00331001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331001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eule&lt;/Author&gt;&lt;Year&gt;2014&lt;/Year&gt;&lt;RecNum&gt;14873&lt;/RecNum&gt;&lt;DisplayText&gt;(Meule, Lutz, Vögele, &amp;amp; Kübler, 2014)&lt;/DisplayText&gt;&lt;record&gt;&lt;rec-number&gt;14873&lt;/rec-number&gt;&lt;foreign-keys&gt;&lt;key app="EN" db-id="esezwvzwos9eeber9f5vfd9jwr905wpt9s0p" timestamp="1484239696"&gt;14873&lt;/key&gt;&lt;/foreign-keys&gt;&lt;ref-type name="Journal Article"&gt;17&lt;/ref-type&gt;&lt;contributors&gt;&lt;authors&gt;&lt;author&gt;Meule, Adrian&lt;/author&gt;&lt;author&gt;Lutz, Annika P. C.&lt;/author&gt;&lt;author&gt;Vögele, Claus&lt;/author&gt;&lt;author&gt;Kübler, Andrea&lt;/author&gt;&lt;/authors&gt;&lt;/contributors&gt;&lt;titles&gt;&lt;title&gt;Impulsive reactions to food-cues predict subsequent food craving&lt;/title&gt;&lt;secondary-title&gt;Eating Behaviors&lt;/secondary-title&gt;&lt;/titles&gt;&lt;periodical&gt;&lt;full-title&gt;Eating Behaviors&lt;/full-title&gt;&lt;/periodical&gt;&lt;pages&gt;99-105&lt;/pages&gt;&lt;volume&gt;15&lt;/volume&gt;&lt;number&gt;1&lt;/number&gt;&lt;keywords&gt;&lt;keyword&gt;Stop-signal task&lt;/keyword&gt;&lt;keyword&gt;Response inhibition&lt;/keyword&gt;&lt;keyword&gt;Inhibitory control&lt;/keyword&gt;&lt;keyword&gt;Impulsivity&lt;/keyword&gt;&lt;keyword&gt;Food-cues&lt;/keyword&gt;&lt;keyword&gt;Food craving&lt;/keyword&gt;&lt;/keywords&gt;&lt;dates&gt;&lt;year&gt;2014&lt;/year&gt;&lt;pub-dates&gt;&lt;date&gt;1//&lt;/date&gt;&lt;/pub-dates&gt;&lt;/dates&gt;&lt;isbn&gt;1471-0153&lt;/isbn&gt;&lt;urls&gt;&lt;related-urls&gt;&lt;url&gt;http://www.sciencedirect.com/science/article/pii/S1471015313001414&lt;/url&gt;&lt;/related-urls&gt;&lt;/urls&gt;&lt;electronic-resource-num&gt;http://dx.doi.org/10.1016/j.eatbeh.2013.10.023&lt;/electronic-resource-num&gt;&lt;/record&gt;&lt;/Cite&gt;&lt;/EndNote&gt;</w:instrText>
      </w:r>
      <w:r w:rsidR="00331001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331001" w:rsidRPr="007818CF">
        <w:rPr>
          <w:rFonts w:ascii="Times New Roman" w:hAnsi="Times New Roman" w:cs="Times New Roman"/>
          <w:noProof/>
          <w:sz w:val="24"/>
          <w:szCs w:val="24"/>
        </w:rPr>
        <w:t>(Meule, Lutz, Vögele, &amp; Kübler, 2014)</w:t>
      </w:r>
      <w:r w:rsidR="00331001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287B37" w:rsidRPr="007818CF">
        <w:rPr>
          <w:rFonts w:ascii="Times New Roman" w:hAnsi="Times New Roman" w:cs="Times New Roman"/>
          <w:sz w:val="24"/>
          <w:szCs w:val="24"/>
        </w:rPr>
        <w:t>,</w:t>
      </w:r>
      <w:r w:rsidR="00EA4537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331001" w:rsidRPr="007818CF">
        <w:rPr>
          <w:rFonts w:ascii="Times New Roman" w:hAnsi="Times New Roman" w:cs="Times New Roman"/>
          <w:sz w:val="24"/>
          <w:szCs w:val="24"/>
        </w:rPr>
        <w:t xml:space="preserve">and BMI </w:t>
      </w:r>
      <w:r w:rsidR="00253C88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b3ViZW48L0F1dGhvcj48WWVhcj4yMDE0PC9ZZWFyPjxS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</w:fldData>
        </w:fldChar>
      </w:r>
      <w:r w:rsidR="00A826B6" w:rsidRPr="007818C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826B6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b3ViZW48L0F1dGhvcj48WWVhcj4yMDE0PC9ZZWFyPjxS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</w:fldData>
        </w:fldChar>
      </w:r>
      <w:r w:rsidR="00A826B6" w:rsidRPr="007818C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826B6" w:rsidRPr="007818CF">
        <w:rPr>
          <w:rFonts w:ascii="Times New Roman" w:hAnsi="Times New Roman" w:cs="Times New Roman"/>
          <w:sz w:val="24"/>
          <w:szCs w:val="24"/>
        </w:rPr>
      </w:r>
      <w:r w:rsidR="00A826B6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253C88" w:rsidRPr="007818CF">
        <w:rPr>
          <w:rFonts w:ascii="Times New Roman" w:hAnsi="Times New Roman" w:cs="Times New Roman"/>
          <w:sz w:val="24"/>
          <w:szCs w:val="24"/>
        </w:rPr>
      </w:r>
      <w:r w:rsidR="00253C88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A826B6" w:rsidRPr="007818CF">
        <w:rPr>
          <w:rFonts w:ascii="Times New Roman" w:hAnsi="Times New Roman" w:cs="Times New Roman"/>
          <w:noProof/>
          <w:sz w:val="24"/>
          <w:szCs w:val="24"/>
        </w:rPr>
        <w:t>(Batterink, et al., 2010; Houben, et al., 2014)</w:t>
      </w:r>
      <w:r w:rsidR="00253C88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253C88" w:rsidRPr="007818CF">
        <w:rPr>
          <w:rFonts w:ascii="Times New Roman" w:hAnsi="Times New Roman" w:cs="Times New Roman"/>
          <w:sz w:val="24"/>
          <w:szCs w:val="24"/>
        </w:rPr>
        <w:t>.</w:t>
      </w:r>
    </w:p>
    <w:p w14:paraId="1A2D31FF" w14:textId="35C9B977" w:rsidR="0092388C" w:rsidRPr="007818CF" w:rsidRDefault="00253C88" w:rsidP="0092388C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sz w:val="24"/>
          <w:szCs w:val="24"/>
        </w:rPr>
        <w:lastRenderedPageBreak/>
        <w:tab/>
      </w:r>
      <w:r w:rsidR="0092388C" w:rsidRPr="007818CF">
        <w:rPr>
          <w:rFonts w:ascii="Times New Roman" w:hAnsi="Times New Roman" w:cs="Times New Roman"/>
          <w:sz w:val="24"/>
          <w:szCs w:val="24"/>
        </w:rPr>
        <w:t xml:space="preserve">The evidence for </w:t>
      </w:r>
      <w:r w:rsidR="00BA65E9" w:rsidRPr="007818CF">
        <w:rPr>
          <w:rFonts w:ascii="Times New Roman" w:hAnsi="Times New Roman" w:cs="Times New Roman"/>
          <w:sz w:val="24"/>
          <w:szCs w:val="24"/>
        </w:rPr>
        <w:t xml:space="preserve">an influence of a brief session of </w:t>
      </w:r>
      <w:r w:rsidR="00676190" w:rsidRPr="007818CF">
        <w:rPr>
          <w:rFonts w:ascii="Times New Roman" w:hAnsi="Times New Roman" w:cs="Times New Roman"/>
          <w:sz w:val="24"/>
          <w:szCs w:val="24"/>
        </w:rPr>
        <w:t>cue</w:t>
      </w:r>
      <w:r w:rsidR="0092388C" w:rsidRPr="007818CF">
        <w:rPr>
          <w:rFonts w:ascii="Times New Roman" w:hAnsi="Times New Roman" w:cs="Times New Roman"/>
          <w:sz w:val="24"/>
          <w:szCs w:val="24"/>
        </w:rPr>
        <w:t xml:space="preserve">-ICT on behaviour change </w:t>
      </w:r>
      <w:r w:rsidR="00E63832" w:rsidRPr="007818CF">
        <w:rPr>
          <w:rFonts w:ascii="Times New Roman" w:hAnsi="Times New Roman" w:cs="Times New Roman"/>
          <w:sz w:val="24"/>
          <w:szCs w:val="24"/>
        </w:rPr>
        <w:t xml:space="preserve">in the laboratory </w:t>
      </w:r>
      <w:r w:rsidR="0092388C" w:rsidRPr="007818CF">
        <w:rPr>
          <w:rFonts w:ascii="Times New Roman" w:hAnsi="Times New Roman" w:cs="Times New Roman"/>
          <w:sz w:val="24"/>
          <w:szCs w:val="24"/>
        </w:rPr>
        <w:t xml:space="preserve">is relatively robust. Individual studies have </w:t>
      </w:r>
      <w:r w:rsidR="00C56433" w:rsidRPr="007818CF">
        <w:rPr>
          <w:rFonts w:ascii="Times New Roman" w:hAnsi="Times New Roman" w:cs="Times New Roman"/>
          <w:sz w:val="24"/>
          <w:szCs w:val="24"/>
        </w:rPr>
        <w:t>demonstrated</w:t>
      </w:r>
      <w:r w:rsidR="00E63832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C56433" w:rsidRPr="007818CF">
        <w:rPr>
          <w:rFonts w:ascii="Times New Roman" w:hAnsi="Times New Roman" w:cs="Times New Roman"/>
          <w:sz w:val="24"/>
          <w:szCs w:val="24"/>
        </w:rPr>
        <w:t xml:space="preserve">reductions in </w:t>
      </w:r>
      <w:r w:rsidR="00C56433" w:rsidRPr="007818CF">
        <w:rPr>
          <w:rFonts w:ascii="Times New Roman" w:hAnsi="Times New Roman" w:cs="Times New Roman"/>
          <w:i/>
          <w:sz w:val="24"/>
          <w:szCs w:val="24"/>
        </w:rPr>
        <w:t>ad-libitum</w:t>
      </w:r>
      <w:r w:rsidR="00C56433" w:rsidRPr="007818CF">
        <w:rPr>
          <w:rFonts w:ascii="Times New Roman" w:hAnsi="Times New Roman" w:cs="Times New Roman"/>
          <w:sz w:val="24"/>
          <w:szCs w:val="24"/>
        </w:rPr>
        <w:t xml:space="preserve"> food </w:t>
      </w:r>
      <w:r w:rsidR="000024FD" w:rsidRPr="007818CF">
        <w:rPr>
          <w:rFonts w:ascii="Times New Roman" w:hAnsi="Times New Roman" w:cs="Times New Roman"/>
          <w:sz w:val="24"/>
          <w:szCs w:val="24"/>
        </w:rPr>
        <w:t>intake and</w:t>
      </w:r>
      <w:r w:rsidR="0082586A" w:rsidRPr="007818CF">
        <w:rPr>
          <w:rFonts w:ascii="Times New Roman" w:hAnsi="Times New Roman" w:cs="Times New Roman"/>
          <w:sz w:val="24"/>
          <w:szCs w:val="24"/>
        </w:rPr>
        <w:t xml:space="preserve"> choice across a number of studies</w:t>
      </w:r>
      <w:r w:rsidR="0071399B" w:rsidRPr="007818CF">
        <w:rPr>
          <w:rFonts w:ascii="Times New Roman" w:hAnsi="Times New Roman" w:cs="Times New Roman"/>
          <w:sz w:val="24"/>
          <w:szCs w:val="24"/>
        </w:rPr>
        <w:t xml:space="preserve"> in adults</w:t>
      </w:r>
      <w:r w:rsidR="0082586A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82586A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b3ViZW48L0F1dGhvcj48WWVhcj4yMDE1PC9ZZWFyPjxS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</w:fldData>
        </w:fldChar>
      </w:r>
      <w:r w:rsidR="00180A13" w:rsidRPr="007818C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80A13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b3ViZW48L0F1dGhvcj48WWVhcj4yMDE1PC9ZZWFyPjxS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</w:fldData>
        </w:fldChar>
      </w:r>
      <w:r w:rsidR="00180A13" w:rsidRPr="007818C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80A13" w:rsidRPr="007818CF">
        <w:rPr>
          <w:rFonts w:ascii="Times New Roman" w:hAnsi="Times New Roman" w:cs="Times New Roman"/>
          <w:sz w:val="24"/>
          <w:szCs w:val="24"/>
        </w:rPr>
      </w:r>
      <w:r w:rsidR="00180A13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82586A" w:rsidRPr="007818CF">
        <w:rPr>
          <w:rFonts w:ascii="Times New Roman" w:hAnsi="Times New Roman" w:cs="Times New Roman"/>
          <w:sz w:val="24"/>
          <w:szCs w:val="24"/>
        </w:rPr>
      </w:r>
      <w:r w:rsidR="0082586A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180A13" w:rsidRPr="007818CF">
        <w:rPr>
          <w:rFonts w:ascii="Times New Roman" w:hAnsi="Times New Roman" w:cs="Times New Roman"/>
          <w:noProof/>
          <w:sz w:val="24"/>
          <w:szCs w:val="24"/>
        </w:rPr>
        <w:t>(Houben, 2011; Houben &amp; Jansen, 2015; Lawrence, Verbruggen, et al., 2015; Van Koningsbruggen, Vel</w:t>
      </w:r>
      <w:r w:rsidR="00FA0D3C" w:rsidRPr="007818CF">
        <w:rPr>
          <w:rFonts w:ascii="Times New Roman" w:hAnsi="Times New Roman" w:cs="Times New Roman"/>
          <w:noProof/>
          <w:sz w:val="24"/>
          <w:szCs w:val="24"/>
        </w:rPr>
        <w:t xml:space="preserve">ing, Stroebe, &amp; Aarts, 2014; </w:t>
      </w:r>
      <w:r w:rsidR="00180A13" w:rsidRPr="007818CF">
        <w:rPr>
          <w:rFonts w:ascii="Times New Roman" w:hAnsi="Times New Roman" w:cs="Times New Roman"/>
          <w:noProof/>
          <w:sz w:val="24"/>
          <w:szCs w:val="24"/>
        </w:rPr>
        <w:t>Veling, Aarts, &amp; Stroebe, 2013)</w:t>
      </w:r>
      <w:r w:rsidR="0082586A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71399B" w:rsidRPr="007818CF">
        <w:rPr>
          <w:rFonts w:ascii="Times New Roman" w:hAnsi="Times New Roman" w:cs="Times New Roman"/>
          <w:sz w:val="24"/>
          <w:szCs w:val="24"/>
        </w:rPr>
        <w:t xml:space="preserve">, and children </w:t>
      </w:r>
      <w:r w:rsidR="0071399B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71399B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olkvord&lt;/Author&gt;&lt;Year&gt;2016&lt;/Year&gt;&lt;RecNum&gt;14907&lt;/RecNum&gt;&lt;DisplayText&gt;(Folkvord, Veling, &amp;amp; Hoeken, 2016)&lt;/DisplayText&gt;&lt;record&gt;&lt;rec-number&gt;14907&lt;/rec-number&gt;&lt;foreign-keys&gt;&lt;key app="EN" db-id="esezwvzwos9eeber9f5vfd9jwr905wpt9s0p" timestamp="1485345187"&gt;14907&lt;/key&gt;&lt;/foreign-keys&gt;&lt;ref-type name="Journal Article"&gt;17&lt;/ref-type&gt;&lt;contributors&gt;&lt;authors&gt;&lt;author&gt;Folkvord, F.&lt;/author&gt;&lt;author&gt;Veling, H.&lt;/author&gt;&lt;author&gt;Hoeken, H.&lt;/author&gt;&lt;/authors&gt;&lt;/contributors&gt;&lt;auth-address&gt;Behavioral Science Institute.&amp;#xD;Utrecht Institute of Linguistics OTS, Utrecht University.&lt;/auth-address&gt;&lt;titles&gt;&lt;title&gt;Targeting implicit approach reactions to snack food in children: Effects on intake&lt;/title&gt;&lt;secondary-title&gt;Health Psychol&lt;/secondary-title&gt;&lt;/titles&gt;&lt;periodical&gt;&lt;full-title&gt;Health Psychol&lt;/full-title&gt;&lt;/periodical&gt;&lt;pages&gt;919-22&lt;/pages&gt;&lt;volume&gt;35&lt;/volume&gt;&lt;number&gt;8&lt;/number&gt;&lt;edition&gt;2016/08/10&lt;/edition&gt;&lt;dates&gt;&lt;year&gt;2016&lt;/year&gt;&lt;pub-dates&gt;&lt;date&gt;Aug&lt;/date&gt;&lt;/pub-dates&gt;&lt;/dates&gt;&lt;isbn&gt;1930-7810 (Electronic)&amp;#xD;0278-6133 (Linking)&lt;/isbn&gt;&lt;accession-num&gt;27505216&lt;/accession-num&gt;&lt;urls&gt;&lt;/urls&gt;&lt;electronic-resource-num&gt;10.1037/hea0000365&lt;/electronic-resource-num&gt;&lt;remote-database-provider&gt;NLM&lt;/remote-database-provider&gt;&lt;language&gt;eng&lt;/language&gt;&lt;/record&gt;&lt;/Cite&gt;&lt;/EndNote&gt;</w:instrText>
      </w:r>
      <w:r w:rsidR="0071399B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71399B" w:rsidRPr="007818CF">
        <w:rPr>
          <w:rFonts w:ascii="Times New Roman" w:hAnsi="Times New Roman" w:cs="Times New Roman"/>
          <w:noProof/>
          <w:sz w:val="24"/>
          <w:szCs w:val="24"/>
        </w:rPr>
        <w:t>(Folkvord, Veling, &amp; Hoeken, 2016)</w:t>
      </w:r>
      <w:r w:rsidR="0071399B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92388C" w:rsidRPr="007818CF">
        <w:rPr>
          <w:rFonts w:ascii="Times New Roman" w:hAnsi="Times New Roman" w:cs="Times New Roman"/>
          <w:sz w:val="24"/>
          <w:szCs w:val="24"/>
        </w:rPr>
        <w:t>.</w:t>
      </w:r>
      <w:r w:rsidR="00C56433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82586A" w:rsidRPr="007818CF">
        <w:rPr>
          <w:rFonts w:ascii="Times New Roman" w:hAnsi="Times New Roman" w:cs="Times New Roman"/>
          <w:sz w:val="24"/>
          <w:szCs w:val="24"/>
        </w:rPr>
        <w:t>T</w:t>
      </w:r>
      <w:r w:rsidR="007C2229" w:rsidRPr="007818CF">
        <w:rPr>
          <w:rFonts w:ascii="Times New Roman" w:hAnsi="Times New Roman" w:cs="Times New Roman"/>
          <w:sz w:val="24"/>
          <w:szCs w:val="24"/>
        </w:rPr>
        <w:t>hree</w:t>
      </w:r>
      <w:r w:rsidR="0092388C" w:rsidRPr="007818CF">
        <w:rPr>
          <w:rFonts w:ascii="Times New Roman" w:hAnsi="Times New Roman" w:cs="Times New Roman"/>
          <w:sz w:val="24"/>
          <w:szCs w:val="24"/>
        </w:rPr>
        <w:t xml:space="preserve"> published meta-analyses have confirmed these effects and </w:t>
      </w:r>
      <w:r w:rsidR="000024FD" w:rsidRPr="007818CF">
        <w:rPr>
          <w:rFonts w:ascii="Times New Roman" w:hAnsi="Times New Roman" w:cs="Times New Roman"/>
          <w:sz w:val="24"/>
          <w:szCs w:val="24"/>
        </w:rPr>
        <w:t>demonstrate</w:t>
      </w:r>
      <w:r w:rsidR="0092388C" w:rsidRPr="007818CF">
        <w:rPr>
          <w:rFonts w:ascii="Times New Roman" w:hAnsi="Times New Roman" w:cs="Times New Roman"/>
          <w:sz w:val="24"/>
          <w:szCs w:val="24"/>
        </w:rPr>
        <w:t xml:space="preserve"> a</w:t>
      </w:r>
      <w:r w:rsidR="000024FD" w:rsidRPr="007818CF">
        <w:rPr>
          <w:rFonts w:ascii="Times New Roman" w:hAnsi="Times New Roman" w:cs="Times New Roman"/>
          <w:sz w:val="24"/>
          <w:szCs w:val="24"/>
        </w:rPr>
        <w:t>n overall</w:t>
      </w:r>
      <w:r w:rsidR="0092388C" w:rsidRPr="007818CF">
        <w:rPr>
          <w:rFonts w:ascii="Times New Roman" w:hAnsi="Times New Roman" w:cs="Times New Roman"/>
          <w:sz w:val="24"/>
          <w:szCs w:val="24"/>
        </w:rPr>
        <w:t xml:space="preserve"> small</w:t>
      </w:r>
      <w:r w:rsidR="00B70906" w:rsidRPr="007818CF">
        <w:rPr>
          <w:rFonts w:ascii="Times New Roman" w:hAnsi="Times New Roman" w:cs="Times New Roman"/>
          <w:sz w:val="24"/>
          <w:szCs w:val="24"/>
        </w:rPr>
        <w:t xml:space="preserve"> to </w:t>
      </w:r>
      <w:r w:rsidR="009D0BD3" w:rsidRPr="007818CF">
        <w:rPr>
          <w:rFonts w:ascii="Times New Roman" w:hAnsi="Times New Roman" w:cs="Times New Roman"/>
          <w:sz w:val="24"/>
          <w:szCs w:val="24"/>
        </w:rPr>
        <w:t>moderate</w:t>
      </w:r>
      <w:r w:rsidR="000024FD" w:rsidRPr="007818CF">
        <w:rPr>
          <w:rFonts w:ascii="Times New Roman" w:hAnsi="Times New Roman" w:cs="Times New Roman"/>
          <w:sz w:val="24"/>
          <w:szCs w:val="24"/>
        </w:rPr>
        <w:t xml:space="preserve"> sized</w:t>
      </w:r>
      <w:r w:rsidR="0092388C" w:rsidRPr="007818CF">
        <w:rPr>
          <w:rFonts w:ascii="Times New Roman" w:hAnsi="Times New Roman" w:cs="Times New Roman"/>
          <w:sz w:val="24"/>
          <w:szCs w:val="24"/>
        </w:rPr>
        <w:t xml:space="preserve"> effect (d ~ .</w:t>
      </w:r>
      <w:r w:rsidR="002B1499" w:rsidRPr="007818CF">
        <w:rPr>
          <w:rFonts w:ascii="Times New Roman" w:hAnsi="Times New Roman" w:cs="Times New Roman"/>
          <w:sz w:val="24"/>
          <w:szCs w:val="24"/>
        </w:rPr>
        <w:t>33</w:t>
      </w:r>
      <w:r w:rsidR="0045219D" w:rsidRPr="007818CF">
        <w:rPr>
          <w:rFonts w:ascii="Times New Roman" w:hAnsi="Times New Roman" w:cs="Times New Roman"/>
          <w:sz w:val="24"/>
          <w:szCs w:val="24"/>
        </w:rPr>
        <w:t xml:space="preserve">; </w:t>
      </w:r>
      <w:r w:rsidR="0045219D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b25lczwvQXV0aG9yPjxZZWFyPjIwMTY8L1llYXI+PFJl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</w:fldData>
        </w:fldChar>
      </w:r>
      <w:r w:rsidR="0045219D" w:rsidRPr="007818C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5219D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b25lczwvQXV0aG9yPjxZZWFyPjIwMTY8L1llYXI+PFJl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</w:fldData>
        </w:fldChar>
      </w:r>
      <w:r w:rsidR="0045219D" w:rsidRPr="007818C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5219D" w:rsidRPr="007818CF">
        <w:rPr>
          <w:rFonts w:ascii="Times New Roman" w:hAnsi="Times New Roman" w:cs="Times New Roman"/>
          <w:sz w:val="24"/>
          <w:szCs w:val="24"/>
        </w:rPr>
      </w:r>
      <w:r w:rsidR="0045219D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45219D" w:rsidRPr="007818CF">
        <w:rPr>
          <w:rFonts w:ascii="Times New Roman" w:hAnsi="Times New Roman" w:cs="Times New Roman"/>
          <w:sz w:val="24"/>
          <w:szCs w:val="24"/>
        </w:rPr>
      </w:r>
      <w:r w:rsidR="0045219D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45219D" w:rsidRPr="007818CF">
        <w:rPr>
          <w:rFonts w:ascii="Times New Roman" w:hAnsi="Times New Roman" w:cs="Times New Roman"/>
          <w:noProof/>
          <w:sz w:val="24"/>
          <w:szCs w:val="24"/>
        </w:rPr>
        <w:t>Allom, Mullan, &amp; Hagger, 201</w:t>
      </w:r>
      <w:r w:rsidR="0053739E" w:rsidRPr="007818CF">
        <w:rPr>
          <w:rFonts w:ascii="Times New Roman" w:hAnsi="Times New Roman" w:cs="Times New Roman"/>
          <w:noProof/>
          <w:sz w:val="24"/>
          <w:szCs w:val="24"/>
        </w:rPr>
        <w:t>5; Jones, et al., 2016</w:t>
      </w:r>
      <w:r w:rsidR="0045219D" w:rsidRPr="007818CF">
        <w:rPr>
          <w:rFonts w:ascii="Times New Roman" w:hAnsi="Times New Roman" w:cs="Times New Roman"/>
          <w:noProof/>
          <w:sz w:val="24"/>
          <w:szCs w:val="24"/>
        </w:rPr>
        <w:t>; Turton, et al., 2016)</w:t>
      </w:r>
      <w:r w:rsidR="0045219D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82586A" w:rsidRPr="007818CF">
        <w:rPr>
          <w:rFonts w:ascii="Times New Roman" w:hAnsi="Times New Roman" w:cs="Times New Roman"/>
          <w:sz w:val="24"/>
          <w:szCs w:val="24"/>
        </w:rPr>
        <w:t xml:space="preserve"> of</w:t>
      </w:r>
      <w:r w:rsidR="0092388C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676190" w:rsidRPr="007818CF">
        <w:rPr>
          <w:rFonts w:ascii="Times New Roman" w:hAnsi="Times New Roman" w:cs="Times New Roman"/>
          <w:sz w:val="24"/>
          <w:szCs w:val="24"/>
        </w:rPr>
        <w:t>cue</w:t>
      </w:r>
      <w:r w:rsidR="0092388C" w:rsidRPr="007818CF">
        <w:rPr>
          <w:rFonts w:ascii="Times New Roman" w:hAnsi="Times New Roman" w:cs="Times New Roman"/>
          <w:sz w:val="24"/>
          <w:szCs w:val="24"/>
        </w:rPr>
        <w:t>-</w:t>
      </w:r>
      <w:r w:rsidR="000024FD" w:rsidRPr="007818CF">
        <w:rPr>
          <w:rFonts w:ascii="Times New Roman" w:hAnsi="Times New Roman" w:cs="Times New Roman"/>
          <w:sz w:val="24"/>
          <w:szCs w:val="24"/>
        </w:rPr>
        <w:t>ICT on</w:t>
      </w:r>
      <w:r w:rsidR="0082586A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B70906" w:rsidRPr="007818CF">
        <w:rPr>
          <w:rFonts w:ascii="Times New Roman" w:hAnsi="Times New Roman" w:cs="Times New Roman"/>
          <w:sz w:val="24"/>
          <w:szCs w:val="24"/>
        </w:rPr>
        <w:t>food intake</w:t>
      </w:r>
      <w:r w:rsidR="00320FA0" w:rsidRPr="007818CF">
        <w:rPr>
          <w:rFonts w:ascii="Times New Roman" w:hAnsi="Times New Roman" w:cs="Times New Roman"/>
          <w:sz w:val="24"/>
          <w:szCs w:val="24"/>
        </w:rPr>
        <w:t xml:space="preserve"> and choice</w:t>
      </w:r>
      <w:r w:rsidR="00B70906" w:rsidRPr="007818CF">
        <w:rPr>
          <w:rFonts w:ascii="Times New Roman" w:hAnsi="Times New Roman" w:cs="Times New Roman"/>
          <w:sz w:val="24"/>
          <w:szCs w:val="24"/>
        </w:rPr>
        <w:t xml:space="preserve"> in the laboratory</w:t>
      </w:r>
      <w:r w:rsidR="0092388C" w:rsidRPr="007818CF">
        <w:rPr>
          <w:rFonts w:ascii="Times New Roman" w:hAnsi="Times New Roman" w:cs="Times New Roman"/>
          <w:sz w:val="24"/>
          <w:szCs w:val="24"/>
        </w:rPr>
        <w:t>.</w:t>
      </w:r>
      <w:r w:rsidR="00B1569C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C56433" w:rsidRPr="007818CF">
        <w:rPr>
          <w:rFonts w:ascii="Times New Roman" w:hAnsi="Times New Roman" w:cs="Times New Roman"/>
          <w:sz w:val="24"/>
          <w:szCs w:val="24"/>
        </w:rPr>
        <w:t xml:space="preserve">However, </w:t>
      </w:r>
      <w:r w:rsidR="009D0BD3" w:rsidRPr="007818CF">
        <w:rPr>
          <w:rFonts w:ascii="Times New Roman" w:hAnsi="Times New Roman" w:cs="Times New Roman"/>
          <w:sz w:val="24"/>
          <w:szCs w:val="24"/>
        </w:rPr>
        <w:t>more recent</w:t>
      </w:r>
      <w:r w:rsidR="000024FD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C56433" w:rsidRPr="007818CF">
        <w:rPr>
          <w:rFonts w:ascii="Times New Roman" w:hAnsi="Times New Roman" w:cs="Times New Roman"/>
          <w:sz w:val="24"/>
          <w:szCs w:val="24"/>
        </w:rPr>
        <w:t>findings in which Bayesian inference has demonstrated evidence in favour of null hypothesis</w:t>
      </w:r>
      <w:r w:rsidR="00D96CD8" w:rsidRPr="007818CF">
        <w:rPr>
          <w:rFonts w:ascii="Times New Roman" w:hAnsi="Times New Roman" w:cs="Times New Roman"/>
          <w:sz w:val="24"/>
          <w:szCs w:val="24"/>
        </w:rPr>
        <w:t xml:space="preserve"> for food-intake</w:t>
      </w:r>
      <w:r w:rsidR="00C56433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0024FD" w:rsidRPr="007818CF">
        <w:rPr>
          <w:rFonts w:ascii="Times New Roman" w:hAnsi="Times New Roman" w:cs="Times New Roman"/>
          <w:sz w:val="24"/>
          <w:szCs w:val="24"/>
        </w:rPr>
        <w:t xml:space="preserve">have been published </w:t>
      </w:r>
      <w:r w:rsidR="0017609E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ZGFtczwvQXV0aG9yPjxZZWFyPjIwMTc8L1llYXI+PFJl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</w:fldData>
        </w:fldChar>
      </w:r>
      <w:r w:rsidR="0045219D" w:rsidRPr="007818C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5219D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ZGFtczwvQXV0aG9yPjxZZWFyPjIwMTc8L1llYXI+PFJl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</w:fldData>
        </w:fldChar>
      </w:r>
      <w:r w:rsidR="0045219D" w:rsidRPr="007818C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5219D" w:rsidRPr="007818CF">
        <w:rPr>
          <w:rFonts w:ascii="Times New Roman" w:hAnsi="Times New Roman" w:cs="Times New Roman"/>
          <w:sz w:val="24"/>
          <w:szCs w:val="24"/>
        </w:rPr>
      </w:r>
      <w:r w:rsidR="0045219D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17609E" w:rsidRPr="007818CF">
        <w:rPr>
          <w:rFonts w:ascii="Times New Roman" w:hAnsi="Times New Roman" w:cs="Times New Roman"/>
          <w:sz w:val="24"/>
          <w:szCs w:val="24"/>
        </w:rPr>
      </w:r>
      <w:r w:rsidR="0017609E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45219D" w:rsidRPr="007818CF">
        <w:rPr>
          <w:rFonts w:ascii="Times New Roman" w:hAnsi="Times New Roman" w:cs="Times New Roman"/>
          <w:noProof/>
          <w:sz w:val="24"/>
          <w:szCs w:val="24"/>
        </w:rPr>
        <w:t>(Adams, et al., 2017</w:t>
      </w:r>
      <w:r w:rsidR="005862FF" w:rsidRPr="007818CF">
        <w:rPr>
          <w:rFonts w:ascii="Times New Roman" w:hAnsi="Times New Roman" w:cs="Times New Roman"/>
          <w:noProof/>
          <w:sz w:val="24"/>
          <w:szCs w:val="24"/>
        </w:rPr>
        <w:t>;</w:t>
      </w:r>
      <w:r w:rsidR="0017609E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151EE9" w:rsidRPr="007818CF">
        <w:rPr>
          <w:rFonts w:ascii="Times New Roman" w:hAnsi="Times New Roman" w:cs="Times New Roman"/>
          <w:sz w:val="24"/>
          <w:szCs w:val="24"/>
        </w:rPr>
        <w:t xml:space="preserve"> Study 1)</w:t>
      </w:r>
      <w:r w:rsidR="00C56433" w:rsidRPr="007818CF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2E3BBAF" w14:textId="32012567" w:rsidR="0092388C" w:rsidRPr="007818CF" w:rsidRDefault="0092388C" w:rsidP="0092388C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sz w:val="24"/>
          <w:szCs w:val="24"/>
        </w:rPr>
        <w:tab/>
      </w:r>
      <w:r w:rsidR="00695E15" w:rsidRPr="007818CF">
        <w:rPr>
          <w:rFonts w:ascii="Times New Roman" w:hAnsi="Times New Roman" w:cs="Times New Roman"/>
          <w:sz w:val="24"/>
          <w:szCs w:val="24"/>
        </w:rPr>
        <w:t>Outside of the laboratory</w:t>
      </w:r>
      <w:r w:rsidR="00B70906" w:rsidRPr="007818CF">
        <w:rPr>
          <w:rFonts w:ascii="Times New Roman" w:hAnsi="Times New Roman" w:cs="Times New Roman"/>
          <w:sz w:val="24"/>
          <w:szCs w:val="24"/>
        </w:rPr>
        <w:t>,</w:t>
      </w:r>
      <w:r w:rsidR="00695E15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Pr="007818CF">
        <w:rPr>
          <w:rFonts w:ascii="Times New Roman" w:hAnsi="Times New Roman" w:cs="Times New Roman"/>
          <w:sz w:val="24"/>
          <w:szCs w:val="24"/>
        </w:rPr>
        <w:t xml:space="preserve">Forman et al </w:t>
      </w:r>
      <w:r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Forman&lt;/Author&gt;&lt;Year&gt;2016&lt;/Year&gt;&lt;RecNum&gt;14688&lt;/RecNum&gt;&lt;DisplayText&gt;(2016)&lt;/DisplayText&gt;&lt;record&gt;&lt;rec-number&gt;14688&lt;/rec-number&gt;&lt;foreign-keys&gt;&lt;key app="EN" db-id="esezwvzwos9eeber9f5vfd9jwr905wpt9s0p" timestamp="1469529861"&gt;14688&lt;/key&gt;&lt;/foreign-keys&gt;&lt;ref-type name="Journal Article"&gt;17&lt;/ref-type&gt;&lt;contributors&gt;&lt;authors&gt;&lt;author&gt;Forman, E. M.&lt;/author&gt;&lt;author&gt;Shaw, J. A.&lt;/author&gt;&lt;author&gt;Goldstein, S. P.&lt;/author&gt;&lt;author&gt;Butryn, M. L.&lt;/author&gt;&lt;author&gt;Martin, L. M.&lt;/author&gt;&lt;author&gt;Meiran, N.&lt;/author&gt;&lt;author&gt;Crosby, R. D.&lt;/author&gt;&lt;author&gt;Manasse, S. M.&lt;/author&gt;&lt;/authors&gt;&lt;/contributors&gt;&lt;titles&gt;&lt;title&gt;Mindful decision making and inhibitory control training as complementary means to decrease snack consumption&lt;/title&gt;&lt;secondary-title&gt;Appetite&lt;/secondary-title&gt;&lt;/titles&gt;&lt;periodical&gt;&lt;full-title&gt;Appetite&lt;/full-title&gt;&lt;/periodical&gt;&lt;pages&gt;176-183&lt;/pages&gt;&lt;volume&gt;103&lt;/volume&gt;&lt;dates&gt;&lt;year&gt;2016&lt;/year&gt;&lt;/dates&gt;&lt;work-type&gt;Article&lt;/work-type&gt;&lt;urls&gt;&lt;related-urls&gt;&lt;url&gt;https://www.scopus.com/inward/record.uri?eid=2-s2.0-84963812422&amp;amp;partnerID=40&amp;amp;md5=059843ebd1f5b08b21638bf0ae6f5013&lt;/url&gt;&lt;/related-urls&gt;&lt;/urls&gt;&lt;electronic-resource-num&gt;10.1016/j.appet.2016.04.014&lt;/electronic-resource-num&gt;&lt;remote-database-name&gt;Scopus&lt;/remote-database-name&gt;&lt;/record&gt;&lt;/Cite&gt;&lt;/EndNote&gt;</w:instrText>
      </w:r>
      <w:r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Pr="007818CF">
        <w:rPr>
          <w:rFonts w:ascii="Times New Roman" w:hAnsi="Times New Roman" w:cs="Times New Roman"/>
          <w:noProof/>
          <w:sz w:val="24"/>
          <w:szCs w:val="24"/>
        </w:rPr>
        <w:t>(2016)</w:t>
      </w:r>
      <w:r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Pr="007818CF">
        <w:rPr>
          <w:rFonts w:ascii="Times New Roman" w:hAnsi="Times New Roman" w:cs="Times New Roman"/>
          <w:sz w:val="24"/>
          <w:szCs w:val="24"/>
        </w:rPr>
        <w:t xml:space="preserve"> implemented Ecological Momentary Assessment to examine food-intake, following a single session of lab</w:t>
      </w:r>
      <w:r w:rsidR="00695E15" w:rsidRPr="007818CF">
        <w:rPr>
          <w:rFonts w:ascii="Times New Roman" w:hAnsi="Times New Roman" w:cs="Times New Roman"/>
          <w:sz w:val="24"/>
          <w:szCs w:val="24"/>
        </w:rPr>
        <w:t>oratory</w:t>
      </w:r>
      <w:r w:rsidRPr="007818CF">
        <w:rPr>
          <w:rFonts w:ascii="Times New Roman" w:hAnsi="Times New Roman" w:cs="Times New Roman"/>
          <w:sz w:val="24"/>
          <w:szCs w:val="24"/>
        </w:rPr>
        <w:t xml:space="preserve">-based </w:t>
      </w:r>
      <w:r w:rsidR="00676190" w:rsidRPr="007818CF">
        <w:rPr>
          <w:rFonts w:ascii="Times New Roman" w:hAnsi="Times New Roman" w:cs="Times New Roman"/>
          <w:sz w:val="24"/>
          <w:szCs w:val="24"/>
        </w:rPr>
        <w:t>cue</w:t>
      </w:r>
      <w:r w:rsidR="009D0BD3" w:rsidRPr="007818CF">
        <w:rPr>
          <w:rFonts w:ascii="Times New Roman" w:hAnsi="Times New Roman" w:cs="Times New Roman"/>
          <w:sz w:val="24"/>
          <w:szCs w:val="24"/>
        </w:rPr>
        <w:t>-ICT</w:t>
      </w:r>
      <w:r w:rsidRPr="007818CF">
        <w:rPr>
          <w:rFonts w:ascii="Times New Roman" w:hAnsi="Times New Roman" w:cs="Times New Roman"/>
          <w:sz w:val="24"/>
          <w:szCs w:val="24"/>
        </w:rPr>
        <w:t>. They demonstrated no evidence for reductions in snack intake</w:t>
      </w:r>
      <w:r w:rsidR="0008112C" w:rsidRPr="007818CF">
        <w:rPr>
          <w:rFonts w:ascii="Times New Roman" w:hAnsi="Times New Roman" w:cs="Times New Roman"/>
          <w:sz w:val="24"/>
          <w:szCs w:val="24"/>
        </w:rPr>
        <w:t xml:space="preserve"> in the real-world</w:t>
      </w:r>
      <w:r w:rsidRPr="007818CF">
        <w:rPr>
          <w:rFonts w:ascii="Times New Roman" w:hAnsi="Times New Roman" w:cs="Times New Roman"/>
          <w:sz w:val="24"/>
          <w:szCs w:val="24"/>
        </w:rPr>
        <w:t xml:space="preserve"> following </w:t>
      </w:r>
      <w:r w:rsidR="00676190" w:rsidRPr="007818CF">
        <w:rPr>
          <w:rFonts w:ascii="Times New Roman" w:hAnsi="Times New Roman" w:cs="Times New Roman"/>
          <w:sz w:val="24"/>
          <w:szCs w:val="24"/>
        </w:rPr>
        <w:t>cue</w:t>
      </w:r>
      <w:r w:rsidRPr="007818CF">
        <w:rPr>
          <w:rFonts w:ascii="Times New Roman" w:hAnsi="Times New Roman" w:cs="Times New Roman"/>
          <w:sz w:val="24"/>
          <w:szCs w:val="24"/>
        </w:rPr>
        <w:t>-ICT compared to mindfulness</w:t>
      </w:r>
      <w:r w:rsidR="00695E15" w:rsidRPr="007818CF">
        <w:rPr>
          <w:rFonts w:ascii="Times New Roman" w:hAnsi="Times New Roman" w:cs="Times New Roman"/>
          <w:sz w:val="24"/>
          <w:szCs w:val="24"/>
        </w:rPr>
        <w:t xml:space="preserve"> training</w:t>
      </w:r>
      <w:r w:rsidRPr="007818CF">
        <w:rPr>
          <w:rFonts w:ascii="Times New Roman" w:hAnsi="Times New Roman" w:cs="Times New Roman"/>
          <w:sz w:val="24"/>
          <w:szCs w:val="24"/>
        </w:rPr>
        <w:t xml:space="preserve"> or an active control</w:t>
      </w:r>
      <w:r w:rsidR="001203A7" w:rsidRPr="007818CF">
        <w:rPr>
          <w:rFonts w:ascii="Times New Roman" w:hAnsi="Times New Roman" w:cs="Times New Roman"/>
          <w:sz w:val="24"/>
          <w:szCs w:val="24"/>
        </w:rPr>
        <w:t xml:space="preserve"> (psychoeducation – information and training on food labels and risks of unhealthy foods)</w:t>
      </w:r>
      <w:r w:rsidRPr="007818CF">
        <w:rPr>
          <w:rFonts w:ascii="Times New Roman" w:hAnsi="Times New Roman" w:cs="Times New Roman"/>
          <w:sz w:val="24"/>
          <w:szCs w:val="24"/>
        </w:rPr>
        <w:t>.</w:t>
      </w:r>
      <w:r w:rsidR="00151EE9" w:rsidRPr="007818CF">
        <w:rPr>
          <w:rFonts w:ascii="Times New Roman" w:hAnsi="Times New Roman" w:cs="Times New Roman"/>
          <w:sz w:val="24"/>
          <w:szCs w:val="24"/>
        </w:rPr>
        <w:t xml:space="preserve"> However, a limited number of food-inhibition pairings </w:t>
      </w:r>
      <w:r w:rsidR="00A826B6" w:rsidRPr="007818CF">
        <w:rPr>
          <w:rFonts w:ascii="Times New Roman" w:hAnsi="Times New Roman" w:cs="Times New Roman"/>
          <w:sz w:val="24"/>
          <w:szCs w:val="24"/>
        </w:rPr>
        <w:t xml:space="preserve">(the training group had to approach food, more than inhibit) </w:t>
      </w:r>
      <w:r w:rsidR="00151EE9" w:rsidRPr="007818CF">
        <w:rPr>
          <w:rFonts w:ascii="Times New Roman" w:hAnsi="Times New Roman" w:cs="Times New Roman"/>
          <w:sz w:val="24"/>
          <w:szCs w:val="24"/>
        </w:rPr>
        <w:t>may</w:t>
      </w:r>
      <w:r w:rsidR="00A826B6" w:rsidRPr="007818CF">
        <w:rPr>
          <w:rFonts w:ascii="Times New Roman" w:hAnsi="Times New Roman" w:cs="Times New Roman"/>
          <w:sz w:val="24"/>
          <w:szCs w:val="24"/>
        </w:rPr>
        <w:t xml:space="preserve"> not have led to strong food-inhibition associations</w:t>
      </w:r>
      <w:r w:rsidR="00BD439B" w:rsidRPr="007818CF">
        <w:rPr>
          <w:rFonts w:ascii="Times New Roman" w:hAnsi="Times New Roman" w:cs="Times New Roman"/>
          <w:sz w:val="24"/>
          <w:szCs w:val="24"/>
        </w:rPr>
        <w:t xml:space="preserve"> and thus reduced the likelihood of behaviour change</w:t>
      </w:r>
      <w:r w:rsidR="0023096B" w:rsidRPr="007818CF">
        <w:rPr>
          <w:rFonts w:ascii="Times New Roman" w:hAnsi="Times New Roman" w:cs="Times New Roman"/>
          <w:sz w:val="24"/>
          <w:szCs w:val="24"/>
        </w:rPr>
        <w:t xml:space="preserve"> (see</w:t>
      </w:r>
      <w:r w:rsidR="00CF6A8E" w:rsidRPr="007818CF">
        <w:rPr>
          <w:rFonts w:ascii="Times New Roman" w:hAnsi="Times New Roman" w:cs="Times New Roman"/>
          <w:sz w:val="24"/>
          <w:szCs w:val="24"/>
        </w:rPr>
        <w:t xml:space="preserve"> below and </w:t>
      </w:r>
      <w:r w:rsidR="0023096B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45219D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Jones&lt;/Author&gt;&lt;Year&gt;2016&lt;/Year&gt;&lt;RecNum&gt;14599&lt;/RecNum&gt;&lt;DisplayText&gt;(Jones, et al., 2016b)&lt;/DisplayText&gt;&lt;record&gt;&lt;rec-number&gt;14599&lt;/rec-number&gt;&lt;foreign-keys&gt;&lt;key app="EN" db-id="esezwvzwos9eeber9f5vfd9jwr905wpt9s0p" timestamp="1453991444"&gt;14599&lt;/key&gt;&lt;/foreign-keys&gt;&lt;ref-type name="Journal Article"&gt;17&lt;/ref-type&gt;&lt;contributors&gt;&lt;authors&gt;&lt;author&gt;Jones, A.&lt;/author&gt;&lt;author&gt;Di Lemma, L. C. G.&lt;/author&gt;&lt;author&gt;Robinson, E.&lt;/author&gt;&lt;author&gt;Christiansen, P.&lt;/author&gt;&lt;author&gt;Nolan, S.&lt;/author&gt;&lt;author&gt;Tudur-Smith, C.&lt;/author&gt;&lt;author&gt;Field, M.&lt;/author&gt;&lt;/authors&gt;&lt;/contributors&gt;&lt;titles&gt;&lt;title&gt;Inhibitory control training for appetitive behaviour change: A meta-analytic investigation of mechanisms of action and moderators of effectiveness&lt;/title&gt;&lt;secondary-title&gt;Appetite&lt;/secondary-title&gt;&lt;/titles&gt;&lt;periodical&gt;&lt;full-title&gt;Appetite&lt;/full-title&gt;&lt;/periodical&gt;&lt;pages&gt;16-28&lt;/pages&gt;&lt;volume&gt;97&lt;/volume&gt;&lt;dates&gt;&lt;year&gt;2016&lt;/year&gt;&lt;/dates&gt;&lt;work-type&gt;Review&lt;/work-type&gt;&lt;urls&gt;&lt;related-urls&gt;&lt;url&gt;http://www.scopus.com/inward/record.url?eid=2-s2.0-84947967942&amp;amp;partnerID=40&amp;amp;md5=b141727b538a02f0ebcbf0ad1c8c8be5&lt;/url&gt;&lt;/related-urls&gt;&lt;/urls&gt;&lt;electronic-resource-num&gt;10.1016/j.appet.2015.11.013&lt;/electronic-resource-num&gt;&lt;remote-database-name&gt;Scopus&lt;/remote-database-name&gt;&lt;/record&gt;&lt;/Cite&gt;&lt;/EndNote&gt;</w:instrText>
      </w:r>
      <w:r w:rsidR="0023096B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53739E" w:rsidRPr="007818CF">
        <w:rPr>
          <w:rFonts w:ascii="Times New Roman" w:hAnsi="Times New Roman" w:cs="Times New Roman"/>
          <w:noProof/>
          <w:sz w:val="24"/>
          <w:szCs w:val="24"/>
        </w:rPr>
        <w:t>Jones, et al., 2016</w:t>
      </w:r>
      <w:r w:rsidR="0045219D" w:rsidRPr="007818CF">
        <w:rPr>
          <w:rFonts w:ascii="Times New Roman" w:hAnsi="Times New Roman" w:cs="Times New Roman"/>
          <w:noProof/>
          <w:sz w:val="24"/>
          <w:szCs w:val="24"/>
        </w:rPr>
        <w:t>)</w:t>
      </w:r>
      <w:r w:rsidR="0023096B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151EE9" w:rsidRPr="007818CF">
        <w:rPr>
          <w:rFonts w:ascii="Times New Roman" w:hAnsi="Times New Roman" w:cs="Times New Roman"/>
          <w:sz w:val="24"/>
          <w:szCs w:val="24"/>
        </w:rPr>
        <w:t xml:space="preserve">. </w:t>
      </w:r>
      <w:r w:rsidRPr="007818CF">
        <w:rPr>
          <w:rFonts w:ascii="Times New Roman" w:hAnsi="Times New Roman" w:cs="Times New Roman"/>
          <w:sz w:val="24"/>
          <w:szCs w:val="24"/>
        </w:rPr>
        <w:t xml:space="preserve">Several studies </w:t>
      </w:r>
      <w:r w:rsidR="00E14095" w:rsidRPr="007818CF">
        <w:rPr>
          <w:rFonts w:ascii="Times New Roman" w:hAnsi="Times New Roman" w:cs="Times New Roman"/>
          <w:sz w:val="24"/>
          <w:szCs w:val="24"/>
        </w:rPr>
        <w:t>have also</w:t>
      </w:r>
      <w:r w:rsidR="0008112C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Pr="007818CF">
        <w:rPr>
          <w:rFonts w:ascii="Times New Roman" w:hAnsi="Times New Roman" w:cs="Times New Roman"/>
          <w:sz w:val="24"/>
          <w:szCs w:val="24"/>
        </w:rPr>
        <w:t xml:space="preserve">examined whether </w:t>
      </w:r>
      <w:r w:rsidRPr="007818CF">
        <w:rPr>
          <w:rFonts w:ascii="Times New Roman" w:hAnsi="Times New Roman" w:cs="Times New Roman"/>
          <w:i/>
          <w:sz w:val="24"/>
          <w:szCs w:val="24"/>
        </w:rPr>
        <w:t>repeated</w:t>
      </w:r>
      <w:r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676190" w:rsidRPr="007818CF">
        <w:rPr>
          <w:rFonts w:ascii="Times New Roman" w:hAnsi="Times New Roman" w:cs="Times New Roman"/>
          <w:sz w:val="24"/>
          <w:szCs w:val="24"/>
        </w:rPr>
        <w:t>cue</w:t>
      </w:r>
      <w:r w:rsidRPr="007818CF">
        <w:rPr>
          <w:rFonts w:ascii="Times New Roman" w:hAnsi="Times New Roman" w:cs="Times New Roman"/>
          <w:sz w:val="24"/>
          <w:szCs w:val="24"/>
        </w:rPr>
        <w:t>-ICT administered outside of the laboratory</w:t>
      </w:r>
      <w:r w:rsidR="00695E15" w:rsidRPr="007818CF">
        <w:rPr>
          <w:rFonts w:ascii="Times New Roman" w:hAnsi="Times New Roman" w:cs="Times New Roman"/>
          <w:sz w:val="24"/>
          <w:szCs w:val="24"/>
        </w:rPr>
        <w:t xml:space="preserve"> can influence behaviour</w:t>
      </w:r>
      <w:r w:rsidRPr="007818CF">
        <w:rPr>
          <w:rFonts w:ascii="Times New Roman" w:hAnsi="Times New Roman" w:cs="Times New Roman"/>
          <w:sz w:val="24"/>
          <w:szCs w:val="24"/>
        </w:rPr>
        <w:t xml:space="preserve">. Veling et al </w:t>
      </w:r>
      <w:r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Veling&lt;/Author&gt;&lt;Year&gt;2014&lt;/Year&gt;&lt;RecNum&gt;14270&lt;/RecNum&gt;&lt;DisplayText&gt;(2014)&lt;/DisplayText&gt;&lt;record&gt;&lt;rec-number&gt;14270&lt;/rec-number&gt;&lt;foreign-keys&gt;&lt;key app="EN" db-id="esezwvzwos9eeber9f5vfd9jwr905wpt9s0p" timestamp="1398765412"&gt;14270&lt;/key&gt;&lt;/foreign-keys&gt;&lt;ref-type name="Journal Article"&gt;17&lt;/ref-type&gt;&lt;contributors&gt;&lt;authors&gt;&lt;author&gt;Veling, H.&lt;/author&gt;&lt;author&gt;van Konnigsbruggen, G.M.&lt;/author&gt;&lt;author&gt;Aarts, H.&lt;/author&gt;&lt;author&gt;Stroebe, W.&lt;/author&gt;&lt;/authors&gt;&lt;/contributors&gt;&lt;titles&gt;&lt;title&gt;Targeting impulsive processes of eating behavior via the internet. Effects on body weight.&lt;/title&gt;&lt;secondary-title&gt;Appetite&lt;/secondary-title&gt;&lt;/titles&gt;&lt;periodical&gt;&lt;full-title&gt;Appetite&lt;/full-title&gt;&lt;/periodical&gt;&lt;pages&gt;102-9&lt;/pages&gt;&lt;volume&gt;78&lt;/volume&gt;&lt;dates&gt;&lt;year&gt;2014&lt;/year&gt;&lt;/dates&gt;&lt;urls&gt;&lt;/urls&gt;&lt;/record&gt;&lt;/Cite&gt;&lt;/EndNote&gt;</w:instrText>
      </w:r>
      <w:r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Pr="007818CF">
        <w:rPr>
          <w:rFonts w:ascii="Times New Roman" w:hAnsi="Times New Roman" w:cs="Times New Roman"/>
          <w:noProof/>
          <w:sz w:val="24"/>
          <w:szCs w:val="24"/>
        </w:rPr>
        <w:t>(2014)</w:t>
      </w:r>
      <w:r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Pr="007818CF">
        <w:rPr>
          <w:rFonts w:ascii="Times New Roman" w:hAnsi="Times New Roman" w:cs="Times New Roman"/>
          <w:sz w:val="24"/>
          <w:szCs w:val="24"/>
        </w:rPr>
        <w:t xml:space="preserve"> administered 4 training sessions over a 4 week period in healthy weight individuals and demonstrated significant reductions in weight over the training period, compared to a control </w:t>
      </w:r>
      <w:r w:rsidR="00EE0679" w:rsidRPr="007818CF">
        <w:rPr>
          <w:rFonts w:ascii="Times New Roman" w:hAnsi="Times New Roman" w:cs="Times New Roman"/>
          <w:sz w:val="24"/>
          <w:szCs w:val="24"/>
        </w:rPr>
        <w:t>group</w:t>
      </w:r>
      <w:r w:rsidR="00AC15C8" w:rsidRPr="007818CF">
        <w:rPr>
          <w:rFonts w:ascii="Times New Roman" w:hAnsi="Times New Roman" w:cs="Times New Roman"/>
          <w:sz w:val="24"/>
          <w:szCs w:val="24"/>
        </w:rPr>
        <w:t xml:space="preserve"> which inhibited and responded to images</w:t>
      </w:r>
      <w:r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AC15C8" w:rsidRPr="007818CF">
        <w:rPr>
          <w:rFonts w:ascii="Times New Roman" w:hAnsi="Times New Roman" w:cs="Times New Roman"/>
          <w:sz w:val="24"/>
          <w:szCs w:val="24"/>
        </w:rPr>
        <w:t>unrelated to food (e.g. knots)</w:t>
      </w:r>
      <w:r w:rsidRPr="007818CF">
        <w:rPr>
          <w:rFonts w:ascii="Times New Roman" w:hAnsi="Times New Roman" w:cs="Times New Roman"/>
          <w:sz w:val="24"/>
          <w:szCs w:val="24"/>
        </w:rPr>
        <w:t xml:space="preserve">. Lawrence et al </w:t>
      </w:r>
      <w:r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Lawrence&lt;/Author&gt;&lt;Year&gt;2015&lt;/Year&gt;&lt;RecNum&gt;14569&lt;/RecNum&gt;&lt;DisplayText&gt;(2015)&lt;/DisplayText&gt;&lt;record&gt;&lt;rec-number&gt;14569&lt;/rec-number&gt;&lt;foreign-keys&gt;&lt;key app="EN" db-id="esezwvzwos9eeber9f5vfd9jwr905wpt9s0p" timestamp="1444379269"&gt;14569&lt;/key&gt;&lt;/foreign-keys&gt;&lt;ref-type name="Journal Article"&gt;17&lt;/ref-type&gt;&lt;contributors&gt;&lt;authors&gt;&lt;author&gt;Lawrence, N. S.&lt;/author&gt;&lt;author&gt;O&amp;apos;Sullivan, J.&lt;/author&gt;&lt;author&gt;Parslow, D.&lt;/author&gt;&lt;author&gt;Javaid, M.&lt;/author&gt;&lt;author&gt;Adams, R. C.&lt;/author&gt;&lt;author&gt;Chambers, C. D.&lt;/author&gt;&lt;author&gt;Kos, K.&lt;/author&gt;&lt;author&gt;Verbruggen, F.&lt;/author&gt;&lt;/authors&gt;&lt;/contributors&gt;&lt;titles&gt;&lt;title&gt;Training response inhibition to food is associated with weight loss and reduced energy intake&lt;/title&gt;&lt;secondary-title&gt;Appetite&lt;/secondary-title&gt;&lt;/titles&gt;&lt;periodical&gt;&lt;full-title&gt;Appetite&lt;/full-title&gt;&lt;/periodical&gt;&lt;pages&gt;17-28&lt;/pages&gt;&lt;volume&gt;95&lt;/volume&gt;&lt;dates&gt;&lt;year&gt;2015&lt;/year&gt;&lt;/dates&gt;&lt;urls&gt;&lt;related-urls&gt;&lt;url&gt;http://www.scopus.com/inward/record.url?eid=2-s2.0-84936861316&amp;amp;partnerID=40&amp;amp;md5=0dd94e53146b37a5bbff04d327e8f132&lt;/url&gt;&lt;/related-urls&gt;&lt;/urls&gt;&lt;electronic-resource-num&gt;10.1016/j.appet.2015.06.009&lt;/electronic-resource-num&gt;&lt;remote-database-name&gt;Scopus&lt;/remote-database-name&gt;&lt;/record&gt;&lt;/Cite&gt;&lt;/EndNote&gt;</w:instrText>
      </w:r>
      <w:r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Pr="007818CF">
        <w:rPr>
          <w:rFonts w:ascii="Times New Roman" w:hAnsi="Times New Roman" w:cs="Times New Roman"/>
          <w:noProof/>
          <w:sz w:val="24"/>
          <w:szCs w:val="24"/>
        </w:rPr>
        <w:t>(2015)</w:t>
      </w:r>
      <w:r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Pr="007818CF">
        <w:rPr>
          <w:rFonts w:ascii="Times New Roman" w:hAnsi="Times New Roman" w:cs="Times New Roman"/>
          <w:sz w:val="24"/>
          <w:szCs w:val="24"/>
        </w:rPr>
        <w:t xml:space="preserve"> examined repeated training over one week (up to four sessions) using similar methods in overweight individuals and demonstrated reductions in weight and also</w:t>
      </w:r>
      <w:r w:rsidR="002B0466" w:rsidRPr="007818CF">
        <w:rPr>
          <w:rFonts w:ascii="Times New Roman" w:hAnsi="Times New Roman" w:cs="Times New Roman"/>
          <w:sz w:val="24"/>
          <w:szCs w:val="24"/>
        </w:rPr>
        <w:t xml:space="preserve"> energy intake </w:t>
      </w:r>
      <w:r w:rsidR="0018794E" w:rsidRPr="007818CF">
        <w:rPr>
          <w:rFonts w:ascii="Times New Roman" w:hAnsi="Times New Roman" w:cs="Times New Roman"/>
          <w:sz w:val="24"/>
          <w:szCs w:val="24"/>
        </w:rPr>
        <w:t xml:space="preserve">, </w:t>
      </w:r>
      <w:r w:rsidR="00C7689C" w:rsidRPr="007818CF">
        <w:rPr>
          <w:rFonts w:ascii="Times New Roman" w:hAnsi="Times New Roman" w:cs="Times New Roman"/>
          <w:sz w:val="24"/>
          <w:szCs w:val="24"/>
        </w:rPr>
        <w:t xml:space="preserve">which persisted up to 6 months (however </w:t>
      </w:r>
      <w:r w:rsidR="00C7689C" w:rsidRPr="007818CF">
        <w:rPr>
          <w:rFonts w:ascii="Times New Roman" w:hAnsi="Times New Roman" w:cs="Times New Roman"/>
          <w:sz w:val="24"/>
          <w:szCs w:val="24"/>
        </w:rPr>
        <w:lastRenderedPageBreak/>
        <w:t>participants we</w:t>
      </w:r>
      <w:r w:rsidR="0018794E" w:rsidRPr="007818CF">
        <w:rPr>
          <w:rFonts w:ascii="Times New Roman" w:hAnsi="Times New Roman" w:cs="Times New Roman"/>
          <w:sz w:val="24"/>
          <w:szCs w:val="24"/>
        </w:rPr>
        <w:t>re</w:t>
      </w:r>
      <w:r w:rsidR="00C7689C" w:rsidRPr="007818CF">
        <w:rPr>
          <w:rFonts w:ascii="Times New Roman" w:hAnsi="Times New Roman" w:cs="Times New Roman"/>
          <w:sz w:val="24"/>
          <w:szCs w:val="24"/>
        </w:rPr>
        <w:t xml:space="preserve"> no longer blinded to </w:t>
      </w:r>
      <w:r w:rsidR="00EE0679" w:rsidRPr="007818CF">
        <w:rPr>
          <w:rFonts w:ascii="Times New Roman" w:hAnsi="Times New Roman" w:cs="Times New Roman"/>
          <w:sz w:val="24"/>
          <w:szCs w:val="24"/>
        </w:rPr>
        <w:t>group</w:t>
      </w:r>
      <w:r w:rsidR="00F77476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EE0679" w:rsidRPr="007818CF">
        <w:rPr>
          <w:rFonts w:ascii="Times New Roman" w:hAnsi="Times New Roman" w:cs="Times New Roman"/>
          <w:sz w:val="24"/>
          <w:szCs w:val="24"/>
        </w:rPr>
        <w:t xml:space="preserve">allocation </w:t>
      </w:r>
      <w:r w:rsidR="00F77476" w:rsidRPr="007818CF">
        <w:rPr>
          <w:rFonts w:ascii="Times New Roman" w:hAnsi="Times New Roman" w:cs="Times New Roman"/>
          <w:sz w:val="24"/>
          <w:szCs w:val="24"/>
        </w:rPr>
        <w:t>and provided a subjective weight recording</w:t>
      </w:r>
      <w:r w:rsidR="00C7689C" w:rsidRPr="007818CF">
        <w:rPr>
          <w:rFonts w:ascii="Times New Roman" w:hAnsi="Times New Roman" w:cs="Times New Roman"/>
          <w:sz w:val="24"/>
          <w:szCs w:val="24"/>
        </w:rPr>
        <w:t xml:space="preserve"> at this follow-up).</w:t>
      </w:r>
      <w:r w:rsidRPr="007818CF">
        <w:rPr>
          <w:rFonts w:ascii="Times New Roman" w:hAnsi="Times New Roman" w:cs="Times New Roman"/>
          <w:sz w:val="24"/>
          <w:szCs w:val="24"/>
        </w:rPr>
        <w:t xml:space="preserve"> In two further studies which </w:t>
      </w:r>
      <w:r w:rsidR="00B70906" w:rsidRPr="007818CF">
        <w:rPr>
          <w:rFonts w:ascii="Times New Roman" w:hAnsi="Times New Roman" w:cs="Times New Roman"/>
          <w:sz w:val="24"/>
          <w:szCs w:val="24"/>
        </w:rPr>
        <w:t>administered repeated sessions of</w:t>
      </w:r>
      <w:r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676190" w:rsidRPr="007818CF">
        <w:rPr>
          <w:rFonts w:ascii="Times New Roman" w:hAnsi="Times New Roman" w:cs="Times New Roman"/>
          <w:sz w:val="24"/>
          <w:szCs w:val="24"/>
        </w:rPr>
        <w:t>cue</w:t>
      </w:r>
      <w:r w:rsidRPr="007818CF">
        <w:rPr>
          <w:rFonts w:ascii="Times New Roman" w:hAnsi="Times New Roman" w:cs="Times New Roman"/>
          <w:sz w:val="24"/>
          <w:szCs w:val="24"/>
        </w:rPr>
        <w:t>-ICT online</w:t>
      </w:r>
      <w:r w:rsidR="00C56433" w:rsidRPr="007818CF">
        <w:rPr>
          <w:rFonts w:ascii="Times New Roman" w:hAnsi="Times New Roman" w:cs="Times New Roman"/>
          <w:sz w:val="24"/>
          <w:szCs w:val="24"/>
        </w:rPr>
        <w:t>,</w:t>
      </w:r>
      <w:r w:rsidRPr="007818CF">
        <w:rPr>
          <w:rFonts w:ascii="Times New Roman" w:hAnsi="Times New Roman" w:cs="Times New Roman"/>
          <w:sz w:val="24"/>
          <w:szCs w:val="24"/>
        </w:rPr>
        <w:t xml:space="preserve"> evidence was</w:t>
      </w:r>
      <w:r w:rsidR="00C56433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9D0BD3" w:rsidRPr="007818CF">
        <w:rPr>
          <w:rFonts w:ascii="Times New Roman" w:hAnsi="Times New Roman" w:cs="Times New Roman"/>
          <w:sz w:val="24"/>
          <w:szCs w:val="24"/>
        </w:rPr>
        <w:t>divergent</w:t>
      </w:r>
      <w:r w:rsidR="00C56433" w:rsidRPr="007818CF">
        <w:rPr>
          <w:rFonts w:ascii="Times New Roman" w:hAnsi="Times New Roman" w:cs="Times New Roman"/>
          <w:sz w:val="24"/>
          <w:szCs w:val="24"/>
        </w:rPr>
        <w:t xml:space="preserve">. In Allom &amp; Mullan </w:t>
      </w:r>
      <w:r w:rsidR="00C56433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C56433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Allom&lt;/Author&gt;&lt;Year&gt;2015&lt;/Year&gt;&lt;RecNum&gt;14549&lt;/RecNum&gt;&lt;DisplayText&gt;(2015)&lt;/DisplayText&gt;&lt;record&gt;&lt;rec-number&gt;14549&lt;/rec-number&gt;&lt;foreign-keys&gt;&lt;key app="EN" db-id="esezwvzwos9eeber9f5vfd9jwr905wpt9s0p" timestamp="1435846285"&gt;14549&lt;/key&gt;&lt;/foreign-keys&gt;&lt;ref-type name="Journal Article"&gt;17&lt;/ref-type&gt;&lt;contributors&gt;&lt;authors&gt;&lt;author&gt;Allom, V.&lt;/author&gt;&lt;author&gt;Mullan, B.&lt;/author&gt;&lt;/authors&gt;&lt;/contributors&gt;&lt;titles&gt;&lt;title&gt;Two inhibitory control training interventions designed to improve eating behaviour and determine mechanisms of change&lt;/title&gt;&lt;secondary-title&gt;Appetite&lt;/secondary-title&gt;&lt;/titles&gt;&lt;periodical&gt;&lt;full-title&gt;Appetite&lt;/full-title&gt;&lt;/periodical&gt;&lt;pages&gt;282-290&lt;/pages&gt;&lt;volume&gt;89&lt;/volume&gt;&lt;dates&gt;&lt;year&gt;2015&lt;/year&gt;&lt;/dates&gt;&lt;urls&gt;&lt;related-urls&gt;&lt;url&gt;http://www.scopus.com/inward/record.url?eid=2-s2.0-84924408184&amp;amp;partnerID=40&amp;amp;md5=83622cc82e4aa03284b0997c13eac3d4&lt;/url&gt;&lt;/related-urls&gt;&lt;/urls&gt;&lt;electronic-resource-num&gt;10.1016/j.appet.2015.02.022&lt;/electronic-resource-num&gt;&lt;remote-database-name&gt;Scopus&lt;/remote-database-name&gt;&lt;/record&gt;&lt;/Cite&gt;&lt;/EndNote&gt;</w:instrText>
      </w:r>
      <w:r w:rsidR="00C56433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C56433" w:rsidRPr="007818CF">
        <w:rPr>
          <w:rFonts w:ascii="Times New Roman" w:hAnsi="Times New Roman" w:cs="Times New Roman"/>
          <w:noProof/>
          <w:sz w:val="24"/>
          <w:szCs w:val="24"/>
        </w:rPr>
        <w:t>(2015)</w:t>
      </w:r>
      <w:r w:rsidR="00C56433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0D2512" w:rsidRPr="007818CF">
        <w:rPr>
          <w:rFonts w:ascii="Times New Roman" w:hAnsi="Times New Roman" w:cs="Times New Roman"/>
          <w:sz w:val="24"/>
          <w:szCs w:val="24"/>
        </w:rPr>
        <w:t>study</w:t>
      </w:r>
      <w:r w:rsidRPr="007818CF">
        <w:rPr>
          <w:rFonts w:ascii="Times New Roman" w:hAnsi="Times New Roman" w:cs="Times New Roman"/>
          <w:sz w:val="24"/>
          <w:szCs w:val="24"/>
        </w:rPr>
        <w:t xml:space="preserve"> 1, individuals who </w:t>
      </w:r>
      <w:r w:rsidR="00B70906" w:rsidRPr="007818CF">
        <w:rPr>
          <w:rFonts w:ascii="Times New Roman" w:hAnsi="Times New Roman" w:cs="Times New Roman"/>
          <w:sz w:val="24"/>
          <w:szCs w:val="24"/>
        </w:rPr>
        <w:t>intended to change their diet</w:t>
      </w:r>
      <w:r w:rsidRPr="007818CF">
        <w:rPr>
          <w:rFonts w:ascii="Times New Roman" w:hAnsi="Times New Roman" w:cs="Times New Roman"/>
          <w:sz w:val="24"/>
          <w:szCs w:val="24"/>
        </w:rPr>
        <w:t xml:space="preserve"> demonstrated significant reductions in self-reported BMI (~.35) over 12 days in an </w:t>
      </w:r>
      <w:r w:rsidR="00676190" w:rsidRPr="007818CF">
        <w:rPr>
          <w:rFonts w:ascii="Times New Roman" w:hAnsi="Times New Roman" w:cs="Times New Roman"/>
          <w:sz w:val="24"/>
          <w:szCs w:val="24"/>
        </w:rPr>
        <w:t>cue</w:t>
      </w:r>
      <w:r w:rsidRPr="007818CF">
        <w:rPr>
          <w:rFonts w:ascii="Times New Roman" w:hAnsi="Times New Roman" w:cs="Times New Roman"/>
          <w:sz w:val="24"/>
          <w:szCs w:val="24"/>
        </w:rPr>
        <w:t xml:space="preserve">-ICT group but not a group in which inhibition was not </w:t>
      </w:r>
      <w:r w:rsidR="00087304" w:rsidRPr="007818CF">
        <w:rPr>
          <w:rFonts w:ascii="Times New Roman" w:hAnsi="Times New Roman" w:cs="Times New Roman"/>
          <w:sz w:val="24"/>
          <w:szCs w:val="24"/>
        </w:rPr>
        <w:t>associated with</w:t>
      </w:r>
      <w:r w:rsidRPr="007818CF">
        <w:rPr>
          <w:rFonts w:ascii="Times New Roman" w:hAnsi="Times New Roman" w:cs="Times New Roman"/>
          <w:sz w:val="24"/>
          <w:szCs w:val="24"/>
        </w:rPr>
        <w:t xml:space="preserve"> food cues or a no-inhibition control group</w:t>
      </w:r>
      <w:r w:rsidR="009D0BD3" w:rsidRPr="007818CF">
        <w:rPr>
          <w:rFonts w:ascii="Times New Roman" w:hAnsi="Times New Roman" w:cs="Times New Roman"/>
          <w:sz w:val="24"/>
          <w:szCs w:val="24"/>
        </w:rPr>
        <w:t xml:space="preserve"> (discussed above)</w:t>
      </w:r>
      <w:r w:rsidRPr="007818CF">
        <w:rPr>
          <w:rFonts w:ascii="Times New Roman" w:hAnsi="Times New Roman" w:cs="Times New Roman"/>
          <w:sz w:val="24"/>
          <w:szCs w:val="24"/>
        </w:rPr>
        <w:t xml:space="preserve">. However, when this </w:t>
      </w:r>
      <w:r w:rsidR="00050A90" w:rsidRPr="007818CF">
        <w:rPr>
          <w:rFonts w:ascii="Times New Roman" w:hAnsi="Times New Roman" w:cs="Times New Roman"/>
          <w:sz w:val="24"/>
          <w:szCs w:val="24"/>
        </w:rPr>
        <w:t>experiment</w:t>
      </w:r>
      <w:r w:rsidRPr="007818CF">
        <w:rPr>
          <w:rFonts w:ascii="Times New Roman" w:hAnsi="Times New Roman" w:cs="Times New Roman"/>
          <w:sz w:val="24"/>
          <w:szCs w:val="24"/>
        </w:rPr>
        <w:t xml:space="preserve"> was replicated using an objective measure of BMI the effects did not replicate</w:t>
      </w:r>
      <w:r w:rsidR="00467407" w:rsidRPr="007818CF">
        <w:rPr>
          <w:rFonts w:ascii="Times New Roman" w:hAnsi="Times New Roman" w:cs="Times New Roman"/>
          <w:sz w:val="24"/>
          <w:szCs w:val="24"/>
        </w:rPr>
        <w:t xml:space="preserve"> (Allom &amp; Mullan, 2015</w:t>
      </w:r>
      <w:r w:rsidR="000D2512" w:rsidRPr="007818CF">
        <w:rPr>
          <w:rFonts w:ascii="Times New Roman" w:hAnsi="Times New Roman" w:cs="Times New Roman"/>
          <w:sz w:val="24"/>
          <w:szCs w:val="24"/>
        </w:rPr>
        <w:t>;</w:t>
      </w:r>
      <w:r w:rsidR="00467407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0D2512" w:rsidRPr="007818CF">
        <w:rPr>
          <w:rFonts w:ascii="Times New Roman" w:hAnsi="Times New Roman" w:cs="Times New Roman"/>
          <w:sz w:val="24"/>
          <w:szCs w:val="24"/>
        </w:rPr>
        <w:t>study</w:t>
      </w:r>
      <w:r w:rsidR="0071399B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467407" w:rsidRPr="007818CF">
        <w:rPr>
          <w:rFonts w:ascii="Times New Roman" w:hAnsi="Times New Roman" w:cs="Times New Roman"/>
          <w:sz w:val="24"/>
          <w:szCs w:val="24"/>
        </w:rPr>
        <w:t>2)</w:t>
      </w:r>
      <w:r w:rsidRPr="007818CF">
        <w:rPr>
          <w:rFonts w:ascii="Times New Roman" w:hAnsi="Times New Roman" w:cs="Times New Roman"/>
          <w:sz w:val="24"/>
          <w:szCs w:val="24"/>
        </w:rPr>
        <w:t>.</w:t>
      </w:r>
      <w:r w:rsidR="00A826B6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6D55E3" w:rsidRPr="007818CF">
        <w:rPr>
          <w:rFonts w:ascii="Times New Roman" w:hAnsi="Times New Roman" w:cs="Times New Roman"/>
          <w:sz w:val="24"/>
          <w:szCs w:val="24"/>
        </w:rPr>
        <w:t xml:space="preserve">Finally, Blackburne et al </w:t>
      </w:r>
      <w:r w:rsidR="006D55E3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6D55E3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Blackburne&lt;/Author&gt;&lt;Year&gt;2016&lt;/Year&gt;&lt;RecNum&gt;14764&lt;/RecNum&gt;&lt;DisplayText&gt;(2016)&lt;/DisplayText&gt;&lt;record&gt;&lt;rec-number&gt;14764&lt;/rec-number&gt;&lt;foreign-keys&gt;&lt;key app="EN" db-id="esezwvzwos9eeber9f5vfd9jwr905wpt9s0p" timestamp="1472040735"&gt;14764&lt;/key&gt;&lt;/foreign-keys&gt;&lt;ref-type name="Journal Article"&gt;17&lt;/ref-type&gt;&lt;contributors&gt;&lt;authors&gt;&lt;author&gt;Blackburne, T.&lt;/author&gt;&lt;author&gt;Rodriguez, A.&lt;/author&gt;&lt;author&gt;Johnstone, S. J.&lt;/author&gt;&lt;/authors&gt;&lt;/contributors&gt;&lt;titles&gt;&lt;title&gt;A serious game to increase healthy food consumption in overweight or obese adults: Randomized controlled trial&lt;/title&gt;&lt;secondary-title&gt;Journal of medical Internet Research&lt;/secondary-title&gt;&lt;/titles&gt;&lt;periodical&gt;&lt;full-title&gt;Journal of Medical Internet Research&lt;/full-title&gt;&lt;/periodical&gt;&lt;pages&gt;e10&lt;/pages&gt;&lt;volume&gt;4&lt;/volume&gt;&lt;number&gt;2&lt;/number&gt;&lt;dates&gt;&lt;year&gt;2016&lt;/year&gt;&lt;/dates&gt;&lt;urls&gt;&lt;/urls&gt;&lt;/record&gt;&lt;/Cite&gt;&lt;/EndNote&gt;</w:instrText>
      </w:r>
      <w:r w:rsidR="006D55E3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6D55E3" w:rsidRPr="007818CF">
        <w:rPr>
          <w:rFonts w:ascii="Times New Roman" w:hAnsi="Times New Roman" w:cs="Times New Roman"/>
          <w:noProof/>
          <w:sz w:val="24"/>
          <w:szCs w:val="24"/>
        </w:rPr>
        <w:t>(2016)</w:t>
      </w:r>
      <w:r w:rsidR="006D55E3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6D55E3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171512" w:rsidRPr="007818CF">
        <w:rPr>
          <w:rFonts w:ascii="Times New Roman" w:hAnsi="Times New Roman" w:cs="Times New Roman"/>
          <w:sz w:val="24"/>
          <w:szCs w:val="24"/>
        </w:rPr>
        <w:t>gamified</w:t>
      </w:r>
      <w:r w:rsidR="006D55E3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676190" w:rsidRPr="007818CF">
        <w:rPr>
          <w:rFonts w:ascii="Times New Roman" w:hAnsi="Times New Roman" w:cs="Times New Roman"/>
          <w:sz w:val="24"/>
          <w:szCs w:val="24"/>
        </w:rPr>
        <w:t>cue</w:t>
      </w:r>
      <w:r w:rsidR="006D55E3" w:rsidRPr="007818CF">
        <w:rPr>
          <w:rFonts w:ascii="Times New Roman" w:hAnsi="Times New Roman" w:cs="Times New Roman"/>
          <w:sz w:val="24"/>
          <w:szCs w:val="24"/>
        </w:rPr>
        <w:t>-ICT</w:t>
      </w:r>
      <w:r w:rsidR="00171512" w:rsidRPr="007818CF">
        <w:rPr>
          <w:rFonts w:ascii="Times New Roman" w:hAnsi="Times New Roman" w:cs="Times New Roman"/>
          <w:sz w:val="24"/>
          <w:szCs w:val="24"/>
        </w:rPr>
        <w:t xml:space="preserve"> in</w:t>
      </w:r>
      <w:r w:rsidR="00502B66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9D0BD3" w:rsidRPr="007818CF">
        <w:rPr>
          <w:rFonts w:ascii="Times New Roman" w:hAnsi="Times New Roman" w:cs="Times New Roman"/>
          <w:sz w:val="24"/>
          <w:szCs w:val="24"/>
        </w:rPr>
        <w:t xml:space="preserve">a </w:t>
      </w:r>
      <w:r w:rsidR="00502B66" w:rsidRPr="007818CF">
        <w:rPr>
          <w:rFonts w:ascii="Times New Roman" w:hAnsi="Times New Roman" w:cs="Times New Roman"/>
          <w:sz w:val="24"/>
          <w:szCs w:val="24"/>
        </w:rPr>
        <w:t xml:space="preserve">pilot </w:t>
      </w:r>
      <w:r w:rsidR="00050A90" w:rsidRPr="007818CF">
        <w:rPr>
          <w:rFonts w:ascii="Times New Roman" w:hAnsi="Times New Roman" w:cs="Times New Roman"/>
          <w:sz w:val="24"/>
          <w:szCs w:val="24"/>
        </w:rPr>
        <w:t>experiment</w:t>
      </w:r>
      <w:r w:rsidR="006D55E3" w:rsidRPr="007818CF">
        <w:rPr>
          <w:rFonts w:ascii="Times New Roman" w:hAnsi="Times New Roman" w:cs="Times New Roman"/>
          <w:sz w:val="24"/>
          <w:szCs w:val="24"/>
        </w:rPr>
        <w:t xml:space="preserve"> using a smartphone device in </w:t>
      </w:r>
      <w:r w:rsidR="00502B66" w:rsidRPr="007818CF">
        <w:rPr>
          <w:rFonts w:ascii="Times New Roman" w:hAnsi="Times New Roman" w:cs="Times New Roman"/>
          <w:sz w:val="24"/>
          <w:szCs w:val="24"/>
        </w:rPr>
        <w:t>overweight / obese individuals</w:t>
      </w:r>
      <w:r w:rsidR="009D2F98" w:rsidRPr="007818CF">
        <w:rPr>
          <w:rFonts w:ascii="Times New Roman" w:hAnsi="Times New Roman" w:cs="Times New Roman"/>
          <w:sz w:val="24"/>
          <w:szCs w:val="24"/>
        </w:rPr>
        <w:t>, in which inhibition was trained to unhealthy food and approach was trained to healthy foods</w:t>
      </w:r>
      <w:r w:rsidR="009D0BD3" w:rsidRPr="007818CF">
        <w:rPr>
          <w:rFonts w:ascii="Times New Roman" w:hAnsi="Times New Roman" w:cs="Times New Roman"/>
          <w:sz w:val="24"/>
          <w:szCs w:val="24"/>
        </w:rPr>
        <w:t>, over several short sessions</w:t>
      </w:r>
      <w:r w:rsidR="009D2F98" w:rsidRPr="007818CF">
        <w:rPr>
          <w:rFonts w:ascii="Times New Roman" w:hAnsi="Times New Roman" w:cs="Times New Roman"/>
          <w:sz w:val="24"/>
          <w:szCs w:val="24"/>
        </w:rPr>
        <w:t>. They demonstrated no changes in laboratory assessments of food intake (</w:t>
      </w:r>
      <w:r w:rsidR="009D2F98" w:rsidRPr="007818CF">
        <w:rPr>
          <w:rFonts w:ascii="Times New Roman" w:hAnsi="Times New Roman" w:cs="Times New Roman"/>
          <w:i/>
          <w:sz w:val="24"/>
          <w:szCs w:val="24"/>
        </w:rPr>
        <w:t>ad-libitum</w:t>
      </w:r>
      <w:r w:rsidR="009D2F98" w:rsidRPr="007818CF">
        <w:rPr>
          <w:rFonts w:ascii="Times New Roman" w:hAnsi="Times New Roman" w:cs="Times New Roman"/>
          <w:sz w:val="24"/>
          <w:szCs w:val="24"/>
        </w:rPr>
        <w:t xml:space="preserve"> consumption) but significant increases in self-reported frequency of healthy food consumption compared to a wait-list control. </w:t>
      </w:r>
    </w:p>
    <w:p w14:paraId="3B13C7DB" w14:textId="5D19CB45" w:rsidR="00E64F6C" w:rsidRPr="007818CF" w:rsidRDefault="00320FA0" w:rsidP="00E64F6C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sz w:val="24"/>
          <w:szCs w:val="24"/>
        </w:rPr>
        <w:t xml:space="preserve">To examine </w:t>
      </w:r>
      <w:r w:rsidR="00253C88" w:rsidRPr="007818CF">
        <w:rPr>
          <w:rFonts w:ascii="Times New Roman" w:hAnsi="Times New Roman" w:cs="Times New Roman"/>
          <w:sz w:val="24"/>
          <w:szCs w:val="24"/>
        </w:rPr>
        <w:t>changes in food-inhibit</w:t>
      </w:r>
      <w:r w:rsidR="0018794E" w:rsidRPr="007818CF">
        <w:rPr>
          <w:rFonts w:ascii="Times New Roman" w:hAnsi="Times New Roman" w:cs="Times New Roman"/>
          <w:sz w:val="24"/>
          <w:szCs w:val="24"/>
        </w:rPr>
        <w:t>ion</w:t>
      </w:r>
      <w:r w:rsidR="00253C88" w:rsidRPr="007818CF">
        <w:rPr>
          <w:rFonts w:ascii="Times New Roman" w:hAnsi="Times New Roman" w:cs="Times New Roman"/>
          <w:sz w:val="24"/>
          <w:szCs w:val="24"/>
        </w:rPr>
        <w:t xml:space="preserve"> associations </w:t>
      </w:r>
      <w:r w:rsidR="008532D0" w:rsidRPr="007818CF">
        <w:rPr>
          <w:rFonts w:ascii="Times New Roman" w:hAnsi="Times New Roman" w:cs="Times New Roman"/>
          <w:sz w:val="24"/>
          <w:szCs w:val="24"/>
        </w:rPr>
        <w:t xml:space="preserve">as a mechanism </w:t>
      </w:r>
      <w:r w:rsidR="00253C88" w:rsidRPr="007818CF">
        <w:rPr>
          <w:rFonts w:ascii="Times New Roman" w:hAnsi="Times New Roman" w:cs="Times New Roman"/>
          <w:sz w:val="24"/>
          <w:szCs w:val="24"/>
        </w:rPr>
        <w:t xml:space="preserve">Houben &amp; Jansen </w:t>
      </w:r>
      <w:r w:rsidR="00253C88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253C88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Houben&lt;/Author&gt;&lt;Year&gt;2015&lt;/Year&gt;&lt;RecNum&gt;14460&lt;/RecNum&gt;&lt;DisplayText&gt;(2015)&lt;/DisplayText&gt;&lt;record&gt;&lt;rec-number&gt;14460&lt;/rec-number&gt;&lt;foreign-keys&gt;&lt;key app="EN" db-id="esezwvzwos9eeber9f5vfd9jwr905wpt9s0p" timestamp="1423490035"&gt;14460&lt;/key&gt;&lt;/foreign-keys&gt;&lt;ref-type name="Journal Article"&gt;17&lt;/ref-type&gt;&lt;contributors&gt;&lt;authors&gt;&lt;author&gt;Houben, K.&lt;/author&gt;&lt;author&gt;Jansen, A.&lt;/author&gt;&lt;/authors&gt;&lt;/contributors&gt;&lt;titles&gt;&lt;title&gt;Chocolate equals stop: Chocolate-specific inhibition training reduces chocolate intake and go associations with chocolate.&lt;/title&gt;&lt;secondary-title&gt;Appetite&lt;/secondary-title&gt;&lt;/titles&gt;&lt;periodical&gt;&lt;full-title&gt;Appetite&lt;/full-title&gt;&lt;/periodical&gt;&lt;pages&gt;318-323&lt;/pages&gt;&lt;volume&gt;87&lt;/volume&gt;&lt;dates&gt;&lt;year&gt;2015&lt;/year&gt;&lt;/dates&gt;&lt;urls&gt;&lt;/urls&gt;&lt;/record&gt;&lt;/Cite&gt;&lt;/EndNote&gt;</w:instrText>
      </w:r>
      <w:r w:rsidR="00253C88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253C88" w:rsidRPr="007818CF">
        <w:rPr>
          <w:rFonts w:ascii="Times New Roman" w:hAnsi="Times New Roman" w:cs="Times New Roman"/>
          <w:noProof/>
          <w:sz w:val="24"/>
          <w:szCs w:val="24"/>
        </w:rPr>
        <w:t>(2015)</w:t>
      </w:r>
      <w:r w:rsidR="00253C88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253C88" w:rsidRPr="007818CF">
        <w:rPr>
          <w:rFonts w:ascii="Times New Roman" w:hAnsi="Times New Roman" w:cs="Times New Roman"/>
          <w:sz w:val="24"/>
          <w:szCs w:val="24"/>
        </w:rPr>
        <w:t xml:space="preserve"> trained participants to inhibit to chocolate cues compared to neutral cues</w:t>
      </w:r>
      <w:r w:rsidR="00A826B6" w:rsidRPr="007818CF">
        <w:rPr>
          <w:rFonts w:ascii="Times New Roman" w:hAnsi="Times New Roman" w:cs="Times New Roman"/>
          <w:sz w:val="24"/>
          <w:szCs w:val="24"/>
        </w:rPr>
        <w:t>. They</w:t>
      </w:r>
      <w:r w:rsidR="007C2229" w:rsidRPr="007818CF">
        <w:rPr>
          <w:rFonts w:ascii="Times New Roman" w:hAnsi="Times New Roman" w:cs="Times New Roman"/>
          <w:sz w:val="24"/>
          <w:szCs w:val="24"/>
        </w:rPr>
        <w:t xml:space="preserve"> then</w:t>
      </w:r>
      <w:r w:rsidR="00A826B6" w:rsidRPr="007818CF">
        <w:rPr>
          <w:rFonts w:ascii="Times New Roman" w:hAnsi="Times New Roman" w:cs="Times New Roman"/>
          <w:sz w:val="24"/>
          <w:szCs w:val="24"/>
        </w:rPr>
        <w:t xml:space="preserve"> measured speed of responding when chocolate was paired with stop images (i.e. </w:t>
      </w:r>
      <w:r w:rsidR="001A7F11" w:rsidRPr="007818CF">
        <w:rPr>
          <w:rFonts w:ascii="Times New Roman" w:hAnsi="Times New Roman" w:cs="Times New Roman"/>
          <w:sz w:val="24"/>
          <w:szCs w:val="24"/>
        </w:rPr>
        <w:t>a red traffic light)</w:t>
      </w:r>
      <w:r w:rsidR="00A826B6" w:rsidRPr="007818CF">
        <w:rPr>
          <w:rFonts w:ascii="Times New Roman" w:hAnsi="Times New Roman" w:cs="Times New Roman"/>
          <w:sz w:val="24"/>
          <w:szCs w:val="24"/>
        </w:rPr>
        <w:t>, compared to go images</w:t>
      </w:r>
      <w:r w:rsidR="001A7F11" w:rsidRPr="007818CF">
        <w:rPr>
          <w:rFonts w:ascii="Times New Roman" w:hAnsi="Times New Roman" w:cs="Times New Roman"/>
          <w:sz w:val="24"/>
          <w:szCs w:val="24"/>
        </w:rPr>
        <w:t xml:space="preserve"> (i.e. a green traffic light)</w:t>
      </w:r>
      <w:r w:rsidR="00A826B6" w:rsidRPr="007818CF">
        <w:rPr>
          <w:rFonts w:ascii="Times New Roman" w:hAnsi="Times New Roman" w:cs="Times New Roman"/>
          <w:sz w:val="24"/>
          <w:szCs w:val="24"/>
        </w:rPr>
        <w:t xml:space="preserve"> and demonstrated</w:t>
      </w:r>
      <w:r w:rsidR="00253C88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1A7F11" w:rsidRPr="007818CF">
        <w:rPr>
          <w:rFonts w:ascii="Times New Roman" w:hAnsi="Times New Roman" w:cs="Times New Roman"/>
          <w:sz w:val="24"/>
          <w:szCs w:val="24"/>
        </w:rPr>
        <w:t>faster pairings of chocolate and stop following</w:t>
      </w:r>
      <w:r w:rsidR="00253C88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676190" w:rsidRPr="007818CF">
        <w:rPr>
          <w:rFonts w:ascii="Times New Roman" w:hAnsi="Times New Roman" w:cs="Times New Roman"/>
          <w:sz w:val="24"/>
          <w:szCs w:val="24"/>
        </w:rPr>
        <w:t>cue</w:t>
      </w:r>
      <w:r w:rsidR="00253C88" w:rsidRPr="007818CF">
        <w:rPr>
          <w:rFonts w:ascii="Times New Roman" w:hAnsi="Times New Roman" w:cs="Times New Roman"/>
          <w:sz w:val="24"/>
          <w:szCs w:val="24"/>
        </w:rPr>
        <w:t>-ICT.</w:t>
      </w:r>
      <w:r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23096B" w:rsidRPr="007818CF">
        <w:rPr>
          <w:rFonts w:ascii="Times New Roman" w:hAnsi="Times New Roman" w:cs="Times New Roman"/>
          <w:sz w:val="24"/>
          <w:szCs w:val="24"/>
        </w:rPr>
        <w:t>In support of this</w:t>
      </w:r>
      <w:r w:rsidRPr="007818CF">
        <w:rPr>
          <w:rFonts w:ascii="Times New Roman" w:hAnsi="Times New Roman" w:cs="Times New Roman"/>
          <w:sz w:val="24"/>
          <w:szCs w:val="24"/>
        </w:rPr>
        <w:t xml:space="preserve">, a significant relationship between the accuracy of inhibition to appetitive cues and the effect size of </w:t>
      </w:r>
      <w:r w:rsidR="00676190" w:rsidRPr="007818CF">
        <w:rPr>
          <w:rFonts w:ascii="Times New Roman" w:hAnsi="Times New Roman" w:cs="Times New Roman"/>
          <w:sz w:val="24"/>
          <w:szCs w:val="24"/>
        </w:rPr>
        <w:t>cue</w:t>
      </w:r>
      <w:r w:rsidRPr="007818CF">
        <w:rPr>
          <w:rFonts w:ascii="Times New Roman" w:hAnsi="Times New Roman" w:cs="Times New Roman"/>
          <w:sz w:val="24"/>
          <w:szCs w:val="24"/>
        </w:rPr>
        <w:t xml:space="preserve">-ICT on behaviour change in the laboratory </w:t>
      </w:r>
      <w:r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b25lczwvQXV0aG9yPjxZZWFyPjIwMTY8L1llYXI+PFJl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</w:fldData>
        </w:fldChar>
      </w:r>
      <w:r w:rsidR="0045219D" w:rsidRPr="007818C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5219D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b25lczwvQXV0aG9yPjxZZWFyPjIwMTY8L1llYXI+PFJl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</w:fldData>
        </w:fldChar>
      </w:r>
      <w:r w:rsidR="0045219D" w:rsidRPr="007818C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5219D" w:rsidRPr="007818CF">
        <w:rPr>
          <w:rFonts w:ascii="Times New Roman" w:hAnsi="Times New Roman" w:cs="Times New Roman"/>
          <w:sz w:val="24"/>
          <w:szCs w:val="24"/>
        </w:rPr>
      </w:r>
      <w:r w:rsidR="0045219D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Pr="007818CF">
        <w:rPr>
          <w:rFonts w:ascii="Times New Roman" w:hAnsi="Times New Roman" w:cs="Times New Roman"/>
          <w:sz w:val="24"/>
          <w:szCs w:val="24"/>
        </w:rPr>
      </w:r>
      <w:r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53739E" w:rsidRPr="007818CF">
        <w:rPr>
          <w:rFonts w:ascii="Times New Roman" w:hAnsi="Times New Roman" w:cs="Times New Roman"/>
          <w:noProof/>
          <w:sz w:val="24"/>
          <w:szCs w:val="24"/>
        </w:rPr>
        <w:t>(Jones, et al., 2016</w:t>
      </w:r>
      <w:r w:rsidR="0045219D" w:rsidRPr="007818CF">
        <w:rPr>
          <w:rFonts w:ascii="Times New Roman" w:hAnsi="Times New Roman" w:cs="Times New Roman"/>
          <w:noProof/>
          <w:sz w:val="24"/>
          <w:szCs w:val="24"/>
        </w:rPr>
        <w:t>)</w:t>
      </w:r>
      <w:r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Pr="007818CF">
        <w:rPr>
          <w:rFonts w:ascii="Times New Roman" w:hAnsi="Times New Roman" w:cs="Times New Roman"/>
          <w:sz w:val="24"/>
          <w:szCs w:val="24"/>
        </w:rPr>
        <w:t>, supports the formation of food-inhibition responses as a mechanism of behaviour change.</w:t>
      </w:r>
      <w:r w:rsidR="00087304" w:rsidRPr="007818CF">
        <w:rPr>
          <w:rFonts w:ascii="Times New Roman" w:hAnsi="Times New Roman" w:cs="Times New Roman"/>
          <w:sz w:val="24"/>
          <w:szCs w:val="24"/>
        </w:rPr>
        <w:t xml:space="preserve"> Importantly, this may help shed some light onto the conflicting evidence across a-ICT studies as many have only a small number of potential food-inhibition pairings (~</w:t>
      </w:r>
      <w:r w:rsidR="000D2512" w:rsidRPr="007818CF">
        <w:rPr>
          <w:rFonts w:ascii="Times New Roman" w:hAnsi="Times New Roman" w:cs="Times New Roman"/>
          <w:sz w:val="24"/>
          <w:szCs w:val="24"/>
        </w:rPr>
        <w:t>25%;</w:t>
      </w:r>
      <w:r w:rsidR="00087304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087304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GxvbTwvQXV0aG9yPjxZZWFyPjIwMTU8L1llYXI+PFJl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</w:fldData>
        </w:fldChar>
      </w:r>
      <w:r w:rsidR="0045219D" w:rsidRPr="007818C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5219D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GxvbTwvQXV0aG9yPjxZZWFyPjIwMTU8L1llYXI+PFJl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</w:fldData>
        </w:fldChar>
      </w:r>
      <w:r w:rsidR="0045219D" w:rsidRPr="007818C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5219D" w:rsidRPr="007818CF">
        <w:rPr>
          <w:rFonts w:ascii="Times New Roman" w:hAnsi="Times New Roman" w:cs="Times New Roman"/>
          <w:sz w:val="24"/>
          <w:szCs w:val="24"/>
        </w:rPr>
      </w:r>
      <w:r w:rsidR="0045219D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087304" w:rsidRPr="007818CF">
        <w:rPr>
          <w:rFonts w:ascii="Times New Roman" w:hAnsi="Times New Roman" w:cs="Times New Roman"/>
          <w:sz w:val="24"/>
          <w:szCs w:val="24"/>
        </w:rPr>
      </w:r>
      <w:r w:rsidR="00087304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45219D" w:rsidRPr="007818CF">
        <w:rPr>
          <w:rFonts w:ascii="Times New Roman" w:hAnsi="Times New Roman" w:cs="Times New Roman"/>
          <w:noProof/>
          <w:sz w:val="24"/>
          <w:szCs w:val="24"/>
        </w:rPr>
        <w:t>Allom &amp; Mullan, 2015; Forman, et al., 2016)</w:t>
      </w:r>
      <w:r w:rsidR="00087304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594DA6" w:rsidRPr="007818CF">
        <w:rPr>
          <w:rFonts w:ascii="Times New Roman" w:hAnsi="Times New Roman" w:cs="Times New Roman"/>
          <w:sz w:val="24"/>
          <w:szCs w:val="24"/>
        </w:rPr>
        <w:t>. This small percentage means in these studies individuals also have to ‘go’ to food often as much (if not more) than to inhibit,</w:t>
      </w:r>
      <w:r w:rsidR="00087304" w:rsidRPr="007818CF">
        <w:rPr>
          <w:rFonts w:ascii="Times New Roman" w:hAnsi="Times New Roman" w:cs="Times New Roman"/>
          <w:sz w:val="24"/>
          <w:szCs w:val="24"/>
        </w:rPr>
        <w:t xml:space="preserve"> which </w:t>
      </w:r>
      <w:r w:rsidR="00594DA6" w:rsidRPr="007818CF">
        <w:rPr>
          <w:rFonts w:ascii="Times New Roman" w:hAnsi="Times New Roman" w:cs="Times New Roman"/>
          <w:sz w:val="24"/>
          <w:szCs w:val="24"/>
        </w:rPr>
        <w:t xml:space="preserve">may not be strong enough to influence associative </w:t>
      </w:r>
      <w:r w:rsidR="00594DA6" w:rsidRPr="007818CF">
        <w:rPr>
          <w:rFonts w:ascii="Times New Roman" w:hAnsi="Times New Roman" w:cs="Times New Roman"/>
          <w:sz w:val="24"/>
          <w:szCs w:val="24"/>
        </w:rPr>
        <w:lastRenderedPageBreak/>
        <w:t xml:space="preserve">learning </w:t>
      </w:r>
      <w:r w:rsidR="00594DA6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45219D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erbruggen&lt;/Author&gt;&lt;Year&gt;2014&lt;/Year&gt;&lt;RecNum&gt;14199&lt;/RecNum&gt;&lt;DisplayText&gt;(Verbruggen, et al., 2014)&lt;/DisplayText&gt;&lt;record&gt;&lt;rec-number&gt;14199&lt;/rec-number&gt;&lt;foreign-keys&gt;&lt;key app="EN" db-id="esezwvzwos9eeber9f5vfd9jwr905wpt9s0p" timestamp="1396007834"&gt;14199&lt;/key&gt;&lt;/foreign-keys&gt;&lt;ref-type name="Journal Article"&gt;17&lt;/ref-type&gt;&lt;contributors&gt;&lt;authors&gt;&lt;author&gt;Verbruggen, F.&lt;/author&gt;&lt;author&gt;McLaren, I.P.L.&lt;/author&gt;&lt;author&gt;Chambers, C. D.&lt;/author&gt;&lt;/authors&gt;&lt;/contributors&gt;&lt;titles&gt;&lt;title&gt;Banishing the control homunculi in studies of action control and behaviour change&lt;/title&gt;&lt;secondary-title&gt;Perspectives on Psychological Science&lt;/secondary-title&gt;&lt;/titles&gt;&lt;periodical&gt;&lt;full-title&gt;Perspectives on Psychological Science&lt;/full-title&gt;&lt;/periodical&gt;&lt;volume&gt;in press&lt;/volume&gt;&lt;dates&gt;&lt;year&gt;2014&lt;/year&gt;&lt;/dates&gt;&lt;urls&gt;&lt;/urls&gt;&lt;/record&gt;&lt;/Cite&gt;&lt;/EndNote&gt;</w:instrText>
      </w:r>
      <w:r w:rsidR="00594DA6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45219D" w:rsidRPr="007818CF">
        <w:rPr>
          <w:rFonts w:ascii="Times New Roman" w:hAnsi="Times New Roman" w:cs="Times New Roman"/>
          <w:noProof/>
          <w:sz w:val="24"/>
          <w:szCs w:val="24"/>
        </w:rPr>
        <w:t>(Verbruggen, et al., 2014)</w:t>
      </w:r>
      <w:r w:rsidR="00594DA6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087304" w:rsidRPr="007818CF">
        <w:rPr>
          <w:rFonts w:ascii="Times New Roman" w:hAnsi="Times New Roman" w:cs="Times New Roman"/>
          <w:sz w:val="24"/>
          <w:szCs w:val="24"/>
        </w:rPr>
        <w:t xml:space="preserve">. </w:t>
      </w:r>
      <w:r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E64F6C" w:rsidRPr="007818CF">
        <w:rPr>
          <w:rFonts w:ascii="Times New Roman" w:hAnsi="Times New Roman" w:cs="Times New Roman"/>
          <w:sz w:val="24"/>
          <w:szCs w:val="24"/>
        </w:rPr>
        <w:t>The formation of food-inhibition associations as a potential mechanism of cue -ICT, and the optimal conditions by which these associations develop, has been highlighted by recent reviews (see Stice, et al., 2016; Veling, Lawrence, Chen, van Koningsbruggen, &amp; Holland, 2017).</w:t>
      </w:r>
    </w:p>
    <w:p w14:paraId="2242A5C1" w14:textId="7CDB68F3" w:rsidR="00193BA6" w:rsidRPr="007818CF" w:rsidRDefault="00E64F6C" w:rsidP="009D654B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sz w:val="24"/>
          <w:szCs w:val="24"/>
        </w:rPr>
        <w:t>These reviews also suggest other mechanisms which may contribute to behaviour change in combination with food-inhibition associations, or in isolation. One mechanism is the change in stimulus evaluations. Associative pairings between appetitive cues and inhibition are thought to create a response-conflict, and participants overcome this conflict by devaluing the appetitive cues (Chen, Veling, Dijksterhuis, &amp; Holland, 2016; Veling, et al., 2013; Veling, Holland, &amp; van Knippenberg, 2008), however this is not alway</w:t>
      </w:r>
      <w:r w:rsidR="0053739E" w:rsidRPr="007818CF">
        <w:rPr>
          <w:rFonts w:ascii="Times New Roman" w:hAnsi="Times New Roman" w:cs="Times New Roman"/>
          <w:sz w:val="24"/>
          <w:szCs w:val="24"/>
        </w:rPr>
        <w:t>s observed (Jones, et al., 2016</w:t>
      </w:r>
      <w:r w:rsidRPr="007818CF">
        <w:rPr>
          <w:rFonts w:ascii="Times New Roman" w:hAnsi="Times New Roman" w:cs="Times New Roman"/>
          <w:sz w:val="24"/>
          <w:szCs w:val="24"/>
        </w:rPr>
        <w:t>). Furthermore, pilot data reported in Stice et al (2016) demonstrated that repeated cue-ICT reduced attentional bias to high calorie foods, caused a devaluation of these foods and stronger respond-signal learning. Nevertheless, more research is needed and further identification of the precise mechanisms for cue-ICT is essential going forward.</w:t>
      </w:r>
    </w:p>
    <w:p w14:paraId="1395C85E" w14:textId="1B81F5B5" w:rsidR="00146B12" w:rsidRPr="007818CF" w:rsidRDefault="00146B12" w:rsidP="000419DD">
      <w:pPr>
        <w:spacing w:line="480" w:lineRule="auto"/>
        <w:outlineLvl w:val="0"/>
        <w:rPr>
          <w:rFonts w:ascii="Times New Roman" w:hAnsi="Times New Roman" w:cs="Times New Roman"/>
          <w:b/>
          <w:i/>
          <w:sz w:val="24"/>
          <w:szCs w:val="24"/>
        </w:rPr>
      </w:pPr>
      <w:r w:rsidRPr="007818CF">
        <w:rPr>
          <w:rFonts w:ascii="Times New Roman" w:hAnsi="Times New Roman" w:cs="Times New Roman"/>
          <w:b/>
          <w:i/>
          <w:sz w:val="24"/>
          <w:szCs w:val="24"/>
        </w:rPr>
        <w:t xml:space="preserve">Approach </w:t>
      </w:r>
      <w:r w:rsidR="00F2466E" w:rsidRPr="007818CF">
        <w:rPr>
          <w:rFonts w:ascii="Times New Roman" w:hAnsi="Times New Roman" w:cs="Times New Roman"/>
          <w:b/>
          <w:i/>
          <w:sz w:val="24"/>
          <w:szCs w:val="24"/>
        </w:rPr>
        <w:t>and Avoidance</w:t>
      </w:r>
      <w:r w:rsidR="003B09A7" w:rsidRPr="007818CF">
        <w:rPr>
          <w:rFonts w:ascii="Times New Roman" w:hAnsi="Times New Roman" w:cs="Times New Roman"/>
          <w:b/>
          <w:i/>
          <w:sz w:val="24"/>
          <w:szCs w:val="24"/>
        </w:rPr>
        <w:t xml:space="preserve"> </w:t>
      </w:r>
      <w:r w:rsidR="00C646FC" w:rsidRPr="007818CF">
        <w:rPr>
          <w:rFonts w:ascii="Times New Roman" w:hAnsi="Times New Roman" w:cs="Times New Roman"/>
          <w:b/>
          <w:i/>
          <w:sz w:val="24"/>
          <w:szCs w:val="24"/>
        </w:rPr>
        <w:t>training</w:t>
      </w:r>
      <w:r w:rsidR="003B09A7" w:rsidRPr="007818CF">
        <w:rPr>
          <w:rFonts w:ascii="Times New Roman" w:hAnsi="Times New Roman" w:cs="Times New Roman"/>
          <w:b/>
          <w:i/>
          <w:sz w:val="24"/>
          <w:szCs w:val="24"/>
        </w:rPr>
        <w:t xml:space="preserve"> (AAT)</w:t>
      </w:r>
    </w:p>
    <w:p w14:paraId="0420B827" w14:textId="4B46F975" w:rsidR="00FC602C" w:rsidRPr="007818CF" w:rsidRDefault="00654FF7" w:rsidP="003B0B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b/>
          <w:i/>
          <w:sz w:val="24"/>
          <w:szCs w:val="24"/>
        </w:rPr>
        <w:tab/>
      </w:r>
      <w:r w:rsidR="00E63832" w:rsidRPr="007818CF">
        <w:rPr>
          <w:rFonts w:ascii="Times New Roman" w:hAnsi="Times New Roman" w:cs="Times New Roman"/>
          <w:sz w:val="24"/>
          <w:szCs w:val="24"/>
        </w:rPr>
        <w:t>As discussed in the previous section, a</w:t>
      </w:r>
      <w:r w:rsidR="00F2466E" w:rsidRPr="007818CF">
        <w:rPr>
          <w:rFonts w:ascii="Times New Roman" w:hAnsi="Times New Roman" w:cs="Times New Roman"/>
          <w:sz w:val="24"/>
          <w:szCs w:val="24"/>
        </w:rPr>
        <w:t>utomatic approach responses contribute to the impulsive system</w:t>
      </w:r>
      <w:r w:rsidR="00B86E4F" w:rsidRPr="007818CF">
        <w:rPr>
          <w:rFonts w:ascii="Times New Roman" w:hAnsi="Times New Roman" w:cs="Times New Roman"/>
          <w:sz w:val="24"/>
          <w:szCs w:val="24"/>
        </w:rPr>
        <w:t>.</w:t>
      </w:r>
      <w:r w:rsidR="00F2466E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B86E4F" w:rsidRPr="007818CF">
        <w:rPr>
          <w:rFonts w:ascii="Times New Roman" w:hAnsi="Times New Roman" w:cs="Times New Roman"/>
          <w:sz w:val="24"/>
          <w:szCs w:val="24"/>
        </w:rPr>
        <w:t>A</w:t>
      </w:r>
      <w:r w:rsidR="00F2466E" w:rsidRPr="007818CF">
        <w:rPr>
          <w:rFonts w:ascii="Times New Roman" w:hAnsi="Times New Roman" w:cs="Times New Roman"/>
          <w:sz w:val="24"/>
          <w:szCs w:val="24"/>
        </w:rPr>
        <w:t xml:space="preserve">utomatic approach responses </w:t>
      </w:r>
      <w:r w:rsidR="00B86E4F" w:rsidRPr="007818CF">
        <w:rPr>
          <w:rFonts w:ascii="Times New Roman" w:hAnsi="Times New Roman" w:cs="Times New Roman"/>
          <w:sz w:val="24"/>
          <w:szCs w:val="24"/>
        </w:rPr>
        <w:t>are</w:t>
      </w:r>
      <w:r w:rsidR="00F2466E" w:rsidRPr="007818CF">
        <w:rPr>
          <w:rFonts w:ascii="Times New Roman" w:hAnsi="Times New Roman" w:cs="Times New Roman"/>
          <w:sz w:val="24"/>
          <w:szCs w:val="24"/>
        </w:rPr>
        <w:t xml:space="preserve"> measured </w:t>
      </w:r>
      <w:r w:rsidR="00B86E4F" w:rsidRPr="007818CF">
        <w:rPr>
          <w:rFonts w:ascii="Times New Roman" w:hAnsi="Times New Roman" w:cs="Times New Roman"/>
          <w:sz w:val="24"/>
          <w:szCs w:val="24"/>
        </w:rPr>
        <w:t>using</w:t>
      </w:r>
      <w:r w:rsidR="00F2466E" w:rsidRPr="007818CF">
        <w:rPr>
          <w:rFonts w:ascii="Times New Roman" w:hAnsi="Times New Roman" w:cs="Times New Roman"/>
          <w:sz w:val="24"/>
          <w:szCs w:val="24"/>
        </w:rPr>
        <w:t xml:space="preserve"> the A</w:t>
      </w:r>
      <w:r w:rsidR="003B09A7" w:rsidRPr="007818CF">
        <w:rPr>
          <w:rFonts w:ascii="Times New Roman" w:hAnsi="Times New Roman" w:cs="Times New Roman"/>
          <w:sz w:val="24"/>
          <w:szCs w:val="24"/>
        </w:rPr>
        <w:t xml:space="preserve">pproach and Avoidance </w:t>
      </w:r>
      <w:r w:rsidR="00F2466E" w:rsidRPr="007818CF">
        <w:rPr>
          <w:rFonts w:ascii="Times New Roman" w:hAnsi="Times New Roman" w:cs="Times New Roman"/>
          <w:sz w:val="24"/>
          <w:szCs w:val="24"/>
        </w:rPr>
        <w:t>T</w:t>
      </w:r>
      <w:r w:rsidR="003B09A7" w:rsidRPr="007818CF">
        <w:rPr>
          <w:rFonts w:ascii="Times New Roman" w:hAnsi="Times New Roman" w:cs="Times New Roman"/>
          <w:sz w:val="24"/>
          <w:szCs w:val="24"/>
        </w:rPr>
        <w:t>ask, amongst others</w:t>
      </w:r>
      <w:r w:rsidR="00F2466E" w:rsidRPr="007818CF">
        <w:rPr>
          <w:rFonts w:ascii="Times New Roman" w:hAnsi="Times New Roman" w:cs="Times New Roman"/>
          <w:sz w:val="24"/>
          <w:szCs w:val="24"/>
        </w:rPr>
        <w:t xml:space="preserve">. </w:t>
      </w:r>
      <w:r w:rsidR="003B09A7" w:rsidRPr="007818CF">
        <w:rPr>
          <w:rFonts w:ascii="Times New Roman" w:hAnsi="Times New Roman" w:cs="Times New Roman"/>
          <w:sz w:val="24"/>
          <w:szCs w:val="24"/>
        </w:rPr>
        <w:t>In this task p</w:t>
      </w:r>
      <w:r w:rsidR="003B09A7" w:rsidRPr="007818C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rticipants make avoidance movements to cues, often by pushing a joystick away from </w:t>
      </w:r>
      <w:r w:rsidR="0006566A" w:rsidRPr="007818CF">
        <w:rPr>
          <w:rFonts w:ascii="Times New Roman" w:hAnsi="Times New Roman" w:cs="Times New Roman"/>
          <w:sz w:val="24"/>
          <w:szCs w:val="24"/>
          <w:shd w:val="clear" w:color="auto" w:fill="FFFFFF"/>
        </w:rPr>
        <w:t>the body</w:t>
      </w:r>
      <w:r w:rsidR="003B09A7" w:rsidRPr="007818C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or approach movements by pulling the joystick towards </w:t>
      </w:r>
      <w:r w:rsidR="0006566A" w:rsidRPr="007818CF">
        <w:rPr>
          <w:rFonts w:ascii="Times New Roman" w:hAnsi="Times New Roman" w:cs="Times New Roman"/>
          <w:sz w:val="24"/>
          <w:szCs w:val="24"/>
          <w:shd w:val="clear" w:color="auto" w:fill="FFFFFF"/>
        </w:rPr>
        <w:t>the body</w:t>
      </w:r>
      <w:r w:rsidR="003B09A7" w:rsidRPr="007818C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This, combined with zooming animations on the screen emphasizes </w:t>
      </w:r>
      <w:r w:rsidR="00811492" w:rsidRPr="007818CF">
        <w:rPr>
          <w:rFonts w:ascii="Times New Roman" w:hAnsi="Times New Roman" w:cs="Times New Roman"/>
          <w:sz w:val="24"/>
          <w:szCs w:val="24"/>
          <w:shd w:val="clear" w:color="auto" w:fill="FFFFFF"/>
        </w:rPr>
        <w:t>the sensation</w:t>
      </w:r>
      <w:r w:rsidR="003B09A7" w:rsidRPr="007818C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f approaching </w:t>
      </w:r>
      <w:r w:rsidR="00811492" w:rsidRPr="007818C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or </w:t>
      </w:r>
      <w:r w:rsidR="003B09A7" w:rsidRPr="007818CF">
        <w:rPr>
          <w:rFonts w:ascii="Times New Roman" w:hAnsi="Times New Roman" w:cs="Times New Roman"/>
          <w:sz w:val="24"/>
          <w:szCs w:val="24"/>
          <w:shd w:val="clear" w:color="auto" w:fill="FFFFFF"/>
        </w:rPr>
        <w:t>avoiding</w:t>
      </w:r>
      <w:r w:rsidR="00811492" w:rsidRPr="007818CF">
        <w:rPr>
          <w:rFonts w:ascii="Times New Roman" w:hAnsi="Times New Roman" w:cs="Times New Roman"/>
          <w:sz w:val="24"/>
          <w:szCs w:val="24"/>
          <w:shd w:val="clear" w:color="auto" w:fill="FFFFFF"/>
        </w:rPr>
        <w:t>, respectively</w:t>
      </w:r>
      <w:r w:rsidR="003B09A7" w:rsidRPr="007818C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3B09A7" w:rsidRPr="007818CF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/>
      </w:r>
      <w:r w:rsidR="003B09A7" w:rsidRPr="007818CF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 &lt;EndNote&gt;&lt;Cite&gt;&lt;Author&gt;Stacy&lt;/Author&gt;&lt;Year&gt;2010&lt;/Year&gt;&lt;RecNum&gt;14558&lt;/RecNum&gt;&lt;DisplayText&gt;(Stacy &amp;amp; Wiers, 2010)&lt;/DisplayText&gt;&lt;record&gt;&lt;rec-number&gt;14558&lt;/rec-number&gt;&lt;foreign-keys&gt;&lt;key app="EN" db-id="esezwvzwos9eeber9f5vfd9jwr905wpt9s0p" timestamp="1442753827"&gt;14558&lt;/key&gt;&lt;/foreign-keys&gt;&lt;ref-type name="Serial"&gt;57&lt;/ref-type&gt;&lt;contributors&gt;&lt;authors&gt;&lt;author&gt;Stacy, A. W.&lt;/author&gt;&lt;author&gt;Wiers, R. W.&lt;/author&gt;&lt;/authors&gt;&lt;/contributors&gt;&lt;titles&gt;&lt;title&gt;Implicit cognition and addiction: A tool for explaining paradoxical behavior&lt;/title&gt;&lt;secondary-title&gt;Annual Review of Clinical Psychology&lt;/secondary-title&gt;&lt;/titles&gt;&lt;pages&gt;551-575&lt;/pages&gt;&lt;volume&gt;6&lt;/volume&gt;&lt;dates&gt;&lt;year&gt;2010&lt;/year&gt;&lt;/dates&gt;&lt;urls&gt;&lt;related-urls&gt;&lt;url&gt;http://www.scopus.com/inward/record.url?eid=2-s2.0-77952942149&amp;amp;partnerID=40&amp;amp;md5=c66de5d33e45f96dc52c856e7534f439&lt;/url&gt;&lt;/related-urls&gt;&lt;/urls&gt;&lt;electronic-resource-num&gt;10.1146/annurev.clinpsy.121208.131444&lt;/electronic-resource-num&gt;&lt;remote-database-name&gt;Scopus&lt;/remote-database-name&gt;&lt;/record&gt;&lt;/Cite&gt;&lt;/EndNote&gt;</w:instrText>
      </w:r>
      <w:r w:rsidR="003B09A7" w:rsidRPr="007818CF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3B09A7" w:rsidRPr="007818CF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>(Stacy &amp; Wiers, 2010)</w:t>
      </w:r>
      <w:r w:rsidR="003B09A7" w:rsidRPr="007818CF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3B09A7" w:rsidRPr="007818C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="00FC602C" w:rsidRPr="007818CF">
        <w:rPr>
          <w:rFonts w:ascii="Times New Roman" w:hAnsi="Times New Roman" w:cs="Times New Roman"/>
          <w:sz w:val="24"/>
          <w:szCs w:val="24"/>
        </w:rPr>
        <w:t xml:space="preserve">There is evidence to suggest approach biases </w:t>
      </w:r>
      <w:r w:rsidR="00987D11" w:rsidRPr="007818CF">
        <w:rPr>
          <w:rFonts w:ascii="Times New Roman" w:hAnsi="Times New Roman" w:cs="Times New Roman"/>
          <w:sz w:val="24"/>
          <w:szCs w:val="24"/>
        </w:rPr>
        <w:t xml:space="preserve">evoked by food-related cues </w:t>
      </w:r>
      <w:r w:rsidR="00FC602C" w:rsidRPr="007818CF">
        <w:rPr>
          <w:rFonts w:ascii="Times New Roman" w:hAnsi="Times New Roman" w:cs="Times New Roman"/>
          <w:sz w:val="24"/>
          <w:szCs w:val="24"/>
        </w:rPr>
        <w:t xml:space="preserve">are associated with craving for desirable food </w:t>
      </w:r>
      <w:r w:rsidR="00FC602C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FC602C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emps&lt;/Author&gt;&lt;Year&gt;2013&lt;/Year&gt;&lt;RecNum&gt;14394&lt;/RecNum&gt;&lt;DisplayText&gt;(Kemps, Tiggemann, Martin, &amp;amp; Elliott, 2013)&lt;/DisplayText&gt;&lt;record&gt;&lt;rec-number&gt;14394&lt;/rec-number&gt;&lt;foreign-keys&gt;&lt;key app="EN" db-id="esezwvzwos9eeber9f5vfd9jwr905wpt9s0p" timestamp="1420466533"&gt;14394&lt;/key&gt;&lt;/foreign-keys&gt;&lt;ref-type name="Journal Article"&gt;17&lt;/ref-type&gt;&lt;contributors&gt;&lt;authors&gt;&lt;author&gt;Kemps, E.&lt;/author&gt;&lt;author&gt;Tiggemann, M.&lt;/author&gt;&lt;author&gt;Martin, R.&lt;/author&gt;&lt;author&gt;Elliott, M.&lt;/author&gt;&lt;/authors&gt;&lt;/contributors&gt;&lt;titles&gt;&lt;title&gt;Implicit approach-avoidance associations for craved food cues&lt;/title&gt;&lt;secondary-title&gt;Journal of Experimental Psychology: Applied&lt;/secondary-title&gt;&lt;/titles&gt;&lt;periodical&gt;&lt;full-title&gt;Journal of Experimental Psychology: Applied&lt;/full-title&gt;&lt;/periodical&gt;&lt;pages&gt;30-38&lt;/pages&gt;&lt;volume&gt;19&lt;/volume&gt;&lt;number&gt;1&lt;/number&gt;&lt;dates&gt;&lt;year&gt;2013&lt;/year&gt;&lt;/dates&gt;&lt;urls&gt;&lt;related-urls&gt;&lt;url&gt;http://www.scopus.com/inward/record.url?eid=2-s2.0-84876152423&amp;amp;partnerID=40&amp;amp;md5=05026fdabb3f0bec9b8cd85963347d91&lt;/url&gt;&lt;/related-urls&gt;&lt;/urls&gt;&lt;remote-database-name&gt;Scopus&lt;/remote-database-name&gt;&lt;/record&gt;&lt;/Cite&gt;&lt;/EndNote&gt;</w:instrText>
      </w:r>
      <w:r w:rsidR="00FC602C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FC602C" w:rsidRPr="007818CF">
        <w:rPr>
          <w:rFonts w:ascii="Times New Roman" w:hAnsi="Times New Roman" w:cs="Times New Roman"/>
          <w:noProof/>
          <w:sz w:val="24"/>
          <w:szCs w:val="24"/>
        </w:rPr>
        <w:t>(Kemps, Tiggemann, Martin, &amp; Elliott, 2013)</w:t>
      </w:r>
      <w:r w:rsidR="00FC602C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FC602C" w:rsidRPr="007818CF">
        <w:rPr>
          <w:rFonts w:ascii="Times New Roman" w:hAnsi="Times New Roman" w:cs="Times New Roman"/>
          <w:sz w:val="24"/>
          <w:szCs w:val="24"/>
        </w:rPr>
        <w:t xml:space="preserve"> and can be used to </w:t>
      </w:r>
      <w:r w:rsidR="00FC602C" w:rsidRPr="007818CF">
        <w:rPr>
          <w:rFonts w:ascii="Times New Roman" w:hAnsi="Times New Roman" w:cs="Times New Roman"/>
          <w:sz w:val="24"/>
          <w:szCs w:val="24"/>
        </w:rPr>
        <w:lastRenderedPageBreak/>
        <w:t xml:space="preserve">distinguish overweight and obese from  healthy weight individuals </w:t>
      </w:r>
      <w:r w:rsidR="00FC602C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FC602C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emps&lt;/Author&gt;&lt;Year&gt;2015&lt;/Year&gt;&lt;RecNum&gt;14762&lt;/RecNum&gt;&lt;DisplayText&gt;(Kemps &amp;amp; Tiggemann, 2015)&lt;/DisplayText&gt;&lt;record&gt;&lt;rec-number&gt;14762&lt;/rec-number&gt;&lt;foreign-keys&gt;&lt;key app="EN" db-id="esezwvzwos9eeber9f5vfd9jwr905wpt9s0p" timestamp="1471002047"&gt;14762&lt;/key&gt;&lt;/foreign-keys&gt;&lt;ref-type name="Journal Article"&gt;17&lt;/ref-type&gt;&lt;contributors&gt;&lt;authors&gt;&lt;author&gt;Kemps, E.&lt;/author&gt;&lt;author&gt;Tiggemann, M.&lt;/author&gt;&lt;/authors&gt;&lt;/contributors&gt;&lt;titles&gt;&lt;title&gt;Approach bias for food cues in obese individuals&lt;/title&gt;&lt;secondary-title&gt;Psychology and Health&lt;/secondary-title&gt;&lt;/titles&gt;&lt;periodical&gt;&lt;full-title&gt;Psychology and Health&lt;/full-title&gt;&lt;/periodical&gt;&lt;pages&gt;370-380&lt;/pages&gt;&lt;volume&gt;30&lt;/volume&gt;&lt;number&gt;3&lt;/number&gt;&lt;dates&gt;&lt;year&gt;2015&lt;/year&gt;&lt;/dates&gt;&lt;work-type&gt;Article&lt;/work-type&gt;&lt;urls&gt;&lt;related-urls&gt;&lt;url&gt;https://www.scopus.com/inward/record.uri?eid=2-s2.0-84920738159&amp;amp;partnerID=40&amp;amp;md5=955279b07dad4fc4e349b7426c029f39&lt;/url&gt;&lt;/related-urls&gt;&lt;/urls&gt;&lt;electronic-resource-num&gt;10.1080/08870446.2014.974605&lt;/electronic-resource-num&gt;&lt;remote-database-name&gt;Scopus&lt;/remote-database-name&gt;&lt;/record&gt;&lt;/Cite&gt;&lt;/EndNote&gt;</w:instrText>
      </w:r>
      <w:r w:rsidR="00FC602C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FC602C" w:rsidRPr="007818CF">
        <w:rPr>
          <w:rFonts w:ascii="Times New Roman" w:hAnsi="Times New Roman" w:cs="Times New Roman"/>
          <w:noProof/>
          <w:sz w:val="24"/>
          <w:szCs w:val="24"/>
        </w:rPr>
        <w:t>(Kemps &amp; Tiggemann, 2015)</w:t>
      </w:r>
      <w:r w:rsidR="00FC602C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FC602C" w:rsidRPr="007818CF">
        <w:rPr>
          <w:rFonts w:ascii="Times New Roman" w:hAnsi="Times New Roman" w:cs="Times New Roman"/>
          <w:sz w:val="24"/>
          <w:szCs w:val="24"/>
        </w:rPr>
        <w:t xml:space="preserve">, </w:t>
      </w:r>
      <w:r w:rsidR="00987D11" w:rsidRPr="007818CF">
        <w:rPr>
          <w:rFonts w:ascii="Times New Roman" w:hAnsi="Times New Roman" w:cs="Times New Roman"/>
          <w:sz w:val="24"/>
          <w:szCs w:val="24"/>
        </w:rPr>
        <w:t xml:space="preserve">although </w:t>
      </w:r>
      <w:r w:rsidR="00FC602C" w:rsidRPr="007818CF">
        <w:rPr>
          <w:rFonts w:ascii="Times New Roman" w:hAnsi="Times New Roman" w:cs="Times New Roman"/>
          <w:sz w:val="24"/>
          <w:szCs w:val="24"/>
        </w:rPr>
        <w:t xml:space="preserve">this is not always the case </w:t>
      </w:r>
      <w:r w:rsidR="00FC602C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A826B6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avermans&lt;/Author&gt;&lt;Year&gt;2011&lt;/Year&gt;&lt;RecNum&gt;14863&lt;/RecNum&gt;&lt;DisplayText&gt;(Havermans, et al., 2011)&lt;/DisplayText&gt;&lt;record&gt;&lt;rec-number&gt;14863&lt;/rec-number&gt;&lt;foreign-keys&gt;&lt;key app="EN" db-id="esezwvzwos9eeber9f5vfd9jwr905wpt9s0p" timestamp="1484156290"&gt;14863&lt;/key&gt;&lt;/foreign-keys&gt;&lt;ref-type name="Journal Article"&gt;17&lt;/ref-type&gt;&lt;contributors&gt;&lt;authors&gt;&lt;author&gt;Havermans, Remco C.&lt;/author&gt;&lt;author&gt;Giesen, Janneke C. A. H.&lt;/author&gt;&lt;author&gt;Houben, Katrijn&lt;/author&gt;&lt;author&gt;Jansen, Anita&lt;/author&gt;&lt;/authors&gt;&lt;/contributors&gt;&lt;titles&gt;&lt;title&gt;Weight, gender, and snack appeal&lt;/title&gt;&lt;secondary-title&gt;Eating Behaviors&lt;/secondary-title&gt;&lt;/titles&gt;&lt;periodical&gt;&lt;full-title&gt;Eating Behaviors&lt;/full-title&gt;&lt;/periodical&gt;&lt;pages&gt;126-130&lt;/pages&gt;&lt;volume&gt;12&lt;/volume&gt;&lt;number&gt;2&lt;/number&gt;&lt;keywords&gt;&lt;keyword&gt;Appetite&lt;/keyword&gt;&lt;keyword&gt;Approach-avoidance&lt;/keyword&gt;&lt;keyword&gt;Dietary restraint&lt;/keyword&gt;&lt;keyword&gt;Gender&lt;/keyword&gt;&lt;keyword&gt;Obesity&lt;/keyword&gt;&lt;/keywords&gt;&lt;dates&gt;&lt;year&gt;2011&lt;/year&gt;&lt;pub-dates&gt;&lt;date&gt;4//&lt;/date&gt;&lt;/pub-dates&gt;&lt;/dates&gt;&lt;isbn&gt;1471-0153&lt;/isbn&gt;&lt;urls&gt;&lt;related-urls&gt;&lt;url&gt;http://www.sciencedirect.com/science/article/pii/S1471015311000110&lt;/url&gt;&lt;/related-urls&gt;&lt;/urls&gt;&lt;electronic-resource-num&gt;http://dx.doi.org/10.1016/j.eatbeh.2011.01.010&lt;/electronic-resource-num&gt;&lt;/record&gt;&lt;/Cite&gt;&lt;/EndNote&gt;</w:instrText>
      </w:r>
      <w:r w:rsidR="00FC602C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A826B6" w:rsidRPr="007818CF">
        <w:rPr>
          <w:rFonts w:ascii="Times New Roman" w:hAnsi="Times New Roman" w:cs="Times New Roman"/>
          <w:noProof/>
          <w:sz w:val="24"/>
          <w:szCs w:val="24"/>
        </w:rPr>
        <w:t>(Havermans, et al., 2011)</w:t>
      </w:r>
      <w:r w:rsidR="00FC602C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FC602C" w:rsidRPr="007818CF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633F4CE" w14:textId="06814EE1" w:rsidR="00F2466E" w:rsidRPr="007818CF" w:rsidRDefault="003B09A7" w:rsidP="00FC602C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sz w:val="24"/>
          <w:szCs w:val="24"/>
        </w:rPr>
        <w:t xml:space="preserve">As with other methods of </w:t>
      </w:r>
      <w:r w:rsidR="00193CDF" w:rsidRPr="007818CF">
        <w:rPr>
          <w:rFonts w:ascii="Times New Roman" w:hAnsi="Times New Roman" w:cs="Times New Roman"/>
          <w:sz w:val="24"/>
          <w:szCs w:val="24"/>
        </w:rPr>
        <w:t>associative</w:t>
      </w:r>
      <w:r w:rsidRPr="007818CF">
        <w:rPr>
          <w:rFonts w:ascii="Times New Roman" w:hAnsi="Times New Roman" w:cs="Times New Roman"/>
          <w:sz w:val="24"/>
          <w:szCs w:val="24"/>
        </w:rPr>
        <w:t xml:space="preserve"> training, modified versions</w:t>
      </w:r>
      <w:r w:rsidR="00193CDF" w:rsidRPr="007818CF">
        <w:rPr>
          <w:rFonts w:ascii="Times New Roman" w:hAnsi="Times New Roman" w:cs="Times New Roman"/>
          <w:sz w:val="24"/>
          <w:szCs w:val="24"/>
        </w:rPr>
        <w:t xml:space="preserve"> of assessment tasks</w:t>
      </w:r>
      <w:r w:rsidRPr="007818CF">
        <w:rPr>
          <w:rFonts w:ascii="Times New Roman" w:hAnsi="Times New Roman" w:cs="Times New Roman"/>
          <w:sz w:val="24"/>
          <w:szCs w:val="24"/>
        </w:rPr>
        <w:t xml:space="preserve"> can be used to </w:t>
      </w:r>
      <w:r w:rsidR="00193CDF" w:rsidRPr="007818CF">
        <w:rPr>
          <w:rFonts w:ascii="Times New Roman" w:hAnsi="Times New Roman" w:cs="Times New Roman"/>
          <w:sz w:val="24"/>
          <w:szCs w:val="24"/>
        </w:rPr>
        <w:t>change</w:t>
      </w:r>
      <w:r w:rsidRPr="007818CF">
        <w:rPr>
          <w:rFonts w:ascii="Times New Roman" w:hAnsi="Times New Roman" w:cs="Times New Roman"/>
          <w:sz w:val="24"/>
          <w:szCs w:val="24"/>
        </w:rPr>
        <w:t xml:space="preserve"> behaviour</w:t>
      </w:r>
      <w:r w:rsidR="003B0BF9" w:rsidRPr="007818CF">
        <w:rPr>
          <w:rFonts w:ascii="Times New Roman" w:hAnsi="Times New Roman" w:cs="Times New Roman"/>
          <w:sz w:val="24"/>
          <w:szCs w:val="24"/>
        </w:rPr>
        <w:t xml:space="preserve"> by biasing contingencies </w:t>
      </w:r>
      <w:r w:rsidR="0006566A" w:rsidRPr="007818CF">
        <w:rPr>
          <w:rFonts w:ascii="Times New Roman" w:hAnsi="Times New Roman" w:cs="Times New Roman"/>
          <w:sz w:val="24"/>
          <w:szCs w:val="24"/>
        </w:rPr>
        <w:t>to</w:t>
      </w:r>
      <w:r w:rsidR="003B0BF9" w:rsidRPr="007818CF">
        <w:rPr>
          <w:rFonts w:ascii="Times New Roman" w:hAnsi="Times New Roman" w:cs="Times New Roman"/>
          <w:sz w:val="24"/>
          <w:szCs w:val="24"/>
        </w:rPr>
        <w:t xml:space="preserve"> establish</w:t>
      </w:r>
      <w:r w:rsidR="00F2466E" w:rsidRPr="007818CF">
        <w:rPr>
          <w:rFonts w:ascii="Times New Roman" w:hAnsi="Times New Roman" w:cs="Times New Roman"/>
          <w:sz w:val="24"/>
          <w:szCs w:val="24"/>
        </w:rPr>
        <w:t xml:space="preserve"> an associative link between </w:t>
      </w:r>
      <w:r w:rsidR="00800BCD" w:rsidRPr="007818CF">
        <w:rPr>
          <w:rFonts w:ascii="Times New Roman" w:hAnsi="Times New Roman" w:cs="Times New Roman"/>
          <w:sz w:val="24"/>
          <w:szCs w:val="24"/>
        </w:rPr>
        <w:t>approach /</w:t>
      </w:r>
      <w:r w:rsidR="00F2466E" w:rsidRPr="007818CF">
        <w:rPr>
          <w:rFonts w:ascii="Times New Roman" w:hAnsi="Times New Roman" w:cs="Times New Roman"/>
          <w:sz w:val="24"/>
          <w:szCs w:val="24"/>
        </w:rPr>
        <w:t>avoidance and food</w:t>
      </w:r>
      <w:r w:rsidR="003B0BF9" w:rsidRPr="007818CF">
        <w:rPr>
          <w:rFonts w:ascii="Times New Roman" w:hAnsi="Times New Roman" w:cs="Times New Roman"/>
          <w:sz w:val="24"/>
          <w:szCs w:val="24"/>
        </w:rPr>
        <w:t>.</w:t>
      </w:r>
      <w:r w:rsidR="00FC602C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594DA6" w:rsidRPr="007818CF">
        <w:rPr>
          <w:rFonts w:ascii="Times New Roman" w:hAnsi="Times New Roman" w:cs="Times New Roman"/>
          <w:sz w:val="24"/>
          <w:szCs w:val="24"/>
        </w:rPr>
        <w:t>Studies examining behaviour change in the laboratory following AAT have demonstrated inconsistent results</w:t>
      </w:r>
      <w:r w:rsidR="004534CB" w:rsidRPr="007818CF">
        <w:rPr>
          <w:rFonts w:ascii="Times New Roman" w:hAnsi="Times New Roman" w:cs="Times New Roman"/>
          <w:sz w:val="24"/>
          <w:szCs w:val="24"/>
        </w:rPr>
        <w:t xml:space="preserve">. </w:t>
      </w:r>
      <w:r w:rsidR="005E3FF2" w:rsidRPr="007818CF">
        <w:rPr>
          <w:rFonts w:ascii="Times New Roman" w:hAnsi="Times New Roman" w:cs="Times New Roman"/>
          <w:sz w:val="24"/>
          <w:szCs w:val="24"/>
        </w:rPr>
        <w:t xml:space="preserve">Schumacher </w:t>
      </w:r>
      <w:r w:rsidR="006A1897" w:rsidRPr="007818CF">
        <w:rPr>
          <w:rFonts w:ascii="Times New Roman" w:hAnsi="Times New Roman" w:cs="Times New Roman"/>
          <w:sz w:val="24"/>
          <w:szCs w:val="24"/>
        </w:rPr>
        <w:t xml:space="preserve">et al </w:t>
      </w:r>
      <w:r w:rsidR="006A1897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6A1897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Schumacher&lt;/Author&gt;&lt;Year&gt;2016&lt;/Year&gt;&lt;RecNum&gt;14843&lt;/RecNum&gt;&lt;DisplayText&gt;(2016)&lt;/DisplayText&gt;&lt;record&gt;&lt;rec-number&gt;14843&lt;/rec-number&gt;&lt;foreign-keys&gt;&lt;key app="EN" db-id="esezwvzwos9eeber9f5vfd9jwr905wpt9s0p" timestamp="1483528330"&gt;14843&lt;/key&gt;&lt;/foreign-keys&gt;&lt;ref-type name="Journal Article"&gt;17&lt;/ref-type&gt;&lt;contributors&gt;&lt;authors&gt;&lt;author&gt;Schumacher, Sophie E&lt;/author&gt;&lt;author&gt;Kemps, Eva&lt;/author&gt;&lt;author&gt;Tiggemann, Marika&lt;/author&gt;&lt;/authors&gt;&lt;/contributors&gt;&lt;titles&gt;&lt;title&gt;Bias modification training can alter approach bias and chocolate consumption&lt;/title&gt;&lt;secondary-title&gt;Appetite&lt;/secondary-title&gt;&lt;/titles&gt;&lt;periodical&gt;&lt;full-title&gt;Appetite&lt;/full-title&gt;&lt;/periodical&gt;&lt;pages&gt;219-224&lt;/pages&gt;&lt;volume&gt;96&lt;/volume&gt;&lt;keywords&gt;&lt;keyword&gt;Approach bias&lt;/keyword&gt;&lt;keyword&gt;Cognitive bias modification&lt;/keyword&gt;&lt;keyword&gt;Chocolate&lt;/keyword&gt;&lt;keyword&gt;Consumption&lt;/keyword&gt;&lt;keyword&gt;Approach-avoidance task&lt;/keyword&gt;&lt;/keywords&gt;&lt;dates&gt;&lt;year&gt;2016&lt;/year&gt;&lt;pub-dates&gt;&lt;date&gt;1/1/&lt;/date&gt;&lt;/pub-dates&gt;&lt;/dates&gt;&lt;isbn&gt;0195-6663&lt;/isbn&gt;&lt;urls&gt;&lt;related-urls&gt;&lt;url&gt;http://www.sciencedirect.com/science/article/pii/S0195666315300246&lt;/url&gt;&lt;/related-urls&gt;&lt;/urls&gt;&lt;electronic-resource-num&gt;http://dx.doi.org/10.1016/j.appet.2015.09.014&lt;/electronic-resource-num&gt;&lt;/record&gt;&lt;/Cite&gt;&lt;/EndNote&gt;</w:instrText>
      </w:r>
      <w:r w:rsidR="006A1897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6A1897" w:rsidRPr="007818CF">
        <w:rPr>
          <w:rFonts w:ascii="Times New Roman" w:hAnsi="Times New Roman" w:cs="Times New Roman"/>
          <w:noProof/>
          <w:sz w:val="24"/>
          <w:szCs w:val="24"/>
        </w:rPr>
        <w:t>(2016)</w:t>
      </w:r>
      <w:r w:rsidR="006A1897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6A1897" w:rsidRPr="007818CF">
        <w:rPr>
          <w:rFonts w:ascii="Times New Roman" w:hAnsi="Times New Roman" w:cs="Times New Roman"/>
          <w:sz w:val="24"/>
          <w:szCs w:val="24"/>
        </w:rPr>
        <w:t xml:space="preserve"> demonstrated a reduction in unhealthy food consumption following ‘</w:t>
      </w:r>
      <w:r w:rsidR="00210846" w:rsidRPr="007818CF">
        <w:rPr>
          <w:rFonts w:ascii="Times New Roman" w:hAnsi="Times New Roman" w:cs="Times New Roman"/>
          <w:sz w:val="24"/>
          <w:szCs w:val="24"/>
        </w:rPr>
        <w:t>avoid</w:t>
      </w:r>
      <w:r w:rsidR="006A1897" w:rsidRPr="007818CF">
        <w:rPr>
          <w:rFonts w:ascii="Times New Roman" w:hAnsi="Times New Roman" w:cs="Times New Roman"/>
          <w:sz w:val="24"/>
          <w:szCs w:val="24"/>
        </w:rPr>
        <w:t>’ training</w:t>
      </w:r>
      <w:r w:rsidR="00E07E24" w:rsidRPr="007818CF">
        <w:rPr>
          <w:rFonts w:ascii="Times New Roman" w:hAnsi="Times New Roman" w:cs="Times New Roman"/>
          <w:sz w:val="24"/>
          <w:szCs w:val="24"/>
        </w:rPr>
        <w:t xml:space="preserve"> (</w:t>
      </w:r>
      <w:r w:rsidR="00E07E24" w:rsidRPr="007818CF">
        <w:rPr>
          <w:rFonts w:ascii="Times New Roman" w:hAnsi="Times New Roman" w:cs="Times New Roman"/>
          <w:i/>
          <w:sz w:val="24"/>
          <w:szCs w:val="24"/>
        </w:rPr>
        <w:t>d</w:t>
      </w:r>
      <w:r w:rsidR="00E07E24" w:rsidRPr="007818CF">
        <w:rPr>
          <w:rFonts w:ascii="Times New Roman" w:hAnsi="Times New Roman" w:cs="Times New Roman"/>
          <w:sz w:val="24"/>
          <w:szCs w:val="24"/>
        </w:rPr>
        <w:t xml:space="preserve"> =.37)</w:t>
      </w:r>
      <w:r w:rsidR="006A1897" w:rsidRPr="007818CF">
        <w:rPr>
          <w:rFonts w:ascii="Times New Roman" w:hAnsi="Times New Roman" w:cs="Times New Roman"/>
          <w:sz w:val="24"/>
          <w:szCs w:val="24"/>
        </w:rPr>
        <w:t xml:space="preserve">, whereas </w:t>
      </w:r>
      <w:r w:rsidR="007D69A0" w:rsidRPr="007818CF">
        <w:rPr>
          <w:rFonts w:ascii="Times New Roman" w:hAnsi="Times New Roman" w:cs="Times New Roman"/>
          <w:sz w:val="24"/>
          <w:szCs w:val="24"/>
        </w:rPr>
        <w:t>Becker and colleagues</w:t>
      </w:r>
      <w:r w:rsidR="00800BCD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800BCD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800BCD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Becker&lt;/Author&gt;&lt;Year&gt;2015&lt;/Year&gt;&lt;RecNum&gt;14844&lt;/RecNum&gt;&lt;DisplayText&gt;(2015)&lt;/DisplayText&gt;&lt;record&gt;&lt;rec-number&gt;14844&lt;/rec-number&gt;&lt;foreign-keys&gt;&lt;key app="EN" db-id="esezwvzwos9eeber9f5vfd9jwr905wpt9s0p" timestamp="1483528615"&gt;14844&lt;/key&gt;&lt;/foreign-keys&gt;&lt;ref-type name="Journal Article"&gt;17&lt;/ref-type&gt;&lt;contributors&gt;&lt;authors&gt;&lt;author&gt;Becker, Daniela&lt;/author&gt;&lt;author&gt;Jostmann, Nils B.&lt;/author&gt;&lt;author&gt;Wiers, Reinout W.&lt;/author&gt;&lt;author&gt;Holland, Rob W.&lt;/author&gt;&lt;/authors&gt;&lt;/contributors&gt;&lt;titles&gt;&lt;title&gt;Approach avoidance training in the eating domain: Testing the effectiveness across three single session studies&lt;/title&gt;&lt;secondary-title&gt;Appetite&lt;/secondary-title&gt;&lt;/titles&gt;&lt;periodical&gt;&lt;full-title&gt;Appetite&lt;/full-title&gt;&lt;/periodical&gt;&lt;pages&gt;58-65&lt;/pages&gt;&lt;volume&gt;85&lt;/volume&gt;&lt;keywords&gt;&lt;keyword&gt;Approach avoidance training&lt;/keyword&gt;&lt;keyword&gt;Intervention&lt;/keyword&gt;&lt;keyword&gt;Automatic behavior regulation&lt;/keyword&gt;&lt;keyword&gt;Eating behavior&lt;/keyword&gt;&lt;keyword&gt;Food choice&lt;/keyword&gt;&lt;/keywords&gt;&lt;dates&gt;&lt;year&gt;2015&lt;/year&gt;&lt;pub-dates&gt;&lt;date&gt;2/1/&lt;/date&gt;&lt;/pub-dates&gt;&lt;/dates&gt;&lt;isbn&gt;0195-6663&lt;/isbn&gt;&lt;urls&gt;&lt;related-urls&gt;&lt;url&gt;http://www.sciencedirect.com/science/article/pii/S0195666314005303&lt;/url&gt;&lt;/related-urls&gt;&lt;/urls&gt;&lt;electronic-resource-num&gt;http://dx.doi.org/10.1016/j.appet.2014.11.017&lt;/electronic-resource-num&gt;&lt;/record&gt;&lt;/Cite&gt;&lt;/EndNote&gt;</w:instrText>
      </w:r>
      <w:r w:rsidR="00800BCD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800BCD" w:rsidRPr="007818CF">
        <w:rPr>
          <w:rFonts w:ascii="Times New Roman" w:hAnsi="Times New Roman" w:cs="Times New Roman"/>
          <w:noProof/>
          <w:sz w:val="24"/>
          <w:szCs w:val="24"/>
        </w:rPr>
        <w:t>(2015)</w:t>
      </w:r>
      <w:r w:rsidR="00800BCD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D71FBA" w:rsidRPr="007818CF">
        <w:rPr>
          <w:rFonts w:ascii="Times New Roman" w:hAnsi="Times New Roman" w:cs="Times New Roman"/>
          <w:sz w:val="24"/>
          <w:szCs w:val="24"/>
        </w:rPr>
        <w:t xml:space="preserve"> demonstrated no </w:t>
      </w:r>
      <w:r w:rsidR="00800BCD" w:rsidRPr="007818CF">
        <w:rPr>
          <w:rFonts w:ascii="Times New Roman" w:hAnsi="Times New Roman" w:cs="Times New Roman"/>
          <w:sz w:val="24"/>
          <w:szCs w:val="24"/>
        </w:rPr>
        <w:t xml:space="preserve">reliable change in </w:t>
      </w:r>
      <w:r w:rsidR="00D71FBA" w:rsidRPr="007818CF">
        <w:rPr>
          <w:rFonts w:ascii="Times New Roman" w:hAnsi="Times New Roman" w:cs="Times New Roman"/>
          <w:sz w:val="24"/>
          <w:szCs w:val="24"/>
        </w:rPr>
        <w:t>food</w:t>
      </w:r>
      <w:r w:rsidR="00800BCD" w:rsidRPr="007818CF">
        <w:rPr>
          <w:rFonts w:ascii="Times New Roman" w:hAnsi="Times New Roman" w:cs="Times New Roman"/>
          <w:sz w:val="24"/>
          <w:szCs w:val="24"/>
        </w:rPr>
        <w:t xml:space="preserve"> choice</w:t>
      </w:r>
      <w:r w:rsidR="00D71FBA" w:rsidRPr="007818CF">
        <w:rPr>
          <w:rFonts w:ascii="Times New Roman" w:hAnsi="Times New Roman" w:cs="Times New Roman"/>
          <w:sz w:val="24"/>
          <w:szCs w:val="24"/>
        </w:rPr>
        <w:t xml:space="preserve"> following training across three studies</w:t>
      </w:r>
      <w:r w:rsidR="007D69A0" w:rsidRPr="007818CF">
        <w:rPr>
          <w:rFonts w:ascii="Times New Roman" w:hAnsi="Times New Roman" w:cs="Times New Roman"/>
          <w:sz w:val="24"/>
          <w:szCs w:val="24"/>
        </w:rPr>
        <w:t>. Dickson et al</w:t>
      </w:r>
      <w:r w:rsidR="006A1897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800BCD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800BCD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Dickson&lt;/Author&gt;&lt;Year&gt;2016&lt;/Year&gt;&lt;RecNum&gt;14852&lt;/RecNum&gt;&lt;DisplayText&gt;(2016)&lt;/DisplayText&gt;&lt;record&gt;&lt;rec-number&gt;14852&lt;/rec-number&gt;&lt;foreign-keys&gt;&lt;key app="EN" db-id="esezwvzwos9eeber9f5vfd9jwr905wpt9s0p" timestamp="1483974316"&gt;14852&lt;/key&gt;&lt;/foreign-keys&gt;&lt;ref-type name="Journal Article"&gt;17&lt;/ref-type&gt;&lt;contributors&gt;&lt;authors&gt;&lt;author&gt;Dickson, Hugh&lt;/author&gt;&lt;author&gt;Kavanagh, David J.&lt;/author&gt;&lt;author&gt;MacLeod, Colin&lt;/author&gt;&lt;/authors&gt;&lt;/contributors&gt;&lt;titles&gt;&lt;title&gt;The pulling power of chocolate: Effects of approach–avoidance training on approach bias and consumption&lt;/title&gt;&lt;secondary-title&gt;Appetite&lt;/secondary-title&gt;&lt;/titles&gt;&lt;periodical&gt;&lt;full-title&gt;Appetite&lt;/full-title&gt;&lt;/periodical&gt;&lt;pages&gt;46-51&lt;/pages&gt;&lt;volume&gt;99&lt;/volume&gt;&lt;keywords&gt;&lt;keyword&gt;Approach avoidance&lt;/keyword&gt;&lt;keyword&gt;Approach bias&lt;/keyword&gt;&lt;keyword&gt;Response training&lt;/keyword&gt;&lt;keyword&gt;Chocolate&lt;/keyword&gt;&lt;/keywords&gt;&lt;dates&gt;&lt;year&gt;2016&lt;/year&gt;&lt;pub-dates&gt;&lt;date&gt;4/1/&lt;/date&gt;&lt;/pub-dates&gt;&lt;/dates&gt;&lt;isbn&gt;0195-6663&lt;/isbn&gt;&lt;urls&gt;&lt;related-urls&gt;&lt;url&gt;http://www.sciencedirect.com/science/article/pii/S0195666315301355&lt;/url&gt;&lt;/related-urls&gt;&lt;/urls&gt;&lt;electronic-resource-num&gt;http://dx.doi.org/10.1016/j.appet.2015.12.026&lt;/electronic-resource-num&gt;&lt;/record&gt;&lt;/Cite&gt;&lt;/EndNote&gt;</w:instrText>
      </w:r>
      <w:r w:rsidR="00800BCD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800BCD" w:rsidRPr="007818CF">
        <w:rPr>
          <w:rFonts w:ascii="Times New Roman" w:hAnsi="Times New Roman" w:cs="Times New Roman"/>
          <w:noProof/>
          <w:sz w:val="24"/>
          <w:szCs w:val="24"/>
        </w:rPr>
        <w:t>(2016)</w:t>
      </w:r>
      <w:r w:rsidR="00800BCD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800BCD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6A1897" w:rsidRPr="007818CF">
        <w:rPr>
          <w:rFonts w:ascii="Times New Roman" w:hAnsi="Times New Roman" w:cs="Times New Roman"/>
          <w:sz w:val="24"/>
          <w:szCs w:val="24"/>
        </w:rPr>
        <w:t xml:space="preserve">also demonstrated no group differences between </w:t>
      </w:r>
      <w:r w:rsidR="00444DC6" w:rsidRPr="007818CF">
        <w:rPr>
          <w:rFonts w:ascii="Times New Roman" w:hAnsi="Times New Roman" w:cs="Times New Roman"/>
          <w:sz w:val="24"/>
          <w:szCs w:val="24"/>
        </w:rPr>
        <w:t xml:space="preserve">‘avoid chocolate’ </w:t>
      </w:r>
      <w:r w:rsidR="006A1897" w:rsidRPr="007818CF">
        <w:rPr>
          <w:rFonts w:ascii="Times New Roman" w:hAnsi="Times New Roman" w:cs="Times New Roman"/>
          <w:sz w:val="24"/>
          <w:szCs w:val="24"/>
        </w:rPr>
        <w:t xml:space="preserve">training and </w:t>
      </w:r>
      <w:r w:rsidR="00444DC6" w:rsidRPr="007818CF">
        <w:rPr>
          <w:rFonts w:ascii="Times New Roman" w:hAnsi="Times New Roman" w:cs="Times New Roman"/>
          <w:sz w:val="24"/>
          <w:szCs w:val="24"/>
        </w:rPr>
        <w:t xml:space="preserve">‘approach healthy snack’ control </w:t>
      </w:r>
      <w:r w:rsidR="006A1897" w:rsidRPr="007818CF">
        <w:rPr>
          <w:rFonts w:ascii="Times New Roman" w:hAnsi="Times New Roman" w:cs="Times New Roman"/>
          <w:sz w:val="24"/>
          <w:szCs w:val="24"/>
        </w:rPr>
        <w:t xml:space="preserve">on </w:t>
      </w:r>
      <w:r w:rsidR="006A1897" w:rsidRPr="007818CF">
        <w:rPr>
          <w:rFonts w:ascii="Times New Roman" w:hAnsi="Times New Roman" w:cs="Times New Roman"/>
          <w:i/>
          <w:sz w:val="24"/>
          <w:szCs w:val="24"/>
        </w:rPr>
        <w:t>ad-libitum</w:t>
      </w:r>
      <w:r w:rsidR="006A1897" w:rsidRPr="007818CF">
        <w:rPr>
          <w:rFonts w:ascii="Times New Roman" w:hAnsi="Times New Roman" w:cs="Times New Roman"/>
          <w:sz w:val="24"/>
          <w:szCs w:val="24"/>
        </w:rPr>
        <w:t xml:space="preserve"> chocolate intake</w:t>
      </w:r>
      <w:r w:rsidR="00E07E24" w:rsidRPr="007818CF">
        <w:rPr>
          <w:rFonts w:ascii="Times New Roman" w:hAnsi="Times New Roman" w:cs="Times New Roman"/>
          <w:sz w:val="24"/>
          <w:szCs w:val="24"/>
        </w:rPr>
        <w:t xml:space="preserve"> (</w:t>
      </w:r>
      <w:r w:rsidR="00E07E24" w:rsidRPr="007818CF">
        <w:rPr>
          <w:rFonts w:ascii="Times New Roman" w:hAnsi="Times New Roman" w:cs="Times New Roman"/>
          <w:i/>
          <w:sz w:val="24"/>
          <w:szCs w:val="24"/>
        </w:rPr>
        <w:t>η</w:t>
      </w:r>
      <w:r w:rsidR="00E07E24" w:rsidRPr="007818CF">
        <w:rPr>
          <w:rFonts w:ascii="Times New Roman" w:hAnsi="Times New Roman" w:cs="Times New Roman"/>
          <w:i/>
          <w:sz w:val="24"/>
          <w:szCs w:val="24"/>
          <w:vertAlign w:val="subscript"/>
        </w:rPr>
        <w:t>p</w:t>
      </w:r>
      <w:r w:rsidR="00E07E24" w:rsidRPr="007818CF">
        <w:rPr>
          <w:rFonts w:ascii="Times New Roman" w:hAnsi="Times New Roman" w:cs="Times New Roman"/>
          <w:i/>
          <w:sz w:val="24"/>
          <w:szCs w:val="24"/>
          <w:vertAlign w:val="superscript"/>
        </w:rPr>
        <w:t>2</w:t>
      </w:r>
      <w:r w:rsidR="00E07E24" w:rsidRPr="007818C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E07E24" w:rsidRPr="007818CF">
        <w:rPr>
          <w:rFonts w:ascii="Times New Roman" w:hAnsi="Times New Roman" w:cs="Times New Roman"/>
          <w:sz w:val="24"/>
          <w:szCs w:val="24"/>
        </w:rPr>
        <w:t>= .024)</w:t>
      </w:r>
      <w:r w:rsidR="006A1897" w:rsidRPr="007818CF">
        <w:rPr>
          <w:rFonts w:ascii="Times New Roman" w:hAnsi="Times New Roman" w:cs="Times New Roman"/>
          <w:sz w:val="24"/>
          <w:szCs w:val="24"/>
        </w:rPr>
        <w:t xml:space="preserve">. </w:t>
      </w:r>
      <w:r w:rsidR="00D71FBA" w:rsidRPr="007818CF">
        <w:rPr>
          <w:rFonts w:ascii="Times New Roman" w:hAnsi="Times New Roman" w:cs="Times New Roman"/>
          <w:sz w:val="24"/>
          <w:szCs w:val="24"/>
        </w:rPr>
        <w:t>In a conceptually similar study</w:t>
      </w:r>
      <w:r w:rsidR="00800BCD" w:rsidRPr="007818CF">
        <w:rPr>
          <w:rFonts w:ascii="Times New Roman" w:hAnsi="Times New Roman" w:cs="Times New Roman"/>
          <w:sz w:val="24"/>
          <w:szCs w:val="24"/>
        </w:rPr>
        <w:t xml:space="preserve">, </w:t>
      </w:r>
      <w:r w:rsidR="00D71FBA" w:rsidRPr="007818CF">
        <w:rPr>
          <w:rFonts w:ascii="Times New Roman" w:hAnsi="Times New Roman" w:cs="Times New Roman"/>
          <w:sz w:val="24"/>
          <w:szCs w:val="24"/>
        </w:rPr>
        <w:t xml:space="preserve"> Kemps et al </w:t>
      </w:r>
      <w:r w:rsidR="00D71FBA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1F1FBB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Kemps&lt;/Author&gt;&lt;Year&gt;2013&lt;/Year&gt;&lt;RecNum&gt;14394&lt;/RecNum&gt;&lt;DisplayText&gt;(2013)&lt;/DisplayText&gt;&lt;record&gt;&lt;rec-number&gt;14394&lt;/rec-number&gt;&lt;foreign-keys&gt;&lt;key app="EN" db-id="esezwvzwos9eeber9f5vfd9jwr905wpt9s0p" timestamp="1420466533"&gt;14394&lt;/key&gt;&lt;/foreign-keys&gt;&lt;ref-type name="Journal Article"&gt;17&lt;/ref-type&gt;&lt;contributors&gt;&lt;authors&gt;&lt;author&gt;Kemps, E.&lt;/author&gt;&lt;author&gt;Tiggemann, M.&lt;/author&gt;&lt;author&gt;Martin, R.&lt;/author&gt;&lt;author&gt;Elliott, M.&lt;/author&gt;&lt;/authors&gt;&lt;/contributors&gt;&lt;titles&gt;&lt;title&gt;Implicit approach-avoidance associations for craved food cues&lt;/title&gt;&lt;secondary-title&gt;Journal of Experimental Psychology: Applied&lt;/secondary-title&gt;&lt;/titles&gt;&lt;periodical&gt;&lt;full-title&gt;Journal of Experimental Psychology: Applied&lt;/full-title&gt;&lt;/periodical&gt;&lt;pages&gt;30-38&lt;/pages&gt;&lt;volume&gt;19&lt;/volume&gt;&lt;number&gt;1&lt;/number&gt;&lt;dates&gt;&lt;year&gt;2013&lt;/year&gt;&lt;/dates&gt;&lt;urls&gt;&lt;related-urls&gt;&lt;url&gt;http://www.scopus.com/inward/record.url?eid=2-s2.0-84876152423&amp;amp;partnerID=40&amp;amp;md5=05026fdabb3f0bec9b8cd85963347d91&lt;/url&gt;&lt;/related-urls&gt;&lt;/urls&gt;&lt;remote-database-name&gt;Scopus&lt;/remote-database-name&gt;&lt;/record&gt;&lt;/Cite&gt;&lt;/EndNote&gt;</w:instrText>
      </w:r>
      <w:r w:rsidR="00D71FBA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1F1FBB" w:rsidRPr="007818CF">
        <w:rPr>
          <w:rFonts w:ascii="Times New Roman" w:hAnsi="Times New Roman" w:cs="Times New Roman"/>
          <w:noProof/>
          <w:sz w:val="24"/>
          <w:szCs w:val="24"/>
        </w:rPr>
        <w:t>(2013)</w:t>
      </w:r>
      <w:r w:rsidR="00D71FBA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1F1FBB" w:rsidRPr="007818CF">
        <w:rPr>
          <w:rFonts w:ascii="Times New Roman" w:hAnsi="Times New Roman" w:cs="Times New Roman"/>
          <w:sz w:val="24"/>
          <w:szCs w:val="24"/>
        </w:rPr>
        <w:t xml:space="preserve"> aimed to establish associative links between unhealthy (chocolate) pictures </w:t>
      </w:r>
      <w:r w:rsidR="00DB2A78" w:rsidRPr="007818CF">
        <w:rPr>
          <w:rFonts w:ascii="Times New Roman" w:hAnsi="Times New Roman" w:cs="Times New Roman"/>
          <w:sz w:val="24"/>
          <w:szCs w:val="24"/>
        </w:rPr>
        <w:t xml:space="preserve">and </w:t>
      </w:r>
      <w:r w:rsidR="001F1FBB" w:rsidRPr="007818CF">
        <w:rPr>
          <w:rFonts w:ascii="Times New Roman" w:hAnsi="Times New Roman" w:cs="Times New Roman"/>
          <w:sz w:val="24"/>
          <w:szCs w:val="24"/>
        </w:rPr>
        <w:t xml:space="preserve">approach or avoid words, </w:t>
      </w:r>
      <w:r w:rsidR="00DB2A78" w:rsidRPr="007818CF">
        <w:rPr>
          <w:rFonts w:ascii="Times New Roman" w:hAnsi="Times New Roman" w:cs="Times New Roman"/>
          <w:sz w:val="24"/>
          <w:szCs w:val="24"/>
        </w:rPr>
        <w:t xml:space="preserve">(rather than overt approach or avoidance </w:t>
      </w:r>
      <w:r w:rsidR="00800BCD" w:rsidRPr="007818CF">
        <w:rPr>
          <w:rFonts w:ascii="Times New Roman" w:hAnsi="Times New Roman" w:cs="Times New Roman"/>
          <w:sz w:val="24"/>
          <w:szCs w:val="24"/>
        </w:rPr>
        <w:t>behaviours</w:t>
      </w:r>
      <w:r w:rsidR="00DB2A78" w:rsidRPr="007818CF">
        <w:rPr>
          <w:rFonts w:ascii="Times New Roman" w:hAnsi="Times New Roman" w:cs="Times New Roman"/>
          <w:sz w:val="24"/>
          <w:szCs w:val="24"/>
        </w:rPr>
        <w:t>)</w:t>
      </w:r>
      <w:r w:rsidR="001F1FBB" w:rsidRPr="007818CF">
        <w:rPr>
          <w:rFonts w:ascii="Times New Roman" w:hAnsi="Times New Roman" w:cs="Times New Roman"/>
          <w:sz w:val="24"/>
          <w:szCs w:val="24"/>
        </w:rPr>
        <w:t xml:space="preserve">. </w:t>
      </w:r>
      <w:r w:rsidR="00386299" w:rsidRPr="007818CF">
        <w:rPr>
          <w:rFonts w:ascii="Times New Roman" w:hAnsi="Times New Roman" w:cs="Times New Roman"/>
          <w:sz w:val="24"/>
          <w:szCs w:val="24"/>
        </w:rPr>
        <w:t>They demonstrated a decrease in chocolate-approach associations in the avoid group</w:t>
      </w:r>
      <w:r w:rsidR="00F60200" w:rsidRPr="007818CF">
        <w:rPr>
          <w:rFonts w:ascii="Times New Roman" w:hAnsi="Times New Roman" w:cs="Times New Roman"/>
          <w:sz w:val="24"/>
          <w:szCs w:val="24"/>
        </w:rPr>
        <w:t xml:space="preserve">, </w:t>
      </w:r>
      <w:r w:rsidR="0010361D" w:rsidRPr="007818CF">
        <w:rPr>
          <w:rFonts w:ascii="Times New Roman" w:hAnsi="Times New Roman" w:cs="Times New Roman"/>
          <w:sz w:val="24"/>
          <w:szCs w:val="24"/>
        </w:rPr>
        <w:t xml:space="preserve">but no decrease in craving. They did report </w:t>
      </w:r>
      <w:r w:rsidR="00F60200" w:rsidRPr="007818CF">
        <w:rPr>
          <w:rFonts w:ascii="Times New Roman" w:hAnsi="Times New Roman" w:cs="Times New Roman"/>
          <w:sz w:val="24"/>
          <w:szCs w:val="24"/>
        </w:rPr>
        <w:t xml:space="preserve">an </w:t>
      </w:r>
      <w:r w:rsidR="00F60200" w:rsidRPr="007818CF">
        <w:rPr>
          <w:rFonts w:ascii="Times New Roman" w:hAnsi="Times New Roman" w:cs="Times New Roman"/>
          <w:i/>
          <w:sz w:val="24"/>
          <w:szCs w:val="24"/>
        </w:rPr>
        <w:t>increase</w:t>
      </w:r>
      <w:r w:rsidR="00931CC6" w:rsidRPr="007818CF">
        <w:rPr>
          <w:rFonts w:ascii="Times New Roman" w:hAnsi="Times New Roman" w:cs="Times New Roman"/>
          <w:sz w:val="24"/>
          <w:szCs w:val="24"/>
        </w:rPr>
        <w:t xml:space="preserve"> in</w:t>
      </w:r>
      <w:r w:rsidR="0010361D" w:rsidRPr="007818CF">
        <w:rPr>
          <w:rFonts w:ascii="Times New Roman" w:hAnsi="Times New Roman" w:cs="Times New Roman"/>
          <w:sz w:val="24"/>
          <w:szCs w:val="24"/>
        </w:rPr>
        <w:t xml:space="preserve"> chocolate approach associations and</w:t>
      </w:r>
      <w:r w:rsidR="00931CC6" w:rsidRPr="007818CF">
        <w:rPr>
          <w:rFonts w:ascii="Times New Roman" w:hAnsi="Times New Roman" w:cs="Times New Roman"/>
          <w:sz w:val="24"/>
          <w:szCs w:val="24"/>
        </w:rPr>
        <w:t xml:space="preserve"> craving in the approach group</w:t>
      </w:r>
      <w:r w:rsidR="00386299" w:rsidRPr="007818CF">
        <w:rPr>
          <w:rFonts w:ascii="Times New Roman" w:hAnsi="Times New Roman" w:cs="Times New Roman"/>
          <w:sz w:val="24"/>
          <w:szCs w:val="24"/>
        </w:rPr>
        <w:t xml:space="preserve">. </w:t>
      </w:r>
      <w:r w:rsidR="00D607BB" w:rsidRPr="007818CF">
        <w:rPr>
          <w:rFonts w:ascii="Times New Roman" w:hAnsi="Times New Roman" w:cs="Times New Roman"/>
          <w:sz w:val="24"/>
          <w:szCs w:val="24"/>
        </w:rPr>
        <w:t>Finally one study (Kakoschke et al, 2017</w:t>
      </w:r>
      <w:r w:rsidR="00280945" w:rsidRPr="007818CF">
        <w:rPr>
          <w:rFonts w:ascii="Times New Roman" w:hAnsi="Times New Roman" w:cs="Times New Roman"/>
          <w:sz w:val="24"/>
          <w:szCs w:val="24"/>
        </w:rPr>
        <w:t xml:space="preserve">) examined </w:t>
      </w:r>
      <w:r w:rsidR="00676190" w:rsidRPr="007818CF">
        <w:rPr>
          <w:rFonts w:ascii="Times New Roman" w:hAnsi="Times New Roman" w:cs="Times New Roman"/>
          <w:sz w:val="24"/>
          <w:szCs w:val="24"/>
        </w:rPr>
        <w:t>cue</w:t>
      </w:r>
      <w:r w:rsidR="00280945" w:rsidRPr="007818CF">
        <w:rPr>
          <w:rFonts w:ascii="Times New Roman" w:hAnsi="Times New Roman" w:cs="Times New Roman"/>
          <w:sz w:val="24"/>
          <w:szCs w:val="24"/>
        </w:rPr>
        <w:t>-ICT and AAT in combination or alone and demonstrate</w:t>
      </w:r>
      <w:r w:rsidR="0001611D" w:rsidRPr="007818CF">
        <w:rPr>
          <w:rFonts w:ascii="Times New Roman" w:hAnsi="Times New Roman" w:cs="Times New Roman"/>
          <w:sz w:val="24"/>
          <w:szCs w:val="24"/>
        </w:rPr>
        <w:t>d that neither tra</w:t>
      </w:r>
      <w:r w:rsidR="004F7B41" w:rsidRPr="007818CF">
        <w:rPr>
          <w:rFonts w:ascii="Times New Roman" w:hAnsi="Times New Roman" w:cs="Times New Roman"/>
          <w:sz w:val="24"/>
          <w:szCs w:val="24"/>
        </w:rPr>
        <w:t>ining influenced food intake, but avoidance training reduced unhealthy food choices.</w:t>
      </w:r>
      <w:r w:rsidR="0001611D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386299" w:rsidRPr="007818CF">
        <w:rPr>
          <w:rFonts w:ascii="Times New Roman" w:hAnsi="Times New Roman" w:cs="Times New Roman"/>
          <w:sz w:val="24"/>
          <w:szCs w:val="24"/>
        </w:rPr>
        <w:t xml:space="preserve">However, </w:t>
      </w:r>
      <w:r w:rsidR="00F636A0" w:rsidRPr="007818CF">
        <w:rPr>
          <w:rFonts w:ascii="Times New Roman" w:hAnsi="Times New Roman" w:cs="Times New Roman"/>
          <w:sz w:val="24"/>
          <w:szCs w:val="24"/>
        </w:rPr>
        <w:t xml:space="preserve">as with many CBM laboratory studies these results are difficult to interpret due to </w:t>
      </w:r>
      <w:r w:rsidR="00DB2A78" w:rsidRPr="007818CF">
        <w:rPr>
          <w:rFonts w:ascii="Times New Roman" w:hAnsi="Times New Roman" w:cs="Times New Roman"/>
          <w:sz w:val="24"/>
          <w:szCs w:val="24"/>
        </w:rPr>
        <w:t xml:space="preserve">the absence </w:t>
      </w:r>
      <w:r w:rsidR="00F636A0" w:rsidRPr="007818CF">
        <w:rPr>
          <w:rFonts w:ascii="Times New Roman" w:hAnsi="Times New Roman" w:cs="Times New Roman"/>
          <w:sz w:val="24"/>
          <w:szCs w:val="24"/>
        </w:rPr>
        <w:t xml:space="preserve"> of </w:t>
      </w:r>
      <w:r w:rsidR="00DB2A78" w:rsidRPr="007818CF">
        <w:rPr>
          <w:rFonts w:ascii="Times New Roman" w:hAnsi="Times New Roman" w:cs="Times New Roman"/>
          <w:sz w:val="24"/>
          <w:szCs w:val="24"/>
        </w:rPr>
        <w:t xml:space="preserve">an </w:t>
      </w:r>
      <w:r w:rsidR="00F636A0" w:rsidRPr="007818CF">
        <w:rPr>
          <w:rFonts w:ascii="Times New Roman" w:hAnsi="Times New Roman" w:cs="Times New Roman"/>
          <w:sz w:val="24"/>
          <w:szCs w:val="24"/>
        </w:rPr>
        <w:t xml:space="preserve">appropriate </w:t>
      </w:r>
      <w:r w:rsidR="005E3FF2" w:rsidRPr="007818CF">
        <w:rPr>
          <w:rFonts w:ascii="Times New Roman" w:hAnsi="Times New Roman" w:cs="Times New Roman"/>
          <w:sz w:val="24"/>
          <w:szCs w:val="24"/>
        </w:rPr>
        <w:t xml:space="preserve">‘neutral’ </w:t>
      </w:r>
      <w:r w:rsidR="00F636A0" w:rsidRPr="007818CF">
        <w:rPr>
          <w:rFonts w:ascii="Times New Roman" w:hAnsi="Times New Roman" w:cs="Times New Roman"/>
          <w:sz w:val="24"/>
          <w:szCs w:val="24"/>
        </w:rPr>
        <w:t xml:space="preserve">control </w:t>
      </w:r>
      <w:r w:rsidR="00800BCD" w:rsidRPr="007818CF">
        <w:rPr>
          <w:rFonts w:ascii="Times New Roman" w:hAnsi="Times New Roman" w:cs="Times New Roman"/>
          <w:sz w:val="24"/>
          <w:szCs w:val="24"/>
        </w:rPr>
        <w:t xml:space="preserve">/ comparison </w:t>
      </w:r>
      <w:r w:rsidR="00F636A0" w:rsidRPr="007818CF">
        <w:rPr>
          <w:rFonts w:ascii="Times New Roman" w:hAnsi="Times New Roman" w:cs="Times New Roman"/>
          <w:sz w:val="24"/>
          <w:szCs w:val="24"/>
        </w:rPr>
        <w:t>group</w:t>
      </w:r>
      <w:r w:rsidR="00386299" w:rsidRPr="007818CF">
        <w:rPr>
          <w:rFonts w:ascii="Times New Roman" w:hAnsi="Times New Roman" w:cs="Times New Roman"/>
          <w:sz w:val="24"/>
          <w:szCs w:val="24"/>
        </w:rPr>
        <w:t xml:space="preserve">. </w:t>
      </w:r>
      <w:r w:rsidR="00835135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D71FBA" w:rsidRPr="007818CF">
        <w:rPr>
          <w:rFonts w:ascii="Times New Roman" w:hAnsi="Times New Roman" w:cs="Times New Roman"/>
          <w:sz w:val="24"/>
          <w:szCs w:val="24"/>
        </w:rPr>
        <w:t xml:space="preserve">For a broader review on </w:t>
      </w:r>
      <w:r w:rsidR="004956CE" w:rsidRPr="007818CF">
        <w:rPr>
          <w:rFonts w:ascii="Times New Roman" w:hAnsi="Times New Roman" w:cs="Times New Roman"/>
          <w:sz w:val="24"/>
          <w:szCs w:val="24"/>
        </w:rPr>
        <w:t>AAT</w:t>
      </w:r>
      <w:r w:rsidR="00D71FBA" w:rsidRPr="007818CF">
        <w:rPr>
          <w:rFonts w:ascii="Times New Roman" w:hAnsi="Times New Roman" w:cs="Times New Roman"/>
          <w:sz w:val="24"/>
          <w:szCs w:val="24"/>
        </w:rPr>
        <w:t xml:space="preserve"> across different </w:t>
      </w:r>
      <w:r w:rsidR="008532D0" w:rsidRPr="007818CF">
        <w:rPr>
          <w:rFonts w:ascii="Times New Roman" w:hAnsi="Times New Roman" w:cs="Times New Roman"/>
          <w:sz w:val="24"/>
          <w:szCs w:val="24"/>
        </w:rPr>
        <w:t>appetitive</w:t>
      </w:r>
      <w:r w:rsidR="00D71FBA" w:rsidRPr="007818CF">
        <w:rPr>
          <w:rFonts w:ascii="Times New Roman" w:hAnsi="Times New Roman" w:cs="Times New Roman"/>
          <w:sz w:val="24"/>
          <w:szCs w:val="24"/>
        </w:rPr>
        <w:t xml:space="preserve"> behaviours</w:t>
      </w:r>
      <w:r w:rsidR="004E6383" w:rsidRPr="007818CF">
        <w:rPr>
          <w:rFonts w:ascii="Times New Roman" w:hAnsi="Times New Roman" w:cs="Times New Roman"/>
          <w:sz w:val="24"/>
          <w:szCs w:val="24"/>
        </w:rPr>
        <w:t xml:space="preserve"> in the laboratory</w:t>
      </w:r>
      <w:r w:rsidR="00D71FBA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7502CF" w:rsidRPr="007818CF">
        <w:rPr>
          <w:rFonts w:ascii="Times New Roman" w:hAnsi="Times New Roman" w:cs="Times New Roman"/>
          <w:sz w:val="24"/>
          <w:szCs w:val="24"/>
        </w:rPr>
        <w:t>we point readers elsewhere</w:t>
      </w:r>
      <w:r w:rsidR="00D71FBA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D71FBA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45219D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akoschke&lt;/Author&gt;&lt;Year&gt;2016&lt;/Year&gt;&lt;RecNum&gt;14768&lt;/RecNum&gt;&lt;DisplayText&gt;(N. Kakoschke, Kemps, &amp;amp; Tiggemann, 2016)&lt;/DisplayText&gt;&lt;record&gt;&lt;rec-number&gt;14768&lt;/rec-number&gt;&lt;foreign-keys&gt;&lt;key app="EN" db-id="esezwvzwos9eeber9f5vfd9jwr905wpt9s0p" timestamp="1473166599"&gt;14768&lt;/key&gt;&lt;/foreign-keys&gt;&lt;ref-type name="Journal Article"&gt;17&lt;/ref-type&gt;&lt;contributors&gt;&lt;authors&gt;&lt;author&gt;Kakoschke, N.&lt;/author&gt;&lt;author&gt;Kemps, E.&lt;/author&gt;&lt;author&gt;Tiggemann, M.&lt;/author&gt;&lt;/authors&gt;&lt;/contributors&gt;&lt;titles&gt;&lt;title&gt;Approach bias modification training and consumption: A review of the literature.&lt;/title&gt;&lt;secondary-title&gt;Addictive Behaviors&lt;/secondary-title&gt;&lt;/titles&gt;&lt;periodical&gt;&lt;full-title&gt;Addictive Behaviors&lt;/full-title&gt;&lt;/periodical&gt;&lt;volume&gt;in press&lt;/volume&gt;&lt;dates&gt;&lt;year&gt;2016&lt;/year&gt;&lt;/dates&gt;&lt;urls&gt;&lt;/urls&gt;&lt;/record&gt;&lt;/Cite&gt;&lt;/EndNote&gt;</w:instrText>
      </w:r>
      <w:r w:rsidR="00D71FBA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6F65FE" w:rsidRPr="007818CF">
        <w:rPr>
          <w:rFonts w:ascii="Times New Roman" w:hAnsi="Times New Roman" w:cs="Times New Roman"/>
          <w:noProof/>
          <w:sz w:val="24"/>
          <w:szCs w:val="24"/>
        </w:rPr>
        <w:t>(</w:t>
      </w:r>
      <w:r w:rsidR="0045219D" w:rsidRPr="007818CF">
        <w:rPr>
          <w:rFonts w:ascii="Times New Roman" w:hAnsi="Times New Roman" w:cs="Times New Roman"/>
          <w:noProof/>
          <w:sz w:val="24"/>
          <w:szCs w:val="24"/>
        </w:rPr>
        <w:t>Kakoschke, Kemps, &amp; Tiggemann, 2016)</w:t>
      </w:r>
      <w:r w:rsidR="00D71FBA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D71FBA" w:rsidRPr="007818CF">
        <w:rPr>
          <w:rFonts w:ascii="Times New Roman" w:hAnsi="Times New Roman" w:cs="Times New Roman"/>
          <w:sz w:val="24"/>
          <w:szCs w:val="24"/>
        </w:rPr>
        <w:t>.</w:t>
      </w:r>
    </w:p>
    <w:p w14:paraId="783F6073" w14:textId="20E50431" w:rsidR="009C2AE4" w:rsidRPr="007818CF" w:rsidRDefault="00D71FBA" w:rsidP="00146B1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sz w:val="24"/>
          <w:szCs w:val="24"/>
        </w:rPr>
        <w:tab/>
        <w:t xml:space="preserve">Single sessions of </w:t>
      </w:r>
      <w:r w:rsidR="008532D0" w:rsidRPr="007818CF">
        <w:rPr>
          <w:rFonts w:ascii="Times New Roman" w:hAnsi="Times New Roman" w:cs="Times New Roman"/>
          <w:sz w:val="24"/>
          <w:szCs w:val="24"/>
        </w:rPr>
        <w:t>AAT</w:t>
      </w:r>
      <w:r w:rsidRPr="007818CF">
        <w:rPr>
          <w:rFonts w:ascii="Times New Roman" w:hAnsi="Times New Roman" w:cs="Times New Roman"/>
          <w:sz w:val="24"/>
          <w:szCs w:val="24"/>
        </w:rPr>
        <w:t xml:space="preserve"> also have limited effectiveness </w:t>
      </w:r>
      <w:r w:rsidR="007502CF" w:rsidRPr="007818CF">
        <w:rPr>
          <w:rFonts w:ascii="Times New Roman" w:hAnsi="Times New Roman" w:cs="Times New Roman"/>
          <w:sz w:val="24"/>
          <w:szCs w:val="24"/>
        </w:rPr>
        <w:t xml:space="preserve">on behaviour </w:t>
      </w:r>
      <w:r w:rsidRPr="007818CF">
        <w:rPr>
          <w:rFonts w:ascii="Times New Roman" w:hAnsi="Times New Roman" w:cs="Times New Roman"/>
          <w:sz w:val="24"/>
          <w:szCs w:val="24"/>
        </w:rPr>
        <w:t xml:space="preserve">outside of the laboratory. Becker et al </w:t>
      </w:r>
      <w:r w:rsidR="00835135" w:rsidRPr="007818CF">
        <w:rPr>
          <w:rFonts w:ascii="Times New Roman" w:hAnsi="Times New Roman" w:cs="Times New Roman"/>
          <w:sz w:val="24"/>
          <w:szCs w:val="24"/>
        </w:rPr>
        <w:t>(study 1) followed up participants in their training study after 2 weeks by asking about frequency of health behaviours (</w:t>
      </w:r>
      <w:r w:rsidR="00144866" w:rsidRPr="007818CF">
        <w:rPr>
          <w:rFonts w:ascii="Times New Roman" w:hAnsi="Times New Roman" w:cs="Times New Roman"/>
          <w:sz w:val="24"/>
          <w:szCs w:val="24"/>
        </w:rPr>
        <w:t xml:space="preserve">e.g. </w:t>
      </w:r>
      <w:r w:rsidR="00835135" w:rsidRPr="007818CF">
        <w:rPr>
          <w:rFonts w:ascii="Times New Roman" w:hAnsi="Times New Roman" w:cs="Times New Roman"/>
          <w:sz w:val="24"/>
          <w:szCs w:val="24"/>
        </w:rPr>
        <w:t>consumption of fruit / ready meals). Their analyses revealed a large reduction (</w:t>
      </w:r>
      <w:r w:rsidR="00835135" w:rsidRPr="007818CF">
        <w:rPr>
          <w:rFonts w:ascii="Times New Roman" w:hAnsi="Times New Roman" w:cs="Times New Roman"/>
          <w:i/>
          <w:sz w:val="24"/>
          <w:szCs w:val="24"/>
        </w:rPr>
        <w:t>d</w:t>
      </w:r>
      <w:r w:rsidR="007502CF" w:rsidRPr="007818C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835135" w:rsidRPr="007818CF">
        <w:rPr>
          <w:rFonts w:ascii="Times New Roman" w:hAnsi="Times New Roman" w:cs="Times New Roman"/>
          <w:sz w:val="24"/>
          <w:szCs w:val="24"/>
        </w:rPr>
        <w:t>=</w:t>
      </w:r>
      <w:r w:rsidR="007502CF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835135" w:rsidRPr="007818CF">
        <w:rPr>
          <w:rFonts w:ascii="Times New Roman" w:hAnsi="Times New Roman" w:cs="Times New Roman"/>
          <w:sz w:val="24"/>
          <w:szCs w:val="24"/>
        </w:rPr>
        <w:t xml:space="preserve">0.99) in </w:t>
      </w:r>
      <w:r w:rsidR="00DB2A78" w:rsidRPr="007818CF">
        <w:rPr>
          <w:rFonts w:ascii="Times New Roman" w:hAnsi="Times New Roman" w:cs="Times New Roman"/>
          <w:sz w:val="24"/>
          <w:szCs w:val="24"/>
        </w:rPr>
        <w:t xml:space="preserve">self-reported </w:t>
      </w:r>
      <w:r w:rsidR="00835135" w:rsidRPr="007818CF">
        <w:rPr>
          <w:rFonts w:ascii="Times New Roman" w:hAnsi="Times New Roman" w:cs="Times New Roman"/>
          <w:sz w:val="24"/>
          <w:szCs w:val="24"/>
        </w:rPr>
        <w:t xml:space="preserve">consumption of </w:t>
      </w:r>
      <w:r w:rsidR="00835135" w:rsidRPr="007818CF">
        <w:rPr>
          <w:rFonts w:ascii="Times New Roman" w:hAnsi="Times New Roman" w:cs="Times New Roman"/>
          <w:sz w:val="24"/>
          <w:szCs w:val="24"/>
        </w:rPr>
        <w:lastRenderedPageBreak/>
        <w:t xml:space="preserve">ready meals in the </w:t>
      </w:r>
      <w:r w:rsidR="005678CF" w:rsidRPr="007818CF">
        <w:rPr>
          <w:rFonts w:ascii="Times New Roman" w:hAnsi="Times New Roman" w:cs="Times New Roman"/>
          <w:sz w:val="24"/>
          <w:szCs w:val="24"/>
        </w:rPr>
        <w:t>‘</w:t>
      </w:r>
      <w:r w:rsidR="00835135" w:rsidRPr="007818CF">
        <w:rPr>
          <w:rFonts w:ascii="Times New Roman" w:hAnsi="Times New Roman" w:cs="Times New Roman"/>
          <w:sz w:val="24"/>
          <w:szCs w:val="24"/>
        </w:rPr>
        <w:t>avoid</w:t>
      </w:r>
      <w:r w:rsidR="005678CF" w:rsidRPr="007818CF">
        <w:rPr>
          <w:rFonts w:ascii="Times New Roman" w:hAnsi="Times New Roman" w:cs="Times New Roman"/>
          <w:sz w:val="24"/>
          <w:szCs w:val="24"/>
        </w:rPr>
        <w:t>’</w:t>
      </w:r>
      <w:r w:rsidR="00835135" w:rsidRPr="007818CF">
        <w:rPr>
          <w:rFonts w:ascii="Times New Roman" w:hAnsi="Times New Roman" w:cs="Times New Roman"/>
          <w:sz w:val="24"/>
          <w:szCs w:val="24"/>
        </w:rPr>
        <w:t xml:space="preserve"> training </w:t>
      </w:r>
      <w:r w:rsidR="00EE0679" w:rsidRPr="007818CF">
        <w:rPr>
          <w:rFonts w:ascii="Times New Roman" w:hAnsi="Times New Roman" w:cs="Times New Roman"/>
          <w:sz w:val="24"/>
          <w:szCs w:val="24"/>
        </w:rPr>
        <w:t>group</w:t>
      </w:r>
      <w:r w:rsidR="00144866" w:rsidRPr="007818CF">
        <w:rPr>
          <w:rFonts w:ascii="Times New Roman" w:hAnsi="Times New Roman" w:cs="Times New Roman"/>
          <w:sz w:val="24"/>
          <w:szCs w:val="24"/>
        </w:rPr>
        <w:t xml:space="preserve"> but no effect on the frequency of other health behaviours</w:t>
      </w:r>
      <w:r w:rsidR="004A2803" w:rsidRPr="007818CF">
        <w:rPr>
          <w:rFonts w:ascii="Times New Roman" w:hAnsi="Times New Roman" w:cs="Times New Roman"/>
          <w:sz w:val="24"/>
          <w:szCs w:val="24"/>
        </w:rPr>
        <w:t xml:space="preserve">, notably participants in the control </w:t>
      </w:r>
      <w:r w:rsidR="00EE0679" w:rsidRPr="007818CF">
        <w:rPr>
          <w:rFonts w:ascii="Times New Roman" w:hAnsi="Times New Roman" w:cs="Times New Roman"/>
          <w:sz w:val="24"/>
          <w:szCs w:val="24"/>
        </w:rPr>
        <w:t>group</w:t>
      </w:r>
      <w:r w:rsidR="004A2803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9267A7" w:rsidRPr="007818CF">
        <w:rPr>
          <w:rFonts w:ascii="Times New Roman" w:hAnsi="Times New Roman" w:cs="Times New Roman"/>
          <w:sz w:val="24"/>
          <w:szCs w:val="24"/>
        </w:rPr>
        <w:t xml:space="preserve">avoided </w:t>
      </w:r>
      <w:r w:rsidR="004A2803" w:rsidRPr="007818CF">
        <w:rPr>
          <w:rFonts w:ascii="Times New Roman" w:hAnsi="Times New Roman" w:cs="Times New Roman"/>
          <w:sz w:val="24"/>
          <w:szCs w:val="24"/>
        </w:rPr>
        <w:t>equal numbers of healthy and unhealthy images</w:t>
      </w:r>
      <w:r w:rsidR="00835135" w:rsidRPr="007818CF">
        <w:rPr>
          <w:rFonts w:ascii="Times New Roman" w:hAnsi="Times New Roman" w:cs="Times New Roman"/>
          <w:sz w:val="24"/>
          <w:szCs w:val="24"/>
        </w:rPr>
        <w:t xml:space="preserve">. </w:t>
      </w:r>
      <w:r w:rsidRPr="007818CF">
        <w:rPr>
          <w:rFonts w:ascii="Times New Roman" w:hAnsi="Times New Roman" w:cs="Times New Roman"/>
          <w:sz w:val="24"/>
          <w:szCs w:val="24"/>
        </w:rPr>
        <w:t xml:space="preserve">One </w:t>
      </w:r>
      <w:r w:rsidR="009267A7" w:rsidRPr="007818CF">
        <w:rPr>
          <w:rFonts w:ascii="Times New Roman" w:hAnsi="Times New Roman" w:cs="Times New Roman"/>
          <w:sz w:val="24"/>
          <w:szCs w:val="24"/>
        </w:rPr>
        <w:t xml:space="preserve">uncontrolled phase II trial </w:t>
      </w:r>
      <w:r w:rsidR="007502CF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cm9ja21leWVyPC9BdXRob3I+PFllYXI+MjAxNTwvWWVh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</w:fldData>
        </w:fldChar>
      </w:r>
      <w:r w:rsidR="007502CF" w:rsidRPr="007818C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502CF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cm9ja21leWVyPC9BdXRob3I+PFllYXI+MjAxNTwvWWVh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</w:fldData>
        </w:fldChar>
      </w:r>
      <w:r w:rsidR="007502CF" w:rsidRPr="007818C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502CF" w:rsidRPr="007818CF">
        <w:rPr>
          <w:rFonts w:ascii="Times New Roman" w:hAnsi="Times New Roman" w:cs="Times New Roman"/>
          <w:sz w:val="24"/>
          <w:szCs w:val="24"/>
        </w:rPr>
      </w:r>
      <w:r w:rsidR="007502CF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7502CF" w:rsidRPr="007818CF">
        <w:rPr>
          <w:rFonts w:ascii="Times New Roman" w:hAnsi="Times New Roman" w:cs="Times New Roman"/>
          <w:sz w:val="24"/>
          <w:szCs w:val="24"/>
        </w:rPr>
      </w:r>
      <w:r w:rsidR="007502CF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7502CF" w:rsidRPr="007818CF">
        <w:rPr>
          <w:rFonts w:ascii="Times New Roman" w:hAnsi="Times New Roman" w:cs="Times New Roman"/>
          <w:noProof/>
          <w:sz w:val="24"/>
          <w:szCs w:val="24"/>
        </w:rPr>
        <w:t>(Brockmeyer, Hahn, Reetz, Schmidt, &amp; Friederich, 2015)</w:t>
      </w:r>
      <w:r w:rsidR="007502CF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7502CF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Pr="007818CF">
        <w:rPr>
          <w:rFonts w:ascii="Times New Roman" w:hAnsi="Times New Roman" w:cs="Times New Roman"/>
          <w:sz w:val="24"/>
          <w:szCs w:val="24"/>
        </w:rPr>
        <w:t xml:space="preserve">examined the effects of </w:t>
      </w:r>
      <w:r w:rsidR="009C2AE4" w:rsidRPr="007818CF">
        <w:rPr>
          <w:rFonts w:ascii="Times New Roman" w:hAnsi="Times New Roman" w:cs="Times New Roman"/>
          <w:sz w:val="24"/>
          <w:szCs w:val="24"/>
        </w:rPr>
        <w:t>10 sessions of</w:t>
      </w:r>
      <w:r w:rsidR="00835135" w:rsidRPr="007818CF">
        <w:rPr>
          <w:rFonts w:ascii="Times New Roman" w:hAnsi="Times New Roman" w:cs="Times New Roman"/>
          <w:sz w:val="24"/>
          <w:szCs w:val="24"/>
        </w:rPr>
        <w:t xml:space="preserve"> approach / avoidance training</w:t>
      </w:r>
      <w:r w:rsidR="009C2AE4" w:rsidRPr="007818CF">
        <w:rPr>
          <w:rFonts w:ascii="Times New Roman" w:hAnsi="Times New Roman" w:cs="Times New Roman"/>
          <w:sz w:val="24"/>
          <w:szCs w:val="24"/>
        </w:rPr>
        <w:t xml:space="preserve"> to food-related images</w:t>
      </w:r>
      <w:r w:rsidR="00835135" w:rsidRPr="007818CF">
        <w:rPr>
          <w:rFonts w:ascii="Times New Roman" w:hAnsi="Times New Roman" w:cs="Times New Roman"/>
          <w:sz w:val="24"/>
          <w:szCs w:val="24"/>
        </w:rPr>
        <w:t xml:space="preserve">, </w:t>
      </w:r>
      <w:r w:rsidR="009C2AE4" w:rsidRPr="007818CF">
        <w:rPr>
          <w:rFonts w:ascii="Times New Roman" w:hAnsi="Times New Roman" w:cs="Times New Roman"/>
          <w:sz w:val="24"/>
          <w:szCs w:val="24"/>
        </w:rPr>
        <w:t xml:space="preserve">which took place over a 5 week period. They demonstrated a reduction in </w:t>
      </w:r>
      <w:r w:rsidR="002051F7" w:rsidRPr="007818CF">
        <w:rPr>
          <w:rFonts w:ascii="Times New Roman" w:hAnsi="Times New Roman" w:cs="Times New Roman"/>
          <w:sz w:val="24"/>
          <w:szCs w:val="24"/>
        </w:rPr>
        <w:t xml:space="preserve">food </w:t>
      </w:r>
      <w:r w:rsidR="009C2AE4" w:rsidRPr="007818CF">
        <w:rPr>
          <w:rFonts w:ascii="Times New Roman" w:hAnsi="Times New Roman" w:cs="Times New Roman"/>
          <w:sz w:val="24"/>
          <w:szCs w:val="24"/>
        </w:rPr>
        <w:t>approach bias following training</w:t>
      </w:r>
      <w:r w:rsidR="00DB2A78" w:rsidRPr="007818CF">
        <w:rPr>
          <w:rFonts w:ascii="Times New Roman" w:hAnsi="Times New Roman" w:cs="Times New Roman"/>
          <w:sz w:val="24"/>
          <w:szCs w:val="24"/>
        </w:rPr>
        <w:t xml:space="preserve"> that were accompanied by</w:t>
      </w:r>
      <w:r w:rsidR="009C2AE4" w:rsidRPr="007818CF">
        <w:rPr>
          <w:rFonts w:ascii="Times New Roman" w:hAnsi="Times New Roman" w:cs="Times New Roman"/>
          <w:sz w:val="24"/>
          <w:szCs w:val="24"/>
        </w:rPr>
        <w:t xml:space="preserve"> reductions in state and trait food craving</w:t>
      </w:r>
      <w:r w:rsidR="00DB2A78" w:rsidRPr="007818CF">
        <w:rPr>
          <w:rFonts w:ascii="Times New Roman" w:hAnsi="Times New Roman" w:cs="Times New Roman"/>
          <w:sz w:val="24"/>
          <w:szCs w:val="24"/>
        </w:rPr>
        <w:t>,</w:t>
      </w:r>
      <w:r w:rsidR="009C2AE4" w:rsidRPr="007818CF">
        <w:rPr>
          <w:rFonts w:ascii="Times New Roman" w:hAnsi="Times New Roman" w:cs="Times New Roman"/>
          <w:sz w:val="24"/>
          <w:szCs w:val="24"/>
        </w:rPr>
        <w:t xml:space="preserve"> and eating disorder symptoms. Whilst these findings are promising</w:t>
      </w:r>
      <w:r w:rsidR="00144866" w:rsidRPr="007818CF">
        <w:rPr>
          <w:rFonts w:ascii="Times New Roman" w:hAnsi="Times New Roman" w:cs="Times New Roman"/>
          <w:sz w:val="24"/>
          <w:szCs w:val="24"/>
        </w:rPr>
        <w:t xml:space="preserve">, there was no </w:t>
      </w:r>
      <w:r w:rsidR="00DB2A78" w:rsidRPr="007818CF">
        <w:rPr>
          <w:rFonts w:ascii="Times New Roman" w:hAnsi="Times New Roman" w:cs="Times New Roman"/>
          <w:sz w:val="24"/>
          <w:szCs w:val="24"/>
        </w:rPr>
        <w:t xml:space="preserve">control </w:t>
      </w:r>
      <w:r w:rsidR="00EE0679" w:rsidRPr="007818CF">
        <w:rPr>
          <w:rFonts w:ascii="Times New Roman" w:hAnsi="Times New Roman" w:cs="Times New Roman"/>
          <w:sz w:val="24"/>
          <w:szCs w:val="24"/>
        </w:rPr>
        <w:t>group</w:t>
      </w:r>
      <w:r w:rsidR="009C2AE4" w:rsidRPr="007818CF">
        <w:rPr>
          <w:rFonts w:ascii="Times New Roman" w:hAnsi="Times New Roman" w:cs="Times New Roman"/>
          <w:sz w:val="24"/>
          <w:szCs w:val="24"/>
        </w:rPr>
        <w:t>.</w:t>
      </w:r>
      <w:r w:rsidR="00144866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5678CF" w:rsidRPr="007818CF">
        <w:rPr>
          <w:rFonts w:ascii="Times New Roman" w:hAnsi="Times New Roman" w:cs="Times New Roman"/>
          <w:sz w:val="24"/>
          <w:szCs w:val="24"/>
        </w:rPr>
        <w:t xml:space="preserve">Furthermore, </w:t>
      </w:r>
      <w:r w:rsidR="00DB2A78" w:rsidRPr="007818CF">
        <w:rPr>
          <w:rFonts w:ascii="Times New Roman" w:hAnsi="Times New Roman" w:cs="Times New Roman"/>
          <w:sz w:val="24"/>
          <w:szCs w:val="24"/>
        </w:rPr>
        <w:t>the reported non-significant association</w:t>
      </w:r>
      <w:r w:rsidR="005678CF" w:rsidRPr="007818CF">
        <w:rPr>
          <w:rFonts w:ascii="Times New Roman" w:hAnsi="Times New Roman" w:cs="Times New Roman"/>
          <w:sz w:val="24"/>
          <w:szCs w:val="24"/>
        </w:rPr>
        <w:t xml:space="preserve"> between </w:t>
      </w:r>
      <w:r w:rsidR="00DB2A78" w:rsidRPr="007818CF">
        <w:rPr>
          <w:rFonts w:ascii="Times New Roman" w:hAnsi="Times New Roman" w:cs="Times New Roman"/>
          <w:sz w:val="24"/>
          <w:szCs w:val="24"/>
        </w:rPr>
        <w:t xml:space="preserve">change in </w:t>
      </w:r>
      <w:r w:rsidR="005678CF" w:rsidRPr="007818CF">
        <w:rPr>
          <w:rFonts w:ascii="Times New Roman" w:hAnsi="Times New Roman" w:cs="Times New Roman"/>
          <w:sz w:val="24"/>
          <w:szCs w:val="24"/>
        </w:rPr>
        <w:t xml:space="preserve">approach bias following training and </w:t>
      </w:r>
      <w:r w:rsidR="00DB2A78" w:rsidRPr="007818CF">
        <w:rPr>
          <w:rFonts w:ascii="Times New Roman" w:hAnsi="Times New Roman" w:cs="Times New Roman"/>
          <w:sz w:val="24"/>
          <w:szCs w:val="24"/>
        </w:rPr>
        <w:t xml:space="preserve">behavioural </w:t>
      </w:r>
      <w:r w:rsidR="005678CF" w:rsidRPr="007818CF">
        <w:rPr>
          <w:rFonts w:ascii="Times New Roman" w:hAnsi="Times New Roman" w:cs="Times New Roman"/>
          <w:sz w:val="24"/>
          <w:szCs w:val="24"/>
        </w:rPr>
        <w:t xml:space="preserve">outcome measures suggests that </w:t>
      </w:r>
      <w:r w:rsidR="00144866" w:rsidRPr="007818CF">
        <w:rPr>
          <w:rFonts w:ascii="Times New Roman" w:hAnsi="Times New Roman" w:cs="Times New Roman"/>
          <w:sz w:val="24"/>
          <w:szCs w:val="24"/>
        </w:rPr>
        <w:t xml:space="preserve">a change in approach behaviours </w:t>
      </w:r>
      <w:r w:rsidR="00D840CC" w:rsidRPr="007818CF">
        <w:rPr>
          <w:rFonts w:ascii="Times New Roman" w:hAnsi="Times New Roman" w:cs="Times New Roman"/>
          <w:sz w:val="24"/>
          <w:szCs w:val="24"/>
        </w:rPr>
        <w:t>was</w:t>
      </w:r>
      <w:r w:rsidR="005678CF" w:rsidRPr="007818CF">
        <w:rPr>
          <w:rFonts w:ascii="Times New Roman" w:hAnsi="Times New Roman" w:cs="Times New Roman"/>
          <w:sz w:val="24"/>
          <w:szCs w:val="24"/>
        </w:rPr>
        <w:t xml:space="preserve"> not the </w:t>
      </w:r>
      <w:r w:rsidR="0034346A" w:rsidRPr="007818CF">
        <w:rPr>
          <w:rFonts w:ascii="Times New Roman" w:hAnsi="Times New Roman" w:cs="Times New Roman"/>
          <w:sz w:val="24"/>
          <w:szCs w:val="24"/>
        </w:rPr>
        <w:t xml:space="preserve">‘active’ </w:t>
      </w:r>
      <w:r w:rsidR="005678CF" w:rsidRPr="007818CF">
        <w:rPr>
          <w:rFonts w:ascii="Times New Roman" w:hAnsi="Times New Roman" w:cs="Times New Roman"/>
          <w:sz w:val="24"/>
          <w:szCs w:val="24"/>
        </w:rPr>
        <w:t xml:space="preserve">mechanism. </w:t>
      </w:r>
      <w:r w:rsidR="009C2AE4" w:rsidRPr="007818CF">
        <w:rPr>
          <w:rFonts w:ascii="Times New Roman" w:hAnsi="Times New Roman" w:cs="Times New Roman"/>
          <w:sz w:val="24"/>
          <w:szCs w:val="24"/>
        </w:rPr>
        <w:t>Nevertheless</w:t>
      </w:r>
      <w:r w:rsidR="004404D3" w:rsidRPr="007818CF">
        <w:rPr>
          <w:rFonts w:ascii="Times New Roman" w:hAnsi="Times New Roman" w:cs="Times New Roman"/>
          <w:sz w:val="24"/>
          <w:szCs w:val="24"/>
        </w:rPr>
        <w:t>, avoidance training interventions in the</w:t>
      </w:r>
      <w:r w:rsidR="009C2AE4" w:rsidRPr="007818CF">
        <w:rPr>
          <w:rFonts w:ascii="Times New Roman" w:hAnsi="Times New Roman" w:cs="Times New Roman"/>
          <w:sz w:val="24"/>
          <w:szCs w:val="24"/>
        </w:rPr>
        <w:t xml:space="preserve"> addiction literature demonstrate long term behaviour change</w:t>
      </w:r>
      <w:r w:rsidR="00EC212A" w:rsidRPr="007818CF">
        <w:rPr>
          <w:rFonts w:ascii="Times New Roman" w:hAnsi="Times New Roman" w:cs="Times New Roman"/>
          <w:sz w:val="24"/>
          <w:szCs w:val="24"/>
        </w:rPr>
        <w:t xml:space="preserve"> (up to one year)</w:t>
      </w:r>
      <w:r w:rsidR="009C2AE4" w:rsidRPr="007818CF">
        <w:rPr>
          <w:rFonts w:ascii="Times New Roman" w:hAnsi="Times New Roman" w:cs="Times New Roman"/>
          <w:sz w:val="24"/>
          <w:szCs w:val="24"/>
        </w:rPr>
        <w:t xml:space="preserve"> in the reduction of relapse </w:t>
      </w:r>
      <w:r w:rsidR="004404D3" w:rsidRPr="007818CF">
        <w:rPr>
          <w:rFonts w:ascii="Times New Roman" w:hAnsi="Times New Roman" w:cs="Times New Roman"/>
          <w:sz w:val="24"/>
          <w:szCs w:val="24"/>
        </w:rPr>
        <w:t xml:space="preserve">to drinking after treatment, which are mediated by the change in approach-avoidance associations </w:t>
      </w:r>
      <w:r w:rsidR="007D69A0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45219D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iers&lt;/Author&gt;&lt;Year&gt;2011&lt;/Year&gt;&lt;RecNum&gt;199&lt;/RecNum&gt;&lt;DisplayText&gt;(R. W. Wiers, Eberl, Rinck, Becker, &amp;amp; Lindenmeyer, 2011)&lt;/DisplayText&gt;&lt;record&gt;&lt;rec-number&gt;199&lt;/rec-number&gt;&lt;foreign-keys&gt;&lt;key app="EN" db-id="esezwvzwos9eeber9f5vfd9jwr905wpt9s0p" timestamp="1367920016"&gt;199&lt;/key&gt;&lt;/foreign-keys&gt;&lt;ref-type name="Journal Article"&gt;17&lt;/ref-type&gt;&lt;contributors&gt;&lt;authors&gt;&lt;author&gt;Wiers, R. W.&lt;/author&gt;&lt;author&gt;Eberl, C.&lt;/author&gt;&lt;author&gt;Rinck, M.&lt;/author&gt;&lt;author&gt;Becker, E. S.&lt;/author&gt;&lt;author&gt;Lindenmeyer, J.&lt;/author&gt;&lt;/authors&gt;&lt;/contributors&gt;&lt;titles&gt;&lt;title&gt;Retraining automatic action tendencies changes alcoholic patients&amp;apos; approach bias for alcohol and improves treatment outcome&lt;/title&gt;&lt;secondary-title&gt;Psychological Science&lt;/secondary-title&gt;&lt;/titles&gt;&lt;periodical&gt;&lt;full-title&gt;Psychological Science&lt;/full-title&gt;&lt;/periodical&gt;&lt;pages&gt;490-497&lt;/pages&gt;&lt;volume&gt;22&lt;/volume&gt;&lt;number&gt;4&lt;/number&gt;&lt;dates&gt;&lt;year&gt;2011&lt;/year&gt;&lt;/dates&gt;&lt;urls&gt;&lt;related-urls&gt;&lt;url&gt;https://www.scopus.com/inward/record.url?eid=2-s2.0-78649690531&amp;amp;partnerID=40&amp;amp;md5=c418019c5da867d0f5e47d93f96527a6&lt;/url&gt;&lt;/related-urls&gt;&lt;/urls&gt;&lt;/record&gt;&lt;/Cite&gt;&lt;/EndNote&gt;</w:instrText>
      </w:r>
      <w:r w:rsidR="007D69A0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6F65FE" w:rsidRPr="007818CF">
        <w:rPr>
          <w:rFonts w:ascii="Times New Roman" w:hAnsi="Times New Roman" w:cs="Times New Roman"/>
          <w:noProof/>
          <w:sz w:val="24"/>
          <w:szCs w:val="24"/>
        </w:rPr>
        <w:t>(</w:t>
      </w:r>
      <w:r w:rsidR="0045219D" w:rsidRPr="007818CF">
        <w:rPr>
          <w:rFonts w:ascii="Times New Roman" w:hAnsi="Times New Roman" w:cs="Times New Roman"/>
          <w:noProof/>
          <w:sz w:val="24"/>
          <w:szCs w:val="24"/>
        </w:rPr>
        <w:t>Wiers, Eberl, Rinck, Becker, &amp; Lindenmeyer, 2011)</w:t>
      </w:r>
      <w:r w:rsidR="007D69A0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993DA1" w:rsidRPr="007818CF">
        <w:rPr>
          <w:rFonts w:ascii="Times New Roman" w:hAnsi="Times New Roman" w:cs="Times New Roman"/>
          <w:sz w:val="24"/>
          <w:szCs w:val="24"/>
        </w:rPr>
        <w:t>.</w:t>
      </w:r>
    </w:p>
    <w:p w14:paraId="33D72930" w14:textId="0493F6E9" w:rsidR="00450ADD" w:rsidRPr="007818CF" w:rsidRDefault="001B0D7E" w:rsidP="00450ADD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sz w:val="24"/>
          <w:szCs w:val="24"/>
        </w:rPr>
        <w:t>Regarding the question of</w:t>
      </w:r>
      <w:r w:rsidR="00450ADD" w:rsidRPr="007818CF">
        <w:rPr>
          <w:rFonts w:ascii="Times New Roman" w:hAnsi="Times New Roman" w:cs="Times New Roman"/>
          <w:sz w:val="24"/>
          <w:szCs w:val="24"/>
        </w:rPr>
        <w:t xml:space="preserve"> whether </w:t>
      </w:r>
      <w:r w:rsidRPr="007818CF">
        <w:rPr>
          <w:rFonts w:ascii="Times New Roman" w:hAnsi="Times New Roman" w:cs="Times New Roman"/>
          <w:sz w:val="24"/>
          <w:szCs w:val="24"/>
        </w:rPr>
        <w:t xml:space="preserve">avoidance training </w:t>
      </w:r>
      <w:r w:rsidR="00450ADD" w:rsidRPr="007818CF">
        <w:rPr>
          <w:rFonts w:ascii="Times New Roman" w:hAnsi="Times New Roman" w:cs="Times New Roman"/>
          <w:sz w:val="24"/>
          <w:szCs w:val="24"/>
        </w:rPr>
        <w:t xml:space="preserve">establishes </w:t>
      </w:r>
      <w:r w:rsidRPr="007818CF">
        <w:rPr>
          <w:rFonts w:ascii="Times New Roman" w:hAnsi="Times New Roman" w:cs="Times New Roman"/>
          <w:sz w:val="24"/>
          <w:szCs w:val="24"/>
        </w:rPr>
        <w:t xml:space="preserve">robust associations between </w:t>
      </w:r>
      <w:r w:rsidR="00450ADD" w:rsidRPr="007818CF">
        <w:rPr>
          <w:rFonts w:ascii="Times New Roman" w:hAnsi="Times New Roman" w:cs="Times New Roman"/>
          <w:sz w:val="24"/>
          <w:szCs w:val="24"/>
        </w:rPr>
        <w:t>food</w:t>
      </w:r>
      <w:r w:rsidRPr="007818CF">
        <w:rPr>
          <w:rFonts w:ascii="Times New Roman" w:hAnsi="Times New Roman" w:cs="Times New Roman"/>
          <w:sz w:val="24"/>
          <w:szCs w:val="24"/>
        </w:rPr>
        <w:t xml:space="preserve"> and avoidance, the evidence is equivocal</w:t>
      </w:r>
      <w:r w:rsidR="00450ADD" w:rsidRPr="007818CF">
        <w:rPr>
          <w:rFonts w:ascii="Times New Roman" w:hAnsi="Times New Roman" w:cs="Times New Roman"/>
          <w:sz w:val="24"/>
          <w:szCs w:val="24"/>
        </w:rPr>
        <w:t>.</w:t>
      </w:r>
      <w:r w:rsidRPr="007818CF">
        <w:rPr>
          <w:rFonts w:ascii="Times New Roman" w:hAnsi="Times New Roman" w:cs="Times New Roman"/>
          <w:sz w:val="24"/>
          <w:szCs w:val="24"/>
        </w:rPr>
        <w:t xml:space="preserve"> Following avoidance training,</w:t>
      </w:r>
      <w:r w:rsidR="00450ADD" w:rsidRPr="007818CF">
        <w:rPr>
          <w:rFonts w:ascii="Times New Roman" w:hAnsi="Times New Roman" w:cs="Times New Roman"/>
          <w:sz w:val="24"/>
          <w:szCs w:val="24"/>
        </w:rPr>
        <w:t xml:space="preserve"> Schumacher et al </w:t>
      </w:r>
      <w:r w:rsidR="00450ADD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450ADD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Schumacher&lt;/Author&gt;&lt;Year&gt;2016&lt;/Year&gt;&lt;RecNum&gt;14843&lt;/RecNum&gt;&lt;DisplayText&gt;(2016)&lt;/DisplayText&gt;&lt;record&gt;&lt;rec-number&gt;14843&lt;/rec-number&gt;&lt;foreign-keys&gt;&lt;key app="EN" db-id="esezwvzwos9eeber9f5vfd9jwr905wpt9s0p" timestamp="1483528330"&gt;14843&lt;/key&gt;&lt;/foreign-keys&gt;&lt;ref-type name="Journal Article"&gt;17&lt;/ref-type&gt;&lt;contributors&gt;&lt;authors&gt;&lt;author&gt;Schumacher, Sophie E&lt;/author&gt;&lt;author&gt;Kemps, Eva&lt;/author&gt;&lt;author&gt;Tiggemann, Marika&lt;/author&gt;&lt;/authors&gt;&lt;/contributors&gt;&lt;titles&gt;&lt;title&gt;Bias modification training can alter approach bias and chocolate consumption&lt;/title&gt;&lt;secondary-title&gt;Appetite&lt;/secondary-title&gt;&lt;/titles&gt;&lt;periodical&gt;&lt;full-title&gt;Appetite&lt;/full-title&gt;&lt;/periodical&gt;&lt;pages&gt;219-224&lt;/pages&gt;&lt;volume&gt;96&lt;/volume&gt;&lt;keywords&gt;&lt;keyword&gt;Approach bias&lt;/keyword&gt;&lt;keyword&gt;Cognitive bias modification&lt;/keyword&gt;&lt;keyword&gt;Chocolate&lt;/keyword&gt;&lt;keyword&gt;Consumption&lt;/keyword&gt;&lt;keyword&gt;Approach-avoidance task&lt;/keyword&gt;&lt;/keywords&gt;&lt;dates&gt;&lt;year&gt;2016&lt;/year&gt;&lt;pub-dates&gt;&lt;date&gt;1/1/&lt;/date&gt;&lt;/pub-dates&gt;&lt;/dates&gt;&lt;isbn&gt;0195-6663&lt;/isbn&gt;&lt;urls&gt;&lt;related-urls&gt;&lt;url&gt;http://www.sciencedirect.com/science/article/pii/S0195666315300246&lt;/url&gt;&lt;/related-urls&gt;&lt;/urls&gt;&lt;electronic-resource-num&gt;http://dx.doi.org/10.1016/j.appet.2015.09.014&lt;/electronic-resource-num&gt;&lt;/record&gt;&lt;/Cite&gt;&lt;/EndNote&gt;</w:instrText>
      </w:r>
      <w:r w:rsidR="00450ADD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450ADD" w:rsidRPr="007818CF">
        <w:rPr>
          <w:rFonts w:ascii="Times New Roman" w:hAnsi="Times New Roman" w:cs="Times New Roman"/>
          <w:noProof/>
          <w:sz w:val="24"/>
          <w:szCs w:val="24"/>
        </w:rPr>
        <w:t>(2016)</w:t>
      </w:r>
      <w:r w:rsidR="00450ADD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450ADD" w:rsidRPr="007818CF">
        <w:rPr>
          <w:rFonts w:ascii="Times New Roman" w:hAnsi="Times New Roman" w:cs="Times New Roman"/>
          <w:sz w:val="24"/>
          <w:szCs w:val="24"/>
        </w:rPr>
        <w:t xml:space="preserve"> demonstrated a </w:t>
      </w:r>
      <w:r w:rsidRPr="007818CF">
        <w:rPr>
          <w:rFonts w:ascii="Times New Roman" w:hAnsi="Times New Roman" w:cs="Times New Roman"/>
          <w:sz w:val="24"/>
          <w:szCs w:val="24"/>
        </w:rPr>
        <w:t xml:space="preserve">robust </w:t>
      </w:r>
      <w:r w:rsidR="00450ADD" w:rsidRPr="007818CF">
        <w:rPr>
          <w:rFonts w:ascii="Times New Roman" w:hAnsi="Times New Roman" w:cs="Times New Roman"/>
          <w:sz w:val="24"/>
          <w:szCs w:val="24"/>
        </w:rPr>
        <w:t xml:space="preserve">increase in avoidance to chocolate images </w:t>
      </w:r>
      <w:r w:rsidR="009D7A99" w:rsidRPr="007818CF">
        <w:rPr>
          <w:rFonts w:ascii="Times New Roman" w:hAnsi="Times New Roman" w:cs="Times New Roman"/>
          <w:sz w:val="24"/>
          <w:szCs w:val="24"/>
        </w:rPr>
        <w:t xml:space="preserve">compared to matched sweet non-chocolate foods (i.e. vanilla cake), </w:t>
      </w:r>
      <w:r w:rsidRPr="007818CF">
        <w:rPr>
          <w:rFonts w:ascii="Times New Roman" w:hAnsi="Times New Roman" w:cs="Times New Roman"/>
          <w:sz w:val="24"/>
          <w:szCs w:val="24"/>
        </w:rPr>
        <w:t xml:space="preserve">whereas </w:t>
      </w:r>
      <w:r w:rsidR="00450ADD" w:rsidRPr="007818CF">
        <w:rPr>
          <w:rFonts w:ascii="Times New Roman" w:hAnsi="Times New Roman" w:cs="Times New Roman"/>
          <w:sz w:val="24"/>
          <w:szCs w:val="24"/>
        </w:rPr>
        <w:t xml:space="preserve">Dickson et al </w:t>
      </w:r>
      <w:r w:rsidR="00450ADD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450ADD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Dickson&lt;/Author&gt;&lt;Year&gt;2016&lt;/Year&gt;&lt;RecNum&gt;14852&lt;/RecNum&gt;&lt;DisplayText&gt;(2016)&lt;/DisplayText&gt;&lt;record&gt;&lt;rec-number&gt;14852&lt;/rec-number&gt;&lt;foreign-keys&gt;&lt;key app="EN" db-id="esezwvzwos9eeber9f5vfd9jwr905wpt9s0p" timestamp="1483974316"&gt;14852&lt;/key&gt;&lt;/foreign-keys&gt;&lt;ref-type name="Journal Article"&gt;17&lt;/ref-type&gt;&lt;contributors&gt;&lt;authors&gt;&lt;author&gt;Dickson, Hugh&lt;/author&gt;&lt;author&gt;Kavanagh, David J.&lt;/author&gt;&lt;author&gt;MacLeod, Colin&lt;/author&gt;&lt;/authors&gt;&lt;/contributors&gt;&lt;titles&gt;&lt;title&gt;The pulling power of chocolate: Effects of approach–avoidance training on approach bias and consumption&lt;/title&gt;&lt;secondary-title&gt;Appetite&lt;/secondary-title&gt;&lt;/titles&gt;&lt;periodical&gt;&lt;full-title&gt;Appetite&lt;/full-title&gt;&lt;/periodical&gt;&lt;pages&gt;46-51&lt;/pages&gt;&lt;volume&gt;99&lt;/volume&gt;&lt;keywords&gt;&lt;keyword&gt;Approach avoidance&lt;/keyword&gt;&lt;keyword&gt;Approach bias&lt;/keyword&gt;&lt;keyword&gt;Response training&lt;/keyword&gt;&lt;keyword&gt;Chocolate&lt;/keyword&gt;&lt;/keywords&gt;&lt;dates&gt;&lt;year&gt;2016&lt;/year&gt;&lt;pub-dates&gt;&lt;date&gt;4/1/&lt;/date&gt;&lt;/pub-dates&gt;&lt;/dates&gt;&lt;isbn&gt;0195-6663&lt;/isbn&gt;&lt;urls&gt;&lt;related-urls&gt;&lt;url&gt;http://www.sciencedirect.com/science/article/pii/S0195666315301355&lt;/url&gt;&lt;/related-urls&gt;&lt;/urls&gt;&lt;electronic-resource-num&gt;http://dx.doi.org/10.1016/j.appet.2015.12.026&lt;/electronic-resource-num&gt;&lt;/record&gt;&lt;/Cite&gt;&lt;/EndNote&gt;</w:instrText>
      </w:r>
      <w:r w:rsidR="00450ADD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450ADD" w:rsidRPr="007818CF">
        <w:rPr>
          <w:rFonts w:ascii="Times New Roman" w:hAnsi="Times New Roman" w:cs="Times New Roman"/>
          <w:noProof/>
          <w:sz w:val="24"/>
          <w:szCs w:val="24"/>
        </w:rPr>
        <w:t>(2016)</w:t>
      </w:r>
      <w:r w:rsidR="00450ADD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450ADD" w:rsidRPr="007818CF">
        <w:rPr>
          <w:rFonts w:ascii="Times New Roman" w:hAnsi="Times New Roman" w:cs="Times New Roman"/>
          <w:sz w:val="24"/>
          <w:szCs w:val="24"/>
        </w:rPr>
        <w:t xml:space="preserve"> demonstrated a </w:t>
      </w:r>
      <w:r w:rsidRPr="007818CF">
        <w:rPr>
          <w:rFonts w:ascii="Times New Roman" w:hAnsi="Times New Roman" w:cs="Times New Roman"/>
          <w:sz w:val="24"/>
          <w:szCs w:val="24"/>
        </w:rPr>
        <w:t>robust decrease in the speed of approach to chocolate images</w:t>
      </w:r>
      <w:r w:rsidR="009D7A99" w:rsidRPr="007818CF">
        <w:rPr>
          <w:rFonts w:ascii="Times New Roman" w:hAnsi="Times New Roman" w:cs="Times New Roman"/>
          <w:sz w:val="24"/>
          <w:szCs w:val="24"/>
        </w:rPr>
        <w:t>, compared to healthy snacks (e.g. fruit)</w:t>
      </w:r>
      <w:r w:rsidR="00450ADD" w:rsidRPr="007818CF">
        <w:rPr>
          <w:rFonts w:ascii="Times New Roman" w:hAnsi="Times New Roman" w:cs="Times New Roman"/>
          <w:sz w:val="24"/>
          <w:szCs w:val="24"/>
        </w:rPr>
        <w:t xml:space="preserve">. However,  Becker et al </w:t>
      </w:r>
      <w:r w:rsidR="00450ADD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450ADD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Becker&lt;/Author&gt;&lt;Year&gt;2015&lt;/Year&gt;&lt;RecNum&gt;14844&lt;/RecNum&gt;&lt;DisplayText&gt;(2015)&lt;/DisplayText&gt;&lt;record&gt;&lt;rec-number&gt;14844&lt;/rec-number&gt;&lt;foreign-keys&gt;&lt;key app="EN" db-id="esezwvzwos9eeber9f5vfd9jwr905wpt9s0p" timestamp="1483528615"&gt;14844&lt;/key&gt;&lt;/foreign-keys&gt;&lt;ref-type name="Journal Article"&gt;17&lt;/ref-type&gt;&lt;contributors&gt;&lt;authors&gt;&lt;author&gt;Becker, Daniela&lt;/author&gt;&lt;author&gt;Jostmann, Nils B.&lt;/author&gt;&lt;author&gt;Wiers, Reinout W.&lt;/author&gt;&lt;author&gt;Holland, Rob W.&lt;/author&gt;&lt;/authors&gt;&lt;/contributors&gt;&lt;titles&gt;&lt;title&gt;Approach avoidance training in the eating domain: Testing the effectiveness across three single session studies&lt;/title&gt;&lt;secondary-title&gt;Appetite&lt;/secondary-title&gt;&lt;/titles&gt;&lt;periodical&gt;&lt;full-title&gt;Appetite&lt;/full-title&gt;&lt;/periodical&gt;&lt;pages&gt;58-65&lt;/pages&gt;&lt;volume&gt;85&lt;/volume&gt;&lt;keywords&gt;&lt;keyword&gt;Approach avoidance training&lt;/keyword&gt;&lt;keyword&gt;Intervention&lt;/keyword&gt;&lt;keyword&gt;Automatic behavior regulation&lt;/keyword&gt;&lt;keyword&gt;Eating behavior&lt;/keyword&gt;&lt;keyword&gt;Food choice&lt;/keyword&gt;&lt;/keywords&gt;&lt;dates&gt;&lt;year&gt;2015&lt;/year&gt;&lt;pub-dates&gt;&lt;date&gt;2/1/&lt;/date&gt;&lt;/pub-dates&gt;&lt;/dates&gt;&lt;isbn&gt;0195-6663&lt;/isbn&gt;&lt;urls&gt;&lt;related-urls&gt;&lt;url&gt;http://www.sciencedirect.com/science/article/pii/S0195666314005303&lt;/url&gt;&lt;/related-urls&gt;&lt;/urls&gt;&lt;electronic-resource-num&gt;http://dx.doi.org/10.1016/j.appet.2014.11.017&lt;/electronic-resource-num&gt;&lt;/record&gt;&lt;/Cite&gt;&lt;/EndNote&gt;</w:instrText>
      </w:r>
      <w:r w:rsidR="00450ADD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450ADD" w:rsidRPr="007818CF">
        <w:rPr>
          <w:rFonts w:ascii="Times New Roman" w:hAnsi="Times New Roman" w:cs="Times New Roman"/>
          <w:noProof/>
          <w:sz w:val="24"/>
          <w:szCs w:val="24"/>
        </w:rPr>
        <w:t>(2015)</w:t>
      </w:r>
      <w:r w:rsidR="00450ADD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450ADD" w:rsidRPr="007818CF">
        <w:rPr>
          <w:rFonts w:ascii="Times New Roman" w:hAnsi="Times New Roman" w:cs="Times New Roman"/>
          <w:sz w:val="24"/>
          <w:szCs w:val="24"/>
        </w:rPr>
        <w:t xml:space="preserve"> failed to demonstrate a</w:t>
      </w:r>
      <w:r w:rsidR="009267A7" w:rsidRPr="007818CF">
        <w:rPr>
          <w:rFonts w:ascii="Times New Roman" w:hAnsi="Times New Roman" w:cs="Times New Roman"/>
          <w:sz w:val="24"/>
          <w:szCs w:val="24"/>
        </w:rPr>
        <w:t xml:space="preserve"> significant</w:t>
      </w:r>
      <w:r w:rsidR="00450ADD" w:rsidRPr="007818CF">
        <w:rPr>
          <w:rFonts w:ascii="Times New Roman" w:hAnsi="Times New Roman" w:cs="Times New Roman"/>
          <w:sz w:val="24"/>
          <w:szCs w:val="24"/>
        </w:rPr>
        <w:t xml:space="preserve"> change in </w:t>
      </w:r>
      <w:r w:rsidRPr="007818CF">
        <w:rPr>
          <w:rFonts w:ascii="Times New Roman" w:hAnsi="Times New Roman" w:cs="Times New Roman"/>
          <w:sz w:val="24"/>
          <w:szCs w:val="24"/>
        </w:rPr>
        <w:t xml:space="preserve">the </w:t>
      </w:r>
      <w:r w:rsidR="009267A7" w:rsidRPr="007818CF">
        <w:rPr>
          <w:rFonts w:ascii="Times New Roman" w:hAnsi="Times New Roman" w:cs="Times New Roman"/>
          <w:sz w:val="24"/>
          <w:szCs w:val="24"/>
        </w:rPr>
        <w:t xml:space="preserve"> approach/avoidance bias scores</w:t>
      </w:r>
      <w:r w:rsidR="00450ADD" w:rsidRPr="007818CF">
        <w:rPr>
          <w:rFonts w:ascii="Times New Roman" w:hAnsi="Times New Roman" w:cs="Times New Roman"/>
          <w:sz w:val="24"/>
          <w:szCs w:val="24"/>
        </w:rPr>
        <w:t xml:space="preserve"> following </w:t>
      </w:r>
      <w:r w:rsidRPr="007818CF">
        <w:rPr>
          <w:rFonts w:ascii="Times New Roman" w:hAnsi="Times New Roman" w:cs="Times New Roman"/>
          <w:sz w:val="24"/>
          <w:szCs w:val="24"/>
        </w:rPr>
        <w:t xml:space="preserve">avoidance training </w:t>
      </w:r>
      <w:r w:rsidR="00450ADD" w:rsidRPr="007818CF">
        <w:rPr>
          <w:rFonts w:ascii="Times New Roman" w:hAnsi="Times New Roman" w:cs="Times New Roman"/>
          <w:sz w:val="24"/>
          <w:szCs w:val="24"/>
        </w:rPr>
        <w:t>in three separate laboratory studies. Notably, whilst</w:t>
      </w:r>
      <w:r w:rsidRPr="007818CF">
        <w:rPr>
          <w:rFonts w:ascii="Times New Roman" w:hAnsi="Times New Roman" w:cs="Times New Roman"/>
          <w:sz w:val="24"/>
          <w:szCs w:val="24"/>
        </w:rPr>
        <w:t xml:space="preserve"> each of</w:t>
      </w:r>
      <w:r w:rsidR="00450ADD" w:rsidRPr="007818CF">
        <w:rPr>
          <w:rFonts w:ascii="Times New Roman" w:hAnsi="Times New Roman" w:cs="Times New Roman"/>
          <w:sz w:val="24"/>
          <w:szCs w:val="24"/>
        </w:rPr>
        <w:t xml:space="preserve"> these studies used an ‘avoid food’ </w:t>
      </w:r>
      <w:r w:rsidR="009D7A99" w:rsidRPr="007818CF">
        <w:rPr>
          <w:rFonts w:ascii="Times New Roman" w:hAnsi="Times New Roman" w:cs="Times New Roman"/>
          <w:sz w:val="24"/>
          <w:szCs w:val="24"/>
        </w:rPr>
        <w:t xml:space="preserve">training </w:t>
      </w:r>
      <w:r w:rsidR="00EE0679" w:rsidRPr="007818CF">
        <w:rPr>
          <w:rFonts w:ascii="Times New Roman" w:hAnsi="Times New Roman" w:cs="Times New Roman"/>
          <w:sz w:val="24"/>
          <w:szCs w:val="24"/>
        </w:rPr>
        <w:t>group</w:t>
      </w:r>
      <w:r w:rsidR="00450ADD" w:rsidRPr="007818CF">
        <w:rPr>
          <w:rFonts w:ascii="Times New Roman" w:hAnsi="Times New Roman" w:cs="Times New Roman"/>
          <w:sz w:val="24"/>
          <w:szCs w:val="24"/>
        </w:rPr>
        <w:t>, there were differences in the contingencies</w:t>
      </w:r>
      <w:r w:rsidRPr="007818CF">
        <w:rPr>
          <w:rFonts w:ascii="Times New Roman" w:hAnsi="Times New Roman" w:cs="Times New Roman"/>
          <w:sz w:val="24"/>
          <w:szCs w:val="24"/>
        </w:rPr>
        <w:t xml:space="preserve"> between food pictures and the requirement to </w:t>
      </w:r>
      <w:r w:rsidR="009267A7" w:rsidRPr="007818CF">
        <w:rPr>
          <w:rFonts w:ascii="Times New Roman" w:hAnsi="Times New Roman" w:cs="Times New Roman"/>
          <w:sz w:val="24"/>
          <w:szCs w:val="24"/>
        </w:rPr>
        <w:t xml:space="preserve">approach in the control groups </w:t>
      </w:r>
      <w:r w:rsidR="009D7A99" w:rsidRPr="007818CF">
        <w:rPr>
          <w:rFonts w:ascii="Times New Roman" w:hAnsi="Times New Roman" w:cs="Times New Roman"/>
          <w:sz w:val="24"/>
          <w:szCs w:val="24"/>
        </w:rPr>
        <w:t xml:space="preserve">(90% vs 50%) </w:t>
      </w:r>
      <w:r w:rsidR="00450ADD" w:rsidRPr="007818CF">
        <w:rPr>
          <w:rFonts w:ascii="Times New Roman" w:hAnsi="Times New Roman" w:cs="Times New Roman"/>
          <w:sz w:val="24"/>
          <w:szCs w:val="24"/>
        </w:rPr>
        <w:t xml:space="preserve">which may contribute to </w:t>
      </w:r>
      <w:r w:rsidR="00763AFB" w:rsidRPr="007818CF">
        <w:rPr>
          <w:rFonts w:ascii="Times New Roman" w:hAnsi="Times New Roman" w:cs="Times New Roman"/>
          <w:sz w:val="24"/>
          <w:szCs w:val="24"/>
        </w:rPr>
        <w:t>the</w:t>
      </w:r>
      <w:r w:rsidR="00450ADD" w:rsidRPr="007818CF">
        <w:rPr>
          <w:rFonts w:ascii="Times New Roman" w:hAnsi="Times New Roman" w:cs="Times New Roman"/>
          <w:sz w:val="24"/>
          <w:szCs w:val="24"/>
        </w:rPr>
        <w:t xml:space="preserve"> inconsistent findings.</w:t>
      </w:r>
    </w:p>
    <w:p w14:paraId="0283899C" w14:textId="0A0EBFD9" w:rsidR="003B0BF9" w:rsidRPr="007818CF" w:rsidRDefault="003B0BF9" w:rsidP="000419DD">
      <w:pPr>
        <w:spacing w:line="480" w:lineRule="auto"/>
        <w:outlineLvl w:val="0"/>
        <w:rPr>
          <w:rFonts w:ascii="Times New Roman" w:hAnsi="Times New Roman" w:cs="Times New Roman"/>
          <w:b/>
          <w:i/>
          <w:sz w:val="24"/>
          <w:szCs w:val="24"/>
        </w:rPr>
      </w:pPr>
      <w:r w:rsidRPr="007818CF">
        <w:rPr>
          <w:rFonts w:ascii="Times New Roman" w:hAnsi="Times New Roman" w:cs="Times New Roman"/>
          <w:b/>
          <w:i/>
          <w:sz w:val="24"/>
          <w:szCs w:val="24"/>
        </w:rPr>
        <w:lastRenderedPageBreak/>
        <w:t>Interim summary of associative training</w:t>
      </w:r>
    </w:p>
    <w:p w14:paraId="09856C09" w14:textId="19FA2E12" w:rsidR="001A2FA8" w:rsidRPr="007818CF" w:rsidRDefault="001A2FA8" w:rsidP="00146B1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b/>
          <w:i/>
          <w:sz w:val="24"/>
          <w:szCs w:val="24"/>
        </w:rPr>
        <w:tab/>
      </w:r>
      <w:r w:rsidRPr="007818CF">
        <w:rPr>
          <w:rFonts w:ascii="Times New Roman" w:hAnsi="Times New Roman" w:cs="Times New Roman"/>
          <w:sz w:val="24"/>
          <w:szCs w:val="24"/>
        </w:rPr>
        <w:t xml:space="preserve">The majority of cognitive training for food approach behaviours has </w:t>
      </w:r>
      <w:r w:rsidR="00E13297" w:rsidRPr="007818CF">
        <w:rPr>
          <w:rFonts w:ascii="Times New Roman" w:hAnsi="Times New Roman" w:cs="Times New Roman"/>
          <w:sz w:val="24"/>
          <w:szCs w:val="24"/>
        </w:rPr>
        <w:t>attempted to</w:t>
      </w:r>
      <w:r w:rsidRPr="007818CF">
        <w:rPr>
          <w:rFonts w:ascii="Times New Roman" w:hAnsi="Times New Roman" w:cs="Times New Roman"/>
          <w:sz w:val="24"/>
          <w:szCs w:val="24"/>
        </w:rPr>
        <w:t xml:space="preserve"> establish </w:t>
      </w:r>
      <w:r w:rsidR="00E13297" w:rsidRPr="007818CF">
        <w:rPr>
          <w:rFonts w:ascii="Times New Roman" w:hAnsi="Times New Roman" w:cs="Times New Roman"/>
          <w:sz w:val="24"/>
          <w:szCs w:val="24"/>
        </w:rPr>
        <w:t>associations between food and attentional or behavioural avoidance, or inhibitory control</w:t>
      </w:r>
      <w:r w:rsidR="00393172" w:rsidRPr="007818CF">
        <w:rPr>
          <w:rFonts w:ascii="Times New Roman" w:hAnsi="Times New Roman" w:cs="Times New Roman"/>
          <w:sz w:val="24"/>
          <w:szCs w:val="24"/>
        </w:rPr>
        <w:t xml:space="preserve">, with each type of training (ABM, </w:t>
      </w:r>
      <w:r w:rsidR="00DD2B30" w:rsidRPr="007818CF">
        <w:rPr>
          <w:rFonts w:ascii="Times New Roman" w:hAnsi="Times New Roman" w:cs="Times New Roman"/>
          <w:sz w:val="24"/>
          <w:szCs w:val="24"/>
        </w:rPr>
        <w:t>cue</w:t>
      </w:r>
      <w:r w:rsidR="00393172" w:rsidRPr="007818CF">
        <w:rPr>
          <w:rFonts w:ascii="Times New Roman" w:hAnsi="Times New Roman" w:cs="Times New Roman"/>
          <w:sz w:val="24"/>
          <w:szCs w:val="24"/>
        </w:rPr>
        <w:t>-ICT, AAT) demonstrating some degree of success in influencing food inta</w:t>
      </w:r>
      <w:r w:rsidR="004D1515" w:rsidRPr="007818CF">
        <w:rPr>
          <w:rFonts w:ascii="Times New Roman" w:hAnsi="Times New Roman" w:cs="Times New Roman"/>
          <w:sz w:val="24"/>
          <w:szCs w:val="24"/>
        </w:rPr>
        <w:t>ke or choice in the laboratory</w:t>
      </w:r>
      <w:r w:rsidR="00E13297" w:rsidRPr="007818CF">
        <w:rPr>
          <w:rFonts w:ascii="Times New Roman" w:hAnsi="Times New Roman" w:cs="Times New Roman"/>
          <w:sz w:val="24"/>
          <w:szCs w:val="24"/>
        </w:rPr>
        <w:t>. H</w:t>
      </w:r>
      <w:r w:rsidR="004D1515" w:rsidRPr="007818CF">
        <w:rPr>
          <w:rFonts w:ascii="Times New Roman" w:hAnsi="Times New Roman" w:cs="Times New Roman"/>
          <w:sz w:val="24"/>
          <w:szCs w:val="24"/>
        </w:rPr>
        <w:t xml:space="preserve">owever more </w:t>
      </w:r>
      <w:r w:rsidR="00BD4B6B" w:rsidRPr="007818CF">
        <w:rPr>
          <w:rFonts w:ascii="Times New Roman" w:hAnsi="Times New Roman" w:cs="Times New Roman"/>
          <w:sz w:val="24"/>
          <w:szCs w:val="24"/>
        </w:rPr>
        <w:t>recent findings suggest</w:t>
      </w:r>
      <w:r w:rsidR="004D1515" w:rsidRPr="007818CF">
        <w:rPr>
          <w:rFonts w:ascii="Times New Roman" w:hAnsi="Times New Roman" w:cs="Times New Roman"/>
          <w:sz w:val="24"/>
          <w:szCs w:val="24"/>
        </w:rPr>
        <w:t xml:space="preserve"> no effect or even detrimental effects of these interventions</w:t>
      </w:r>
      <w:r w:rsidR="00361D5B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361D5B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A826B6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ecker&lt;/Author&gt;&lt;Year&gt;2015&lt;/Year&gt;&lt;RecNum&gt;14844&lt;/RecNum&gt;&lt;DisplayText&gt;(Becker, et al., 2015)&lt;/DisplayText&gt;&lt;record&gt;&lt;rec-number&gt;14844&lt;/rec-number&gt;&lt;foreign-keys&gt;&lt;key app="EN" db-id="esezwvzwos9eeber9f5vfd9jwr905wpt9s0p" timestamp="1483528615"&gt;14844&lt;/key&gt;&lt;/foreign-keys&gt;&lt;ref-type name="Journal Article"&gt;17&lt;/ref-type&gt;&lt;contributors&gt;&lt;authors&gt;&lt;author&gt;Becker, Daniela&lt;/author&gt;&lt;author&gt;Jostmann, Nils B.&lt;/author&gt;&lt;author&gt;Wiers, Reinout W.&lt;/author&gt;&lt;author&gt;Holland, Rob W.&lt;/author&gt;&lt;/authors&gt;&lt;/contributors&gt;&lt;titles&gt;&lt;title&gt;Approach avoidance training in the eating domain: Testing the effectiveness across three single session studies&lt;/title&gt;&lt;secondary-title&gt;Appetite&lt;/secondary-title&gt;&lt;/titles&gt;&lt;periodical&gt;&lt;full-title&gt;Appetite&lt;/full-title&gt;&lt;/periodical&gt;&lt;pages&gt;58-65&lt;/pages&gt;&lt;volume&gt;85&lt;/volume&gt;&lt;keywords&gt;&lt;keyword&gt;Approach avoidance training&lt;/keyword&gt;&lt;keyword&gt;Intervention&lt;/keyword&gt;&lt;keyword&gt;Automatic behavior regulation&lt;/keyword&gt;&lt;keyword&gt;Eating behavior&lt;/keyword&gt;&lt;keyword&gt;Food choice&lt;/keyword&gt;&lt;/keywords&gt;&lt;dates&gt;&lt;year&gt;2015&lt;/year&gt;&lt;pub-dates&gt;&lt;date&gt;2/1/&lt;/date&gt;&lt;/pub-dates&gt;&lt;/dates&gt;&lt;isbn&gt;0195-6663&lt;/isbn&gt;&lt;urls&gt;&lt;related-urls&gt;&lt;url&gt;http://www.sciencedirect.com/science/article/pii/S0195666314005303&lt;/url&gt;&lt;/related-urls&gt;&lt;/urls&gt;&lt;electronic-resource-num&gt;http://dx.doi.org/10.1016/j.appet.2014.11.017&lt;/electronic-resource-num&gt;&lt;/record&gt;&lt;/Cite&gt;&lt;/EndNote&gt;</w:instrText>
      </w:r>
      <w:r w:rsidR="00361D5B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A826B6" w:rsidRPr="007818CF">
        <w:rPr>
          <w:rFonts w:ascii="Times New Roman" w:hAnsi="Times New Roman" w:cs="Times New Roman"/>
          <w:noProof/>
          <w:sz w:val="24"/>
          <w:szCs w:val="24"/>
        </w:rPr>
        <w:t>(Becker, et al., 2015)</w:t>
      </w:r>
      <w:r w:rsidR="00361D5B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E11BDE" w:rsidRPr="007818CF">
        <w:rPr>
          <w:rFonts w:ascii="Times New Roman" w:hAnsi="Times New Roman" w:cs="Times New Roman"/>
          <w:sz w:val="24"/>
          <w:szCs w:val="24"/>
        </w:rPr>
        <w:t>. Outside of the laboratory</w:t>
      </w:r>
      <w:r w:rsidR="00BD4B6B" w:rsidRPr="007818CF">
        <w:rPr>
          <w:rFonts w:ascii="Times New Roman" w:hAnsi="Times New Roman" w:cs="Times New Roman"/>
          <w:sz w:val="24"/>
          <w:szCs w:val="24"/>
        </w:rPr>
        <w:t>,</w:t>
      </w:r>
      <w:r w:rsidR="00E11BDE" w:rsidRPr="007818CF">
        <w:rPr>
          <w:rFonts w:ascii="Times New Roman" w:hAnsi="Times New Roman" w:cs="Times New Roman"/>
          <w:sz w:val="24"/>
          <w:szCs w:val="24"/>
        </w:rPr>
        <w:t xml:space="preserve"> repeated </w:t>
      </w:r>
      <w:r w:rsidR="00676190" w:rsidRPr="007818CF">
        <w:rPr>
          <w:rFonts w:ascii="Times New Roman" w:hAnsi="Times New Roman" w:cs="Times New Roman"/>
          <w:sz w:val="24"/>
          <w:szCs w:val="24"/>
        </w:rPr>
        <w:t>cue</w:t>
      </w:r>
      <w:r w:rsidR="00E11BDE" w:rsidRPr="007818CF">
        <w:rPr>
          <w:rFonts w:ascii="Times New Roman" w:hAnsi="Times New Roman" w:cs="Times New Roman"/>
          <w:sz w:val="24"/>
          <w:szCs w:val="24"/>
        </w:rPr>
        <w:t xml:space="preserve">-ICT has </w:t>
      </w:r>
      <w:r w:rsidR="00BD4B6B" w:rsidRPr="007818CF">
        <w:rPr>
          <w:rFonts w:ascii="Times New Roman" w:hAnsi="Times New Roman" w:cs="Times New Roman"/>
          <w:sz w:val="24"/>
          <w:szCs w:val="24"/>
        </w:rPr>
        <w:t xml:space="preserve">prompted </w:t>
      </w:r>
      <w:r w:rsidR="00E11BDE" w:rsidRPr="007818CF">
        <w:rPr>
          <w:rFonts w:ascii="Times New Roman" w:hAnsi="Times New Roman" w:cs="Times New Roman"/>
          <w:sz w:val="24"/>
          <w:szCs w:val="24"/>
        </w:rPr>
        <w:t>reductions in weight</w:t>
      </w:r>
      <w:r w:rsidR="00E073E8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E11BDE" w:rsidRPr="007818CF">
        <w:rPr>
          <w:rFonts w:ascii="Times New Roman" w:hAnsi="Times New Roman" w:cs="Times New Roman"/>
          <w:sz w:val="24"/>
          <w:szCs w:val="24"/>
        </w:rPr>
        <w:t xml:space="preserve"> and emotional eating</w:t>
      </w:r>
      <w:r w:rsidR="00BD4B6B" w:rsidRPr="007818CF">
        <w:rPr>
          <w:rFonts w:ascii="Times New Roman" w:hAnsi="Times New Roman" w:cs="Times New Roman"/>
          <w:sz w:val="24"/>
          <w:szCs w:val="24"/>
        </w:rPr>
        <w:t>,</w:t>
      </w:r>
      <w:r w:rsidR="00E11BDE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BD4B6B" w:rsidRPr="007818CF">
        <w:rPr>
          <w:rFonts w:ascii="Times New Roman" w:hAnsi="Times New Roman" w:cs="Times New Roman"/>
          <w:sz w:val="24"/>
          <w:szCs w:val="24"/>
        </w:rPr>
        <w:t xml:space="preserve">although </w:t>
      </w:r>
      <w:r w:rsidR="00E073E8" w:rsidRPr="007818CF">
        <w:rPr>
          <w:rFonts w:ascii="Times New Roman" w:hAnsi="Times New Roman" w:cs="Times New Roman"/>
          <w:sz w:val="24"/>
          <w:szCs w:val="24"/>
        </w:rPr>
        <w:t>some of</w:t>
      </w:r>
      <w:r w:rsidR="00BD4B6B" w:rsidRPr="007818CF">
        <w:rPr>
          <w:rFonts w:ascii="Times New Roman" w:hAnsi="Times New Roman" w:cs="Times New Roman"/>
          <w:sz w:val="24"/>
          <w:szCs w:val="24"/>
        </w:rPr>
        <w:t xml:space="preserve"> these</w:t>
      </w:r>
      <w:r w:rsidR="00E11BDE" w:rsidRPr="007818CF">
        <w:rPr>
          <w:rFonts w:ascii="Times New Roman" w:hAnsi="Times New Roman" w:cs="Times New Roman"/>
          <w:sz w:val="24"/>
          <w:szCs w:val="24"/>
        </w:rPr>
        <w:t xml:space="preserve"> effects may be reliant on subjective measurements which </w:t>
      </w:r>
      <w:r w:rsidR="00E66218" w:rsidRPr="007818CF">
        <w:rPr>
          <w:rFonts w:ascii="Times New Roman" w:hAnsi="Times New Roman" w:cs="Times New Roman"/>
          <w:sz w:val="24"/>
          <w:szCs w:val="24"/>
        </w:rPr>
        <w:t>have associated biases</w:t>
      </w:r>
      <w:r w:rsidR="0038615B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38615B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38615B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olivy&lt;/Author&gt;&lt;Year&gt;2014&lt;/Year&gt;&lt;RecNum&gt;14879&lt;/RecNum&gt;&lt;DisplayText&gt;(Polivy, Herman, Trottier, &amp;amp; Sidhu, 2014)&lt;/DisplayText&gt;&lt;record&gt;&lt;rec-number&gt;14879&lt;/rec-number&gt;&lt;foreign-keys&gt;&lt;key app="EN" db-id="esezwvzwos9eeber9f5vfd9jwr905wpt9s0p" timestamp="1484244038"&gt;14879&lt;/key&gt;&lt;/foreign-keys&gt;&lt;ref-type name="Journal Article"&gt;17&lt;/ref-type&gt;&lt;contributors&gt;&lt;authors&gt;&lt;author&gt;Polivy, J.&lt;/author&gt;&lt;author&gt;Herman, C. P.&lt;/author&gt;&lt;author&gt;Trottier, K.&lt;/author&gt;&lt;author&gt;Sidhu, R.&lt;/author&gt;&lt;/authors&gt;&lt;/contributors&gt;&lt;auth-address&gt;a Department of Psychology , University of Toronto , Mississauga , Ontario L5L 1C6 , Canada.&lt;/auth-address&gt;&lt;titles&gt;&lt;title&gt;Who are you trying to fool: does weight underreporting by dieters reflect self-protection or self-presentation?&lt;/title&gt;&lt;secondary-title&gt;Health Psychol Rev&lt;/secondary-title&gt;&lt;/titles&gt;&lt;periodical&gt;&lt;full-title&gt;Health Psychol Rev&lt;/full-title&gt;&lt;/periodical&gt;&lt;pages&gt;319-38&lt;/pages&gt;&lt;volume&gt;8&lt;/volume&gt;&lt;number&gt;3&lt;/number&gt;&lt;edition&gt;2014/07/24&lt;/edition&gt;&lt;keywords&gt;&lt;keyword&gt;Diet, Reducing/ psychology&lt;/keyword&gt;&lt;keyword&gt;Eating/ psychology&lt;/keyword&gt;&lt;keyword&gt;Feeding Behavior/ psychology&lt;/keyword&gt;&lt;keyword&gt;Humans&lt;/keyword&gt;&lt;keyword&gt;Motivation&lt;/keyword&gt;&lt;keyword&gt;Overweight/ diet therapy/psychology&lt;/keyword&gt;&lt;keyword&gt;Self Concept&lt;/keyword&gt;&lt;keyword&gt;obese/overweight&lt;/keyword&gt;&lt;keyword&gt;restrained eaters&lt;/keyword&gt;&lt;keyword&gt;self-presentation&lt;/keyword&gt;&lt;keyword&gt;self-protection&lt;/keyword&gt;&lt;keyword&gt;weight reporting&lt;/keyword&gt;&lt;/keywords&gt;&lt;dates&gt;&lt;year&gt;2014&lt;/year&gt;&lt;/dates&gt;&lt;isbn&gt;1743-7202 (Electronic)&amp;#xD;1743-7199 (Linking)&lt;/isbn&gt;&lt;accession-num&gt;25053217&lt;/accession-num&gt;&lt;urls&gt;&lt;/urls&gt;&lt;electronic-resource-num&gt;10.1080/17437199.2013.775630&lt;/electronic-resource-num&gt;&lt;remote-database-provider&gt;NLM&lt;/remote-database-provider&gt;&lt;language&gt;eng&lt;/language&gt;&lt;/record&gt;&lt;/Cite&gt;&lt;/EndNote&gt;</w:instrText>
      </w:r>
      <w:r w:rsidR="0038615B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38615B" w:rsidRPr="007818CF">
        <w:rPr>
          <w:rFonts w:ascii="Times New Roman" w:hAnsi="Times New Roman" w:cs="Times New Roman"/>
          <w:noProof/>
          <w:sz w:val="24"/>
          <w:szCs w:val="24"/>
        </w:rPr>
        <w:t>(Polivy, Herman, Trottier, &amp; Sidhu, 2014)</w:t>
      </w:r>
      <w:r w:rsidR="0038615B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4150AB" w:rsidRPr="007818CF">
        <w:rPr>
          <w:rFonts w:ascii="Times New Roman" w:hAnsi="Times New Roman" w:cs="Times New Roman"/>
          <w:sz w:val="24"/>
          <w:szCs w:val="24"/>
        </w:rPr>
        <w:t xml:space="preserve">, </w:t>
      </w:r>
      <w:r w:rsidR="003715A3" w:rsidRPr="007818CF">
        <w:rPr>
          <w:rFonts w:ascii="Times New Roman" w:hAnsi="Times New Roman" w:cs="Times New Roman"/>
          <w:sz w:val="24"/>
          <w:szCs w:val="24"/>
        </w:rPr>
        <w:t xml:space="preserve">however it is worth noting that </w:t>
      </w:r>
      <w:r w:rsidR="004150AB" w:rsidRPr="007818CF">
        <w:rPr>
          <w:rFonts w:ascii="Times New Roman" w:hAnsi="Times New Roman" w:cs="Times New Roman"/>
          <w:sz w:val="24"/>
          <w:szCs w:val="24"/>
        </w:rPr>
        <w:t xml:space="preserve">Lawrence et al </w:t>
      </w:r>
      <w:r w:rsidR="00CB199F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CB199F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Lawrence&lt;/Author&gt;&lt;Year&gt;2015&lt;/Year&gt;&lt;RecNum&gt;14569&lt;/RecNum&gt;&lt;DisplayText&gt;(2015)&lt;/DisplayText&gt;&lt;record&gt;&lt;rec-number&gt;14569&lt;/rec-number&gt;&lt;foreign-keys&gt;&lt;key app="EN" db-id="esezwvzwos9eeber9f5vfd9jwr905wpt9s0p" timestamp="1444379269"&gt;14569&lt;/key&gt;&lt;/foreign-keys&gt;&lt;ref-type name="Journal Article"&gt;17&lt;/ref-type&gt;&lt;contributors&gt;&lt;authors&gt;&lt;author&gt;Lawrence, N. S.&lt;/author&gt;&lt;author&gt;O&amp;apos;Sullivan, J.&lt;/author&gt;&lt;author&gt;Parslow, D.&lt;/author&gt;&lt;author&gt;Javaid, M.&lt;/author&gt;&lt;author&gt;Adams, R. C.&lt;/author&gt;&lt;author&gt;Chambers, C. D.&lt;/author&gt;&lt;author&gt;Kos, K.&lt;/author&gt;&lt;author&gt;Verbruggen, F.&lt;/author&gt;&lt;/authors&gt;&lt;/contributors&gt;&lt;titles&gt;&lt;title&gt;Training response inhibition to food is associated with weight loss and reduced energy intake&lt;/title&gt;&lt;secondary-title&gt;Appetite&lt;/secondary-title&gt;&lt;/titles&gt;&lt;periodical&gt;&lt;full-title&gt;Appetite&lt;/full-title&gt;&lt;/periodical&gt;&lt;pages&gt;17-28&lt;/pages&gt;&lt;volume&gt;95&lt;/volume&gt;&lt;dates&gt;&lt;year&gt;2015&lt;/year&gt;&lt;/dates&gt;&lt;urls&gt;&lt;related-urls&gt;&lt;url&gt;http://www.scopus.com/inward/record.url?eid=2-s2.0-84936861316&amp;amp;partnerID=40&amp;amp;md5=0dd94e53146b37a5bbff04d327e8f132&lt;/url&gt;&lt;/related-urls&gt;&lt;/urls&gt;&lt;electronic-resource-num&gt;10.1016/j.appet.2015.06.009&lt;/electronic-resource-num&gt;&lt;remote-database-name&gt;Scopus&lt;/remote-database-name&gt;&lt;/record&gt;&lt;/Cite&gt;&lt;/EndNote&gt;</w:instrText>
      </w:r>
      <w:r w:rsidR="00CB199F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CB199F" w:rsidRPr="007818CF">
        <w:rPr>
          <w:rFonts w:ascii="Times New Roman" w:hAnsi="Times New Roman" w:cs="Times New Roman"/>
          <w:noProof/>
          <w:sz w:val="24"/>
          <w:szCs w:val="24"/>
        </w:rPr>
        <w:t>(2015)</w:t>
      </w:r>
      <w:r w:rsidR="00CB199F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CB199F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4150AB" w:rsidRPr="007818CF">
        <w:rPr>
          <w:rFonts w:ascii="Times New Roman" w:hAnsi="Times New Roman" w:cs="Times New Roman"/>
          <w:sz w:val="24"/>
          <w:szCs w:val="24"/>
        </w:rPr>
        <w:t>and Veling</w:t>
      </w:r>
      <w:r w:rsidR="00CB199F" w:rsidRPr="007818CF">
        <w:rPr>
          <w:rFonts w:ascii="Times New Roman" w:hAnsi="Times New Roman" w:cs="Times New Roman"/>
          <w:sz w:val="24"/>
          <w:szCs w:val="24"/>
        </w:rPr>
        <w:t xml:space="preserve"> et al </w:t>
      </w:r>
      <w:r w:rsidR="00DB2491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DB2491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Veling&lt;/Author&gt;&lt;Year&gt;2014&lt;/Year&gt;&lt;RecNum&gt;14285&lt;/RecNum&gt;&lt;DisplayText&gt;(2014)&lt;/DisplayText&gt;&lt;record&gt;&lt;rec-number&gt;14285&lt;/rec-number&gt;&lt;foreign-keys&gt;&lt;key app="EN" db-id="esezwvzwos9eeber9f5vfd9jwr905wpt9s0p" timestamp="1402307357"&gt;14285&lt;/key&gt;&lt;/foreign-keys&gt;&lt;ref-type name="Journal Article"&gt;17&lt;/ref-type&gt;&lt;contributors&gt;&lt;authors&gt;&lt;author&gt;Veling, H.&lt;/author&gt;&lt;author&gt;van Koningsbruggen, G. M.&lt;/author&gt;&lt;author&gt;Aarts, H.&lt;/author&gt;&lt;author&gt;Stroebe, W.&lt;/author&gt;&lt;/authors&gt;&lt;/contributors&gt;&lt;titles&gt;&lt;title&gt;Targeting impulsive processes of eating behavior via the internet. Effects on body weight&lt;/title&gt;&lt;secondary-title&gt;Appetite&lt;/secondary-title&gt;&lt;/titles&gt;&lt;periodical&gt;&lt;full-title&gt;Appetite&lt;/full-title&gt;&lt;/periodical&gt;&lt;pages&gt;102-109&lt;/pages&gt;&lt;volume&gt;78&lt;/volume&gt;&lt;dates&gt;&lt;year&gt;2014&lt;/year&gt;&lt;/dates&gt;&lt;urls&gt;&lt;related-urls&gt;&lt;url&gt;http://www.scopus.com/inward/record.url?eid=2-s2.0-84897501243&amp;amp;partnerID=40&amp;amp;md5=93e8bedd57bb768aabc727d15f6d0d8d&lt;/url&gt;&lt;/related-urls&gt;&lt;/urls&gt;&lt;remote-database-name&gt;Scopus&lt;/remote-database-name&gt;&lt;/record&gt;&lt;/Cite&gt;&lt;/EndNote&gt;</w:instrText>
      </w:r>
      <w:r w:rsidR="00DB2491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DB2491" w:rsidRPr="007818CF">
        <w:rPr>
          <w:rFonts w:ascii="Times New Roman" w:hAnsi="Times New Roman" w:cs="Times New Roman"/>
          <w:noProof/>
          <w:sz w:val="24"/>
          <w:szCs w:val="24"/>
        </w:rPr>
        <w:t>(2014)</w:t>
      </w:r>
      <w:r w:rsidR="00DB2491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4150AB" w:rsidRPr="007818CF">
        <w:rPr>
          <w:rFonts w:ascii="Times New Roman" w:hAnsi="Times New Roman" w:cs="Times New Roman"/>
          <w:sz w:val="24"/>
          <w:szCs w:val="24"/>
        </w:rPr>
        <w:t xml:space="preserve"> found promising effects in objective measures</w:t>
      </w:r>
      <w:r w:rsidR="003715A3" w:rsidRPr="007818CF">
        <w:rPr>
          <w:rFonts w:ascii="Times New Roman" w:hAnsi="Times New Roman" w:cs="Times New Roman"/>
          <w:sz w:val="24"/>
          <w:szCs w:val="24"/>
        </w:rPr>
        <w:t xml:space="preserve"> of BMI and weight</w:t>
      </w:r>
      <w:r w:rsidR="004150AB" w:rsidRPr="007818CF">
        <w:rPr>
          <w:rFonts w:ascii="Times New Roman" w:hAnsi="Times New Roman" w:cs="Times New Roman"/>
          <w:sz w:val="24"/>
          <w:szCs w:val="24"/>
        </w:rPr>
        <w:t xml:space="preserve">. Finally, </w:t>
      </w:r>
      <w:r w:rsidR="00DB2491" w:rsidRPr="007818CF">
        <w:rPr>
          <w:rFonts w:ascii="Times New Roman" w:hAnsi="Times New Roman" w:cs="Times New Roman"/>
          <w:sz w:val="24"/>
          <w:szCs w:val="24"/>
        </w:rPr>
        <w:t>the interpretation</w:t>
      </w:r>
      <w:r w:rsidR="00E66218" w:rsidRPr="007818CF">
        <w:rPr>
          <w:rFonts w:ascii="Times New Roman" w:hAnsi="Times New Roman" w:cs="Times New Roman"/>
          <w:sz w:val="24"/>
          <w:szCs w:val="24"/>
        </w:rPr>
        <w:t xml:space="preserve"> of</w:t>
      </w:r>
      <w:r w:rsidR="00070806" w:rsidRPr="007818CF">
        <w:rPr>
          <w:rFonts w:ascii="Times New Roman" w:hAnsi="Times New Roman" w:cs="Times New Roman"/>
          <w:sz w:val="24"/>
          <w:szCs w:val="24"/>
        </w:rPr>
        <w:t xml:space="preserve"> multiple session</w:t>
      </w:r>
      <w:r w:rsidR="00E66218" w:rsidRPr="007818CF">
        <w:rPr>
          <w:rFonts w:ascii="Times New Roman" w:hAnsi="Times New Roman" w:cs="Times New Roman"/>
          <w:sz w:val="24"/>
          <w:szCs w:val="24"/>
        </w:rPr>
        <w:t xml:space="preserve"> AAT and ABM studies are </w:t>
      </w:r>
      <w:r w:rsidR="0016729E" w:rsidRPr="007818CF">
        <w:rPr>
          <w:rFonts w:ascii="Times New Roman" w:hAnsi="Times New Roman" w:cs="Times New Roman"/>
          <w:sz w:val="24"/>
          <w:szCs w:val="24"/>
        </w:rPr>
        <w:t xml:space="preserve">complicated </w:t>
      </w:r>
      <w:r w:rsidR="00E66218" w:rsidRPr="007818CF">
        <w:rPr>
          <w:rFonts w:ascii="Times New Roman" w:hAnsi="Times New Roman" w:cs="Times New Roman"/>
          <w:sz w:val="24"/>
          <w:szCs w:val="24"/>
        </w:rPr>
        <w:t xml:space="preserve">by </w:t>
      </w:r>
      <w:r w:rsidR="0016729E" w:rsidRPr="007818CF">
        <w:rPr>
          <w:rFonts w:ascii="Times New Roman" w:hAnsi="Times New Roman" w:cs="Times New Roman"/>
          <w:sz w:val="24"/>
          <w:szCs w:val="24"/>
        </w:rPr>
        <w:t xml:space="preserve">the absence </w:t>
      </w:r>
      <w:r w:rsidR="00E66218" w:rsidRPr="007818CF">
        <w:rPr>
          <w:rFonts w:ascii="Times New Roman" w:hAnsi="Times New Roman" w:cs="Times New Roman"/>
          <w:sz w:val="24"/>
          <w:szCs w:val="24"/>
        </w:rPr>
        <w:t xml:space="preserve">of </w:t>
      </w:r>
      <w:r w:rsidR="0016729E" w:rsidRPr="007818CF">
        <w:rPr>
          <w:rFonts w:ascii="Times New Roman" w:hAnsi="Times New Roman" w:cs="Times New Roman"/>
          <w:sz w:val="24"/>
          <w:szCs w:val="24"/>
        </w:rPr>
        <w:t xml:space="preserve">‘no training’ </w:t>
      </w:r>
      <w:r w:rsidR="00E66218" w:rsidRPr="007818CF">
        <w:rPr>
          <w:rFonts w:ascii="Times New Roman" w:hAnsi="Times New Roman" w:cs="Times New Roman"/>
          <w:sz w:val="24"/>
          <w:szCs w:val="24"/>
        </w:rPr>
        <w:t>control groups</w:t>
      </w:r>
      <w:r w:rsidR="0016729E" w:rsidRPr="007818CF">
        <w:rPr>
          <w:rFonts w:ascii="Times New Roman" w:hAnsi="Times New Roman" w:cs="Times New Roman"/>
          <w:sz w:val="24"/>
          <w:szCs w:val="24"/>
        </w:rPr>
        <w:t>,</w:t>
      </w:r>
      <w:r w:rsidR="00DB2491" w:rsidRPr="007818CF">
        <w:rPr>
          <w:rFonts w:ascii="Times New Roman" w:hAnsi="Times New Roman" w:cs="Times New Roman"/>
          <w:sz w:val="24"/>
          <w:szCs w:val="24"/>
        </w:rPr>
        <w:t xml:space="preserve"> which we discuss in more detail below</w:t>
      </w:r>
      <w:r w:rsidR="00E66218" w:rsidRPr="007818CF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A9F8225" w14:textId="57A85DB8" w:rsidR="007D69A0" w:rsidRPr="007818CF" w:rsidRDefault="0031707C" w:rsidP="000419DD">
      <w:pPr>
        <w:spacing w:line="480" w:lineRule="auto"/>
        <w:outlineLvl w:val="0"/>
        <w:rPr>
          <w:rFonts w:ascii="Times New Roman" w:hAnsi="Times New Roman" w:cs="Times New Roman"/>
          <w:b/>
          <w:sz w:val="24"/>
          <w:szCs w:val="24"/>
        </w:rPr>
      </w:pPr>
      <w:r w:rsidRPr="007818CF">
        <w:rPr>
          <w:rFonts w:ascii="Times New Roman" w:hAnsi="Times New Roman" w:cs="Times New Roman"/>
          <w:b/>
          <w:sz w:val="24"/>
          <w:szCs w:val="24"/>
        </w:rPr>
        <w:t>Evaluation and Synthesis</w:t>
      </w:r>
    </w:p>
    <w:p w14:paraId="20276DC4" w14:textId="0CDE93F6" w:rsidR="00C30A48" w:rsidRPr="007818CF" w:rsidRDefault="00E47D3E" w:rsidP="00F57DC0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sz w:val="24"/>
          <w:szCs w:val="24"/>
        </w:rPr>
        <w:t>In t</w:t>
      </w:r>
      <w:r w:rsidR="00202EC4" w:rsidRPr="007818CF">
        <w:rPr>
          <w:rFonts w:ascii="Times New Roman" w:hAnsi="Times New Roman" w:cs="Times New Roman"/>
          <w:sz w:val="24"/>
          <w:szCs w:val="24"/>
        </w:rPr>
        <w:t>his review</w:t>
      </w:r>
      <w:r w:rsidRPr="007818CF">
        <w:rPr>
          <w:rFonts w:ascii="Times New Roman" w:hAnsi="Times New Roman" w:cs="Times New Roman"/>
          <w:sz w:val="24"/>
          <w:szCs w:val="24"/>
        </w:rPr>
        <w:t xml:space="preserve"> we</w:t>
      </w:r>
      <w:r w:rsidR="00202EC4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F57DC0" w:rsidRPr="007818CF">
        <w:rPr>
          <w:rFonts w:ascii="Times New Roman" w:hAnsi="Times New Roman" w:cs="Times New Roman"/>
          <w:sz w:val="24"/>
          <w:szCs w:val="24"/>
        </w:rPr>
        <w:t xml:space="preserve">distinguished </w:t>
      </w:r>
      <w:r w:rsidR="00202EC4" w:rsidRPr="007818CF">
        <w:rPr>
          <w:rFonts w:ascii="Times New Roman" w:hAnsi="Times New Roman" w:cs="Times New Roman"/>
          <w:sz w:val="24"/>
          <w:szCs w:val="24"/>
        </w:rPr>
        <w:t xml:space="preserve">two broad </w:t>
      </w:r>
      <w:r w:rsidR="00F57DC0" w:rsidRPr="007818CF">
        <w:rPr>
          <w:rFonts w:ascii="Times New Roman" w:hAnsi="Times New Roman" w:cs="Times New Roman"/>
          <w:sz w:val="24"/>
          <w:szCs w:val="24"/>
        </w:rPr>
        <w:t xml:space="preserve">types </w:t>
      </w:r>
      <w:r w:rsidR="00202EC4" w:rsidRPr="007818CF">
        <w:rPr>
          <w:rFonts w:ascii="Times New Roman" w:hAnsi="Times New Roman" w:cs="Times New Roman"/>
          <w:sz w:val="24"/>
          <w:szCs w:val="24"/>
        </w:rPr>
        <w:t>of cognitive training</w:t>
      </w:r>
      <w:r w:rsidR="00F57DC0" w:rsidRPr="007818CF">
        <w:rPr>
          <w:rFonts w:ascii="Times New Roman" w:hAnsi="Times New Roman" w:cs="Times New Roman"/>
          <w:sz w:val="24"/>
          <w:szCs w:val="24"/>
        </w:rPr>
        <w:t>: those that</w:t>
      </w:r>
      <w:r w:rsidR="00202EC4" w:rsidRPr="007818CF">
        <w:rPr>
          <w:rFonts w:ascii="Times New Roman" w:hAnsi="Times New Roman" w:cs="Times New Roman"/>
          <w:sz w:val="24"/>
          <w:szCs w:val="24"/>
        </w:rPr>
        <w:t xml:space="preserve"> aim t</w:t>
      </w:r>
      <w:r w:rsidRPr="007818CF">
        <w:rPr>
          <w:rFonts w:ascii="Times New Roman" w:hAnsi="Times New Roman" w:cs="Times New Roman"/>
          <w:sz w:val="24"/>
          <w:szCs w:val="24"/>
        </w:rPr>
        <w:t xml:space="preserve">o improve the </w:t>
      </w:r>
      <w:r w:rsidRPr="007818CF">
        <w:rPr>
          <w:rFonts w:ascii="Times New Roman" w:hAnsi="Times New Roman" w:cs="Times New Roman"/>
          <w:i/>
          <w:sz w:val="24"/>
          <w:szCs w:val="24"/>
        </w:rPr>
        <w:t>capacity</w:t>
      </w:r>
      <w:r w:rsidRPr="007818CF">
        <w:rPr>
          <w:rFonts w:ascii="Times New Roman" w:hAnsi="Times New Roman" w:cs="Times New Roman"/>
          <w:sz w:val="24"/>
          <w:szCs w:val="24"/>
        </w:rPr>
        <w:t xml:space="preserve"> of reflect</w:t>
      </w:r>
      <w:r w:rsidR="00202EC4" w:rsidRPr="007818CF">
        <w:rPr>
          <w:rFonts w:ascii="Times New Roman" w:hAnsi="Times New Roman" w:cs="Times New Roman"/>
          <w:sz w:val="24"/>
          <w:szCs w:val="24"/>
        </w:rPr>
        <w:t>ive or controlled processes (</w:t>
      </w:r>
      <w:r w:rsidR="00DD2B30" w:rsidRPr="007818CF">
        <w:rPr>
          <w:rFonts w:ascii="Times New Roman" w:hAnsi="Times New Roman" w:cs="Times New Roman"/>
          <w:sz w:val="24"/>
          <w:szCs w:val="24"/>
        </w:rPr>
        <w:t>general</w:t>
      </w:r>
      <w:r w:rsidR="00202EC4" w:rsidRPr="007818CF">
        <w:rPr>
          <w:rFonts w:ascii="Times New Roman" w:hAnsi="Times New Roman" w:cs="Times New Roman"/>
          <w:sz w:val="24"/>
          <w:szCs w:val="24"/>
        </w:rPr>
        <w:t xml:space="preserve">-ICT and </w:t>
      </w:r>
      <w:r w:rsidR="00231614" w:rsidRPr="007818CF">
        <w:rPr>
          <w:rFonts w:ascii="Times New Roman" w:hAnsi="Times New Roman" w:cs="Times New Roman"/>
          <w:sz w:val="24"/>
          <w:szCs w:val="24"/>
        </w:rPr>
        <w:t>WMT</w:t>
      </w:r>
      <w:r w:rsidR="00202EC4" w:rsidRPr="007818CF">
        <w:rPr>
          <w:rFonts w:ascii="Times New Roman" w:hAnsi="Times New Roman" w:cs="Times New Roman"/>
          <w:sz w:val="24"/>
          <w:szCs w:val="24"/>
        </w:rPr>
        <w:t xml:space="preserve">) </w:t>
      </w:r>
      <w:r w:rsidR="00F57DC0" w:rsidRPr="007818CF">
        <w:rPr>
          <w:rFonts w:ascii="Times New Roman" w:hAnsi="Times New Roman" w:cs="Times New Roman"/>
          <w:sz w:val="24"/>
          <w:szCs w:val="24"/>
        </w:rPr>
        <w:t>versus those that</w:t>
      </w:r>
      <w:r w:rsidR="00202EC4" w:rsidRPr="007818CF">
        <w:rPr>
          <w:rFonts w:ascii="Times New Roman" w:hAnsi="Times New Roman" w:cs="Times New Roman"/>
          <w:sz w:val="24"/>
          <w:szCs w:val="24"/>
        </w:rPr>
        <w:t xml:space="preserve"> aim to </w:t>
      </w:r>
      <w:r w:rsidR="00F57DC0" w:rsidRPr="007818CF">
        <w:rPr>
          <w:rFonts w:ascii="Times New Roman" w:hAnsi="Times New Roman" w:cs="Times New Roman"/>
          <w:sz w:val="24"/>
          <w:szCs w:val="24"/>
        </w:rPr>
        <w:t>alter</w:t>
      </w:r>
      <w:r w:rsidR="00202EC4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F57DC0" w:rsidRPr="007818CF">
        <w:rPr>
          <w:rFonts w:ascii="Times New Roman" w:hAnsi="Times New Roman" w:cs="Times New Roman"/>
          <w:sz w:val="24"/>
          <w:szCs w:val="24"/>
        </w:rPr>
        <w:t>the automatic processes that are engaged in response to food-related cues</w:t>
      </w:r>
      <w:r w:rsidR="0030016B" w:rsidRPr="007818CF">
        <w:rPr>
          <w:rFonts w:ascii="Times New Roman" w:hAnsi="Times New Roman" w:cs="Times New Roman"/>
          <w:sz w:val="24"/>
          <w:szCs w:val="24"/>
        </w:rPr>
        <w:t xml:space="preserve"> (</w:t>
      </w:r>
      <w:r w:rsidR="001B296B" w:rsidRPr="007818CF">
        <w:rPr>
          <w:rFonts w:ascii="Times New Roman" w:hAnsi="Times New Roman" w:cs="Times New Roman"/>
          <w:sz w:val="24"/>
          <w:szCs w:val="24"/>
        </w:rPr>
        <w:t xml:space="preserve">ABM, </w:t>
      </w:r>
      <w:r w:rsidR="00676190" w:rsidRPr="007818CF">
        <w:rPr>
          <w:rFonts w:ascii="Times New Roman" w:hAnsi="Times New Roman" w:cs="Times New Roman"/>
          <w:sz w:val="24"/>
          <w:szCs w:val="24"/>
        </w:rPr>
        <w:t>cue</w:t>
      </w:r>
      <w:r w:rsidR="0030016B" w:rsidRPr="007818CF">
        <w:rPr>
          <w:rFonts w:ascii="Times New Roman" w:hAnsi="Times New Roman" w:cs="Times New Roman"/>
          <w:sz w:val="24"/>
          <w:szCs w:val="24"/>
        </w:rPr>
        <w:t>-ICT, AAT)</w:t>
      </w:r>
      <w:r w:rsidR="00F57DC0" w:rsidRPr="007818CF">
        <w:rPr>
          <w:rFonts w:ascii="Times New Roman" w:hAnsi="Times New Roman" w:cs="Times New Roman"/>
          <w:sz w:val="24"/>
          <w:szCs w:val="24"/>
        </w:rPr>
        <w:t>.</w:t>
      </w:r>
      <w:r w:rsidR="008C41F4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152EBC" w:rsidRPr="007818CF">
        <w:rPr>
          <w:rFonts w:ascii="Times New Roman" w:hAnsi="Times New Roman" w:cs="Times New Roman"/>
          <w:sz w:val="24"/>
          <w:szCs w:val="24"/>
        </w:rPr>
        <w:t xml:space="preserve">Cognitive training has received </w:t>
      </w:r>
      <w:r w:rsidR="00ED789D" w:rsidRPr="007818CF">
        <w:rPr>
          <w:rFonts w:ascii="Times New Roman" w:hAnsi="Times New Roman" w:cs="Times New Roman"/>
          <w:sz w:val="24"/>
          <w:szCs w:val="24"/>
        </w:rPr>
        <w:t>increased</w:t>
      </w:r>
      <w:r w:rsidR="00152EBC" w:rsidRPr="007818CF">
        <w:rPr>
          <w:rFonts w:ascii="Times New Roman" w:hAnsi="Times New Roman" w:cs="Times New Roman"/>
          <w:sz w:val="24"/>
          <w:szCs w:val="24"/>
        </w:rPr>
        <w:t xml:space="preserve"> attention as a potential treatment for overweight and obesity, d</w:t>
      </w:r>
      <w:r w:rsidR="00603CE6" w:rsidRPr="007818CF">
        <w:rPr>
          <w:rFonts w:ascii="Times New Roman" w:hAnsi="Times New Roman" w:cs="Times New Roman"/>
          <w:sz w:val="24"/>
          <w:szCs w:val="24"/>
        </w:rPr>
        <w:t>ue to</w:t>
      </w:r>
      <w:r w:rsidR="00C8293B" w:rsidRPr="007818CF">
        <w:rPr>
          <w:rFonts w:ascii="Times New Roman" w:hAnsi="Times New Roman" w:cs="Times New Roman"/>
          <w:sz w:val="24"/>
          <w:szCs w:val="24"/>
        </w:rPr>
        <w:t xml:space="preserve"> varying success of current approaches to weight-loss </w:t>
      </w:r>
      <w:r w:rsidR="00C8293B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993DA1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ichie&lt;/Author&gt;&lt;Year&gt;2009&lt;/Year&gt;&lt;RecNum&gt;14874&lt;/RecNum&gt;&lt;DisplayText&gt;(Michie, Abraham, Whittington, McAteer, &amp;amp; Gupta, 2009)&lt;/DisplayText&gt;&lt;record&gt;&lt;rec-number&gt;14874&lt;/rec-number&gt;&lt;foreign-keys&gt;&lt;key app="EN" db-id="esezwvzwos9eeber9f5vfd9jwr905wpt9s0p" timestamp="1484240734"&gt;14874&lt;/key&gt;&lt;/foreign-keys&gt;&lt;ref-type name="Journal Article"&gt;17&lt;/ref-type&gt;&lt;contributors&gt;&lt;authors&gt;&lt;author&gt;Michie, S.&lt;/author&gt;&lt;author&gt;Abraham, C.&lt;/author&gt;&lt;author&gt;Whittington, C.&lt;/author&gt;&lt;author&gt;McAteer, J.&lt;/author&gt;&lt;author&gt;Gupta, S.&lt;/author&gt;&lt;/authors&gt;&lt;/contributors&gt;&lt;auth-address&gt;Centre for Outcomes Research and Effectiveness, University College London, UK. s.michie@ucl.ac.uk&lt;/auth-address&gt;&lt;titles&gt;&lt;title&gt;Effective techniques in healthy eating and physical activity interventions: a meta-regression&lt;/title&gt;&lt;secondary-title&gt;Health Psychol&lt;/secondary-title&gt;&lt;/titles&gt;&lt;periodical&gt;&lt;full-title&gt;Health Psychol&lt;/full-title&gt;&lt;/periodical&gt;&lt;pages&gt;690-701&lt;/pages&gt;&lt;volume&gt;28&lt;/volume&gt;&lt;number&gt;6&lt;/number&gt;&lt;edition&gt;2009/11/18&lt;/edition&gt;&lt;keywords&gt;&lt;keyword&gt;Exercise&lt;/keyword&gt;&lt;keyword&gt;Feeding Behavior&lt;/keyword&gt;&lt;keyword&gt;Female&lt;/keyword&gt;&lt;keyword&gt;Health Behavior&lt;/keyword&gt;&lt;keyword&gt;Health Promotion&lt;/keyword&gt;&lt;keyword&gt;Humans&lt;/keyword&gt;&lt;keyword&gt;Male&lt;/keyword&gt;&lt;/keywords&gt;&lt;dates&gt;&lt;year&gt;2009&lt;/year&gt;&lt;pub-dates&gt;&lt;date&gt;Nov&lt;/date&gt;&lt;/pub-dates&gt;&lt;/dates&gt;&lt;isbn&gt;1930-7810 (Electronic)&amp;#xD;0278-6133 (Linking)&lt;/isbn&gt;&lt;accession-num&gt;19916637&lt;/accession-num&gt;&lt;urls&gt;&lt;/urls&gt;&lt;electronic-resource-num&gt;10.1037/a0016136&lt;/electronic-resource-num&gt;&lt;remote-database-provider&gt;NLM&lt;/remote-database-provider&gt;&lt;language&gt;eng&lt;/language&gt;&lt;/record&gt;&lt;/Cite&gt;&lt;/EndNote&gt;</w:instrText>
      </w:r>
      <w:r w:rsidR="00C8293B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993DA1" w:rsidRPr="007818CF">
        <w:rPr>
          <w:rFonts w:ascii="Times New Roman" w:hAnsi="Times New Roman" w:cs="Times New Roman"/>
          <w:noProof/>
          <w:sz w:val="24"/>
          <w:szCs w:val="24"/>
        </w:rPr>
        <w:t>(Michie, Abraham, Whittington, McAteer, &amp; Gupta, 2009)</w:t>
      </w:r>
      <w:r w:rsidR="00C8293B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D60057" w:rsidRPr="007818CF">
        <w:rPr>
          <w:rFonts w:ascii="Times New Roman" w:hAnsi="Times New Roman" w:cs="Times New Roman"/>
          <w:sz w:val="24"/>
          <w:szCs w:val="24"/>
        </w:rPr>
        <w:t>,</w:t>
      </w:r>
      <w:r w:rsidR="00C8293B" w:rsidRPr="007818CF">
        <w:rPr>
          <w:rFonts w:ascii="Times New Roman" w:hAnsi="Times New Roman" w:cs="Times New Roman"/>
          <w:sz w:val="24"/>
          <w:szCs w:val="24"/>
        </w:rPr>
        <w:t xml:space="preserve"> and </w:t>
      </w:r>
      <w:r w:rsidR="00603CE6" w:rsidRPr="007818CF">
        <w:rPr>
          <w:rFonts w:ascii="Times New Roman" w:hAnsi="Times New Roman" w:cs="Times New Roman"/>
          <w:sz w:val="24"/>
          <w:szCs w:val="24"/>
        </w:rPr>
        <w:t xml:space="preserve">a number of </w:t>
      </w:r>
      <w:r w:rsidR="009B546C" w:rsidRPr="007818CF">
        <w:rPr>
          <w:rFonts w:ascii="Times New Roman" w:hAnsi="Times New Roman" w:cs="Times New Roman"/>
          <w:sz w:val="24"/>
          <w:szCs w:val="24"/>
        </w:rPr>
        <w:t xml:space="preserve">possible advantages </w:t>
      </w:r>
      <w:r w:rsidR="00C8293B" w:rsidRPr="007818CF">
        <w:rPr>
          <w:rFonts w:ascii="Times New Roman" w:hAnsi="Times New Roman" w:cs="Times New Roman"/>
          <w:sz w:val="24"/>
          <w:szCs w:val="24"/>
        </w:rPr>
        <w:t xml:space="preserve">over traditional </w:t>
      </w:r>
      <w:r w:rsidR="00F57DC0" w:rsidRPr="007818CF">
        <w:rPr>
          <w:rFonts w:ascii="Times New Roman" w:hAnsi="Times New Roman" w:cs="Times New Roman"/>
          <w:sz w:val="24"/>
          <w:szCs w:val="24"/>
        </w:rPr>
        <w:t>behaviour change interventions</w:t>
      </w:r>
      <w:r w:rsidR="00152EBC" w:rsidRPr="007818CF">
        <w:rPr>
          <w:rFonts w:ascii="Times New Roman" w:hAnsi="Times New Roman" w:cs="Times New Roman"/>
          <w:sz w:val="24"/>
          <w:szCs w:val="24"/>
        </w:rPr>
        <w:t xml:space="preserve">. </w:t>
      </w:r>
      <w:r w:rsidR="00AD7D67" w:rsidRPr="007818CF">
        <w:rPr>
          <w:rFonts w:ascii="Times New Roman" w:hAnsi="Times New Roman" w:cs="Times New Roman"/>
          <w:sz w:val="24"/>
          <w:szCs w:val="24"/>
        </w:rPr>
        <w:t>Cognitive t</w:t>
      </w:r>
      <w:r w:rsidR="00152EBC" w:rsidRPr="007818CF">
        <w:rPr>
          <w:rFonts w:ascii="Times New Roman" w:hAnsi="Times New Roman" w:cs="Times New Roman"/>
          <w:sz w:val="24"/>
          <w:szCs w:val="24"/>
        </w:rPr>
        <w:t xml:space="preserve">raining can be administered via a computer </w:t>
      </w:r>
      <w:r w:rsidR="00603CE6" w:rsidRPr="007818CF">
        <w:rPr>
          <w:rFonts w:ascii="Times New Roman" w:hAnsi="Times New Roman" w:cs="Times New Roman"/>
          <w:sz w:val="24"/>
          <w:szCs w:val="24"/>
        </w:rPr>
        <w:t xml:space="preserve">or portable device </w:t>
      </w:r>
      <w:r w:rsidR="00152EBC" w:rsidRPr="007818CF">
        <w:rPr>
          <w:rFonts w:ascii="Times New Roman" w:hAnsi="Times New Roman" w:cs="Times New Roman"/>
          <w:sz w:val="24"/>
          <w:szCs w:val="24"/>
        </w:rPr>
        <w:t xml:space="preserve">which overcomes practical barriers to </w:t>
      </w:r>
      <w:r w:rsidR="00603CE6" w:rsidRPr="007818CF">
        <w:rPr>
          <w:rFonts w:ascii="Times New Roman" w:hAnsi="Times New Roman" w:cs="Times New Roman"/>
          <w:sz w:val="24"/>
          <w:szCs w:val="24"/>
        </w:rPr>
        <w:t>traditional treat</w:t>
      </w:r>
      <w:r w:rsidR="00152EBC" w:rsidRPr="007818CF">
        <w:rPr>
          <w:rFonts w:ascii="Times New Roman" w:hAnsi="Times New Roman" w:cs="Times New Roman"/>
          <w:sz w:val="24"/>
          <w:szCs w:val="24"/>
        </w:rPr>
        <w:t>ment</w:t>
      </w:r>
      <w:r w:rsidR="00603CE6" w:rsidRPr="007818CF">
        <w:rPr>
          <w:rFonts w:ascii="Times New Roman" w:hAnsi="Times New Roman" w:cs="Times New Roman"/>
          <w:sz w:val="24"/>
          <w:szCs w:val="24"/>
        </w:rPr>
        <w:t>s such as referral to open-group behavioural interventions</w:t>
      </w:r>
      <w:r w:rsidR="009C1C88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BA11AA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BA11AA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upta&lt;/Author&gt;&lt;Year&gt;2014&lt;/Year&gt;&lt;RecNum&gt;14876&lt;/RecNum&gt;&lt;DisplayText&gt;(Gupta, 2014)&lt;/DisplayText&gt;&lt;record&gt;&lt;rec-number&gt;14876&lt;/rec-number&gt;&lt;foreign-keys&gt;&lt;key app="EN" db-id="esezwvzwos9eeber9f5vfd9jwr905wpt9s0p" timestamp="1484243152"&gt;14876&lt;/key&gt;&lt;/foreign-keys&gt;&lt;ref-type name="Journal Article"&gt;17&lt;/ref-type&gt;&lt;contributors&gt;&lt;authors&gt;&lt;author&gt;Gupta, H.&lt;/author&gt;&lt;/authors&gt;&lt;/contributors&gt;&lt;auth-address&gt;Department of Health promotion Unit, Public Health Foundation of India, New Delhi, India.&lt;/auth-address&gt;&lt;titles&gt;&lt;title&gt;Barriers to and Facilitators of Long Term Weight Loss Maintenance in Adult UK People: A Thematic Analysis&lt;/title&gt;&lt;secondary-title&gt;Int J Prev Med&lt;/secondary-title&gt;&lt;/titles&gt;&lt;periodical&gt;&lt;full-title&gt;Int J Prev Med&lt;/full-title&gt;&lt;/periodical&gt;&lt;pages&gt;1512-20&lt;/pages&gt;&lt;volume&gt;5&lt;/volume&gt;&lt;number&gt;12&lt;/number&gt;&lt;edition&gt;2015/02/25&lt;/edition&gt;&lt;keywords&gt;&lt;keyword&gt;Barriers and facilitators and weight maintenance&lt;/keyword&gt;&lt;keyword&gt;weight control&lt;/keyword&gt;&lt;keyword&gt;weight loss&lt;/keyword&gt;&lt;keyword&gt;weight maintenance&lt;/keyword&gt;&lt;keyword&gt;weight management&lt;/keyword&gt;&lt;/keywords&gt;&lt;dates&gt;&lt;year&gt;2014&lt;/year&gt;&lt;pub-dates&gt;&lt;date&gt;Dec&lt;/date&gt;&lt;/pub-dates&gt;&lt;/dates&gt;&lt;isbn&gt;2008-7802 (Print)&amp;#xD;2008-7802 (Linking)&lt;/isbn&gt;&lt;accession-num&gt;25709786&lt;/accession-num&gt;&lt;urls&gt;&lt;/urls&gt;&lt;custom2&gt;PMC4336981&lt;/custom2&gt;&lt;remote-database-provider&gt;NLM&lt;/remote-database-provider&gt;&lt;language&gt;eng&lt;/language&gt;&lt;/record&gt;&lt;/Cite&gt;&lt;/EndNote&gt;</w:instrText>
      </w:r>
      <w:r w:rsidR="00BA11AA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BA11AA" w:rsidRPr="007818CF">
        <w:rPr>
          <w:rFonts w:ascii="Times New Roman" w:hAnsi="Times New Roman" w:cs="Times New Roman"/>
          <w:noProof/>
          <w:sz w:val="24"/>
          <w:szCs w:val="24"/>
        </w:rPr>
        <w:t>(Gupta, 2014)</w:t>
      </w:r>
      <w:r w:rsidR="00BA11AA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152EBC" w:rsidRPr="007818CF">
        <w:rPr>
          <w:rFonts w:ascii="Times New Roman" w:hAnsi="Times New Roman" w:cs="Times New Roman"/>
          <w:sz w:val="24"/>
          <w:szCs w:val="24"/>
        </w:rPr>
        <w:t xml:space="preserve">, but also the need </w:t>
      </w:r>
      <w:r w:rsidR="00D840CC" w:rsidRPr="007818CF">
        <w:rPr>
          <w:rFonts w:ascii="Times New Roman" w:hAnsi="Times New Roman" w:cs="Times New Roman"/>
          <w:sz w:val="24"/>
          <w:szCs w:val="24"/>
        </w:rPr>
        <w:t>for face</w:t>
      </w:r>
      <w:r w:rsidR="00152EBC" w:rsidRPr="007818CF">
        <w:rPr>
          <w:rFonts w:ascii="Times New Roman" w:hAnsi="Times New Roman" w:cs="Times New Roman"/>
          <w:sz w:val="24"/>
          <w:szCs w:val="24"/>
        </w:rPr>
        <w:t xml:space="preserve">-to-face time with a healthcare professional. Therefore, the </w:t>
      </w:r>
      <w:r w:rsidR="00152EBC" w:rsidRPr="007818CF">
        <w:rPr>
          <w:rFonts w:ascii="Times New Roman" w:hAnsi="Times New Roman" w:cs="Times New Roman"/>
          <w:sz w:val="24"/>
          <w:szCs w:val="24"/>
        </w:rPr>
        <w:lastRenderedPageBreak/>
        <w:t xml:space="preserve">development </w:t>
      </w:r>
      <w:r w:rsidR="00CC5465" w:rsidRPr="007818CF">
        <w:rPr>
          <w:rFonts w:ascii="Times New Roman" w:hAnsi="Times New Roman" w:cs="Times New Roman"/>
          <w:sz w:val="24"/>
          <w:szCs w:val="24"/>
        </w:rPr>
        <w:t>of</w:t>
      </w:r>
      <w:r w:rsidR="008532D0" w:rsidRPr="007818CF">
        <w:rPr>
          <w:rFonts w:ascii="Times New Roman" w:hAnsi="Times New Roman" w:cs="Times New Roman"/>
          <w:sz w:val="24"/>
          <w:szCs w:val="24"/>
        </w:rPr>
        <w:t xml:space="preserve"> efficacious </w:t>
      </w:r>
      <w:r w:rsidR="00CC5465" w:rsidRPr="007818CF">
        <w:rPr>
          <w:rFonts w:ascii="Times New Roman" w:hAnsi="Times New Roman" w:cs="Times New Roman"/>
          <w:sz w:val="24"/>
          <w:szCs w:val="24"/>
        </w:rPr>
        <w:t xml:space="preserve">cognitive training </w:t>
      </w:r>
      <w:r w:rsidR="00BA11AA" w:rsidRPr="007818CF">
        <w:rPr>
          <w:rFonts w:ascii="Times New Roman" w:hAnsi="Times New Roman" w:cs="Times New Roman"/>
          <w:sz w:val="24"/>
          <w:szCs w:val="24"/>
        </w:rPr>
        <w:t xml:space="preserve">may </w:t>
      </w:r>
      <w:r w:rsidR="00CC5465" w:rsidRPr="007818CF">
        <w:rPr>
          <w:rFonts w:ascii="Times New Roman" w:hAnsi="Times New Roman" w:cs="Times New Roman"/>
          <w:sz w:val="24"/>
          <w:szCs w:val="24"/>
        </w:rPr>
        <w:t>lead to novel,</w:t>
      </w:r>
      <w:r w:rsidR="00BA11AA" w:rsidRPr="007818CF">
        <w:rPr>
          <w:rFonts w:ascii="Times New Roman" w:hAnsi="Times New Roman" w:cs="Times New Roman"/>
          <w:sz w:val="24"/>
          <w:szCs w:val="24"/>
        </w:rPr>
        <w:t xml:space="preserve"> cost-effective</w:t>
      </w:r>
      <w:r w:rsidR="00CC5465" w:rsidRPr="007818CF">
        <w:rPr>
          <w:rFonts w:ascii="Times New Roman" w:hAnsi="Times New Roman" w:cs="Times New Roman"/>
          <w:sz w:val="24"/>
          <w:szCs w:val="24"/>
        </w:rPr>
        <w:t xml:space="preserve"> interventions which </w:t>
      </w:r>
      <w:r w:rsidR="00AD7D67" w:rsidRPr="007818CF">
        <w:rPr>
          <w:rFonts w:ascii="Times New Roman" w:hAnsi="Times New Roman" w:cs="Times New Roman"/>
          <w:sz w:val="24"/>
          <w:szCs w:val="24"/>
        </w:rPr>
        <w:t xml:space="preserve">could </w:t>
      </w:r>
      <w:r w:rsidR="00DF0E6D" w:rsidRPr="007818CF">
        <w:rPr>
          <w:rFonts w:ascii="Times New Roman" w:hAnsi="Times New Roman" w:cs="Times New Roman"/>
          <w:sz w:val="24"/>
          <w:szCs w:val="24"/>
        </w:rPr>
        <w:t xml:space="preserve">be delivered alone or </w:t>
      </w:r>
      <w:r w:rsidR="00F57DC0" w:rsidRPr="007818CF">
        <w:rPr>
          <w:rFonts w:ascii="Times New Roman" w:hAnsi="Times New Roman" w:cs="Times New Roman"/>
          <w:sz w:val="24"/>
          <w:szCs w:val="24"/>
        </w:rPr>
        <w:t xml:space="preserve">as </w:t>
      </w:r>
      <w:r w:rsidR="00DF0E6D" w:rsidRPr="007818CF">
        <w:rPr>
          <w:rFonts w:ascii="Times New Roman" w:hAnsi="Times New Roman" w:cs="Times New Roman"/>
          <w:sz w:val="24"/>
          <w:szCs w:val="24"/>
        </w:rPr>
        <w:t>adjunct</w:t>
      </w:r>
      <w:r w:rsidR="00F57DC0" w:rsidRPr="007818CF">
        <w:rPr>
          <w:rFonts w:ascii="Times New Roman" w:hAnsi="Times New Roman" w:cs="Times New Roman"/>
          <w:sz w:val="24"/>
          <w:szCs w:val="24"/>
        </w:rPr>
        <w:t>s</w:t>
      </w:r>
      <w:r w:rsidR="00DF0E6D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F57DC0" w:rsidRPr="007818CF">
        <w:rPr>
          <w:rFonts w:ascii="Times New Roman" w:hAnsi="Times New Roman" w:cs="Times New Roman"/>
          <w:sz w:val="24"/>
          <w:szCs w:val="24"/>
        </w:rPr>
        <w:t xml:space="preserve">to </w:t>
      </w:r>
      <w:r w:rsidR="00DF0E6D" w:rsidRPr="007818CF">
        <w:rPr>
          <w:rFonts w:ascii="Times New Roman" w:hAnsi="Times New Roman" w:cs="Times New Roman"/>
          <w:sz w:val="24"/>
          <w:szCs w:val="24"/>
        </w:rPr>
        <w:t xml:space="preserve">standard behavioural treatments, as in addiction </w:t>
      </w:r>
      <w:r w:rsidR="00DF0E6D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DF0E6D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offo&lt;/Author&gt;&lt;Year&gt;2015&lt;/Year&gt;&lt;RecNum&gt;14606&lt;/RecNum&gt;&lt;DisplayText&gt;(Boffo, Pronk, Wiers, &amp;amp; Mannarini, 2015)&lt;/DisplayText&gt;&lt;record&gt;&lt;rec-number&gt;14606&lt;/rec-number&gt;&lt;foreign-keys&gt;&lt;key app="EN" db-id="esezwvzwos9eeber9f5vfd9jwr905wpt9s0p" timestamp="1457953413"&gt;14606&lt;/key&gt;&lt;/foreign-keys&gt;&lt;ref-type name="Journal Article"&gt;17&lt;/ref-type&gt;&lt;contributors&gt;&lt;authors&gt;&lt;author&gt;Boffo, Marilisa&lt;/author&gt;&lt;author&gt;Pronk, Thomas&lt;/author&gt;&lt;author&gt;Wiers, Reinout W&lt;/author&gt;&lt;author&gt;Mannarini, Stefania&lt;/author&gt;&lt;/authors&gt;&lt;/contributors&gt;&lt;titles&gt;&lt;title&gt;Combining cognitive bias modification training with motivational support in alcohol dependent outpatients: study protocol for a randomised controlled trial.&lt;/title&gt;&lt;secondary-title&gt;Trials&lt;/secondary-title&gt;&lt;/titles&gt;&lt;periodical&gt;&lt;full-title&gt;Trials&lt;/full-title&gt;&lt;/periodical&gt;&lt;pages&gt;63&lt;/pages&gt;&lt;volume&gt;16&lt;/volume&gt;&lt;keywords&gt;&lt;keyword&gt;Adult&lt;/keyword&gt;&lt;keyword&gt;Alcoholism&lt;/keyword&gt;&lt;keyword&gt;Bias (Epidemiology)&lt;/keyword&gt;&lt;keyword&gt;Clinical Protocols&lt;/keyword&gt;&lt;keyword&gt;Double-Blind Method&lt;/keyword&gt;&lt;keyword&gt;Humans&lt;/keyword&gt;&lt;keyword&gt;Motivation&lt;/keyword&gt;&lt;keyword&gt;Outpatients&lt;/keyword&gt;&lt;keyword&gt;Sample Size&lt;/keyword&gt;&lt;keyword&gt;psychology&lt;/keyword&gt;&lt;/keywords&gt;&lt;dates&gt;&lt;year&gt;2015&lt;/year&gt;&lt;/dates&gt;&lt;accession-num&gt;25888158&lt;/accession-num&gt;&lt;urls&gt;&lt;related-urls&gt;&lt;url&gt;http://www.ncbi.nlm.nih.gov/pmc/articles/PMC4347655/pdf/13063_2015_Article_576.pdf&lt;/url&gt;&lt;/related-urls&gt;&lt;/urls&gt;&lt;electronic-resource-num&gt;10.1186/s13063-015-0576-6&lt;/electronic-resource-num&gt;&lt;language&gt;eng&lt;/language&gt;&lt;/record&gt;&lt;/Cite&gt;&lt;/EndNote&gt;</w:instrText>
      </w:r>
      <w:r w:rsidR="00DF0E6D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DF0E6D" w:rsidRPr="007818CF">
        <w:rPr>
          <w:rFonts w:ascii="Times New Roman" w:hAnsi="Times New Roman" w:cs="Times New Roman"/>
          <w:noProof/>
          <w:sz w:val="24"/>
          <w:szCs w:val="24"/>
        </w:rPr>
        <w:t>(Boffo, Pronk, Wiers, &amp; Mannarini, 2015)</w:t>
      </w:r>
      <w:r w:rsidR="00DF0E6D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DF0E6D" w:rsidRPr="007818CF">
        <w:rPr>
          <w:rFonts w:ascii="Times New Roman" w:hAnsi="Times New Roman" w:cs="Times New Roman"/>
          <w:sz w:val="24"/>
          <w:szCs w:val="24"/>
        </w:rPr>
        <w:t>.</w:t>
      </w:r>
      <w:r w:rsidR="00CC5465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4A71BB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E64F6C" w:rsidRPr="007818CF">
        <w:rPr>
          <w:rFonts w:ascii="Times New Roman" w:hAnsi="Times New Roman" w:cs="Times New Roman"/>
          <w:sz w:val="24"/>
          <w:szCs w:val="24"/>
        </w:rPr>
        <w:t xml:space="preserve">Furthermore, there have been calls for wider use of cognitive training paradigms to improve executive functioning in individuals with eating disorders, such as anorexia and bulimia </w:t>
      </w:r>
      <w:r w:rsidR="008410DF" w:rsidRPr="007818CF">
        <w:rPr>
          <w:rFonts w:ascii="Times New Roman" w:hAnsi="Times New Roman" w:cs="Times New Roman"/>
          <w:sz w:val="24"/>
          <w:szCs w:val="24"/>
        </w:rPr>
        <w:t>(see</w:t>
      </w:r>
      <w:r w:rsidR="0045219D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45219D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45219D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Juarascio&lt;/Author&gt;&lt;Year&gt;2015&lt;/Year&gt;&lt;RecNum&gt;14984&lt;/RecNum&gt;&lt;DisplayText&gt;(Juarascio, Manasse, Espel, Kerrigan, &amp;amp; Forman, 2015)&lt;/DisplayText&gt;&lt;record&gt;&lt;rec-number&gt;14984&lt;/rec-number&gt;&lt;foreign-keys&gt;&lt;key app="EN" db-id="esezwvzwos9eeber9f5vfd9jwr905wpt9s0p" timestamp="1492787622"&gt;14984&lt;/key&gt;&lt;/foreign-keys&gt;&lt;ref-type name="Journal Article"&gt;17&lt;/ref-type&gt;&lt;contributors&gt;&lt;authors&gt;&lt;author&gt;Juarascio, A. S.&lt;/author&gt;&lt;author&gt;Manasse, S. M.&lt;/author&gt;&lt;author&gt;Espel, H. M.&lt;/author&gt;&lt;author&gt;Kerrigan, S. G.&lt;/author&gt;&lt;author&gt;Forman, E. M.&lt;/author&gt;&lt;/authors&gt;&lt;/contributors&gt;&lt;auth-address&gt;Department of Psychology, Drexel University, Philadelphia, PA, USA. Electronic address: asj32@drexel.edu.&amp;#xD;Department of Psychology, Drexel University, Philadelphia, PA, USA.&lt;/auth-address&gt;&lt;titles&gt;&lt;title&gt;Could training executive function improve treatment outcomes for eating disorders?&lt;/title&gt;&lt;secondary-title&gt;Appetite&lt;/secondary-title&gt;&lt;/titles&gt;&lt;periodical&gt;&lt;full-title&gt;Appetite&lt;/full-title&gt;&lt;/periodical&gt;&lt;pages&gt;187-93&lt;/pages&gt;&lt;volume&gt;90&lt;/volume&gt;&lt;edition&gt;2015/03/18&lt;/edition&gt;&lt;keywords&gt;&lt;keyword&gt;Adult&lt;/keyword&gt;&lt;keyword&gt;Cognitive Therapy/ methods&lt;/keyword&gt;&lt;keyword&gt;Executive Function&lt;/keyword&gt;&lt;keyword&gt;Feeding and Eating Disorders/ psychology/ therapy&lt;/keyword&gt;&lt;keyword&gt;Female&lt;/keyword&gt;&lt;keyword&gt;Humans&lt;/keyword&gt;&lt;keyword&gt;Neuropsychological Tests&lt;/keyword&gt;&lt;keyword&gt;Psychiatric Status Rating Scales&lt;/keyword&gt;&lt;keyword&gt;Treatment Outcome&lt;/keyword&gt;&lt;keyword&gt;Young Adult&lt;/keyword&gt;&lt;keyword&gt;Eating disorders&lt;/keyword&gt;&lt;keyword&gt;Inhibitory control training&lt;/keyword&gt;&lt;keyword&gt;Neurocognitive training&lt;/keyword&gt;&lt;/keywords&gt;&lt;dates&gt;&lt;year&gt;2015&lt;/year&gt;&lt;pub-dates&gt;&lt;date&gt;Jul&lt;/date&gt;&lt;/pub-dates&gt;&lt;/dates&gt;&lt;isbn&gt;1095-8304 (Electronic)&amp;#xD;0195-6663 (Linking)&lt;/isbn&gt;&lt;accession-num&gt;25777264&lt;/accession-num&gt;&lt;urls&gt;&lt;/urls&gt;&lt;custom2&gt;PMC4844012&lt;/custom2&gt;&lt;custom6&gt;Nihms779745&lt;/custom6&gt;&lt;electronic-resource-num&gt;10.1016/j.appet.2015.03.013&lt;/electronic-resource-num&gt;&lt;remote-database-provider&gt;NLM&lt;/remote-database-provider&gt;&lt;language&gt;eng&lt;/language&gt;&lt;/record&gt;&lt;/Cite&gt;&lt;/EndNote&gt;</w:instrText>
      </w:r>
      <w:r w:rsidR="0045219D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45219D" w:rsidRPr="007818CF">
        <w:rPr>
          <w:rFonts w:ascii="Times New Roman" w:hAnsi="Times New Roman" w:cs="Times New Roman"/>
          <w:noProof/>
          <w:sz w:val="24"/>
          <w:szCs w:val="24"/>
        </w:rPr>
        <w:t>Juarascio, Manasse, Espel, Kerrigan, &amp; Forman, 2015)</w:t>
      </w:r>
      <w:r w:rsidR="0045219D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8410DF" w:rsidRPr="007818CF">
        <w:rPr>
          <w:rFonts w:ascii="Times New Roman" w:hAnsi="Times New Roman" w:cs="Times New Roman"/>
          <w:sz w:val="24"/>
          <w:szCs w:val="24"/>
        </w:rPr>
        <w:t>.</w:t>
      </w:r>
    </w:p>
    <w:p w14:paraId="06A8FA2C" w14:textId="71611071" w:rsidR="00CC5465" w:rsidRPr="007818CF" w:rsidRDefault="004A71BB" w:rsidP="007B1718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sz w:val="24"/>
          <w:szCs w:val="24"/>
        </w:rPr>
        <w:t>Researchers</w:t>
      </w:r>
      <w:r w:rsidR="009C1C88" w:rsidRPr="007818CF">
        <w:rPr>
          <w:rFonts w:ascii="Times New Roman" w:hAnsi="Times New Roman" w:cs="Times New Roman"/>
          <w:sz w:val="24"/>
          <w:szCs w:val="24"/>
        </w:rPr>
        <w:t xml:space="preserve"> should</w:t>
      </w:r>
      <w:r w:rsidRPr="007818CF">
        <w:rPr>
          <w:rFonts w:ascii="Times New Roman" w:hAnsi="Times New Roman" w:cs="Times New Roman"/>
          <w:sz w:val="24"/>
          <w:szCs w:val="24"/>
        </w:rPr>
        <w:t xml:space="preserve"> remain optimistic for the potential of cognitive training; however</w:t>
      </w:r>
      <w:r w:rsidR="00EE55DC" w:rsidRPr="007818CF">
        <w:rPr>
          <w:rFonts w:ascii="Times New Roman" w:hAnsi="Times New Roman" w:cs="Times New Roman"/>
          <w:sz w:val="24"/>
          <w:szCs w:val="24"/>
        </w:rPr>
        <w:t xml:space="preserve"> we should not ignore </w:t>
      </w:r>
      <w:r w:rsidR="00C30A48" w:rsidRPr="007818CF">
        <w:rPr>
          <w:rFonts w:ascii="Times New Roman" w:hAnsi="Times New Roman" w:cs="Times New Roman"/>
          <w:sz w:val="24"/>
          <w:szCs w:val="24"/>
        </w:rPr>
        <w:t>the inconsistent results</w:t>
      </w:r>
      <w:r w:rsidR="00F026C7" w:rsidRPr="007818CF">
        <w:rPr>
          <w:rFonts w:ascii="Times New Roman" w:hAnsi="Times New Roman" w:cs="Times New Roman"/>
          <w:sz w:val="24"/>
          <w:szCs w:val="24"/>
        </w:rPr>
        <w:t xml:space="preserve"> presented</w:t>
      </w:r>
      <w:r w:rsidR="00C30A48" w:rsidRPr="007818CF">
        <w:rPr>
          <w:rFonts w:ascii="Times New Roman" w:hAnsi="Times New Roman" w:cs="Times New Roman"/>
          <w:sz w:val="24"/>
          <w:szCs w:val="24"/>
        </w:rPr>
        <w:t xml:space="preserve"> here and </w:t>
      </w:r>
      <w:r w:rsidR="00EE55DC" w:rsidRPr="007818CF">
        <w:rPr>
          <w:rFonts w:ascii="Times New Roman" w:hAnsi="Times New Roman" w:cs="Times New Roman"/>
          <w:sz w:val="24"/>
          <w:szCs w:val="24"/>
        </w:rPr>
        <w:t>mounting</w:t>
      </w:r>
      <w:r w:rsidRPr="007818CF">
        <w:rPr>
          <w:rFonts w:ascii="Times New Roman" w:hAnsi="Times New Roman" w:cs="Times New Roman"/>
          <w:sz w:val="24"/>
          <w:szCs w:val="24"/>
        </w:rPr>
        <w:t xml:space="preserve"> evidence to suggest the therapeutic potential for these </w:t>
      </w:r>
      <w:r w:rsidR="00FD4D17" w:rsidRPr="007818CF">
        <w:rPr>
          <w:rFonts w:ascii="Times New Roman" w:hAnsi="Times New Roman" w:cs="Times New Roman"/>
          <w:sz w:val="24"/>
          <w:szCs w:val="24"/>
        </w:rPr>
        <w:t xml:space="preserve">types of </w:t>
      </w:r>
      <w:r w:rsidRPr="007818CF">
        <w:rPr>
          <w:rFonts w:ascii="Times New Roman" w:hAnsi="Times New Roman" w:cs="Times New Roman"/>
          <w:sz w:val="24"/>
          <w:szCs w:val="24"/>
        </w:rPr>
        <w:t xml:space="preserve">interventions in other </w:t>
      </w:r>
      <w:r w:rsidR="00FD4D17" w:rsidRPr="007818CF">
        <w:rPr>
          <w:rFonts w:ascii="Times New Roman" w:hAnsi="Times New Roman" w:cs="Times New Roman"/>
          <w:sz w:val="24"/>
          <w:szCs w:val="24"/>
        </w:rPr>
        <w:t xml:space="preserve">domains </w:t>
      </w:r>
      <w:r w:rsidRPr="007818CF">
        <w:rPr>
          <w:rFonts w:ascii="Times New Roman" w:hAnsi="Times New Roman" w:cs="Times New Roman"/>
          <w:sz w:val="24"/>
          <w:szCs w:val="24"/>
        </w:rPr>
        <w:t xml:space="preserve">may </w:t>
      </w:r>
      <w:r w:rsidR="00FD4D17" w:rsidRPr="007818CF">
        <w:rPr>
          <w:rFonts w:ascii="Times New Roman" w:hAnsi="Times New Roman" w:cs="Times New Roman"/>
          <w:sz w:val="24"/>
          <w:szCs w:val="24"/>
        </w:rPr>
        <w:t xml:space="preserve">have been </w:t>
      </w:r>
      <w:r w:rsidRPr="007818CF">
        <w:rPr>
          <w:rFonts w:ascii="Times New Roman" w:hAnsi="Times New Roman" w:cs="Times New Roman"/>
          <w:sz w:val="24"/>
          <w:szCs w:val="24"/>
        </w:rPr>
        <w:t xml:space="preserve">overstated </w:t>
      </w:r>
      <w:r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cmlzdGVhPC9BdXRob3I+PFllYXI+MjAxNjwvWWVhcj48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</w:fldData>
        </w:fldChar>
      </w:r>
      <w:r w:rsidR="00A826B6" w:rsidRPr="007818C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826B6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cmlzdGVhPC9BdXRob3I+PFllYXI+MjAxNjwvWWVhcj48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</w:fldData>
        </w:fldChar>
      </w:r>
      <w:r w:rsidR="00A826B6" w:rsidRPr="007818C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826B6" w:rsidRPr="007818CF">
        <w:rPr>
          <w:rFonts w:ascii="Times New Roman" w:hAnsi="Times New Roman" w:cs="Times New Roman"/>
          <w:sz w:val="24"/>
          <w:szCs w:val="24"/>
        </w:rPr>
      </w:r>
      <w:r w:rsidR="00A826B6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Pr="007818CF">
        <w:rPr>
          <w:rFonts w:ascii="Times New Roman" w:hAnsi="Times New Roman" w:cs="Times New Roman"/>
          <w:sz w:val="24"/>
          <w:szCs w:val="24"/>
        </w:rPr>
      </w:r>
      <w:r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A826B6" w:rsidRPr="007818CF">
        <w:rPr>
          <w:rFonts w:ascii="Times New Roman" w:hAnsi="Times New Roman" w:cs="Times New Roman"/>
          <w:noProof/>
          <w:sz w:val="24"/>
          <w:szCs w:val="24"/>
        </w:rPr>
        <w:t>(Christiansen, Schoenmakers, &amp; Field, 2015; Cristea, et al., 2015, 2016)</w:t>
      </w:r>
      <w:r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7A1D61" w:rsidRPr="007818CF">
        <w:rPr>
          <w:rFonts w:ascii="Times New Roman" w:hAnsi="Times New Roman" w:cs="Times New Roman"/>
          <w:sz w:val="24"/>
          <w:szCs w:val="24"/>
        </w:rPr>
        <w:t>.</w:t>
      </w:r>
      <w:r w:rsidR="008532D0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7B1718" w:rsidRPr="007818CF">
        <w:rPr>
          <w:rFonts w:ascii="Times New Roman" w:hAnsi="Times New Roman" w:cs="Times New Roman"/>
          <w:sz w:val="24"/>
          <w:szCs w:val="24"/>
        </w:rPr>
        <w:t xml:space="preserve">In relation to this, </w:t>
      </w:r>
      <w:r w:rsidR="00CF6A8E" w:rsidRPr="007818CF">
        <w:rPr>
          <w:rFonts w:ascii="Times New Roman" w:hAnsi="Times New Roman" w:cs="Times New Roman"/>
          <w:sz w:val="24"/>
          <w:szCs w:val="24"/>
        </w:rPr>
        <w:t>many</w:t>
      </w:r>
      <w:r w:rsidR="007B1718" w:rsidRPr="007818CF">
        <w:rPr>
          <w:rFonts w:ascii="Times New Roman" w:hAnsi="Times New Roman" w:cs="Times New Roman"/>
          <w:sz w:val="24"/>
          <w:szCs w:val="24"/>
        </w:rPr>
        <w:t xml:space="preserve"> studies</w:t>
      </w:r>
      <w:r w:rsidR="0047488E" w:rsidRPr="007818CF">
        <w:rPr>
          <w:rFonts w:ascii="Times New Roman" w:hAnsi="Times New Roman" w:cs="Times New Roman"/>
          <w:sz w:val="24"/>
          <w:szCs w:val="24"/>
        </w:rPr>
        <w:t xml:space="preserve"> synthesised here</w:t>
      </w:r>
      <w:r w:rsidR="00F026C7" w:rsidRPr="007818CF">
        <w:rPr>
          <w:rFonts w:ascii="Times New Roman" w:hAnsi="Times New Roman" w:cs="Times New Roman"/>
          <w:sz w:val="24"/>
          <w:szCs w:val="24"/>
        </w:rPr>
        <w:t xml:space="preserve"> (and elsewhere</w:t>
      </w:r>
      <w:r w:rsidR="00113DCF" w:rsidRPr="007818CF">
        <w:rPr>
          <w:rFonts w:ascii="Times New Roman" w:hAnsi="Times New Roman" w:cs="Times New Roman"/>
          <w:sz w:val="24"/>
          <w:szCs w:val="24"/>
        </w:rPr>
        <w:t xml:space="preserve">) </w:t>
      </w:r>
      <w:r w:rsidR="007B1718" w:rsidRPr="007818CF">
        <w:rPr>
          <w:rFonts w:ascii="Times New Roman" w:hAnsi="Times New Roman" w:cs="Times New Roman"/>
          <w:sz w:val="24"/>
          <w:szCs w:val="24"/>
        </w:rPr>
        <w:t xml:space="preserve"> report no changes in the proposed mechanism(s) of action and whilst it is easy to dismiss this as evidence that cognitive</w:t>
      </w:r>
      <w:r w:rsidR="00F77476" w:rsidRPr="007818CF">
        <w:rPr>
          <w:rFonts w:ascii="Times New Roman" w:hAnsi="Times New Roman" w:cs="Times New Roman"/>
          <w:sz w:val="24"/>
          <w:szCs w:val="24"/>
        </w:rPr>
        <w:t xml:space="preserve"> training</w:t>
      </w:r>
      <w:r w:rsidR="007B1718" w:rsidRPr="007818CF">
        <w:rPr>
          <w:rFonts w:ascii="Times New Roman" w:hAnsi="Times New Roman" w:cs="Times New Roman"/>
          <w:sz w:val="24"/>
          <w:szCs w:val="24"/>
        </w:rPr>
        <w:t xml:space="preserve"> is ineffective, these studies represent an absence of evidence, not evidence of absence (see </w:t>
      </w:r>
      <w:r w:rsidR="007B1718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45219D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larke&lt;/Author&gt;&lt;Year&gt;2014&lt;/Year&gt;&lt;RecNum&gt;14909&lt;/RecNum&gt;&lt;DisplayText&gt;(Clarke, Notebaert, &amp;amp; MacLeod, 2014)&lt;/DisplayText&gt;&lt;record&gt;&lt;rec-number&gt;14909&lt;/rec-number&gt;&lt;foreign-keys&gt;&lt;key app="EN" db-id="esezwvzwos9eeber9f5vfd9jwr905wpt9s0p" timestamp="1485348292"&gt;14909&lt;/key&gt;&lt;/foreign-keys&gt;&lt;ref-type name="Journal Article"&gt;17&lt;/ref-type&gt;&lt;contributors&gt;&lt;authors&gt;&lt;author&gt;Clarke, P. J.&lt;/author&gt;&lt;author&gt;Notebaert, L.&lt;/author&gt;&lt;author&gt;MacLeod, C.&lt;/author&gt;&lt;/authors&gt;&lt;/contributors&gt;&lt;auth-address&gt;School of Psychology, University of Western Australia, Crawley 6009, Western Australia, Australia. patrick.clarke@uwa.edu.au.&lt;/auth-address&gt;&lt;titles&gt;&lt;title&gt;Absence of evidence or evidence of absence: reflecting on therapeutic implementations of attentional bias modification&lt;/title&gt;&lt;secondary-title&gt;BMC Psychiatry&lt;/secondary-title&gt;&lt;/titles&gt;&lt;periodical&gt;&lt;full-title&gt;BMC Psychiatry&lt;/full-title&gt;&lt;/periodical&gt;&lt;pages&gt;8&lt;/pages&gt;&lt;volume&gt;14&lt;/volume&gt;&lt;edition&gt;2014/01/16&lt;/edition&gt;&lt;keywords&gt;&lt;keyword&gt;Attention&lt;/keyword&gt;&lt;keyword&gt;Bias (Epidemiology)&lt;/keyword&gt;&lt;keyword&gt;Cognitive Therapy/ standards&lt;/keyword&gt;&lt;keyword&gt;Emotions&lt;/keyword&gt;&lt;keyword&gt;Female&lt;/keyword&gt;&lt;keyword&gt;Humans&lt;/keyword&gt;&lt;/keywords&gt;&lt;dates&gt;&lt;year&gt;2014&lt;/year&gt;&lt;pub-dates&gt;&lt;date&gt;Jan 15&lt;/date&gt;&lt;/pub-dates&gt;&lt;/dates&gt;&lt;isbn&gt;1471-244X (Electronic)&amp;#xD;1471-244X (Linking)&lt;/isbn&gt;&lt;accession-num&gt;24423043&lt;/accession-num&gt;&lt;urls&gt;&lt;/urls&gt;&lt;custom2&gt;PMC3899426&lt;/custom2&gt;&lt;electronic-resource-num&gt;10.1186/1471-244x-14-8&lt;/electronic-resource-num&gt;&lt;remote-database-provider&gt;NLM&lt;/remote-database-provider&gt;&lt;language&gt;eng&lt;/language&gt;&lt;/record&gt;&lt;/Cite&gt;&lt;/EndNote&gt;</w:instrText>
      </w:r>
      <w:r w:rsidR="007B1718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45219D" w:rsidRPr="007818CF">
        <w:rPr>
          <w:rFonts w:ascii="Times New Roman" w:hAnsi="Times New Roman" w:cs="Times New Roman"/>
          <w:noProof/>
          <w:sz w:val="24"/>
          <w:szCs w:val="24"/>
        </w:rPr>
        <w:t>Clarke, Notebaert, &amp; MacLeod, 2014)</w:t>
      </w:r>
      <w:r w:rsidR="007B1718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7B1718" w:rsidRPr="007818CF">
        <w:rPr>
          <w:rFonts w:ascii="Times New Roman" w:hAnsi="Times New Roman" w:cs="Times New Roman"/>
          <w:sz w:val="24"/>
          <w:szCs w:val="24"/>
        </w:rPr>
        <w:t>.</w:t>
      </w:r>
      <w:r w:rsidR="008532D0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F57DC0" w:rsidRPr="007818CF">
        <w:rPr>
          <w:rFonts w:ascii="Times New Roman" w:hAnsi="Times New Roman" w:cs="Times New Roman"/>
          <w:sz w:val="24"/>
          <w:szCs w:val="24"/>
        </w:rPr>
        <w:t>In the remainder of this paper w</w:t>
      </w:r>
      <w:r w:rsidR="009C1C88" w:rsidRPr="007818CF">
        <w:rPr>
          <w:rFonts w:ascii="Times New Roman" w:hAnsi="Times New Roman" w:cs="Times New Roman"/>
          <w:sz w:val="24"/>
          <w:szCs w:val="24"/>
        </w:rPr>
        <w:t>e highlight a number of limitations</w:t>
      </w:r>
      <w:r w:rsidR="005A5A69" w:rsidRPr="007818CF">
        <w:rPr>
          <w:rFonts w:ascii="Times New Roman" w:hAnsi="Times New Roman" w:cs="Times New Roman"/>
          <w:sz w:val="24"/>
          <w:szCs w:val="24"/>
        </w:rPr>
        <w:t xml:space="preserve"> and </w:t>
      </w:r>
      <w:r w:rsidR="00604F83" w:rsidRPr="007818CF">
        <w:rPr>
          <w:rFonts w:ascii="Times New Roman" w:hAnsi="Times New Roman" w:cs="Times New Roman"/>
          <w:sz w:val="24"/>
          <w:szCs w:val="24"/>
        </w:rPr>
        <w:t>recommendations for the future</w:t>
      </w:r>
      <w:r w:rsidR="00F57DC0" w:rsidRPr="007818CF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4128CE0" w14:textId="05E70CE4" w:rsidR="00B178CD" w:rsidRPr="007818CF" w:rsidRDefault="00B178CD" w:rsidP="000419DD">
      <w:pPr>
        <w:spacing w:line="480" w:lineRule="auto"/>
        <w:outlineLvl w:val="0"/>
        <w:rPr>
          <w:rFonts w:ascii="Times New Roman" w:hAnsi="Times New Roman" w:cs="Times New Roman"/>
          <w:b/>
          <w:sz w:val="24"/>
          <w:szCs w:val="24"/>
        </w:rPr>
      </w:pPr>
      <w:r w:rsidRPr="007818CF">
        <w:rPr>
          <w:rFonts w:ascii="Times New Roman" w:hAnsi="Times New Roman" w:cs="Times New Roman"/>
          <w:b/>
          <w:sz w:val="24"/>
          <w:szCs w:val="24"/>
        </w:rPr>
        <w:t>Limitations</w:t>
      </w:r>
      <w:r w:rsidR="002052BE" w:rsidRPr="007818CF">
        <w:rPr>
          <w:rFonts w:ascii="Times New Roman" w:hAnsi="Times New Roman" w:cs="Times New Roman"/>
          <w:b/>
          <w:sz w:val="24"/>
          <w:szCs w:val="24"/>
        </w:rPr>
        <w:t xml:space="preserve"> and recommendations</w:t>
      </w:r>
    </w:p>
    <w:p w14:paraId="145F5E1D" w14:textId="7EE7D7EA" w:rsidR="00A82053" w:rsidRPr="007818CF" w:rsidRDefault="00A82053" w:rsidP="000419DD">
      <w:pPr>
        <w:spacing w:line="480" w:lineRule="auto"/>
        <w:outlineLvl w:val="0"/>
        <w:rPr>
          <w:rFonts w:ascii="Times New Roman" w:hAnsi="Times New Roman" w:cs="Times New Roman"/>
          <w:b/>
          <w:i/>
          <w:sz w:val="24"/>
          <w:szCs w:val="24"/>
        </w:rPr>
      </w:pPr>
      <w:r w:rsidRPr="007818CF">
        <w:rPr>
          <w:rFonts w:ascii="Times New Roman" w:hAnsi="Times New Roman" w:cs="Times New Roman"/>
          <w:b/>
          <w:i/>
          <w:sz w:val="24"/>
          <w:szCs w:val="24"/>
        </w:rPr>
        <w:t>Sampling</w:t>
      </w:r>
    </w:p>
    <w:p w14:paraId="325BC395" w14:textId="6DCA2B34" w:rsidR="006E301C" w:rsidRPr="007818CF" w:rsidRDefault="00A82053" w:rsidP="00A82053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sz w:val="24"/>
          <w:szCs w:val="24"/>
        </w:rPr>
        <w:t xml:space="preserve">One issue with both </w:t>
      </w:r>
      <w:r w:rsidR="00942A3F" w:rsidRPr="007818CF">
        <w:rPr>
          <w:rFonts w:ascii="Times New Roman" w:hAnsi="Times New Roman" w:cs="Times New Roman"/>
          <w:sz w:val="24"/>
          <w:szCs w:val="24"/>
        </w:rPr>
        <w:t>training to improve capacity and training to establish associations</w:t>
      </w:r>
      <w:r w:rsidR="00354E1F" w:rsidRPr="007818CF">
        <w:rPr>
          <w:rFonts w:ascii="Times New Roman" w:hAnsi="Times New Roman" w:cs="Times New Roman"/>
          <w:sz w:val="24"/>
          <w:szCs w:val="24"/>
        </w:rPr>
        <w:t xml:space="preserve"> is the choice of population under investigation. To establish proof of concept </w:t>
      </w:r>
      <w:r w:rsidR="007820F4" w:rsidRPr="007818CF">
        <w:rPr>
          <w:rFonts w:ascii="Times New Roman" w:hAnsi="Times New Roman" w:cs="Times New Roman"/>
          <w:sz w:val="24"/>
          <w:szCs w:val="24"/>
        </w:rPr>
        <w:t>for cognitive interventions</w:t>
      </w:r>
      <w:r w:rsidR="00354E1F" w:rsidRPr="007818CF">
        <w:rPr>
          <w:rFonts w:ascii="Times New Roman" w:hAnsi="Times New Roman" w:cs="Times New Roman"/>
          <w:sz w:val="24"/>
          <w:szCs w:val="24"/>
        </w:rPr>
        <w:t xml:space="preserve">, </w:t>
      </w:r>
      <w:r w:rsidR="00521780" w:rsidRPr="007818CF">
        <w:rPr>
          <w:rFonts w:ascii="Times New Roman" w:hAnsi="Times New Roman" w:cs="Times New Roman"/>
          <w:sz w:val="24"/>
          <w:szCs w:val="24"/>
        </w:rPr>
        <w:t>undergraduate students, typically of</w:t>
      </w:r>
      <w:r w:rsidR="00354E1F" w:rsidRPr="007818CF">
        <w:rPr>
          <w:rFonts w:ascii="Times New Roman" w:hAnsi="Times New Roman" w:cs="Times New Roman"/>
          <w:sz w:val="24"/>
          <w:szCs w:val="24"/>
        </w:rPr>
        <w:t xml:space="preserve"> healthy weight are </w:t>
      </w:r>
      <w:r w:rsidR="00521780" w:rsidRPr="007818CF">
        <w:rPr>
          <w:rFonts w:ascii="Times New Roman" w:hAnsi="Times New Roman" w:cs="Times New Roman"/>
          <w:sz w:val="24"/>
          <w:szCs w:val="24"/>
        </w:rPr>
        <w:t xml:space="preserve">often </w:t>
      </w:r>
      <w:r w:rsidR="007820F4" w:rsidRPr="007818CF">
        <w:rPr>
          <w:rFonts w:ascii="Times New Roman" w:hAnsi="Times New Roman" w:cs="Times New Roman"/>
          <w:sz w:val="24"/>
          <w:szCs w:val="24"/>
        </w:rPr>
        <w:t>recruited</w:t>
      </w:r>
      <w:r w:rsidR="00354E1F" w:rsidRPr="007818CF">
        <w:rPr>
          <w:rFonts w:ascii="Times New Roman" w:hAnsi="Times New Roman" w:cs="Times New Roman"/>
          <w:sz w:val="24"/>
          <w:szCs w:val="24"/>
        </w:rPr>
        <w:t>.</w:t>
      </w:r>
      <w:r w:rsidR="0030016B" w:rsidRPr="007818CF">
        <w:rPr>
          <w:rFonts w:ascii="Times New Roman" w:hAnsi="Times New Roman" w:cs="Times New Roman"/>
          <w:sz w:val="24"/>
          <w:szCs w:val="24"/>
        </w:rPr>
        <w:t xml:space="preserve"> Indeed, our examination of the studies demonstrated that </w:t>
      </w:r>
      <w:r w:rsidR="00F67196" w:rsidRPr="007818CF">
        <w:rPr>
          <w:rFonts w:ascii="Times New Roman" w:hAnsi="Times New Roman" w:cs="Times New Roman"/>
          <w:sz w:val="24"/>
          <w:szCs w:val="24"/>
        </w:rPr>
        <w:t>3</w:t>
      </w:r>
      <w:r w:rsidR="000D57D8" w:rsidRPr="007818CF">
        <w:rPr>
          <w:rFonts w:ascii="Times New Roman" w:hAnsi="Times New Roman" w:cs="Times New Roman"/>
          <w:sz w:val="24"/>
          <w:szCs w:val="24"/>
        </w:rPr>
        <w:t>2</w:t>
      </w:r>
      <w:r w:rsidR="00F67196" w:rsidRPr="007818CF">
        <w:rPr>
          <w:rFonts w:ascii="Times New Roman" w:hAnsi="Times New Roman" w:cs="Times New Roman"/>
          <w:sz w:val="24"/>
          <w:szCs w:val="24"/>
        </w:rPr>
        <w:t>/</w:t>
      </w:r>
      <w:r w:rsidR="000D57D8" w:rsidRPr="007818CF">
        <w:rPr>
          <w:rFonts w:ascii="Times New Roman" w:hAnsi="Times New Roman" w:cs="Times New Roman"/>
          <w:sz w:val="24"/>
          <w:szCs w:val="24"/>
        </w:rPr>
        <w:t>41 (78</w:t>
      </w:r>
      <w:r w:rsidR="00F67196" w:rsidRPr="007818CF">
        <w:rPr>
          <w:rFonts w:ascii="Times New Roman" w:hAnsi="Times New Roman" w:cs="Times New Roman"/>
          <w:sz w:val="24"/>
          <w:szCs w:val="24"/>
        </w:rPr>
        <w:t>%)</w:t>
      </w:r>
      <w:r w:rsidR="0030016B" w:rsidRPr="007818CF">
        <w:rPr>
          <w:rFonts w:ascii="Times New Roman" w:hAnsi="Times New Roman" w:cs="Times New Roman"/>
          <w:sz w:val="24"/>
          <w:szCs w:val="24"/>
        </w:rPr>
        <w:t xml:space="preserve"> recruited normal weight participants and </w:t>
      </w:r>
      <w:r w:rsidR="004B7786" w:rsidRPr="007818CF">
        <w:rPr>
          <w:rFonts w:ascii="Times New Roman" w:hAnsi="Times New Roman" w:cs="Times New Roman"/>
          <w:sz w:val="24"/>
          <w:szCs w:val="24"/>
        </w:rPr>
        <w:t>some</w:t>
      </w:r>
      <w:r w:rsidR="0030016B" w:rsidRPr="007818CF">
        <w:rPr>
          <w:rFonts w:ascii="Times New Roman" w:hAnsi="Times New Roman" w:cs="Times New Roman"/>
          <w:sz w:val="24"/>
          <w:szCs w:val="24"/>
        </w:rPr>
        <w:t xml:space="preserve"> did not </w:t>
      </w:r>
      <w:r w:rsidR="004B7786" w:rsidRPr="007818CF">
        <w:rPr>
          <w:rFonts w:ascii="Times New Roman" w:hAnsi="Times New Roman" w:cs="Times New Roman"/>
          <w:sz w:val="24"/>
          <w:szCs w:val="24"/>
        </w:rPr>
        <w:t>even</w:t>
      </w:r>
      <w:r w:rsidR="0030016B" w:rsidRPr="007818CF">
        <w:rPr>
          <w:rFonts w:ascii="Times New Roman" w:hAnsi="Times New Roman" w:cs="Times New Roman"/>
          <w:sz w:val="24"/>
          <w:szCs w:val="24"/>
        </w:rPr>
        <w:t xml:space="preserve"> state the weight of participants.</w:t>
      </w:r>
      <w:r w:rsidR="00354E1F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F713E1" w:rsidRPr="007818CF">
        <w:rPr>
          <w:rFonts w:ascii="Times New Roman" w:hAnsi="Times New Roman" w:cs="Times New Roman"/>
          <w:sz w:val="24"/>
          <w:szCs w:val="24"/>
        </w:rPr>
        <w:t>A</w:t>
      </w:r>
      <w:r w:rsidR="006F58FA" w:rsidRPr="007818CF">
        <w:rPr>
          <w:rFonts w:ascii="Times New Roman" w:hAnsi="Times New Roman" w:cs="Times New Roman"/>
          <w:sz w:val="24"/>
          <w:szCs w:val="24"/>
        </w:rPr>
        <w:t xml:space="preserve">n over-reliance on homogenous samples </w:t>
      </w:r>
      <w:r w:rsidR="00354E1F" w:rsidRPr="007818CF">
        <w:rPr>
          <w:rFonts w:ascii="Times New Roman" w:hAnsi="Times New Roman" w:cs="Times New Roman"/>
          <w:sz w:val="24"/>
          <w:szCs w:val="24"/>
        </w:rPr>
        <w:t xml:space="preserve">is a problem endemic to the field </w:t>
      </w:r>
      <w:r w:rsidR="006F58FA" w:rsidRPr="007818CF">
        <w:rPr>
          <w:rFonts w:ascii="Times New Roman" w:hAnsi="Times New Roman" w:cs="Times New Roman"/>
          <w:sz w:val="24"/>
          <w:szCs w:val="24"/>
        </w:rPr>
        <w:t>of psychology</w:t>
      </w:r>
      <w:r w:rsidR="00626ACD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626ACD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626ACD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osling&lt;/Author&gt;&lt;Year&gt;2004&lt;/Year&gt;&lt;RecNum&gt;14885&lt;/RecNum&gt;&lt;DisplayText&gt;(Gosling, Vazire, Srivastava, &amp;amp; John, 2004)&lt;/DisplayText&gt;&lt;record&gt;&lt;rec-number&gt;14885&lt;/rec-number&gt;&lt;foreign-keys&gt;&lt;key app="EN" db-id="esezwvzwos9eeber9f5vfd9jwr905wpt9s0p" timestamp="1484309943"&gt;14885&lt;/key&gt;&lt;/foreign-keys&gt;&lt;ref-type name="Journal Article"&gt;17&lt;/ref-type&gt;&lt;contributors&gt;&lt;authors&gt;&lt;author&gt;Gosling, S. D.&lt;/author&gt;&lt;author&gt;Vazire, S.&lt;/author&gt;&lt;author&gt;Srivastava, S.&lt;/author&gt;&lt;author&gt;John, O. P.&lt;/author&gt;&lt;/authors&gt;&lt;/contributors&gt;&lt;auth-address&gt;Department of Psychology, University of Texas at Austin, Austin, TX, USA. gosling@psy.utexas.edu&lt;/auth-address&gt;&lt;titles&gt;&lt;title&gt;Should we trust web-based studies? A comparative analysis of six preconceptions about internet questionnaires&lt;/title&gt;&lt;secondary-title&gt;Am Psychol&lt;/secondary-title&gt;&lt;/titles&gt;&lt;periodical&gt;&lt;full-title&gt;Am Psychol&lt;/full-title&gt;&lt;/periodical&gt;&lt;pages&gt;93-104&lt;/pages&gt;&lt;volume&gt;59&lt;/volume&gt;&lt;number&gt;2&lt;/number&gt;&lt;edition&gt;2004/03/03&lt;/edition&gt;&lt;keywords&gt;&lt;keyword&gt;Adult&lt;/keyword&gt;&lt;keyword&gt;Aged&lt;/keyword&gt;&lt;keyword&gt;Attitude&lt;/keyword&gt;&lt;keyword&gt;Evidence-Based Medicine/ standards&lt;/keyword&gt;&lt;keyword&gt;Female&lt;/keyword&gt;&lt;keyword&gt;Humans&lt;/keyword&gt;&lt;keyword&gt;Internet&lt;/keyword&gt;&lt;keyword&gt;Male&lt;/keyword&gt;&lt;keyword&gt;Middle Aged&lt;/keyword&gt;&lt;keyword&gt;Psychology&lt;/keyword&gt;&lt;keyword&gt;Surveys and Questionnaires&lt;/keyword&gt;&lt;/keywords&gt;&lt;dates&gt;&lt;year&gt;2004&lt;/year&gt;&lt;pub-dates&gt;&lt;date&gt;Feb-Mar&lt;/date&gt;&lt;/pub-dates&gt;&lt;/dates&gt;&lt;isbn&gt;0003-066X (Print)&amp;#xD;0003-066X (Linking)&lt;/isbn&gt;&lt;accession-num&gt;14992636&lt;/accession-num&gt;&lt;urls&gt;&lt;/urls&gt;&lt;electronic-resource-num&gt;10.1037/0003-066x.59.2.93&lt;/electronic-resource-num&gt;&lt;remote-database-provider&gt;NLM&lt;/remote-database-provider&gt;&lt;language&gt;eng&lt;/language&gt;&lt;/record&gt;&lt;/Cite&gt;&lt;/EndNote&gt;</w:instrText>
      </w:r>
      <w:r w:rsidR="00626ACD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626ACD" w:rsidRPr="007818CF">
        <w:rPr>
          <w:rFonts w:ascii="Times New Roman" w:hAnsi="Times New Roman" w:cs="Times New Roman"/>
          <w:noProof/>
          <w:sz w:val="24"/>
          <w:szCs w:val="24"/>
        </w:rPr>
        <w:t>(Gosling, Vazire, Srivastava, &amp; John, 2004)</w:t>
      </w:r>
      <w:r w:rsidR="00626ACD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354E1F" w:rsidRPr="007818CF">
        <w:rPr>
          <w:rFonts w:ascii="Times New Roman" w:hAnsi="Times New Roman" w:cs="Times New Roman"/>
          <w:sz w:val="24"/>
          <w:szCs w:val="24"/>
        </w:rPr>
        <w:t xml:space="preserve"> and </w:t>
      </w:r>
      <w:r w:rsidR="00521780" w:rsidRPr="007818CF">
        <w:rPr>
          <w:rFonts w:ascii="Times New Roman" w:hAnsi="Times New Roman" w:cs="Times New Roman"/>
          <w:sz w:val="24"/>
          <w:szCs w:val="24"/>
        </w:rPr>
        <w:t>is certainly not limited to this field of enquiry</w:t>
      </w:r>
      <w:r w:rsidR="00354E1F" w:rsidRPr="007818CF">
        <w:rPr>
          <w:rFonts w:ascii="Times New Roman" w:hAnsi="Times New Roman" w:cs="Times New Roman"/>
          <w:sz w:val="24"/>
          <w:szCs w:val="24"/>
        </w:rPr>
        <w:t>.  However</w:t>
      </w:r>
      <w:r w:rsidR="007820F4" w:rsidRPr="007818CF">
        <w:rPr>
          <w:rFonts w:ascii="Times New Roman" w:hAnsi="Times New Roman" w:cs="Times New Roman"/>
          <w:sz w:val="24"/>
          <w:szCs w:val="24"/>
        </w:rPr>
        <w:t>,</w:t>
      </w:r>
      <w:r w:rsidR="00354E1F" w:rsidRPr="007818CF">
        <w:rPr>
          <w:rFonts w:ascii="Times New Roman" w:hAnsi="Times New Roman" w:cs="Times New Roman"/>
          <w:sz w:val="24"/>
          <w:szCs w:val="24"/>
        </w:rPr>
        <w:t xml:space="preserve"> as </w:t>
      </w:r>
      <w:r w:rsidR="00354E1F" w:rsidRPr="007818CF">
        <w:rPr>
          <w:rFonts w:ascii="Times New Roman" w:hAnsi="Times New Roman" w:cs="Times New Roman"/>
          <w:sz w:val="24"/>
          <w:szCs w:val="24"/>
        </w:rPr>
        <w:lastRenderedPageBreak/>
        <w:t xml:space="preserve">research demonstrates different cognitive performance of overweight / obese individuals compared to controls, not to mention substantial variation within individuals in these populations, it is reasonable to assume </w:t>
      </w:r>
      <w:r w:rsidR="00521780" w:rsidRPr="007818CF">
        <w:rPr>
          <w:rFonts w:ascii="Times New Roman" w:hAnsi="Times New Roman" w:cs="Times New Roman"/>
          <w:sz w:val="24"/>
          <w:szCs w:val="24"/>
        </w:rPr>
        <w:t xml:space="preserve">that these interventions may have different effects in the populations which they are ultimately intended to benefit. </w:t>
      </w:r>
      <w:r w:rsidR="006E301C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E26EE3" w:rsidRPr="007818CF">
        <w:rPr>
          <w:rFonts w:ascii="Times New Roman" w:hAnsi="Times New Roman" w:cs="Times New Roman"/>
          <w:sz w:val="24"/>
          <w:szCs w:val="24"/>
        </w:rPr>
        <w:t>Encouragingly</w:t>
      </w:r>
      <w:r w:rsidR="00521780" w:rsidRPr="007818CF">
        <w:rPr>
          <w:rFonts w:ascii="Times New Roman" w:hAnsi="Times New Roman" w:cs="Times New Roman"/>
          <w:sz w:val="24"/>
          <w:szCs w:val="24"/>
        </w:rPr>
        <w:t>,</w:t>
      </w:r>
      <w:r w:rsidR="00723FD7" w:rsidRPr="007818CF">
        <w:rPr>
          <w:rFonts w:ascii="Times New Roman" w:hAnsi="Times New Roman" w:cs="Times New Roman"/>
          <w:sz w:val="24"/>
          <w:szCs w:val="24"/>
        </w:rPr>
        <w:t xml:space="preserve"> studies have demonstrated that </w:t>
      </w:r>
      <w:r w:rsidR="00521780" w:rsidRPr="007818CF">
        <w:rPr>
          <w:rFonts w:ascii="Times New Roman" w:hAnsi="Times New Roman" w:cs="Times New Roman"/>
          <w:sz w:val="24"/>
          <w:szCs w:val="24"/>
        </w:rPr>
        <w:t xml:space="preserve">behavioural effects of some types of cognitive training may be magnified in </w:t>
      </w:r>
      <w:r w:rsidR="00723FD7" w:rsidRPr="007818CF">
        <w:rPr>
          <w:rFonts w:ascii="Times New Roman" w:hAnsi="Times New Roman" w:cs="Times New Roman"/>
          <w:sz w:val="24"/>
          <w:szCs w:val="24"/>
        </w:rPr>
        <w:t>individuals who are restrained eaters</w:t>
      </w:r>
      <w:r w:rsidR="00521780" w:rsidRPr="007818CF">
        <w:rPr>
          <w:rFonts w:ascii="Times New Roman" w:hAnsi="Times New Roman" w:cs="Times New Roman"/>
          <w:sz w:val="24"/>
          <w:szCs w:val="24"/>
        </w:rPr>
        <w:t xml:space="preserve">, which suggest </w:t>
      </w:r>
      <w:r w:rsidR="00723FD7" w:rsidRPr="007818CF">
        <w:rPr>
          <w:rFonts w:ascii="Times New Roman" w:hAnsi="Times New Roman" w:cs="Times New Roman"/>
          <w:sz w:val="24"/>
          <w:szCs w:val="24"/>
        </w:rPr>
        <w:t xml:space="preserve">that we may see </w:t>
      </w:r>
      <w:r w:rsidR="00220971" w:rsidRPr="007818CF">
        <w:rPr>
          <w:rFonts w:ascii="Times New Roman" w:hAnsi="Times New Roman" w:cs="Times New Roman"/>
          <w:sz w:val="24"/>
          <w:szCs w:val="24"/>
        </w:rPr>
        <w:t>beneficial</w:t>
      </w:r>
      <w:r w:rsidR="00723FD7" w:rsidRPr="007818CF">
        <w:rPr>
          <w:rFonts w:ascii="Times New Roman" w:hAnsi="Times New Roman" w:cs="Times New Roman"/>
          <w:sz w:val="24"/>
          <w:szCs w:val="24"/>
        </w:rPr>
        <w:t xml:space="preserve"> effects in those motivated to change their weight </w:t>
      </w:r>
      <w:r w:rsidR="00723FD7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YXdyZW5jZTwvQXV0aG9yPjxZZWFyPjIwMTU8L1llYXI+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</w:fldData>
        </w:fldChar>
      </w:r>
      <w:r w:rsidR="00A826B6" w:rsidRPr="007818C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826B6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YXdyZW5jZTwvQXV0aG9yPjxZZWFyPjIwMTU8L1llYXI+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</w:fldData>
        </w:fldChar>
      </w:r>
      <w:r w:rsidR="00A826B6" w:rsidRPr="007818C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826B6" w:rsidRPr="007818CF">
        <w:rPr>
          <w:rFonts w:ascii="Times New Roman" w:hAnsi="Times New Roman" w:cs="Times New Roman"/>
          <w:sz w:val="24"/>
          <w:szCs w:val="24"/>
        </w:rPr>
      </w:r>
      <w:r w:rsidR="00A826B6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723FD7" w:rsidRPr="007818CF">
        <w:rPr>
          <w:rFonts w:ascii="Times New Roman" w:hAnsi="Times New Roman" w:cs="Times New Roman"/>
          <w:sz w:val="24"/>
          <w:szCs w:val="24"/>
        </w:rPr>
      </w:r>
      <w:r w:rsidR="00723FD7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53739E" w:rsidRPr="007818CF">
        <w:rPr>
          <w:rFonts w:ascii="Times New Roman" w:hAnsi="Times New Roman" w:cs="Times New Roman"/>
          <w:noProof/>
          <w:sz w:val="24"/>
          <w:szCs w:val="24"/>
        </w:rPr>
        <w:t>(Jones, et al., 2016</w:t>
      </w:r>
      <w:r w:rsidR="00A826B6" w:rsidRPr="007818CF">
        <w:rPr>
          <w:rFonts w:ascii="Times New Roman" w:hAnsi="Times New Roman" w:cs="Times New Roman"/>
          <w:noProof/>
          <w:sz w:val="24"/>
          <w:szCs w:val="24"/>
        </w:rPr>
        <w:t>; Lawrence, Verbruggen, et al., 2015)</w:t>
      </w:r>
      <w:r w:rsidR="00723FD7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723FD7" w:rsidRPr="007818CF">
        <w:rPr>
          <w:rFonts w:ascii="Times New Roman" w:hAnsi="Times New Roman" w:cs="Times New Roman"/>
          <w:sz w:val="24"/>
          <w:szCs w:val="24"/>
        </w:rPr>
        <w:t>. Nevertheless, i</w:t>
      </w:r>
      <w:r w:rsidR="006E301C" w:rsidRPr="007818CF">
        <w:rPr>
          <w:rFonts w:ascii="Times New Roman" w:hAnsi="Times New Roman" w:cs="Times New Roman"/>
          <w:sz w:val="24"/>
          <w:szCs w:val="24"/>
        </w:rPr>
        <w:t xml:space="preserve">n order to fully assess the potential of cognitive training </w:t>
      </w:r>
      <w:r w:rsidR="00521780" w:rsidRPr="007818CF">
        <w:rPr>
          <w:rFonts w:ascii="Times New Roman" w:hAnsi="Times New Roman" w:cs="Times New Roman"/>
          <w:sz w:val="24"/>
          <w:szCs w:val="24"/>
        </w:rPr>
        <w:t>it will be important</w:t>
      </w:r>
      <w:r w:rsidR="006E301C" w:rsidRPr="007818CF">
        <w:rPr>
          <w:rFonts w:ascii="Times New Roman" w:hAnsi="Times New Roman" w:cs="Times New Roman"/>
          <w:sz w:val="24"/>
          <w:szCs w:val="24"/>
        </w:rPr>
        <w:t xml:space="preserve"> to move away </w:t>
      </w:r>
      <w:r w:rsidR="00521780" w:rsidRPr="007818CF">
        <w:rPr>
          <w:rFonts w:ascii="Times New Roman" w:hAnsi="Times New Roman" w:cs="Times New Roman"/>
          <w:sz w:val="24"/>
          <w:szCs w:val="24"/>
        </w:rPr>
        <w:t xml:space="preserve">from </w:t>
      </w:r>
      <w:r w:rsidR="006E301C" w:rsidRPr="007818CF">
        <w:rPr>
          <w:rFonts w:ascii="Times New Roman" w:hAnsi="Times New Roman" w:cs="Times New Roman"/>
          <w:sz w:val="24"/>
          <w:szCs w:val="24"/>
        </w:rPr>
        <w:t>the practical benefits of testing healthy students and implement these paradigms in their intended populations.</w:t>
      </w:r>
      <w:r w:rsidR="00723FD7" w:rsidRPr="007818C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F5318BB" w14:textId="1129D8AE" w:rsidR="00A82053" w:rsidRPr="007818CF" w:rsidRDefault="00354E1F" w:rsidP="00A82053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113DCF" w:rsidRPr="007818CF">
        <w:rPr>
          <w:rFonts w:ascii="Times New Roman" w:hAnsi="Times New Roman" w:cs="Times New Roman"/>
          <w:sz w:val="24"/>
          <w:szCs w:val="24"/>
        </w:rPr>
        <w:t>W</w:t>
      </w:r>
      <w:r w:rsidR="002B6CBB" w:rsidRPr="007818CF">
        <w:rPr>
          <w:rFonts w:ascii="Times New Roman" w:hAnsi="Times New Roman" w:cs="Times New Roman"/>
          <w:sz w:val="24"/>
          <w:szCs w:val="24"/>
        </w:rPr>
        <w:t xml:space="preserve">e </w:t>
      </w:r>
      <w:r w:rsidR="00113DCF" w:rsidRPr="007818CF">
        <w:rPr>
          <w:rFonts w:ascii="Times New Roman" w:hAnsi="Times New Roman" w:cs="Times New Roman"/>
          <w:sz w:val="24"/>
          <w:szCs w:val="24"/>
        </w:rPr>
        <w:t xml:space="preserve">also </w:t>
      </w:r>
      <w:r w:rsidR="002B6CBB" w:rsidRPr="007818CF">
        <w:rPr>
          <w:rFonts w:ascii="Times New Roman" w:hAnsi="Times New Roman" w:cs="Times New Roman"/>
          <w:sz w:val="24"/>
          <w:szCs w:val="24"/>
        </w:rPr>
        <w:t xml:space="preserve">note substantial heterogeneity </w:t>
      </w:r>
      <w:r w:rsidR="00F24369" w:rsidRPr="007818CF">
        <w:rPr>
          <w:rFonts w:ascii="Times New Roman" w:hAnsi="Times New Roman" w:cs="Times New Roman"/>
          <w:sz w:val="24"/>
          <w:szCs w:val="24"/>
        </w:rPr>
        <w:t>in study methods</w:t>
      </w:r>
      <w:r w:rsidR="002B6CBB" w:rsidRPr="007818CF">
        <w:rPr>
          <w:rFonts w:ascii="Times New Roman" w:hAnsi="Times New Roman" w:cs="Times New Roman"/>
          <w:sz w:val="24"/>
          <w:szCs w:val="24"/>
        </w:rPr>
        <w:t xml:space="preserve"> which make</w:t>
      </w:r>
      <w:r w:rsidR="00F24369" w:rsidRPr="007818CF">
        <w:rPr>
          <w:rFonts w:ascii="Times New Roman" w:hAnsi="Times New Roman" w:cs="Times New Roman"/>
          <w:sz w:val="24"/>
          <w:szCs w:val="24"/>
        </w:rPr>
        <w:t>s</w:t>
      </w:r>
      <w:r w:rsidR="008532D0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2B6CBB" w:rsidRPr="007818CF">
        <w:rPr>
          <w:rFonts w:ascii="Times New Roman" w:hAnsi="Times New Roman" w:cs="Times New Roman"/>
          <w:sz w:val="24"/>
          <w:szCs w:val="24"/>
        </w:rPr>
        <w:t>comparisons difficult</w:t>
      </w:r>
      <w:r w:rsidR="00626ACD" w:rsidRPr="007818CF">
        <w:rPr>
          <w:rFonts w:ascii="Times New Roman" w:hAnsi="Times New Roman" w:cs="Times New Roman"/>
          <w:sz w:val="24"/>
          <w:szCs w:val="24"/>
        </w:rPr>
        <w:t>,</w:t>
      </w:r>
      <w:r w:rsidR="00CA08EF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F24369" w:rsidRPr="007818CF">
        <w:rPr>
          <w:rFonts w:ascii="Times New Roman" w:hAnsi="Times New Roman" w:cs="Times New Roman"/>
          <w:sz w:val="24"/>
          <w:szCs w:val="24"/>
        </w:rPr>
        <w:t>in a number of domains including the</w:t>
      </w:r>
      <w:r w:rsidR="00626ACD" w:rsidRPr="007818CF">
        <w:rPr>
          <w:rFonts w:ascii="Times New Roman" w:hAnsi="Times New Roman" w:cs="Times New Roman"/>
          <w:sz w:val="24"/>
          <w:szCs w:val="24"/>
        </w:rPr>
        <w:t xml:space="preserve"> number of </w:t>
      </w:r>
      <w:r w:rsidR="006E301C" w:rsidRPr="007818CF">
        <w:rPr>
          <w:rFonts w:ascii="Times New Roman" w:hAnsi="Times New Roman" w:cs="Times New Roman"/>
          <w:sz w:val="24"/>
          <w:szCs w:val="24"/>
        </w:rPr>
        <w:t xml:space="preserve">critical trials, </w:t>
      </w:r>
      <w:r w:rsidR="00F24369" w:rsidRPr="007818CF">
        <w:rPr>
          <w:rFonts w:ascii="Times New Roman" w:hAnsi="Times New Roman" w:cs="Times New Roman"/>
          <w:sz w:val="24"/>
          <w:szCs w:val="24"/>
        </w:rPr>
        <w:t xml:space="preserve">the nature of the comparison or control </w:t>
      </w:r>
      <w:r w:rsidR="00EE0679" w:rsidRPr="007818CF">
        <w:rPr>
          <w:rFonts w:ascii="Times New Roman" w:hAnsi="Times New Roman" w:cs="Times New Roman"/>
          <w:sz w:val="24"/>
          <w:szCs w:val="24"/>
        </w:rPr>
        <w:t>group</w:t>
      </w:r>
      <w:r w:rsidR="00F24369" w:rsidRPr="007818CF">
        <w:rPr>
          <w:rFonts w:ascii="Times New Roman" w:hAnsi="Times New Roman" w:cs="Times New Roman"/>
          <w:sz w:val="24"/>
          <w:szCs w:val="24"/>
        </w:rPr>
        <w:t xml:space="preserve">s, </w:t>
      </w:r>
      <w:r w:rsidR="00733ED8" w:rsidRPr="007818CF">
        <w:rPr>
          <w:rFonts w:ascii="Times New Roman" w:hAnsi="Times New Roman" w:cs="Times New Roman"/>
          <w:sz w:val="24"/>
          <w:szCs w:val="24"/>
        </w:rPr>
        <w:t xml:space="preserve"> and </w:t>
      </w:r>
      <w:r w:rsidR="00F24369" w:rsidRPr="007818CF">
        <w:rPr>
          <w:rFonts w:ascii="Times New Roman" w:hAnsi="Times New Roman" w:cs="Times New Roman"/>
          <w:sz w:val="24"/>
          <w:szCs w:val="24"/>
        </w:rPr>
        <w:t xml:space="preserve">the choice </w:t>
      </w:r>
      <w:r w:rsidR="00C60795" w:rsidRPr="007818CF">
        <w:rPr>
          <w:rFonts w:ascii="Times New Roman" w:hAnsi="Times New Roman" w:cs="Times New Roman"/>
          <w:sz w:val="24"/>
          <w:szCs w:val="24"/>
        </w:rPr>
        <w:t xml:space="preserve">and number </w:t>
      </w:r>
      <w:r w:rsidR="00F24369" w:rsidRPr="007818CF">
        <w:rPr>
          <w:rFonts w:ascii="Times New Roman" w:hAnsi="Times New Roman" w:cs="Times New Roman"/>
          <w:sz w:val="24"/>
          <w:szCs w:val="24"/>
        </w:rPr>
        <w:t xml:space="preserve">of </w:t>
      </w:r>
      <w:r w:rsidR="00733ED8" w:rsidRPr="007818CF">
        <w:rPr>
          <w:rFonts w:ascii="Times New Roman" w:hAnsi="Times New Roman" w:cs="Times New Roman"/>
          <w:sz w:val="24"/>
          <w:szCs w:val="24"/>
        </w:rPr>
        <w:t xml:space="preserve">outcome measures </w:t>
      </w:r>
      <w:r w:rsidR="00A95F3D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A826B6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Jones&lt;/Author&gt;&lt;Year&gt;2016&lt;/Year&gt;&lt;RecNum&gt;14599&lt;/RecNum&gt;&lt;DisplayText&gt;(Jones, et al., 2016b)&lt;/DisplayText&gt;&lt;record&gt;&lt;rec-number&gt;14599&lt;/rec-number&gt;&lt;foreign-keys&gt;&lt;key app="EN" db-id="esezwvzwos9eeber9f5vfd9jwr905wpt9s0p" timestamp="1453991444"&gt;14599&lt;/key&gt;&lt;/foreign-keys&gt;&lt;ref-type name="Journal Article"&gt;17&lt;/ref-type&gt;&lt;contributors&gt;&lt;authors&gt;&lt;author&gt;Jones, A.&lt;/author&gt;&lt;author&gt;Di Lemma, L. C. G.&lt;/author&gt;&lt;author&gt;Robinson, E.&lt;/author&gt;&lt;author&gt;Christiansen, P.&lt;/author&gt;&lt;author&gt;Nolan, S.&lt;/author&gt;&lt;author&gt;Tudur-Smith, C.&lt;/author&gt;&lt;author&gt;Field, M.&lt;/author&gt;&lt;/authors&gt;&lt;/contributors&gt;&lt;titles&gt;&lt;title&gt;Inhibitory control training for appetitive behaviour change: A meta-analytic investigation of mechanisms of action and moderators of effectiveness&lt;/title&gt;&lt;secondary-title&gt;Appetite&lt;/secondary-title&gt;&lt;/titles&gt;&lt;periodical&gt;&lt;full-title&gt;Appetite&lt;/full-title&gt;&lt;/periodical&gt;&lt;pages&gt;16-28&lt;/pages&gt;&lt;volume&gt;97&lt;/volume&gt;&lt;dates&gt;&lt;year&gt;2016&lt;/year&gt;&lt;/dates&gt;&lt;work-type&gt;Review&lt;/work-type&gt;&lt;urls&gt;&lt;related-urls&gt;&lt;url&gt;http://www.scopus.com/inward/record.url?eid=2-s2.0-84947967942&amp;amp;partnerID=40&amp;amp;md5=b141727b538a02f0ebcbf0ad1c8c8be5&lt;/url&gt;&lt;/related-urls&gt;&lt;/urls&gt;&lt;electronic-resource-num&gt;10.1016/j.appet.2015.11.013&lt;/electronic-resource-num&gt;&lt;remote-database-name&gt;Scopus&lt;/remote-database-name&gt;&lt;/record&gt;&lt;/Cite&gt;&lt;/EndNote&gt;</w:instrText>
      </w:r>
      <w:r w:rsidR="00A95F3D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53739E" w:rsidRPr="007818CF">
        <w:rPr>
          <w:rFonts w:ascii="Times New Roman" w:hAnsi="Times New Roman" w:cs="Times New Roman"/>
          <w:noProof/>
          <w:sz w:val="24"/>
          <w:szCs w:val="24"/>
        </w:rPr>
        <w:t>(Jones, et al., 2016</w:t>
      </w:r>
      <w:r w:rsidR="00A826B6" w:rsidRPr="007818CF">
        <w:rPr>
          <w:rFonts w:ascii="Times New Roman" w:hAnsi="Times New Roman" w:cs="Times New Roman"/>
          <w:noProof/>
          <w:sz w:val="24"/>
          <w:szCs w:val="24"/>
        </w:rPr>
        <w:t>)</w:t>
      </w:r>
      <w:r w:rsidR="00A95F3D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626ACD" w:rsidRPr="007818CF">
        <w:rPr>
          <w:rFonts w:ascii="Times New Roman" w:hAnsi="Times New Roman" w:cs="Times New Roman"/>
          <w:sz w:val="24"/>
          <w:szCs w:val="24"/>
        </w:rPr>
        <w:t>.</w:t>
      </w:r>
      <w:r w:rsidR="00733ED8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687A1B" w:rsidRPr="007818CF">
        <w:rPr>
          <w:rFonts w:ascii="Times New Roman" w:hAnsi="Times New Roman" w:cs="Times New Roman"/>
          <w:sz w:val="24"/>
          <w:szCs w:val="24"/>
        </w:rPr>
        <w:t>A risk of multiple outcome measures is inflated type 1 error rate</w:t>
      </w:r>
      <w:r w:rsidR="00BA59E9" w:rsidRPr="007818CF">
        <w:rPr>
          <w:rFonts w:ascii="Times New Roman" w:hAnsi="Times New Roman" w:cs="Times New Roman"/>
          <w:sz w:val="24"/>
          <w:szCs w:val="24"/>
        </w:rPr>
        <w:t>s</w:t>
      </w:r>
      <w:r w:rsidR="00687A1B" w:rsidRPr="007818CF">
        <w:rPr>
          <w:rFonts w:ascii="Times New Roman" w:hAnsi="Times New Roman" w:cs="Times New Roman"/>
          <w:sz w:val="24"/>
          <w:szCs w:val="24"/>
        </w:rPr>
        <w:t>, particularly if a primary outcome measure is not identified a priori</w:t>
      </w:r>
      <w:r w:rsidR="00687A1B" w:rsidRPr="007818CF" w:rsidDel="00687A1B">
        <w:rPr>
          <w:rFonts w:ascii="Times New Roman" w:hAnsi="Times New Roman" w:cs="Times New Roman"/>
          <w:sz w:val="24"/>
          <w:szCs w:val="24"/>
        </w:rPr>
        <w:t xml:space="preserve"> </w:t>
      </w:r>
      <w:r w:rsidR="00733ED8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ZWlzZTwvQXV0aG9yPjxZZWFyPjIwMDI8L1llYXI+PFJl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</w:fldData>
        </w:fldChar>
      </w:r>
      <w:r w:rsidR="00C10DF5" w:rsidRPr="007818C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10DF5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ZWlzZTwvQXV0aG9yPjxZZWFyPjIwMDI8L1llYXI+PFJl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</w:fldData>
        </w:fldChar>
      </w:r>
      <w:r w:rsidR="00C10DF5" w:rsidRPr="007818C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10DF5" w:rsidRPr="007818CF">
        <w:rPr>
          <w:rFonts w:ascii="Times New Roman" w:hAnsi="Times New Roman" w:cs="Times New Roman"/>
          <w:sz w:val="24"/>
          <w:szCs w:val="24"/>
        </w:rPr>
      </w:r>
      <w:r w:rsidR="00C10DF5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733ED8" w:rsidRPr="007818CF">
        <w:rPr>
          <w:rFonts w:ascii="Times New Roman" w:hAnsi="Times New Roman" w:cs="Times New Roman"/>
          <w:sz w:val="24"/>
          <w:szCs w:val="24"/>
        </w:rPr>
      </w:r>
      <w:r w:rsidR="00733ED8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C10DF5" w:rsidRPr="007818CF">
        <w:rPr>
          <w:rFonts w:ascii="Times New Roman" w:hAnsi="Times New Roman" w:cs="Times New Roman"/>
          <w:noProof/>
          <w:sz w:val="24"/>
          <w:szCs w:val="24"/>
        </w:rPr>
        <w:t>(Feise, 2002; Tyler, Normand, &amp; Horton, 2011)</w:t>
      </w:r>
      <w:r w:rsidR="00733ED8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733ED8" w:rsidRPr="007818CF">
        <w:rPr>
          <w:rFonts w:ascii="Times New Roman" w:hAnsi="Times New Roman" w:cs="Times New Roman"/>
          <w:sz w:val="24"/>
          <w:szCs w:val="24"/>
        </w:rPr>
        <w:t xml:space="preserve">.  </w:t>
      </w:r>
      <w:r w:rsidR="006E301C" w:rsidRPr="007818CF">
        <w:rPr>
          <w:rFonts w:ascii="Times New Roman" w:hAnsi="Times New Roman" w:cs="Times New Roman"/>
          <w:sz w:val="24"/>
          <w:szCs w:val="24"/>
        </w:rPr>
        <w:t>Similarly</w:t>
      </w:r>
      <w:r w:rsidR="00626ACD" w:rsidRPr="007818CF">
        <w:rPr>
          <w:rFonts w:ascii="Times New Roman" w:hAnsi="Times New Roman" w:cs="Times New Roman"/>
          <w:sz w:val="24"/>
          <w:szCs w:val="24"/>
        </w:rPr>
        <w:t>,</w:t>
      </w:r>
      <w:r w:rsidR="004D5E38" w:rsidRPr="007818CF">
        <w:rPr>
          <w:rFonts w:ascii="Times New Roman" w:hAnsi="Times New Roman" w:cs="Times New Roman"/>
          <w:sz w:val="24"/>
          <w:szCs w:val="24"/>
        </w:rPr>
        <w:t xml:space="preserve"> heterogeneity in</w:t>
      </w:r>
      <w:r w:rsidR="00D43713" w:rsidRPr="007818CF">
        <w:rPr>
          <w:rFonts w:ascii="Times New Roman" w:hAnsi="Times New Roman" w:cs="Times New Roman"/>
          <w:sz w:val="24"/>
          <w:szCs w:val="24"/>
        </w:rPr>
        <w:t xml:space="preserve"> the</w:t>
      </w:r>
      <w:r w:rsidR="00626ACD" w:rsidRPr="007818CF">
        <w:rPr>
          <w:rFonts w:ascii="Times New Roman" w:hAnsi="Times New Roman" w:cs="Times New Roman"/>
          <w:sz w:val="24"/>
          <w:szCs w:val="24"/>
        </w:rPr>
        <w:t xml:space="preserve"> motivation of samples often differed across studies, for</w:t>
      </w:r>
      <w:r w:rsidR="002B6CBB" w:rsidRPr="007818CF">
        <w:rPr>
          <w:rFonts w:ascii="Times New Roman" w:hAnsi="Times New Roman" w:cs="Times New Roman"/>
          <w:sz w:val="24"/>
          <w:szCs w:val="24"/>
        </w:rPr>
        <w:t xml:space="preserve"> example, </w:t>
      </w:r>
      <w:r w:rsidR="0017171C" w:rsidRPr="007818CF">
        <w:rPr>
          <w:rFonts w:ascii="Times New Roman" w:hAnsi="Times New Roman" w:cs="Times New Roman"/>
          <w:sz w:val="24"/>
          <w:szCs w:val="24"/>
        </w:rPr>
        <w:t xml:space="preserve">some </w:t>
      </w:r>
      <w:r w:rsidR="002B6CBB" w:rsidRPr="007818CF">
        <w:rPr>
          <w:rFonts w:ascii="Times New Roman" w:hAnsi="Times New Roman" w:cs="Times New Roman"/>
          <w:sz w:val="24"/>
          <w:szCs w:val="24"/>
        </w:rPr>
        <w:t xml:space="preserve">studies purposely </w:t>
      </w:r>
      <w:r w:rsidR="004C1BCB" w:rsidRPr="007818CF">
        <w:rPr>
          <w:rFonts w:ascii="Times New Roman" w:hAnsi="Times New Roman" w:cs="Times New Roman"/>
          <w:sz w:val="24"/>
          <w:szCs w:val="24"/>
        </w:rPr>
        <w:t xml:space="preserve">required participants to </w:t>
      </w:r>
      <w:r w:rsidR="002B6CBB" w:rsidRPr="007818CF">
        <w:rPr>
          <w:rFonts w:ascii="Times New Roman" w:hAnsi="Times New Roman" w:cs="Times New Roman"/>
          <w:sz w:val="24"/>
          <w:szCs w:val="24"/>
        </w:rPr>
        <w:t>fast for two hours</w:t>
      </w:r>
      <w:r w:rsidR="00D43713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D43713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45219D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ardman&lt;/Author&gt;&lt;Year&gt;2013&lt;/Year&gt;&lt;RecNum&gt;14174&lt;/RecNum&gt;&lt;DisplayText&gt;(C. Hardman, et al., 2013)&lt;/DisplayText&gt;&lt;record&gt;&lt;rec-number&gt;14174&lt;/rec-number&gt;&lt;foreign-keys&gt;&lt;key app="EN" db-id="esezwvzwos9eeber9f5vfd9jwr905wpt9s0p" timestamp="1380623874"&gt;14174&lt;/key&gt;&lt;/foreign-keys&gt;&lt;ref-type name="Journal Article"&gt;17&lt;/ref-type&gt;&lt;contributors&gt;&lt;authors&gt;&lt;author&gt;Hardman, C.&lt;/author&gt;&lt;author&gt;Rogers, P.&lt;/author&gt;&lt;author&gt;Etchells, K.&lt;/author&gt;&lt;author&gt;Houstoun, K. &lt;/author&gt;&lt;author&gt;Munafò, M. R.&lt;/author&gt;&lt;/authors&gt;&lt;/contributors&gt;&lt;titles&gt;&lt;title&gt;The effects of food-related attentional bias training on appetite and food intake&lt;/title&gt;&lt;secondary-title&gt;Appetite&lt;/secondary-title&gt;&lt;/titles&gt;&lt;periodical&gt;&lt;full-title&gt;Appetite&lt;/full-title&gt;&lt;/periodical&gt;&lt;pages&gt;295-900&lt;/pages&gt;&lt;volume&gt;71&lt;/volume&gt;&lt;dates&gt;&lt;year&gt;2013&lt;/year&gt;&lt;/dates&gt;&lt;urls&gt;&lt;/urls&gt;&lt;/record&gt;&lt;/Cite&gt;&lt;/EndNote&gt;</w:instrText>
      </w:r>
      <w:r w:rsidR="00D43713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6F65FE" w:rsidRPr="007818CF">
        <w:rPr>
          <w:rFonts w:ascii="Times New Roman" w:hAnsi="Times New Roman" w:cs="Times New Roman"/>
          <w:noProof/>
          <w:sz w:val="24"/>
          <w:szCs w:val="24"/>
        </w:rPr>
        <w:t>(</w:t>
      </w:r>
      <w:r w:rsidR="0045219D" w:rsidRPr="007818CF">
        <w:rPr>
          <w:rFonts w:ascii="Times New Roman" w:hAnsi="Times New Roman" w:cs="Times New Roman"/>
          <w:noProof/>
          <w:sz w:val="24"/>
          <w:szCs w:val="24"/>
        </w:rPr>
        <w:t>Hardman, et al., 2013)</w:t>
      </w:r>
      <w:r w:rsidR="00D43713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17171C" w:rsidRPr="007818CF">
        <w:rPr>
          <w:rFonts w:ascii="Times New Roman" w:hAnsi="Times New Roman" w:cs="Times New Roman"/>
          <w:sz w:val="24"/>
          <w:szCs w:val="24"/>
        </w:rPr>
        <w:t xml:space="preserve">, in other studies </w:t>
      </w:r>
      <w:r w:rsidR="00D43713" w:rsidRPr="007818CF">
        <w:rPr>
          <w:rFonts w:ascii="Times New Roman" w:hAnsi="Times New Roman" w:cs="Times New Roman"/>
          <w:sz w:val="24"/>
          <w:szCs w:val="24"/>
        </w:rPr>
        <w:t xml:space="preserve">participants were satiated </w:t>
      </w:r>
      <w:r w:rsidR="00D43713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D43713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emps&lt;/Author&gt;&lt;Year&gt;2014&lt;/Year&gt;&lt;RecNum&gt;14534&lt;/RecNum&gt;&lt;DisplayText&gt;(Kemps, Tiggemann, Orr, et al., 2014)&lt;/DisplayText&gt;&lt;record&gt;&lt;rec-number&gt;14534&lt;/rec-number&gt;&lt;foreign-keys&gt;&lt;key app="EN" db-id="esezwvzwos9eeber9f5vfd9jwr905wpt9s0p" timestamp="1432216678"&gt;14534&lt;/key&gt;&lt;/foreign-keys&gt;&lt;ref-type name="Journal Article"&gt;17&lt;/ref-type&gt;&lt;contributors&gt;&lt;authors&gt;&lt;author&gt;Kemps, E.&lt;/author&gt;&lt;author&gt;Tiggemann, M.&lt;/author&gt;&lt;author&gt;Orr, J.&lt;/author&gt;&lt;author&gt;Grear, J.&lt;/author&gt;&lt;/authors&gt;&lt;/contributors&gt;&lt;titles&gt;&lt;title&gt;Attentional retraining can reduce chocolate consumption&lt;/title&gt;&lt;secondary-title&gt;Journal of Experimental Psychology: Applied&lt;/secondary-title&gt;&lt;/titles&gt;&lt;periodical&gt;&lt;full-title&gt;Journal of Experimental Psychology: Applied&lt;/full-title&gt;&lt;/periodical&gt;&lt;pages&gt;94-102&lt;/pages&gt;&lt;volume&gt;20&lt;/volume&gt;&lt;number&gt;1&lt;/number&gt;&lt;dates&gt;&lt;year&gt;2014&lt;/year&gt;&lt;/dates&gt;&lt;urls&gt;&lt;related-urls&gt;&lt;url&gt;http://www.scopus.com/inward/record.url?eid=2-s2.0-84897863439&amp;amp;partnerID=40&amp;amp;md5=6e4189eea300dcdfa3a6d62c095e2163&lt;/url&gt;&lt;/related-urls&gt;&lt;/urls&gt;&lt;electronic-resource-num&gt;10.1037/xap0000005&lt;/electronic-resource-num&gt;&lt;remote-database-name&gt;Scopus&lt;/remote-database-name&gt;&lt;/record&gt;&lt;/Cite&gt;&lt;/EndNote&gt;</w:instrText>
      </w:r>
      <w:r w:rsidR="00D43713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D43713" w:rsidRPr="007818CF">
        <w:rPr>
          <w:rFonts w:ascii="Times New Roman" w:hAnsi="Times New Roman" w:cs="Times New Roman"/>
          <w:noProof/>
          <w:sz w:val="24"/>
          <w:szCs w:val="24"/>
        </w:rPr>
        <w:t>(Kemps, Tiggemann, Orr, et al., 2014)</w:t>
      </w:r>
      <w:r w:rsidR="00D43713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2B6CBB" w:rsidRPr="007818CF">
        <w:rPr>
          <w:rFonts w:ascii="Times New Roman" w:hAnsi="Times New Roman" w:cs="Times New Roman"/>
          <w:sz w:val="24"/>
          <w:szCs w:val="24"/>
        </w:rPr>
        <w:t xml:space="preserve">, whereas </w:t>
      </w:r>
      <w:r w:rsidR="0017171C" w:rsidRPr="007818CF">
        <w:rPr>
          <w:rFonts w:ascii="Times New Roman" w:hAnsi="Times New Roman" w:cs="Times New Roman"/>
          <w:sz w:val="24"/>
          <w:szCs w:val="24"/>
        </w:rPr>
        <w:t xml:space="preserve">other studies incorporated </w:t>
      </w:r>
      <w:r w:rsidR="002B6CBB" w:rsidRPr="007818CF">
        <w:rPr>
          <w:rFonts w:ascii="Times New Roman" w:hAnsi="Times New Roman" w:cs="Times New Roman"/>
          <w:sz w:val="24"/>
          <w:szCs w:val="24"/>
        </w:rPr>
        <w:t>craving manipu</w:t>
      </w:r>
      <w:r w:rsidR="004D5E38" w:rsidRPr="007818CF">
        <w:rPr>
          <w:rFonts w:ascii="Times New Roman" w:hAnsi="Times New Roman" w:cs="Times New Roman"/>
          <w:sz w:val="24"/>
          <w:szCs w:val="24"/>
        </w:rPr>
        <w:t>lations</w:t>
      </w:r>
      <w:r w:rsidR="0017171C" w:rsidRPr="007818CF">
        <w:rPr>
          <w:rFonts w:ascii="Times New Roman" w:hAnsi="Times New Roman" w:cs="Times New Roman"/>
          <w:sz w:val="24"/>
          <w:szCs w:val="24"/>
        </w:rPr>
        <w:t xml:space="preserve"> before </w:t>
      </w:r>
      <w:r w:rsidR="00BB5528" w:rsidRPr="007818CF">
        <w:rPr>
          <w:rFonts w:ascii="Times New Roman" w:hAnsi="Times New Roman" w:cs="Times New Roman"/>
          <w:sz w:val="24"/>
          <w:szCs w:val="24"/>
        </w:rPr>
        <w:t xml:space="preserve">administration of training </w:t>
      </w:r>
      <w:r w:rsidR="00D43713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A826B6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ecker&lt;/Author&gt;&lt;Year&gt;2015&lt;/Year&gt;&lt;RecNum&gt;14844&lt;/RecNum&gt;&lt;DisplayText&gt;(Becker, et al., 2015)&lt;/DisplayText&gt;&lt;record&gt;&lt;rec-number&gt;14844&lt;/rec-number&gt;&lt;foreign-keys&gt;&lt;key app="EN" db-id="esezwvzwos9eeber9f5vfd9jwr905wpt9s0p" timestamp="1483528615"&gt;14844&lt;/key&gt;&lt;/foreign-keys&gt;&lt;ref-type name="Journal Article"&gt;17&lt;/ref-type&gt;&lt;contributors&gt;&lt;authors&gt;&lt;author&gt;Becker, Daniela&lt;/author&gt;&lt;author&gt;Jostmann, Nils B.&lt;/author&gt;&lt;author&gt;Wiers, Reinout W.&lt;/author&gt;&lt;author&gt;Holland, Rob W.&lt;/author&gt;&lt;/authors&gt;&lt;/contributors&gt;&lt;titles&gt;&lt;title&gt;Approach avoidance training in the eating domain: Testing the effectiveness across three single session studies&lt;/title&gt;&lt;secondary-title&gt;Appetite&lt;/secondary-title&gt;&lt;/titles&gt;&lt;periodical&gt;&lt;full-title&gt;Appetite&lt;/full-title&gt;&lt;/periodical&gt;&lt;pages&gt;58-65&lt;/pages&gt;&lt;volume&gt;85&lt;/volume&gt;&lt;keywords&gt;&lt;keyword&gt;Approach avoidance training&lt;/keyword&gt;&lt;keyword&gt;Intervention&lt;/keyword&gt;&lt;keyword&gt;Automatic behavior regulation&lt;/keyword&gt;&lt;keyword&gt;Eating behavior&lt;/keyword&gt;&lt;keyword&gt;Food choice&lt;/keyword&gt;&lt;/keywords&gt;&lt;dates&gt;&lt;year&gt;2015&lt;/year&gt;&lt;pub-dates&gt;&lt;date&gt;2/1/&lt;/date&gt;&lt;/pub-dates&gt;&lt;/dates&gt;&lt;isbn&gt;0195-6663&lt;/isbn&gt;&lt;urls&gt;&lt;related-urls&gt;&lt;url&gt;http://www.sciencedirect.com/science/article/pii/S0195666314005303&lt;/url&gt;&lt;/related-urls&gt;&lt;/urls&gt;&lt;electronic-resource-num&gt;http://dx.doi.org/10.1016/j.appet.2014.11.017&lt;/electronic-resource-num&gt;&lt;/record&gt;&lt;/Cite&gt;&lt;/EndNote&gt;</w:instrText>
      </w:r>
      <w:r w:rsidR="00D43713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A826B6" w:rsidRPr="007818CF">
        <w:rPr>
          <w:rFonts w:ascii="Times New Roman" w:hAnsi="Times New Roman" w:cs="Times New Roman"/>
          <w:noProof/>
          <w:sz w:val="24"/>
          <w:szCs w:val="24"/>
        </w:rPr>
        <w:t>(Becker, et al., 2015)</w:t>
      </w:r>
      <w:r w:rsidR="00D43713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6E301C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D43713" w:rsidRPr="007818CF">
        <w:rPr>
          <w:rFonts w:ascii="Times New Roman" w:hAnsi="Times New Roman" w:cs="Times New Roman"/>
          <w:sz w:val="24"/>
          <w:szCs w:val="24"/>
        </w:rPr>
        <w:t>or di</w:t>
      </w:r>
      <w:r w:rsidR="004C1BCB" w:rsidRPr="007818CF">
        <w:rPr>
          <w:rFonts w:ascii="Times New Roman" w:hAnsi="Times New Roman" w:cs="Times New Roman"/>
          <w:sz w:val="24"/>
          <w:szCs w:val="24"/>
        </w:rPr>
        <w:t>d not</w:t>
      </w:r>
      <w:r w:rsidR="00D43713" w:rsidRPr="007818CF">
        <w:rPr>
          <w:rFonts w:ascii="Times New Roman" w:hAnsi="Times New Roman" w:cs="Times New Roman"/>
          <w:sz w:val="24"/>
          <w:szCs w:val="24"/>
        </w:rPr>
        <w:t xml:space="preserve"> measure</w:t>
      </w:r>
      <w:r w:rsidR="008532D0" w:rsidRPr="007818CF">
        <w:rPr>
          <w:rFonts w:ascii="Times New Roman" w:hAnsi="Times New Roman" w:cs="Times New Roman"/>
          <w:sz w:val="24"/>
          <w:szCs w:val="24"/>
        </w:rPr>
        <w:t xml:space="preserve"> current</w:t>
      </w:r>
      <w:r w:rsidR="00D43713" w:rsidRPr="007818CF">
        <w:rPr>
          <w:rFonts w:ascii="Times New Roman" w:hAnsi="Times New Roman" w:cs="Times New Roman"/>
          <w:sz w:val="24"/>
          <w:szCs w:val="24"/>
        </w:rPr>
        <w:t xml:space="preserve"> motivation at all</w:t>
      </w:r>
      <w:r w:rsidR="00626ACD" w:rsidRPr="007818CF">
        <w:rPr>
          <w:rFonts w:ascii="Times New Roman" w:hAnsi="Times New Roman" w:cs="Times New Roman"/>
          <w:sz w:val="24"/>
          <w:szCs w:val="24"/>
        </w:rPr>
        <w:t>.</w:t>
      </w:r>
      <w:r w:rsidR="004D5E38" w:rsidRPr="007818CF">
        <w:rPr>
          <w:rFonts w:ascii="Times New Roman" w:hAnsi="Times New Roman" w:cs="Times New Roman"/>
          <w:sz w:val="24"/>
          <w:szCs w:val="24"/>
        </w:rPr>
        <w:t xml:space="preserve"> Combined, </w:t>
      </w:r>
      <w:r w:rsidR="006F202C" w:rsidRPr="007818CF">
        <w:rPr>
          <w:rFonts w:ascii="Times New Roman" w:hAnsi="Times New Roman" w:cs="Times New Roman"/>
          <w:sz w:val="24"/>
          <w:szCs w:val="24"/>
        </w:rPr>
        <w:t>these issues</w:t>
      </w:r>
      <w:r w:rsidR="004D5E38" w:rsidRPr="007818CF">
        <w:rPr>
          <w:rFonts w:ascii="Times New Roman" w:hAnsi="Times New Roman" w:cs="Times New Roman"/>
          <w:sz w:val="24"/>
          <w:szCs w:val="24"/>
        </w:rPr>
        <w:t xml:space="preserve"> make it difficult to </w:t>
      </w:r>
      <w:r w:rsidR="00C10DF5" w:rsidRPr="007818CF">
        <w:rPr>
          <w:rFonts w:ascii="Times New Roman" w:hAnsi="Times New Roman" w:cs="Times New Roman"/>
          <w:sz w:val="24"/>
          <w:szCs w:val="24"/>
        </w:rPr>
        <w:t xml:space="preserve">interpret and </w:t>
      </w:r>
      <w:r w:rsidR="006F202C" w:rsidRPr="007818CF">
        <w:rPr>
          <w:rFonts w:ascii="Times New Roman" w:hAnsi="Times New Roman" w:cs="Times New Roman"/>
          <w:sz w:val="24"/>
          <w:szCs w:val="24"/>
        </w:rPr>
        <w:t>generalize the effects of training</w:t>
      </w:r>
      <w:r w:rsidR="00F713E1" w:rsidRPr="007818CF">
        <w:rPr>
          <w:rFonts w:ascii="Times New Roman" w:hAnsi="Times New Roman" w:cs="Times New Roman"/>
          <w:sz w:val="24"/>
          <w:szCs w:val="24"/>
        </w:rPr>
        <w:t>. Therefore,</w:t>
      </w:r>
      <w:r w:rsidR="008367BB" w:rsidRPr="007818CF">
        <w:rPr>
          <w:rFonts w:ascii="Times New Roman" w:hAnsi="Times New Roman" w:cs="Times New Roman"/>
          <w:sz w:val="24"/>
          <w:szCs w:val="24"/>
        </w:rPr>
        <w:t xml:space="preserve"> we echo calls by other researchers to work towards standardised paradigms</w:t>
      </w:r>
      <w:r w:rsidR="00C10DF5" w:rsidRPr="007818CF">
        <w:rPr>
          <w:rFonts w:ascii="Times New Roman" w:hAnsi="Times New Roman" w:cs="Times New Roman"/>
          <w:sz w:val="24"/>
          <w:szCs w:val="24"/>
        </w:rPr>
        <w:t xml:space="preserve"> and</w:t>
      </w:r>
      <w:r w:rsidR="008532D0" w:rsidRPr="007818CF">
        <w:rPr>
          <w:rFonts w:ascii="Times New Roman" w:hAnsi="Times New Roman" w:cs="Times New Roman"/>
          <w:sz w:val="24"/>
          <w:szCs w:val="24"/>
        </w:rPr>
        <w:t xml:space="preserve"> the</w:t>
      </w:r>
      <w:r w:rsidR="00C10DF5" w:rsidRPr="007818CF">
        <w:rPr>
          <w:rFonts w:ascii="Times New Roman" w:hAnsi="Times New Roman" w:cs="Times New Roman"/>
          <w:sz w:val="24"/>
          <w:szCs w:val="24"/>
        </w:rPr>
        <w:t xml:space="preserve"> pre-registrat</w:t>
      </w:r>
      <w:r w:rsidR="008532D0" w:rsidRPr="007818CF">
        <w:rPr>
          <w:rFonts w:ascii="Times New Roman" w:hAnsi="Times New Roman" w:cs="Times New Roman"/>
          <w:sz w:val="24"/>
          <w:szCs w:val="24"/>
        </w:rPr>
        <w:t>ion</w:t>
      </w:r>
      <w:r w:rsidR="00C10DF5" w:rsidRPr="007818CF">
        <w:rPr>
          <w:rFonts w:ascii="Times New Roman" w:hAnsi="Times New Roman" w:cs="Times New Roman"/>
          <w:sz w:val="24"/>
          <w:szCs w:val="24"/>
        </w:rPr>
        <w:t xml:space="preserve"> of study designs</w:t>
      </w:r>
      <w:r w:rsidR="008367BB" w:rsidRPr="007818CF">
        <w:rPr>
          <w:rFonts w:ascii="Times New Roman" w:hAnsi="Times New Roman" w:cs="Times New Roman"/>
          <w:sz w:val="24"/>
          <w:szCs w:val="24"/>
        </w:rPr>
        <w:t xml:space="preserve"> to allow for </w:t>
      </w:r>
      <w:r w:rsidR="00F713E1" w:rsidRPr="007818CF">
        <w:rPr>
          <w:rFonts w:ascii="Times New Roman" w:hAnsi="Times New Roman" w:cs="Times New Roman"/>
          <w:sz w:val="24"/>
          <w:szCs w:val="24"/>
        </w:rPr>
        <w:t xml:space="preserve">a </w:t>
      </w:r>
      <w:r w:rsidR="008367BB" w:rsidRPr="007818CF">
        <w:rPr>
          <w:rFonts w:ascii="Times New Roman" w:hAnsi="Times New Roman" w:cs="Times New Roman"/>
          <w:sz w:val="24"/>
          <w:szCs w:val="24"/>
        </w:rPr>
        <w:t>robust synthesis of findings</w:t>
      </w:r>
      <w:r w:rsidR="00467407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467407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cmFua2VuPC9BdXRob3I+PFllYXI+MjAxNTwvWWVhcj48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</w:fldData>
        </w:fldChar>
      </w:r>
      <w:r w:rsidR="00CA08EF" w:rsidRPr="007818C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A08EF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cmFua2VuPC9BdXRob3I+PFllYXI+MjAxNTwvWWVhcj48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</w:fldData>
        </w:fldChar>
      </w:r>
      <w:r w:rsidR="00CA08EF" w:rsidRPr="007818C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A08EF" w:rsidRPr="007818CF">
        <w:rPr>
          <w:rFonts w:ascii="Times New Roman" w:hAnsi="Times New Roman" w:cs="Times New Roman"/>
          <w:sz w:val="24"/>
          <w:szCs w:val="24"/>
        </w:rPr>
      </w:r>
      <w:r w:rsidR="00CA08EF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467407" w:rsidRPr="007818CF">
        <w:rPr>
          <w:rFonts w:ascii="Times New Roman" w:hAnsi="Times New Roman" w:cs="Times New Roman"/>
          <w:sz w:val="24"/>
          <w:szCs w:val="24"/>
        </w:rPr>
      </w:r>
      <w:r w:rsidR="00467407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CA08EF" w:rsidRPr="007818CF">
        <w:rPr>
          <w:rFonts w:ascii="Times New Roman" w:hAnsi="Times New Roman" w:cs="Times New Roman"/>
          <w:noProof/>
          <w:sz w:val="24"/>
          <w:szCs w:val="24"/>
        </w:rPr>
        <w:t>(Chambers, Dienes, McIntosh, Rotshtein, &amp; Willmes, 2015; Franken &amp; van de Wetering, 2015)</w:t>
      </w:r>
      <w:r w:rsidR="00467407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6F202C" w:rsidRPr="007818CF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23F31AB" w14:textId="1B3950D0" w:rsidR="000C008A" w:rsidRPr="007818CF" w:rsidRDefault="000119DC" w:rsidP="00FA523B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sz w:val="24"/>
          <w:szCs w:val="24"/>
        </w:rPr>
        <w:lastRenderedPageBreak/>
        <w:t xml:space="preserve">Cognitive training literature </w:t>
      </w:r>
      <w:r w:rsidR="006F202C" w:rsidRPr="007818CF">
        <w:rPr>
          <w:rFonts w:ascii="Times New Roman" w:hAnsi="Times New Roman" w:cs="Times New Roman"/>
          <w:sz w:val="24"/>
          <w:szCs w:val="24"/>
        </w:rPr>
        <w:t>has</w:t>
      </w:r>
      <w:r w:rsidR="002B6CBB" w:rsidRPr="007818CF">
        <w:rPr>
          <w:rFonts w:ascii="Times New Roman" w:hAnsi="Times New Roman" w:cs="Times New Roman"/>
          <w:sz w:val="24"/>
          <w:szCs w:val="24"/>
        </w:rPr>
        <w:t xml:space="preserve"> also</w:t>
      </w:r>
      <w:r w:rsidR="006F202C" w:rsidRPr="007818CF">
        <w:rPr>
          <w:rFonts w:ascii="Times New Roman" w:hAnsi="Times New Roman" w:cs="Times New Roman"/>
          <w:sz w:val="24"/>
          <w:szCs w:val="24"/>
        </w:rPr>
        <w:t xml:space="preserve"> been</w:t>
      </w:r>
      <w:r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D96341" w:rsidRPr="007818CF">
        <w:rPr>
          <w:rFonts w:ascii="Times New Roman" w:hAnsi="Times New Roman" w:cs="Times New Roman"/>
          <w:sz w:val="24"/>
          <w:szCs w:val="24"/>
        </w:rPr>
        <w:t>criticized</w:t>
      </w:r>
      <w:r w:rsidRPr="007818CF">
        <w:rPr>
          <w:rFonts w:ascii="Times New Roman" w:hAnsi="Times New Roman" w:cs="Times New Roman"/>
          <w:sz w:val="24"/>
          <w:szCs w:val="24"/>
        </w:rPr>
        <w:t xml:space="preserve"> for a</w:t>
      </w:r>
      <w:r w:rsidR="006F202C" w:rsidRPr="007818CF">
        <w:rPr>
          <w:rFonts w:ascii="Times New Roman" w:hAnsi="Times New Roman" w:cs="Times New Roman"/>
          <w:sz w:val="24"/>
          <w:szCs w:val="24"/>
        </w:rPr>
        <w:t>dopting a</w:t>
      </w:r>
      <w:r w:rsidRPr="007818CF">
        <w:rPr>
          <w:rFonts w:ascii="Times New Roman" w:hAnsi="Times New Roman" w:cs="Times New Roman"/>
          <w:sz w:val="24"/>
          <w:szCs w:val="24"/>
        </w:rPr>
        <w:t xml:space="preserve"> ‘</w:t>
      </w:r>
      <w:r w:rsidRPr="007818CF">
        <w:rPr>
          <w:rFonts w:ascii="Times New Roman" w:hAnsi="Times New Roman" w:cs="Times New Roman"/>
          <w:i/>
          <w:sz w:val="24"/>
          <w:szCs w:val="24"/>
        </w:rPr>
        <w:t xml:space="preserve">one </w:t>
      </w:r>
      <w:r w:rsidR="00D96341" w:rsidRPr="007818CF">
        <w:rPr>
          <w:rFonts w:ascii="Times New Roman" w:hAnsi="Times New Roman" w:cs="Times New Roman"/>
          <w:i/>
          <w:sz w:val="24"/>
          <w:szCs w:val="24"/>
        </w:rPr>
        <w:t>–treatment-fits-</w:t>
      </w:r>
      <w:r w:rsidRPr="007818CF">
        <w:rPr>
          <w:rFonts w:ascii="Times New Roman" w:hAnsi="Times New Roman" w:cs="Times New Roman"/>
          <w:i/>
          <w:sz w:val="24"/>
          <w:szCs w:val="24"/>
        </w:rPr>
        <w:t>all approach</w:t>
      </w:r>
      <w:r w:rsidRPr="007818CF">
        <w:rPr>
          <w:rFonts w:ascii="Times New Roman" w:hAnsi="Times New Roman" w:cs="Times New Roman"/>
          <w:sz w:val="24"/>
          <w:szCs w:val="24"/>
        </w:rPr>
        <w:t xml:space="preserve">’, which </w:t>
      </w:r>
      <w:r w:rsidR="001A5841" w:rsidRPr="007818CF">
        <w:rPr>
          <w:rFonts w:ascii="Times New Roman" w:hAnsi="Times New Roman" w:cs="Times New Roman"/>
          <w:sz w:val="24"/>
          <w:szCs w:val="24"/>
        </w:rPr>
        <w:t xml:space="preserve">may limit </w:t>
      </w:r>
      <w:r w:rsidRPr="007818CF">
        <w:rPr>
          <w:rFonts w:ascii="Times New Roman" w:hAnsi="Times New Roman" w:cs="Times New Roman"/>
          <w:sz w:val="24"/>
          <w:szCs w:val="24"/>
        </w:rPr>
        <w:t>understanding and progress</w:t>
      </w:r>
      <w:r w:rsidR="00D96341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D96341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D96341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ranken&lt;/Author&gt;&lt;Year&gt;2015&lt;/Year&gt;&lt;RecNum&gt;14560&lt;/RecNum&gt;&lt;DisplayText&gt;(Franken &amp;amp; van de Wetering, 2015)&lt;/DisplayText&gt;&lt;record&gt;&lt;rec-number&gt;14560&lt;/rec-number&gt;&lt;foreign-keys&gt;&lt;key app="EN" db-id="esezwvzwos9eeber9f5vfd9jwr905wpt9s0p" timestamp="1442849504"&gt;14560&lt;/key&gt;&lt;/foreign-keys&gt;&lt;ref-type name="Journal Article"&gt;17&lt;/ref-type&gt;&lt;contributors&gt;&lt;authors&gt;&lt;author&gt;Franken, I. H. A.&lt;/author&gt;&lt;author&gt;van de Wetering, B. J. M.&lt;/author&gt;&lt;/authors&gt;&lt;/contributors&gt;&lt;titles&gt;&lt;title&gt;Bridging the gap between the neurocognitive lab and the addiction clinic&lt;/title&gt;&lt;secondary-title&gt;Addictive Behaviors&lt;/secondary-title&gt;&lt;/titles&gt;&lt;periodical&gt;&lt;full-title&gt;Addictive Behaviors&lt;/full-title&gt;&lt;/periodical&gt;&lt;pages&gt;108-114&lt;/pages&gt;&lt;volume&gt;44&lt;/volume&gt;&lt;dates&gt;&lt;year&gt;2015&lt;/year&gt;&lt;/dates&gt;&lt;urls&gt;&lt;related-urls&gt;&lt;url&gt;http://www.scopus.com/inward/record.url?eid=2-s2.0-84923229239&amp;amp;partnerID=40&amp;amp;md5=bcd8e8409aa34c27656d408ec6628c7c&lt;/url&gt;&lt;/related-urls&gt;&lt;/urls&gt;&lt;electronic-resource-num&gt;10.1016/j.addbeh.2014.11.034&lt;/electronic-resource-num&gt;&lt;remote-database-name&gt;Scopus&lt;/remote-database-name&gt;&lt;/record&gt;&lt;/Cite&gt;&lt;/EndNote&gt;</w:instrText>
      </w:r>
      <w:r w:rsidR="00D96341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D96341" w:rsidRPr="007818CF">
        <w:rPr>
          <w:rFonts w:ascii="Times New Roman" w:hAnsi="Times New Roman" w:cs="Times New Roman"/>
          <w:noProof/>
          <w:sz w:val="24"/>
          <w:szCs w:val="24"/>
        </w:rPr>
        <w:t>(Franken &amp; van de Wetering, 2015)</w:t>
      </w:r>
      <w:r w:rsidR="00D96341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Pr="007818CF">
        <w:rPr>
          <w:rFonts w:ascii="Times New Roman" w:hAnsi="Times New Roman" w:cs="Times New Roman"/>
          <w:sz w:val="24"/>
          <w:szCs w:val="24"/>
        </w:rPr>
        <w:t>. The rationale being</w:t>
      </w:r>
      <w:r w:rsidR="00D96341" w:rsidRPr="007818CF">
        <w:rPr>
          <w:rFonts w:ascii="Times New Roman" w:hAnsi="Times New Roman" w:cs="Times New Roman"/>
          <w:sz w:val="24"/>
          <w:szCs w:val="24"/>
        </w:rPr>
        <w:t xml:space="preserve"> that</w:t>
      </w:r>
      <w:r w:rsidR="00867309" w:rsidRPr="007818CF">
        <w:rPr>
          <w:rFonts w:ascii="Times New Roman" w:hAnsi="Times New Roman" w:cs="Times New Roman"/>
          <w:sz w:val="24"/>
          <w:szCs w:val="24"/>
        </w:rPr>
        <w:t xml:space="preserve"> whilst deficits in these reflect</w:t>
      </w:r>
      <w:r w:rsidR="00D96341" w:rsidRPr="007818CF">
        <w:rPr>
          <w:rFonts w:ascii="Times New Roman" w:hAnsi="Times New Roman" w:cs="Times New Roman"/>
          <w:sz w:val="24"/>
          <w:szCs w:val="24"/>
        </w:rPr>
        <w:t>ive and impulsive systems are present at a group level, not all individuals exhibit such deficits</w:t>
      </w:r>
      <w:r w:rsidR="00867309" w:rsidRPr="007818CF">
        <w:rPr>
          <w:rFonts w:ascii="Times New Roman" w:hAnsi="Times New Roman" w:cs="Times New Roman"/>
          <w:sz w:val="24"/>
          <w:szCs w:val="24"/>
        </w:rPr>
        <w:t>. For example</w:t>
      </w:r>
      <w:r w:rsidR="00D87F19" w:rsidRPr="007818CF">
        <w:rPr>
          <w:rFonts w:ascii="Times New Roman" w:hAnsi="Times New Roman" w:cs="Times New Roman"/>
          <w:sz w:val="24"/>
          <w:szCs w:val="24"/>
        </w:rPr>
        <w:t>,</w:t>
      </w:r>
      <w:r w:rsidRPr="007818CF">
        <w:rPr>
          <w:rFonts w:ascii="Times New Roman" w:hAnsi="Times New Roman" w:cs="Times New Roman"/>
          <w:sz w:val="24"/>
          <w:szCs w:val="24"/>
        </w:rPr>
        <w:t xml:space="preserve"> what added benefit</w:t>
      </w:r>
      <w:r w:rsidR="00DA75CD" w:rsidRPr="007818CF">
        <w:rPr>
          <w:rFonts w:ascii="Times New Roman" w:hAnsi="Times New Roman" w:cs="Times New Roman"/>
          <w:sz w:val="24"/>
          <w:szCs w:val="24"/>
        </w:rPr>
        <w:t xml:space="preserve"> would AAT </w:t>
      </w:r>
      <w:r w:rsidR="00867309" w:rsidRPr="007818CF">
        <w:rPr>
          <w:rFonts w:ascii="Times New Roman" w:hAnsi="Times New Roman" w:cs="Times New Roman"/>
          <w:sz w:val="24"/>
          <w:szCs w:val="24"/>
        </w:rPr>
        <w:t>bring</w:t>
      </w:r>
      <w:r w:rsidR="00DA75CD" w:rsidRPr="007818CF">
        <w:rPr>
          <w:rFonts w:ascii="Times New Roman" w:hAnsi="Times New Roman" w:cs="Times New Roman"/>
          <w:sz w:val="24"/>
          <w:szCs w:val="24"/>
        </w:rPr>
        <w:t xml:space="preserve"> if individuals did not have strong implicit approach associations</w:t>
      </w:r>
      <w:r w:rsidR="00867309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6B7BDB" w:rsidRPr="007818CF">
        <w:rPr>
          <w:rFonts w:ascii="Times New Roman" w:hAnsi="Times New Roman" w:cs="Times New Roman"/>
          <w:sz w:val="24"/>
          <w:szCs w:val="24"/>
        </w:rPr>
        <w:t>that they needed to overcome</w:t>
      </w:r>
      <w:r w:rsidR="007E17F3" w:rsidRPr="007818CF">
        <w:rPr>
          <w:rFonts w:ascii="Times New Roman" w:hAnsi="Times New Roman" w:cs="Times New Roman"/>
          <w:sz w:val="24"/>
          <w:szCs w:val="24"/>
        </w:rPr>
        <w:t xml:space="preserve">? </w:t>
      </w:r>
      <w:r w:rsidR="000E5CBA" w:rsidRPr="007818CF">
        <w:rPr>
          <w:rFonts w:ascii="Times New Roman" w:hAnsi="Times New Roman" w:cs="Times New Roman"/>
          <w:sz w:val="24"/>
          <w:szCs w:val="24"/>
        </w:rPr>
        <w:t xml:space="preserve">Pre-screening individuals for biases and cognitive deficits may increase the therapeutic potential of these paradigms. </w:t>
      </w:r>
      <w:r w:rsidR="00950C14" w:rsidRPr="007818CF">
        <w:rPr>
          <w:rFonts w:ascii="Times New Roman" w:hAnsi="Times New Roman" w:cs="Times New Roman"/>
          <w:sz w:val="24"/>
          <w:szCs w:val="24"/>
        </w:rPr>
        <w:t xml:space="preserve">Similarly, </w:t>
      </w:r>
      <w:r w:rsidR="00950C14" w:rsidRPr="007818CF">
        <w:rPr>
          <w:rFonts w:ascii="Times New Roman" w:hAnsi="Times New Roman" w:cs="Times New Roman"/>
          <w:i/>
          <w:sz w:val="24"/>
          <w:szCs w:val="24"/>
        </w:rPr>
        <w:t>‘not everybody i</w:t>
      </w:r>
      <w:r w:rsidR="00F83AA2" w:rsidRPr="007818CF">
        <w:rPr>
          <w:rFonts w:ascii="Times New Roman" w:hAnsi="Times New Roman" w:cs="Times New Roman"/>
          <w:i/>
          <w:sz w:val="24"/>
          <w:szCs w:val="24"/>
        </w:rPr>
        <w:t>s tempted by the same stimuli’</w:t>
      </w:r>
      <w:r w:rsidR="00F83AA2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F83AA2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E82E1C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ofmann&lt;/Author&gt;&lt;Year&gt;2008&lt;/Year&gt;&lt;RecNum&gt;14886&lt;/RecNum&gt;&lt;DisplayText&gt;(W. Hofmann, Friese, &amp;amp; Wiers, 2008)&lt;/DisplayText&gt;&lt;record&gt;&lt;rec-number&gt;14886&lt;/rec-number&gt;&lt;foreign-keys&gt;&lt;key app="EN" db-id="esezwvzwos9eeber9f5vfd9jwr905wpt9s0p" timestamp="1484311691"&gt;14886&lt;/key&gt;&lt;/foreign-keys&gt;&lt;ref-type name="Journal Article"&gt;17&lt;/ref-type&gt;&lt;contributors&gt;&lt;authors&gt;&lt;author&gt;Hofmann, W.&lt;/author&gt;&lt;author&gt;Friese, M.&lt;/author&gt;&lt;author&gt;Wiers, R. W.&lt;/author&gt;&lt;/authors&gt;&lt;/contributors&gt;&lt;titles&gt;&lt;title&gt;Impulsive versus reflective influences on health behaiour: a theoretical framework and empirical review&lt;/title&gt;&lt;secondary-title&gt;Health Psychology Review&lt;/secondary-title&gt;&lt;/titles&gt;&lt;periodical&gt;&lt;full-title&gt;Health Psychology Review&lt;/full-title&gt;&lt;/periodical&gt;&lt;pages&gt;111-137&lt;/pages&gt;&lt;volume&gt;2&lt;/volume&gt;&lt;number&gt;2&lt;/number&gt;&lt;dates&gt;&lt;year&gt;2008&lt;/year&gt;&lt;/dates&gt;&lt;urls&gt;&lt;/urls&gt;&lt;/record&gt;&lt;/Cite&gt;&lt;/EndNote&gt;</w:instrText>
      </w:r>
      <w:r w:rsidR="00F83AA2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6F65FE" w:rsidRPr="007818CF">
        <w:rPr>
          <w:rFonts w:ascii="Times New Roman" w:hAnsi="Times New Roman" w:cs="Times New Roman"/>
          <w:noProof/>
          <w:sz w:val="24"/>
          <w:szCs w:val="24"/>
        </w:rPr>
        <w:t>(</w:t>
      </w:r>
      <w:r w:rsidR="00E82E1C" w:rsidRPr="007818CF">
        <w:rPr>
          <w:rFonts w:ascii="Times New Roman" w:hAnsi="Times New Roman" w:cs="Times New Roman"/>
          <w:noProof/>
          <w:sz w:val="24"/>
          <w:szCs w:val="24"/>
        </w:rPr>
        <w:t>Hofmann, Friese, &amp; Wiers, 2008)</w:t>
      </w:r>
      <w:r w:rsidR="00F83AA2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950C14" w:rsidRPr="007818CF">
        <w:rPr>
          <w:rFonts w:ascii="Times New Roman" w:hAnsi="Times New Roman" w:cs="Times New Roman"/>
          <w:sz w:val="24"/>
          <w:szCs w:val="24"/>
        </w:rPr>
        <w:t xml:space="preserve">, and the need </w:t>
      </w:r>
      <w:r w:rsidR="007E17F3" w:rsidRPr="007818CF">
        <w:rPr>
          <w:rFonts w:ascii="Times New Roman" w:hAnsi="Times New Roman" w:cs="Times New Roman"/>
          <w:sz w:val="24"/>
          <w:szCs w:val="24"/>
        </w:rPr>
        <w:t xml:space="preserve">to </w:t>
      </w:r>
      <w:r w:rsidR="00867309" w:rsidRPr="007818CF">
        <w:rPr>
          <w:rFonts w:ascii="Times New Roman" w:hAnsi="Times New Roman" w:cs="Times New Roman"/>
          <w:sz w:val="24"/>
          <w:szCs w:val="24"/>
        </w:rPr>
        <w:t>examine and train</w:t>
      </w:r>
      <w:r w:rsidR="00950C14" w:rsidRPr="007818CF">
        <w:rPr>
          <w:rFonts w:ascii="Times New Roman" w:hAnsi="Times New Roman" w:cs="Times New Roman"/>
          <w:sz w:val="24"/>
          <w:szCs w:val="24"/>
        </w:rPr>
        <w:t xml:space="preserve"> associations to stimuli</w:t>
      </w:r>
      <w:r w:rsidR="00867309" w:rsidRPr="007818CF">
        <w:rPr>
          <w:rFonts w:ascii="Times New Roman" w:hAnsi="Times New Roman" w:cs="Times New Roman"/>
          <w:sz w:val="24"/>
          <w:szCs w:val="24"/>
        </w:rPr>
        <w:t xml:space="preserve"> personalized to the individual</w:t>
      </w:r>
      <w:r w:rsidR="00950C14" w:rsidRPr="007818CF">
        <w:rPr>
          <w:rFonts w:ascii="Times New Roman" w:hAnsi="Times New Roman" w:cs="Times New Roman"/>
          <w:sz w:val="24"/>
          <w:szCs w:val="24"/>
        </w:rPr>
        <w:t xml:space="preserve"> may be required for </w:t>
      </w:r>
      <w:r w:rsidR="00F83AA2" w:rsidRPr="007818CF">
        <w:rPr>
          <w:rFonts w:ascii="Times New Roman" w:hAnsi="Times New Roman" w:cs="Times New Roman"/>
          <w:sz w:val="24"/>
          <w:szCs w:val="24"/>
        </w:rPr>
        <w:t xml:space="preserve">improved assessment </w:t>
      </w:r>
      <w:r w:rsidR="00A95F3D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HJpc3RpYW5zZW48L0F1dGhvcj48WWVhcj4yMDE1PC9Z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</w:fldData>
        </w:fldChar>
      </w:r>
      <w:r w:rsidR="00032624" w:rsidRPr="007818C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32624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HJpc3RpYW5zZW48L0F1dGhvcj48WWVhcj4yMDE1PC9Z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</w:fldData>
        </w:fldChar>
      </w:r>
      <w:r w:rsidR="00032624" w:rsidRPr="007818C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32624" w:rsidRPr="007818CF">
        <w:rPr>
          <w:rFonts w:ascii="Times New Roman" w:hAnsi="Times New Roman" w:cs="Times New Roman"/>
          <w:sz w:val="24"/>
          <w:szCs w:val="24"/>
        </w:rPr>
      </w:r>
      <w:r w:rsidR="00032624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A95F3D" w:rsidRPr="007818CF">
        <w:rPr>
          <w:rFonts w:ascii="Times New Roman" w:hAnsi="Times New Roman" w:cs="Times New Roman"/>
          <w:sz w:val="24"/>
          <w:szCs w:val="24"/>
        </w:rPr>
      </w:r>
      <w:r w:rsidR="00A95F3D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032624" w:rsidRPr="007818CF">
        <w:rPr>
          <w:rFonts w:ascii="Times New Roman" w:hAnsi="Times New Roman" w:cs="Times New Roman"/>
          <w:noProof/>
          <w:sz w:val="24"/>
          <w:szCs w:val="24"/>
        </w:rPr>
        <w:t>(Christiansen &amp; Bloor, 2014; Christiansen, Mansfield, Duckworth, Field, &amp; Jones, 2015)</w:t>
      </w:r>
      <w:r w:rsidR="00A95F3D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A95F3D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F83AA2" w:rsidRPr="007818CF">
        <w:rPr>
          <w:rFonts w:ascii="Times New Roman" w:hAnsi="Times New Roman" w:cs="Times New Roman"/>
          <w:sz w:val="24"/>
          <w:szCs w:val="24"/>
        </w:rPr>
        <w:t>and treatment outcomes</w:t>
      </w:r>
      <w:r w:rsidR="00E842B0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A95F3D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A95F3D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mir&lt;/Author&gt;&lt;Year&gt;2009&lt;/Year&gt;&lt;RecNum&gt;14888&lt;/RecNum&gt;&lt;DisplayText&gt;(Amir, Beard, Burns, &amp;amp; Bomyea, 2009)&lt;/DisplayText&gt;&lt;record&gt;&lt;rec-number&gt;14888&lt;/rec-number&gt;&lt;foreign-keys&gt;&lt;key app="EN" db-id="esezwvzwos9eeber9f5vfd9jwr905wpt9s0p" timestamp="1484313877"&gt;14888&lt;/key&gt;&lt;/foreign-keys&gt;&lt;ref-type name="Journal Article"&gt;17&lt;/ref-type&gt;&lt;contributors&gt;&lt;authors&gt;&lt;author&gt;Amir, N.&lt;/author&gt;&lt;author&gt;Beard, C.&lt;/author&gt;&lt;author&gt;Burns, M.&lt;/author&gt;&lt;author&gt;Bomyea, J.&lt;/author&gt;&lt;/authors&gt;&lt;/contributors&gt;&lt;auth-address&gt;Department of Psychology, San Diego State University, San Diego, CA 92120-4913, USA. namir@mail.sdsu.edu&lt;/auth-address&gt;&lt;titles&gt;&lt;title&gt;Attention modification program in individuals with generalized anxiety disorder&lt;/title&gt;&lt;secondary-title&gt;J Abnorm Psychol&lt;/secondary-title&gt;&lt;/titles&gt;&lt;periodical&gt;&lt;full-title&gt;J Abnorm Psychol&lt;/full-title&gt;&lt;/periodical&gt;&lt;pages&gt;28-33&lt;/pages&gt;&lt;volume&gt;118&lt;/volume&gt;&lt;number&gt;1&lt;/number&gt;&lt;edition&gt;2009/02/19&lt;/edition&gt;&lt;keywords&gt;&lt;keyword&gt;Adult&lt;/keyword&gt;&lt;keyword&gt;Anxiety Disorders/diagnosis/ psychology/ therapy&lt;/keyword&gt;&lt;keyword&gt;Attention&lt;/keyword&gt;&lt;keyword&gt;Cognitive Therapy/ methods&lt;/keyword&gt;&lt;keyword&gt;Diagnostic and Statistical Manual of Mental Disorders&lt;/keyword&gt;&lt;keyword&gt;Educational Status&lt;/keyword&gt;&lt;keyword&gt;Female&lt;/keyword&gt;&lt;keyword&gt;Humans&lt;/keyword&gt;&lt;keyword&gt;Male&lt;/keyword&gt;&lt;keyword&gt;Mental Processes&lt;/keyword&gt;&lt;keyword&gt;Severity of Illness Index&lt;/keyword&gt;&lt;keyword&gt;Vocabulary&lt;/keyword&gt;&lt;/keywords&gt;&lt;dates&gt;&lt;year&gt;2009&lt;/year&gt;&lt;pub-dates&gt;&lt;date&gt;Feb&lt;/date&gt;&lt;/pub-dates&gt;&lt;/dates&gt;&lt;isbn&gt;1939-1846 (Electronic)&amp;#xD;0021-843X (Linking)&lt;/isbn&gt;&lt;accession-num&gt;19222311&lt;/accession-num&gt;&lt;urls&gt;&lt;/urls&gt;&lt;custom2&gt;PMC2645540&lt;/custom2&gt;&lt;custom6&gt;Nihms59303&lt;/custom6&gt;&lt;electronic-resource-num&gt;10.1037/a0012589&lt;/electronic-resource-num&gt;&lt;remote-database-provider&gt;NLM&lt;/remote-database-provider&gt;&lt;language&gt;eng&lt;/language&gt;&lt;/record&gt;&lt;/Cite&gt;&lt;/EndNote&gt;</w:instrText>
      </w:r>
      <w:r w:rsidR="00A95F3D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A95F3D" w:rsidRPr="007818CF">
        <w:rPr>
          <w:rFonts w:ascii="Times New Roman" w:hAnsi="Times New Roman" w:cs="Times New Roman"/>
          <w:noProof/>
          <w:sz w:val="24"/>
          <w:szCs w:val="24"/>
        </w:rPr>
        <w:t>(Amir, Beard, Burns, &amp; Bomyea, 2009)</w:t>
      </w:r>
      <w:r w:rsidR="00A95F3D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950C14" w:rsidRPr="007818CF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69097FC" w14:textId="5A09DBDB" w:rsidR="00A82053" w:rsidRPr="007818CF" w:rsidRDefault="00EA6EFB" w:rsidP="00ED52DF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sz w:val="24"/>
          <w:szCs w:val="24"/>
        </w:rPr>
        <w:t>Finally, we note that</w:t>
      </w:r>
      <w:r w:rsidR="00354E1F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7E17F3" w:rsidRPr="007818CF">
        <w:rPr>
          <w:rFonts w:ascii="Times New Roman" w:hAnsi="Times New Roman" w:cs="Times New Roman"/>
          <w:sz w:val="24"/>
          <w:szCs w:val="24"/>
        </w:rPr>
        <w:t>most of these studies had small sample sizes and were most likely underpowered.</w:t>
      </w:r>
      <w:r w:rsidR="00354E1F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A82053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354E1F" w:rsidRPr="007818CF">
        <w:rPr>
          <w:rFonts w:ascii="Times New Roman" w:hAnsi="Times New Roman" w:cs="Times New Roman"/>
          <w:sz w:val="24"/>
          <w:szCs w:val="24"/>
        </w:rPr>
        <w:t>Poorly powered studies are</w:t>
      </w:r>
      <w:r w:rsidR="00A82053" w:rsidRPr="007818CF">
        <w:rPr>
          <w:rFonts w:ascii="Times New Roman" w:hAnsi="Times New Roman" w:cs="Times New Roman"/>
          <w:sz w:val="24"/>
          <w:szCs w:val="24"/>
        </w:rPr>
        <w:t xml:space="preserve"> a per</w:t>
      </w:r>
      <w:r w:rsidR="00904F6A" w:rsidRPr="007818CF">
        <w:rPr>
          <w:rFonts w:ascii="Times New Roman" w:hAnsi="Times New Roman" w:cs="Times New Roman"/>
          <w:sz w:val="24"/>
          <w:szCs w:val="24"/>
        </w:rPr>
        <w:t>v</w:t>
      </w:r>
      <w:r w:rsidR="00A82053" w:rsidRPr="007818CF">
        <w:rPr>
          <w:rFonts w:ascii="Times New Roman" w:hAnsi="Times New Roman" w:cs="Times New Roman"/>
          <w:sz w:val="24"/>
          <w:szCs w:val="24"/>
        </w:rPr>
        <w:t xml:space="preserve">asive issue </w:t>
      </w:r>
      <w:r w:rsidR="00D87F19" w:rsidRPr="007818CF">
        <w:rPr>
          <w:rFonts w:ascii="Times New Roman" w:hAnsi="Times New Roman" w:cs="Times New Roman"/>
          <w:sz w:val="24"/>
          <w:szCs w:val="24"/>
        </w:rPr>
        <w:t xml:space="preserve">across </w:t>
      </w:r>
      <w:r w:rsidR="00A82053" w:rsidRPr="007818CF">
        <w:rPr>
          <w:rFonts w:ascii="Times New Roman" w:hAnsi="Times New Roman" w:cs="Times New Roman"/>
          <w:sz w:val="24"/>
          <w:szCs w:val="24"/>
        </w:rPr>
        <w:t xml:space="preserve">psychology and biomedical sciences as a whole </w:t>
      </w:r>
      <w:r w:rsidR="00A82053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dXR0b248L0F1dGhvcj48WWVhcj4yMDEzPC9ZZWFyPjxS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==
</w:fldData>
        </w:fldChar>
      </w:r>
      <w:r w:rsidR="00A826B6" w:rsidRPr="007818C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826B6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dXR0b248L0F1dGhvcj48WWVhcj4yMDEzPC9ZZWFyPjxS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==
</w:fldData>
        </w:fldChar>
      </w:r>
      <w:r w:rsidR="00A826B6" w:rsidRPr="007818C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826B6" w:rsidRPr="007818CF">
        <w:rPr>
          <w:rFonts w:ascii="Times New Roman" w:hAnsi="Times New Roman" w:cs="Times New Roman"/>
          <w:sz w:val="24"/>
          <w:szCs w:val="24"/>
        </w:rPr>
      </w:r>
      <w:r w:rsidR="00A826B6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A82053" w:rsidRPr="007818CF">
        <w:rPr>
          <w:rFonts w:ascii="Times New Roman" w:hAnsi="Times New Roman" w:cs="Times New Roman"/>
          <w:sz w:val="24"/>
          <w:szCs w:val="24"/>
        </w:rPr>
      </w:r>
      <w:r w:rsidR="00A82053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A826B6" w:rsidRPr="007818CF">
        <w:rPr>
          <w:rFonts w:ascii="Times New Roman" w:hAnsi="Times New Roman" w:cs="Times New Roman"/>
          <w:noProof/>
          <w:sz w:val="24"/>
          <w:szCs w:val="24"/>
        </w:rPr>
        <w:t>(Button, et al., 2013; Vankov, Bowers, &amp; Munafò, 2014)</w:t>
      </w:r>
      <w:r w:rsidR="00A82053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A82053" w:rsidRPr="007818CF">
        <w:rPr>
          <w:rFonts w:ascii="Times New Roman" w:hAnsi="Times New Roman" w:cs="Times New Roman"/>
          <w:sz w:val="24"/>
          <w:szCs w:val="24"/>
        </w:rPr>
        <w:t xml:space="preserve">. </w:t>
      </w:r>
      <w:r w:rsidR="00B428B6" w:rsidRPr="007818CF">
        <w:rPr>
          <w:rFonts w:ascii="Times New Roman" w:hAnsi="Times New Roman" w:cs="Times New Roman"/>
          <w:sz w:val="24"/>
          <w:szCs w:val="24"/>
        </w:rPr>
        <w:t xml:space="preserve">Using pooled effect estimates we previously identified that the average statistical power of </w:t>
      </w:r>
      <w:r w:rsidR="00676190" w:rsidRPr="007818CF">
        <w:rPr>
          <w:rFonts w:ascii="Times New Roman" w:hAnsi="Times New Roman" w:cs="Times New Roman"/>
          <w:sz w:val="24"/>
          <w:szCs w:val="24"/>
        </w:rPr>
        <w:t>cue</w:t>
      </w:r>
      <w:r w:rsidR="00B428B6" w:rsidRPr="007818CF">
        <w:rPr>
          <w:rFonts w:ascii="Times New Roman" w:hAnsi="Times New Roman" w:cs="Times New Roman"/>
          <w:sz w:val="24"/>
          <w:szCs w:val="24"/>
        </w:rPr>
        <w:t xml:space="preserve">-ICT studies to be approximately 24% (Munafo et al, 2016). </w:t>
      </w:r>
      <w:r w:rsidR="00361D5B" w:rsidRPr="007818CF">
        <w:rPr>
          <w:rFonts w:ascii="Times New Roman" w:hAnsi="Times New Roman" w:cs="Times New Roman"/>
          <w:sz w:val="24"/>
          <w:szCs w:val="24"/>
        </w:rPr>
        <w:t>W</w:t>
      </w:r>
      <w:r w:rsidR="00354E1F" w:rsidRPr="007818CF">
        <w:rPr>
          <w:rFonts w:ascii="Times New Roman" w:hAnsi="Times New Roman" w:cs="Times New Roman"/>
          <w:sz w:val="24"/>
          <w:szCs w:val="24"/>
        </w:rPr>
        <w:t xml:space="preserve">e </w:t>
      </w:r>
      <w:r w:rsidR="00EE7FD3" w:rsidRPr="007818CF">
        <w:rPr>
          <w:rFonts w:ascii="Times New Roman" w:hAnsi="Times New Roman" w:cs="Times New Roman"/>
          <w:sz w:val="24"/>
          <w:szCs w:val="24"/>
        </w:rPr>
        <w:t>calculate</w:t>
      </w:r>
      <w:r w:rsidR="00361D5B" w:rsidRPr="007818CF">
        <w:rPr>
          <w:rFonts w:ascii="Times New Roman" w:hAnsi="Times New Roman" w:cs="Times New Roman"/>
          <w:sz w:val="24"/>
          <w:szCs w:val="24"/>
        </w:rPr>
        <w:t>d</w:t>
      </w:r>
      <w:r w:rsidR="00354E1F" w:rsidRPr="007818CF">
        <w:rPr>
          <w:rFonts w:ascii="Times New Roman" w:hAnsi="Times New Roman" w:cs="Times New Roman"/>
          <w:sz w:val="24"/>
          <w:szCs w:val="24"/>
        </w:rPr>
        <w:t xml:space="preserve"> similar estimates of statistical power </w:t>
      </w:r>
      <w:r w:rsidR="007A203E" w:rsidRPr="007818CF">
        <w:rPr>
          <w:rFonts w:ascii="Times New Roman" w:hAnsi="Times New Roman" w:cs="Times New Roman"/>
          <w:sz w:val="24"/>
          <w:szCs w:val="24"/>
        </w:rPr>
        <w:t>(</w:t>
      </w:r>
      <w:r w:rsidR="002A6415" w:rsidRPr="007818CF">
        <w:rPr>
          <w:rFonts w:ascii="Times New Roman" w:hAnsi="Times New Roman" w:cs="Times New Roman"/>
          <w:sz w:val="24"/>
          <w:szCs w:val="24"/>
        </w:rPr>
        <w:t>~</w:t>
      </w:r>
      <w:r w:rsidR="007A203E" w:rsidRPr="007818CF">
        <w:rPr>
          <w:rFonts w:ascii="Times New Roman" w:hAnsi="Times New Roman" w:cs="Times New Roman"/>
          <w:sz w:val="24"/>
          <w:szCs w:val="24"/>
        </w:rPr>
        <w:t>41%)</w:t>
      </w:r>
      <w:r w:rsidR="00361D5B" w:rsidRPr="007818CF">
        <w:rPr>
          <w:rFonts w:ascii="Times New Roman" w:hAnsi="Times New Roman" w:cs="Times New Roman"/>
          <w:sz w:val="24"/>
          <w:szCs w:val="24"/>
        </w:rPr>
        <w:t>,</w:t>
      </w:r>
      <w:r w:rsidR="007A203E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354E1F" w:rsidRPr="007818CF">
        <w:rPr>
          <w:rFonts w:ascii="Times New Roman" w:hAnsi="Times New Roman" w:cs="Times New Roman"/>
          <w:sz w:val="24"/>
          <w:szCs w:val="24"/>
        </w:rPr>
        <w:t>based o</w:t>
      </w:r>
      <w:r w:rsidR="0038615B" w:rsidRPr="007818CF">
        <w:rPr>
          <w:rFonts w:ascii="Times New Roman" w:hAnsi="Times New Roman" w:cs="Times New Roman"/>
          <w:sz w:val="24"/>
          <w:szCs w:val="24"/>
        </w:rPr>
        <w:t>n pooled effect sizes for ABM</w:t>
      </w:r>
      <w:r w:rsidR="00361D5B" w:rsidRPr="007818CF">
        <w:rPr>
          <w:rFonts w:ascii="Times New Roman" w:hAnsi="Times New Roman" w:cs="Times New Roman"/>
          <w:sz w:val="24"/>
          <w:szCs w:val="24"/>
        </w:rPr>
        <w:t xml:space="preserve"> reported in</w:t>
      </w:r>
      <w:r w:rsidR="007A203E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993DA1" w:rsidRPr="007818CF">
        <w:rPr>
          <w:rFonts w:ascii="Times New Roman" w:hAnsi="Times New Roman" w:cs="Times New Roman"/>
          <w:sz w:val="24"/>
          <w:szCs w:val="24"/>
        </w:rPr>
        <w:t xml:space="preserve">Turton et al </w:t>
      </w:r>
      <w:r w:rsidR="007A203E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993DA1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Turton&lt;/Author&gt;&lt;Year&gt;2016&lt;/Year&gt;&lt;RecNum&gt;14882&lt;/RecNum&gt;&lt;DisplayText&gt;(2016)&lt;/DisplayText&gt;&lt;record&gt;&lt;rec-number&gt;14882&lt;/rec-number&gt;&lt;foreign-keys&gt;&lt;key app="EN" db-id="esezwvzwos9eeber9f5vfd9jwr905wpt9s0p" timestamp="1484307229"&gt;14882&lt;/key&gt;&lt;/foreign-keys&gt;&lt;ref-type name="Journal Article"&gt;17&lt;/ref-type&gt;&lt;contributors&gt;&lt;authors&gt;&lt;author&gt;Turton, R.&lt;/author&gt;&lt;author&gt;Bruidegom, K.&lt;/author&gt;&lt;author&gt;Cardi, V.&lt;/author&gt;&lt;author&gt;Hirsch, C. R.&lt;/author&gt;&lt;author&gt;Treasure, J.&lt;/author&gt;&lt;/authors&gt;&lt;/contributors&gt;&lt;titles&gt;&lt;title&gt;Novel methods to help develop healthier eating habits for eating and weight disorders: A systematic review and meta-analysis&lt;/title&gt;&lt;secondary-title&gt;Neuroscience and Biobehavioral Reviews&lt;/secondary-title&gt;&lt;/titles&gt;&lt;periodical&gt;&lt;full-title&gt;Neuroscience and Biobehavioral Reviews&lt;/full-title&gt;&lt;/periodical&gt;&lt;pages&gt;132-155&lt;/pages&gt;&lt;volume&gt;61&lt;/volume&gt;&lt;dates&gt;&lt;year&gt;2016&lt;/year&gt;&lt;/dates&gt;&lt;work-type&gt;Review&lt;/work-type&gt;&lt;urls&gt;&lt;related-urls&gt;&lt;url&gt;https://www.scopus.com/inward/record.uri?eid=2-s2.0-84952683878&amp;amp;doi=10.1016%2fj.neubiorev.2015.12.008&amp;amp;partnerID=40&amp;amp;md5=e3eb258cc49dff006538bb0ac1243a26&lt;/url&gt;&lt;/related-urls&gt;&lt;/urls&gt;&lt;electronic-resource-num&gt;10.1016/j.neubiorev.2015.12.008&lt;/electronic-resource-num&gt;&lt;remote-database-name&gt;Scopus&lt;/remote-database-name&gt;&lt;/record&gt;&lt;/Cite&gt;&lt;/EndNote&gt;</w:instrText>
      </w:r>
      <w:r w:rsidR="007A203E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993DA1" w:rsidRPr="007818CF">
        <w:rPr>
          <w:rFonts w:ascii="Times New Roman" w:hAnsi="Times New Roman" w:cs="Times New Roman"/>
          <w:noProof/>
          <w:sz w:val="24"/>
          <w:szCs w:val="24"/>
        </w:rPr>
        <w:t>(2016)</w:t>
      </w:r>
      <w:r w:rsidR="007A203E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38615B" w:rsidRPr="007818CF">
        <w:rPr>
          <w:rFonts w:ascii="Times New Roman" w:hAnsi="Times New Roman" w:cs="Times New Roman"/>
          <w:sz w:val="24"/>
          <w:szCs w:val="24"/>
        </w:rPr>
        <w:t xml:space="preserve">. </w:t>
      </w:r>
      <w:r w:rsidR="00050F92" w:rsidRPr="007818CF">
        <w:rPr>
          <w:rFonts w:ascii="Times New Roman" w:hAnsi="Times New Roman" w:cs="Times New Roman"/>
          <w:sz w:val="24"/>
          <w:szCs w:val="24"/>
        </w:rPr>
        <w:t>Based on these estimates, in order to achieve studies with adequate statistical power</w:t>
      </w:r>
      <w:r w:rsidR="00354E1F" w:rsidRPr="007818CF">
        <w:rPr>
          <w:rFonts w:ascii="Times New Roman" w:hAnsi="Times New Roman" w:cs="Times New Roman"/>
          <w:sz w:val="24"/>
          <w:szCs w:val="24"/>
        </w:rPr>
        <w:t>, laboratory based studies require</w:t>
      </w:r>
      <w:r w:rsidRPr="007818CF">
        <w:rPr>
          <w:rFonts w:ascii="Times New Roman" w:hAnsi="Times New Roman" w:cs="Times New Roman"/>
          <w:sz w:val="24"/>
          <w:szCs w:val="24"/>
        </w:rPr>
        <w:t xml:space="preserve"> many more </w:t>
      </w:r>
      <w:r w:rsidR="00354E1F" w:rsidRPr="007818CF">
        <w:rPr>
          <w:rFonts w:ascii="Times New Roman" w:hAnsi="Times New Roman" w:cs="Times New Roman"/>
          <w:sz w:val="24"/>
          <w:szCs w:val="24"/>
        </w:rPr>
        <w:t>participants</w:t>
      </w:r>
      <w:r w:rsidR="00ED52DF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330705" w:rsidRPr="007818CF">
        <w:rPr>
          <w:rFonts w:ascii="Times New Roman" w:hAnsi="Times New Roman" w:cs="Times New Roman"/>
          <w:sz w:val="24"/>
          <w:szCs w:val="24"/>
        </w:rPr>
        <w:t xml:space="preserve">(often hundreds) </w:t>
      </w:r>
      <w:r w:rsidR="00ED52DF" w:rsidRPr="007818CF">
        <w:rPr>
          <w:rFonts w:ascii="Times New Roman" w:hAnsi="Times New Roman" w:cs="Times New Roman"/>
          <w:sz w:val="24"/>
          <w:szCs w:val="24"/>
        </w:rPr>
        <w:t xml:space="preserve">in order to </w:t>
      </w:r>
      <w:r w:rsidR="007E17F3" w:rsidRPr="007818CF">
        <w:rPr>
          <w:rFonts w:ascii="Times New Roman" w:hAnsi="Times New Roman" w:cs="Times New Roman"/>
          <w:sz w:val="24"/>
          <w:szCs w:val="24"/>
        </w:rPr>
        <w:t>produce meaningful results and</w:t>
      </w:r>
      <w:r w:rsidR="00A95F3D" w:rsidRPr="007818CF">
        <w:rPr>
          <w:rFonts w:ascii="Times New Roman" w:hAnsi="Times New Roman" w:cs="Times New Roman"/>
          <w:sz w:val="24"/>
          <w:szCs w:val="24"/>
        </w:rPr>
        <w:t xml:space="preserve"> as shown in table 2</w:t>
      </w:r>
      <w:r w:rsidR="007E17F3" w:rsidRPr="007818CF">
        <w:rPr>
          <w:rFonts w:ascii="Times New Roman" w:hAnsi="Times New Roman" w:cs="Times New Roman"/>
          <w:sz w:val="24"/>
          <w:szCs w:val="24"/>
        </w:rPr>
        <w:t>,</w:t>
      </w:r>
      <w:r w:rsidR="00A95F3D" w:rsidRPr="007818CF">
        <w:rPr>
          <w:rFonts w:ascii="Times New Roman" w:hAnsi="Times New Roman" w:cs="Times New Roman"/>
          <w:sz w:val="24"/>
          <w:szCs w:val="24"/>
        </w:rPr>
        <w:t xml:space="preserve"> this is often not the case</w:t>
      </w:r>
      <w:r w:rsidR="00354E1F" w:rsidRPr="007818CF">
        <w:rPr>
          <w:rFonts w:ascii="Times New Roman" w:hAnsi="Times New Roman" w:cs="Times New Roman"/>
          <w:sz w:val="24"/>
          <w:szCs w:val="24"/>
        </w:rPr>
        <w:t xml:space="preserve">. </w:t>
      </w:r>
      <w:r w:rsidR="00B428B6" w:rsidRPr="007818CF">
        <w:rPr>
          <w:rFonts w:ascii="Times New Roman" w:hAnsi="Times New Roman" w:cs="Times New Roman"/>
          <w:sz w:val="24"/>
          <w:szCs w:val="24"/>
        </w:rPr>
        <w:t xml:space="preserve">The problem of low </w:t>
      </w:r>
      <w:r w:rsidR="00C10DF5" w:rsidRPr="007818CF">
        <w:rPr>
          <w:rFonts w:ascii="Times New Roman" w:hAnsi="Times New Roman" w:cs="Times New Roman"/>
          <w:sz w:val="24"/>
          <w:szCs w:val="24"/>
        </w:rPr>
        <w:t xml:space="preserve">statistical </w:t>
      </w:r>
      <w:r w:rsidR="00B428B6" w:rsidRPr="007818CF">
        <w:rPr>
          <w:rFonts w:ascii="Times New Roman" w:hAnsi="Times New Roman" w:cs="Times New Roman"/>
          <w:sz w:val="24"/>
          <w:szCs w:val="24"/>
        </w:rPr>
        <w:t xml:space="preserve">power contributes to </w:t>
      </w:r>
      <w:r w:rsidR="00CB56DE" w:rsidRPr="007818CF">
        <w:rPr>
          <w:rFonts w:ascii="Times New Roman" w:hAnsi="Times New Roman" w:cs="Times New Roman"/>
          <w:sz w:val="24"/>
          <w:szCs w:val="24"/>
        </w:rPr>
        <w:t>over</w:t>
      </w:r>
      <w:r w:rsidRPr="007818CF">
        <w:rPr>
          <w:rFonts w:ascii="Times New Roman" w:hAnsi="Times New Roman" w:cs="Times New Roman"/>
          <w:sz w:val="24"/>
          <w:szCs w:val="24"/>
        </w:rPr>
        <w:t>-</w:t>
      </w:r>
      <w:r w:rsidR="00B428B6" w:rsidRPr="007818CF">
        <w:rPr>
          <w:rFonts w:ascii="Times New Roman" w:hAnsi="Times New Roman" w:cs="Times New Roman"/>
          <w:sz w:val="24"/>
          <w:szCs w:val="24"/>
        </w:rPr>
        <w:t>estimates of effect sizes</w:t>
      </w:r>
      <w:r w:rsidR="00CB56DE" w:rsidRPr="007818CF">
        <w:rPr>
          <w:rFonts w:ascii="Times New Roman" w:hAnsi="Times New Roman" w:cs="Times New Roman"/>
          <w:sz w:val="24"/>
          <w:szCs w:val="24"/>
        </w:rPr>
        <w:t>,</w:t>
      </w:r>
      <w:r w:rsidR="00B428B6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CB56DE" w:rsidRPr="007818CF">
        <w:rPr>
          <w:rFonts w:ascii="Times New Roman" w:hAnsi="Times New Roman" w:cs="Times New Roman"/>
          <w:sz w:val="24"/>
          <w:szCs w:val="24"/>
        </w:rPr>
        <w:t xml:space="preserve">increased false-negatives (type 2 errors) </w:t>
      </w:r>
      <w:r w:rsidR="00B428B6" w:rsidRPr="007818CF">
        <w:rPr>
          <w:rFonts w:ascii="Times New Roman" w:hAnsi="Times New Roman" w:cs="Times New Roman"/>
          <w:sz w:val="24"/>
          <w:szCs w:val="24"/>
        </w:rPr>
        <w:t>and low reproducibility</w:t>
      </w:r>
      <w:r w:rsidR="00467407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467407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A826B6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unafò&lt;/Author&gt;&lt;Year&gt;2017&lt;/Year&gt;&lt;RecNum&gt;14894&lt;/RecNum&gt;&lt;DisplayText&gt;(Munafò, et al., 2017)&lt;/DisplayText&gt;&lt;record&gt;&lt;rec-number&gt;14894&lt;/rec-number&gt;&lt;foreign-keys&gt;&lt;key app="EN" db-id="esezwvzwos9eeber9f5vfd9jwr905wpt9s0p" timestamp="1484735674"&gt;14894&lt;/key&gt;&lt;/foreign-keys&gt;&lt;ref-type name="Journal Article"&gt;17&lt;/ref-type&gt;&lt;contributors&gt;&lt;authors&gt;&lt;author&gt;Munafò, M.&lt;/author&gt;&lt;author&gt;Nosek, B. A.&lt;/author&gt;&lt;author&gt;Bishop, D.&lt;/author&gt;&lt;author&gt;Button, K. S.&lt;/author&gt;&lt;author&gt;Chambers, C. D.&lt;/author&gt;&lt;author&gt;Percie du Sert, N.&lt;/author&gt;&lt;author&gt;Simonsohn, U.&lt;/author&gt;&lt;author&gt;Wagenmakers, E.&lt;/author&gt;&lt;author&gt;Ware, J.&lt;/author&gt;&lt;author&gt;Ioannidis, J. P. A.&lt;/author&gt;&lt;/authors&gt;&lt;/contributors&gt;&lt;titles&gt;&lt;title&gt;A manifesto for reproducible science&lt;/title&gt;&lt;secondary-title&gt;Nature Human Behaviour&lt;/secondary-title&gt;&lt;/titles&gt;&lt;periodical&gt;&lt;full-title&gt;Nature Human Behaviour&lt;/full-title&gt;&lt;/periodical&gt;&lt;pages&gt;0021&lt;/pages&gt;&lt;volume&gt;1&lt;/volume&gt;&lt;dates&gt;&lt;year&gt;2017&lt;/year&gt;&lt;/dates&gt;&lt;urls&gt;&lt;/urls&gt;&lt;/record&gt;&lt;/Cite&gt;&lt;/EndNote&gt;</w:instrText>
      </w:r>
      <w:r w:rsidR="00467407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A826B6" w:rsidRPr="007818CF">
        <w:rPr>
          <w:rFonts w:ascii="Times New Roman" w:hAnsi="Times New Roman" w:cs="Times New Roman"/>
          <w:noProof/>
          <w:sz w:val="24"/>
          <w:szCs w:val="24"/>
        </w:rPr>
        <w:t>(Munafò, et al., 2017)</w:t>
      </w:r>
      <w:r w:rsidR="00467407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9175A8" w:rsidRPr="007818CF">
        <w:rPr>
          <w:rFonts w:ascii="Times New Roman" w:hAnsi="Times New Roman" w:cs="Times New Roman"/>
          <w:sz w:val="24"/>
          <w:szCs w:val="24"/>
        </w:rPr>
        <w:t>.</w:t>
      </w:r>
      <w:r w:rsidR="00ED52DF" w:rsidRPr="007818C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265F0F7" w14:textId="757576E1" w:rsidR="009175A8" w:rsidRPr="007818CF" w:rsidRDefault="009175A8" w:rsidP="000419DD">
      <w:pPr>
        <w:spacing w:line="480" w:lineRule="auto"/>
        <w:outlineLvl w:val="0"/>
        <w:rPr>
          <w:rFonts w:ascii="Times New Roman" w:hAnsi="Times New Roman" w:cs="Times New Roman"/>
          <w:b/>
          <w:i/>
          <w:sz w:val="24"/>
          <w:szCs w:val="24"/>
        </w:rPr>
      </w:pPr>
      <w:r w:rsidRPr="007818CF">
        <w:rPr>
          <w:rFonts w:ascii="Times New Roman" w:hAnsi="Times New Roman" w:cs="Times New Roman"/>
          <w:b/>
          <w:i/>
          <w:sz w:val="24"/>
          <w:szCs w:val="24"/>
        </w:rPr>
        <w:t>Control groups</w:t>
      </w:r>
      <w:r w:rsidR="00F650A4" w:rsidRPr="007818CF">
        <w:rPr>
          <w:rFonts w:ascii="Times New Roman" w:hAnsi="Times New Roman" w:cs="Times New Roman"/>
          <w:b/>
          <w:i/>
          <w:sz w:val="24"/>
          <w:szCs w:val="24"/>
        </w:rPr>
        <w:t xml:space="preserve"> and stimuli</w:t>
      </w:r>
    </w:p>
    <w:p w14:paraId="749D9F50" w14:textId="41132AAD" w:rsidR="0076023F" w:rsidRPr="007818CF" w:rsidRDefault="00D20AB8" w:rsidP="004F3D84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sz w:val="24"/>
          <w:szCs w:val="24"/>
        </w:rPr>
        <w:lastRenderedPageBreak/>
        <w:t xml:space="preserve">A critical limitation </w:t>
      </w:r>
      <w:r w:rsidR="00401C2B" w:rsidRPr="007818CF">
        <w:rPr>
          <w:rFonts w:ascii="Times New Roman" w:hAnsi="Times New Roman" w:cs="Times New Roman"/>
          <w:sz w:val="24"/>
          <w:szCs w:val="24"/>
        </w:rPr>
        <w:t xml:space="preserve">with many of </w:t>
      </w:r>
      <w:r w:rsidR="009175A8" w:rsidRPr="007818CF">
        <w:rPr>
          <w:rFonts w:ascii="Times New Roman" w:hAnsi="Times New Roman" w:cs="Times New Roman"/>
          <w:sz w:val="24"/>
          <w:szCs w:val="24"/>
        </w:rPr>
        <w:t xml:space="preserve">the studies described here </w:t>
      </w:r>
      <w:r w:rsidR="00401C2B" w:rsidRPr="007818CF">
        <w:rPr>
          <w:rFonts w:ascii="Times New Roman" w:hAnsi="Times New Roman" w:cs="Times New Roman"/>
          <w:sz w:val="24"/>
          <w:szCs w:val="24"/>
        </w:rPr>
        <w:t>is</w:t>
      </w:r>
      <w:r w:rsidR="0076023F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EE1771" w:rsidRPr="007818CF">
        <w:rPr>
          <w:rFonts w:ascii="Times New Roman" w:hAnsi="Times New Roman" w:cs="Times New Roman"/>
          <w:sz w:val="24"/>
          <w:szCs w:val="24"/>
        </w:rPr>
        <w:t xml:space="preserve">the </w:t>
      </w:r>
      <w:r w:rsidR="009175A8" w:rsidRPr="007818CF">
        <w:rPr>
          <w:rFonts w:ascii="Times New Roman" w:hAnsi="Times New Roman" w:cs="Times New Roman"/>
          <w:sz w:val="24"/>
          <w:szCs w:val="24"/>
        </w:rPr>
        <w:t>lack of (adequate) control</w:t>
      </w:r>
      <w:r w:rsidR="00BA685A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401C2B" w:rsidRPr="007818CF">
        <w:rPr>
          <w:rFonts w:ascii="Times New Roman" w:hAnsi="Times New Roman" w:cs="Times New Roman"/>
          <w:sz w:val="24"/>
          <w:szCs w:val="24"/>
        </w:rPr>
        <w:t xml:space="preserve">interventions. </w:t>
      </w:r>
      <w:r w:rsidR="002215F3" w:rsidRPr="007818CF">
        <w:rPr>
          <w:rFonts w:ascii="Times New Roman" w:hAnsi="Times New Roman" w:cs="Times New Roman"/>
          <w:sz w:val="24"/>
          <w:szCs w:val="24"/>
        </w:rPr>
        <w:t xml:space="preserve">In open-label studies </w:t>
      </w:r>
      <w:r w:rsidR="00965A47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A826B6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outelle&lt;/Author&gt;&lt;Year&gt;2016&lt;/Year&gt;&lt;RecNum&gt;14846&lt;/RecNum&gt;&lt;DisplayText&gt;(Boutelle, et al., 2016)&lt;/DisplayText&gt;&lt;record&gt;&lt;rec-number&gt;14846&lt;/rec-number&gt;&lt;foreign-keys&gt;&lt;key app="EN" db-id="esezwvzwos9eeber9f5vfd9jwr905wpt9s0p" timestamp="1483966285"&gt;14846&lt;/key&gt;&lt;/foreign-keys&gt;&lt;ref-type name="Journal Article"&gt;17&lt;/ref-type&gt;&lt;contributors&gt;&lt;authors&gt;&lt;author&gt;Boutelle, K. N.&lt;/author&gt;&lt;author&gt;Monreal, T.&lt;/author&gt;&lt;author&gt;Strong, D. R.&lt;/author&gt;&lt;author&gt;Amir, N.&lt;/author&gt;&lt;/authors&gt;&lt;/contributors&gt;&lt;auth-address&gt;Department of Pediatrics, University of California, San Diego, USA; Department of Psychiatry, University of California, San Diego, USA. Electronic address: kboutelle@ucsd.edu.&amp;#xD;Department of Pediatrics, University of California, San Diego, USA.&amp;#xD;Department of Family Medicine and Public Health, University of California, San Diego, USA.&amp;#xD;Department of Psychology, San Diego State University, USA.&lt;/auth-address&gt;&lt;titles&gt;&lt;title&gt;An open trial evaluating an attention bias modification program for overweight adults who binge eat&lt;/title&gt;&lt;secondary-title&gt;J Behav Ther Exp Psychiatry&lt;/secondary-title&gt;&lt;/titles&gt;&lt;periodical&gt;&lt;full-title&gt;J Behav Ther Exp Psychiatry&lt;/full-title&gt;&lt;/periodical&gt;&lt;pages&gt;138-46&lt;/pages&gt;&lt;volume&gt;52&lt;/volume&gt;&lt;edition&gt;2016/04/27&lt;/edition&gt;&lt;keywords&gt;&lt;keyword&gt;Attention bias&lt;/keyword&gt;&lt;keyword&gt;Attention bias modification&lt;/keyword&gt;&lt;keyword&gt;Binge eating&lt;/keyword&gt;&lt;keyword&gt;Obesity&lt;/keyword&gt;&lt;keyword&gt;Overeating&lt;/keyword&gt;&lt;keyword&gt;Weight loss&lt;/keyword&gt;&lt;/keywords&gt;&lt;dates&gt;&lt;year&gt;2016&lt;/year&gt;&lt;pub-dates&gt;&lt;date&gt;Sep&lt;/date&gt;&lt;/pub-dates&gt;&lt;/dates&gt;&lt;isbn&gt;1873-7943 (Electronic)&amp;#xD;0005-7916 (Linking)&lt;/isbn&gt;&lt;accession-num&gt;27116704&lt;/accession-num&gt;&lt;urls&gt;&lt;/urls&gt;&lt;electronic-resource-num&gt;10.1016/j.jbtep.2016.04.005&lt;/electronic-resource-num&gt;&lt;remote-database-provider&gt;NLM&lt;/remote-database-provider&gt;&lt;language&gt;eng&lt;/language&gt;&lt;/record&gt;&lt;/Cite&gt;&lt;/EndNote&gt;</w:instrText>
      </w:r>
      <w:r w:rsidR="00965A47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A826B6" w:rsidRPr="007818CF">
        <w:rPr>
          <w:rFonts w:ascii="Times New Roman" w:hAnsi="Times New Roman" w:cs="Times New Roman"/>
          <w:noProof/>
          <w:sz w:val="24"/>
          <w:szCs w:val="24"/>
        </w:rPr>
        <w:t>(Boutelle, et al., 2016)</w:t>
      </w:r>
      <w:r w:rsidR="00965A47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993DA1" w:rsidRPr="007818CF">
        <w:rPr>
          <w:rFonts w:ascii="Times New Roman" w:hAnsi="Times New Roman" w:cs="Times New Roman"/>
          <w:sz w:val="24"/>
          <w:szCs w:val="24"/>
        </w:rPr>
        <w:t xml:space="preserve"> and studies</w:t>
      </w:r>
      <w:r w:rsidR="002215F3" w:rsidRPr="007818CF">
        <w:rPr>
          <w:rFonts w:ascii="Times New Roman" w:hAnsi="Times New Roman" w:cs="Times New Roman"/>
          <w:sz w:val="24"/>
          <w:szCs w:val="24"/>
        </w:rPr>
        <w:t xml:space="preserve"> with no control manipulation (Brockmeyer et al, 2015</w:t>
      </w:r>
      <w:r w:rsidR="00993DA1" w:rsidRPr="007818CF">
        <w:rPr>
          <w:rFonts w:ascii="Times New Roman" w:hAnsi="Times New Roman" w:cs="Times New Roman"/>
          <w:sz w:val="24"/>
          <w:szCs w:val="24"/>
        </w:rPr>
        <w:t xml:space="preserve">) it is impossible to disentangle any beneficial effects of cognitive training from regression to the mean </w:t>
      </w:r>
      <w:r w:rsidR="00993DA1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993DA1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orton&lt;/Author&gt;&lt;Year&gt;2005&lt;/Year&gt;&lt;RecNum&gt;14875&lt;/RecNum&gt;&lt;DisplayText&gt;(Morton &amp;amp; Torgerson, 2005)&lt;/DisplayText&gt;&lt;record&gt;&lt;rec-number&gt;14875&lt;/rec-number&gt;&lt;foreign-keys&gt;&lt;key app="EN" db-id="esezwvzwos9eeber9f5vfd9jwr905wpt9s0p" timestamp="1484240866"&gt;14875&lt;/key&gt;&lt;/foreign-keys&gt;&lt;ref-type name="Journal Article"&gt;17&lt;/ref-type&gt;&lt;contributors&gt;&lt;authors&gt;&lt;author&gt;Morton, V.&lt;/author&gt;&lt;author&gt;Torgerson, D. J.&lt;/author&gt;&lt;/authors&gt;&lt;/contributors&gt;&lt;auth-address&gt;York Trials Unit, Department of Health Sciences, University of York, York, UK. vm9@york.ac.uk&lt;/auth-address&gt;&lt;titles&gt;&lt;title&gt;Regression to the mean: treatment effect without the intervention&lt;/title&gt;&lt;secondary-title&gt;J Eval Clin Pract&lt;/secondary-title&gt;&lt;/titles&gt;&lt;periodical&gt;&lt;full-title&gt;J Eval Clin Pract&lt;/full-title&gt;&lt;/periodical&gt;&lt;pages&gt;59-65&lt;/pages&gt;&lt;volume&gt;11&lt;/volume&gt;&lt;number&gt;1&lt;/number&gt;&lt;edition&gt;2005/01/22&lt;/edition&gt;&lt;keywords&gt;&lt;keyword&gt;Bone Density&lt;/keyword&gt;&lt;keyword&gt;Clinical Trials as Topic/statistics &amp;amp; numerical data&lt;/keyword&gt;&lt;keyword&gt;Data Interpretation, Statistical&lt;/keyword&gt;&lt;keyword&gt;Diagnostic Techniques and Procedures/statistics &amp;amp; numerical data&lt;/keyword&gt;&lt;keyword&gt;History, 19th Century&lt;/keyword&gt;&lt;keyword&gt;Hospital Administration/statistics &amp;amp; numerical data&lt;/keyword&gt;&lt;keyword&gt;Humans&lt;/keyword&gt;&lt;keyword&gt;Placebo Effect&lt;/keyword&gt;&lt;keyword&gt;Public Health Administration/statistics &amp;amp; numerical data&lt;/keyword&gt;&lt;keyword&gt;Regression Analysis&lt;/keyword&gt;&lt;keyword&gt;Research Design/statistics &amp;amp; numerical data&lt;/keyword&gt;&lt;/keywords&gt;&lt;dates&gt;&lt;year&gt;2005&lt;/year&gt;&lt;pub-dates&gt;&lt;date&gt;Feb&lt;/date&gt;&lt;/pub-dates&gt;&lt;/dates&gt;&lt;isbn&gt;1356-1294 (Print)&amp;#xD;1356-1294 (Linking)&lt;/isbn&gt;&lt;accession-num&gt;15660538&lt;/accession-num&gt;&lt;urls&gt;&lt;/urls&gt;&lt;electronic-resource-num&gt;10.1111/j.1365-2753.2004.00505.x&lt;/electronic-resource-num&gt;&lt;remote-database-provider&gt;NLM&lt;/remote-database-provider&gt;&lt;language&gt;eng&lt;/language&gt;&lt;/record&gt;&lt;/Cite&gt;&lt;/EndNote&gt;</w:instrText>
      </w:r>
      <w:r w:rsidR="00993DA1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993DA1" w:rsidRPr="007818CF">
        <w:rPr>
          <w:rFonts w:ascii="Times New Roman" w:hAnsi="Times New Roman" w:cs="Times New Roman"/>
          <w:noProof/>
          <w:sz w:val="24"/>
          <w:szCs w:val="24"/>
        </w:rPr>
        <w:t>(Morton &amp; Torgerson, 2005)</w:t>
      </w:r>
      <w:r w:rsidR="00993DA1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993DA1" w:rsidRPr="007818CF">
        <w:rPr>
          <w:rFonts w:ascii="Times New Roman" w:hAnsi="Times New Roman" w:cs="Times New Roman"/>
          <w:sz w:val="24"/>
          <w:szCs w:val="24"/>
        </w:rPr>
        <w:t xml:space="preserve"> or self-monitoring of behaviour </w:t>
      </w:r>
      <w:r w:rsidR="00993DA1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A826B6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ichie&lt;/Author&gt;&lt;Year&gt;2009&lt;/Year&gt;&lt;RecNum&gt;14874&lt;/RecNum&gt;&lt;DisplayText&gt;(Michie, et al., 2009)&lt;/DisplayText&gt;&lt;record&gt;&lt;rec-number&gt;14874&lt;/rec-number&gt;&lt;foreign-keys&gt;&lt;key app="EN" db-id="esezwvzwos9eeber9f5vfd9jwr905wpt9s0p" timestamp="1484240734"&gt;14874&lt;/key&gt;&lt;/foreign-keys&gt;&lt;ref-type name="Journal Article"&gt;17&lt;/ref-type&gt;&lt;contributors&gt;&lt;authors&gt;&lt;author&gt;Michie, S.&lt;/author&gt;&lt;author&gt;Abraham, C.&lt;/author&gt;&lt;author&gt;Whittington, C.&lt;/author&gt;&lt;author&gt;McAteer, J.&lt;/author&gt;&lt;author&gt;Gupta, S.&lt;/author&gt;&lt;/authors&gt;&lt;/contributors&gt;&lt;auth-address&gt;Centre for Outcomes Research and Effectiveness, University College London, UK. s.michie@ucl.ac.uk&lt;/auth-address&gt;&lt;titles&gt;&lt;title&gt;Effective techniques in healthy eating and physical activity interventions: a meta-regression&lt;/title&gt;&lt;secondary-title&gt;Health Psychol&lt;/secondary-title&gt;&lt;/titles&gt;&lt;periodical&gt;&lt;full-title&gt;Health Psychol&lt;/full-title&gt;&lt;/periodical&gt;&lt;pages&gt;690-701&lt;/pages&gt;&lt;volume&gt;28&lt;/volume&gt;&lt;number&gt;6&lt;/number&gt;&lt;edition&gt;2009/11/18&lt;/edition&gt;&lt;keywords&gt;&lt;keyword&gt;Exercise&lt;/keyword&gt;&lt;keyword&gt;Feeding Behavior&lt;/keyword&gt;&lt;keyword&gt;Female&lt;/keyword&gt;&lt;keyword&gt;Health Behavior&lt;/keyword&gt;&lt;keyword&gt;Health Promotion&lt;/keyword&gt;&lt;keyword&gt;Humans&lt;/keyword&gt;&lt;keyword&gt;Male&lt;/keyword&gt;&lt;/keywords&gt;&lt;dates&gt;&lt;year&gt;2009&lt;/year&gt;&lt;pub-dates&gt;&lt;date&gt;Nov&lt;/date&gt;&lt;/pub-dates&gt;&lt;/dates&gt;&lt;isbn&gt;1930-7810 (Electronic)&amp;#xD;0278-6133 (Linking)&lt;/isbn&gt;&lt;accession-num&gt;19916637&lt;/accession-num&gt;&lt;urls&gt;&lt;/urls&gt;&lt;electronic-resource-num&gt;10.1037/a0016136&lt;/electronic-resource-num&gt;&lt;remote-database-provider&gt;NLM&lt;/remote-database-provider&gt;&lt;language&gt;eng&lt;/language&gt;&lt;/record&gt;&lt;/Cite&gt;&lt;/EndNote&gt;</w:instrText>
      </w:r>
      <w:r w:rsidR="00993DA1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A826B6" w:rsidRPr="007818CF">
        <w:rPr>
          <w:rFonts w:ascii="Times New Roman" w:hAnsi="Times New Roman" w:cs="Times New Roman"/>
          <w:noProof/>
          <w:sz w:val="24"/>
          <w:szCs w:val="24"/>
        </w:rPr>
        <w:t>(Michie, et al., 2009)</w:t>
      </w:r>
      <w:r w:rsidR="00993DA1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993DA1" w:rsidRPr="007818CF">
        <w:rPr>
          <w:rFonts w:ascii="Times New Roman" w:hAnsi="Times New Roman" w:cs="Times New Roman"/>
          <w:sz w:val="24"/>
          <w:szCs w:val="24"/>
        </w:rPr>
        <w:t>.</w:t>
      </w:r>
      <w:r w:rsidR="0087083C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4F3D84" w:rsidRPr="007818CF">
        <w:rPr>
          <w:rFonts w:ascii="Times New Roman" w:hAnsi="Times New Roman" w:cs="Times New Roman"/>
          <w:sz w:val="24"/>
          <w:szCs w:val="24"/>
        </w:rPr>
        <w:t xml:space="preserve">When control groups are used they </w:t>
      </w:r>
      <w:r w:rsidR="00AB3E18" w:rsidRPr="007818CF">
        <w:rPr>
          <w:rFonts w:ascii="Times New Roman" w:hAnsi="Times New Roman" w:cs="Times New Roman"/>
          <w:sz w:val="24"/>
          <w:szCs w:val="24"/>
        </w:rPr>
        <w:t xml:space="preserve"> often </w:t>
      </w:r>
      <w:r w:rsidR="004F3D84" w:rsidRPr="007818CF">
        <w:rPr>
          <w:rFonts w:ascii="Times New Roman" w:hAnsi="Times New Roman" w:cs="Times New Roman"/>
          <w:sz w:val="24"/>
          <w:szCs w:val="24"/>
        </w:rPr>
        <w:t xml:space="preserve">implement </w:t>
      </w:r>
      <w:r w:rsidR="00AB3E18" w:rsidRPr="007818CF">
        <w:rPr>
          <w:rFonts w:ascii="Times New Roman" w:hAnsi="Times New Roman" w:cs="Times New Roman"/>
          <w:sz w:val="24"/>
          <w:szCs w:val="24"/>
        </w:rPr>
        <w:t>reversed contin</w:t>
      </w:r>
      <w:r w:rsidR="00775A9C" w:rsidRPr="007818CF">
        <w:rPr>
          <w:rFonts w:ascii="Times New Roman" w:hAnsi="Times New Roman" w:cs="Times New Roman"/>
          <w:sz w:val="24"/>
          <w:szCs w:val="24"/>
        </w:rPr>
        <w:t>gencies, e.g. training inhibitory control</w:t>
      </w:r>
      <w:r w:rsidR="00AB3E18" w:rsidRPr="007818CF">
        <w:rPr>
          <w:rFonts w:ascii="Times New Roman" w:hAnsi="Times New Roman" w:cs="Times New Roman"/>
          <w:sz w:val="24"/>
          <w:szCs w:val="24"/>
        </w:rPr>
        <w:t xml:space="preserve"> may involve inhibiting to 90% of unhealthy food cues, whereas the </w:t>
      </w:r>
      <w:r w:rsidR="00401C2B" w:rsidRPr="007818CF">
        <w:rPr>
          <w:rFonts w:ascii="Times New Roman" w:hAnsi="Times New Roman" w:cs="Times New Roman"/>
          <w:sz w:val="24"/>
          <w:szCs w:val="24"/>
        </w:rPr>
        <w:t xml:space="preserve">‘control’ </w:t>
      </w:r>
      <w:r w:rsidR="00EE0679" w:rsidRPr="007818CF">
        <w:rPr>
          <w:rFonts w:ascii="Times New Roman" w:hAnsi="Times New Roman" w:cs="Times New Roman"/>
          <w:sz w:val="24"/>
          <w:szCs w:val="24"/>
        </w:rPr>
        <w:t>group</w:t>
      </w:r>
      <w:r w:rsidR="00AB3E18" w:rsidRPr="007818CF">
        <w:rPr>
          <w:rFonts w:ascii="Times New Roman" w:hAnsi="Times New Roman" w:cs="Times New Roman"/>
          <w:sz w:val="24"/>
          <w:szCs w:val="24"/>
        </w:rPr>
        <w:t xml:space="preserve"> will inhibit to 10%, but crucially make a </w:t>
      </w:r>
      <w:r w:rsidR="00775A9C" w:rsidRPr="007818CF">
        <w:rPr>
          <w:rFonts w:ascii="Times New Roman" w:hAnsi="Times New Roman" w:cs="Times New Roman"/>
          <w:sz w:val="24"/>
          <w:szCs w:val="24"/>
        </w:rPr>
        <w:t xml:space="preserve">prompted </w:t>
      </w:r>
      <w:r w:rsidR="00AB3E18" w:rsidRPr="007818CF">
        <w:rPr>
          <w:rFonts w:ascii="Times New Roman" w:hAnsi="Times New Roman" w:cs="Times New Roman"/>
          <w:sz w:val="24"/>
          <w:szCs w:val="24"/>
        </w:rPr>
        <w:t>motor respons</w:t>
      </w:r>
      <w:r w:rsidR="00775A9C" w:rsidRPr="007818CF">
        <w:rPr>
          <w:rFonts w:ascii="Times New Roman" w:hAnsi="Times New Roman" w:cs="Times New Roman"/>
          <w:sz w:val="24"/>
          <w:szCs w:val="24"/>
        </w:rPr>
        <w:t xml:space="preserve">e to the remaining 90%. </w:t>
      </w:r>
      <w:r w:rsidR="00CF4D20" w:rsidRPr="007818CF">
        <w:rPr>
          <w:rFonts w:ascii="Times New Roman" w:hAnsi="Times New Roman" w:cs="Times New Roman"/>
          <w:sz w:val="24"/>
          <w:szCs w:val="24"/>
        </w:rPr>
        <w:t>Importantly, whilst</w:t>
      </w:r>
      <w:r w:rsidR="00775A9C" w:rsidRPr="007818CF">
        <w:rPr>
          <w:rFonts w:ascii="Times New Roman" w:hAnsi="Times New Roman" w:cs="Times New Roman"/>
          <w:sz w:val="24"/>
          <w:szCs w:val="24"/>
        </w:rPr>
        <w:t xml:space="preserve"> contingency reversal</w:t>
      </w:r>
      <w:r w:rsidR="00AB3E18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08345E" w:rsidRPr="007818CF">
        <w:rPr>
          <w:rFonts w:ascii="Times New Roman" w:hAnsi="Times New Roman" w:cs="Times New Roman"/>
          <w:sz w:val="24"/>
          <w:szCs w:val="24"/>
        </w:rPr>
        <w:t>may serve</w:t>
      </w:r>
      <w:r w:rsidR="00AB3E18" w:rsidRPr="007818CF">
        <w:rPr>
          <w:rFonts w:ascii="Times New Roman" w:hAnsi="Times New Roman" w:cs="Times New Roman"/>
          <w:sz w:val="24"/>
          <w:szCs w:val="24"/>
        </w:rPr>
        <w:t xml:space="preserve"> to balance exposure to food cues</w:t>
      </w:r>
      <w:r w:rsidR="0008345E" w:rsidRPr="007818CF">
        <w:rPr>
          <w:rFonts w:ascii="Times New Roman" w:hAnsi="Times New Roman" w:cs="Times New Roman"/>
          <w:sz w:val="24"/>
          <w:szCs w:val="24"/>
        </w:rPr>
        <w:t xml:space="preserve"> and the total number of </w:t>
      </w:r>
      <w:r w:rsidR="00550F3D" w:rsidRPr="007818CF">
        <w:rPr>
          <w:rFonts w:ascii="Times New Roman" w:hAnsi="Times New Roman" w:cs="Times New Roman"/>
          <w:sz w:val="24"/>
          <w:szCs w:val="24"/>
        </w:rPr>
        <w:t>critical</w:t>
      </w:r>
      <w:r w:rsidR="0008345E" w:rsidRPr="007818CF">
        <w:rPr>
          <w:rFonts w:ascii="Times New Roman" w:hAnsi="Times New Roman" w:cs="Times New Roman"/>
          <w:sz w:val="24"/>
          <w:szCs w:val="24"/>
        </w:rPr>
        <w:t xml:space="preserve"> responses</w:t>
      </w:r>
      <w:r w:rsidR="00AB3E18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08345E" w:rsidRPr="007818CF">
        <w:rPr>
          <w:rFonts w:ascii="Times New Roman" w:hAnsi="Times New Roman" w:cs="Times New Roman"/>
          <w:sz w:val="24"/>
          <w:szCs w:val="24"/>
        </w:rPr>
        <w:t>across groups,</w:t>
      </w:r>
      <w:r w:rsidR="00AB3E18" w:rsidRPr="007818CF">
        <w:rPr>
          <w:rFonts w:ascii="Times New Roman" w:hAnsi="Times New Roman" w:cs="Times New Roman"/>
          <w:sz w:val="24"/>
          <w:szCs w:val="24"/>
        </w:rPr>
        <w:t xml:space="preserve"> it may </w:t>
      </w:r>
      <w:r w:rsidR="0008345E" w:rsidRPr="007818CF">
        <w:rPr>
          <w:rFonts w:ascii="Times New Roman" w:hAnsi="Times New Roman" w:cs="Times New Roman"/>
          <w:sz w:val="24"/>
          <w:szCs w:val="24"/>
        </w:rPr>
        <w:t xml:space="preserve">also </w:t>
      </w:r>
      <w:r w:rsidR="00AB3E18" w:rsidRPr="007818CF">
        <w:rPr>
          <w:rFonts w:ascii="Times New Roman" w:hAnsi="Times New Roman" w:cs="Times New Roman"/>
          <w:sz w:val="24"/>
          <w:szCs w:val="24"/>
        </w:rPr>
        <w:t xml:space="preserve">inflate the difference between the two </w:t>
      </w:r>
      <w:r w:rsidR="00EE0679" w:rsidRPr="007818CF">
        <w:rPr>
          <w:rFonts w:ascii="Times New Roman" w:hAnsi="Times New Roman" w:cs="Times New Roman"/>
          <w:sz w:val="24"/>
          <w:szCs w:val="24"/>
        </w:rPr>
        <w:t>group</w:t>
      </w:r>
      <w:r w:rsidR="00AB3E18" w:rsidRPr="007818CF">
        <w:rPr>
          <w:rFonts w:ascii="Times New Roman" w:hAnsi="Times New Roman" w:cs="Times New Roman"/>
          <w:sz w:val="24"/>
          <w:szCs w:val="24"/>
        </w:rPr>
        <w:t xml:space="preserve">s </w:t>
      </w:r>
      <w:r w:rsidR="00AB3E18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A826B6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Jones&lt;/Author&gt;&lt;Year&gt;2016&lt;/Year&gt;&lt;RecNum&gt;14599&lt;/RecNum&gt;&lt;DisplayText&gt;(Jones, et al., 2016b)&lt;/DisplayText&gt;&lt;record&gt;&lt;rec-number&gt;14599&lt;/rec-number&gt;&lt;foreign-keys&gt;&lt;key app="EN" db-id="esezwvzwos9eeber9f5vfd9jwr905wpt9s0p" timestamp="1453991444"&gt;14599&lt;/key&gt;&lt;/foreign-keys&gt;&lt;ref-type name="Journal Article"&gt;17&lt;/ref-type&gt;&lt;contributors&gt;&lt;authors&gt;&lt;author&gt;Jones, A.&lt;/author&gt;&lt;author&gt;Di Lemma, L. C. G.&lt;/author&gt;&lt;author&gt;Robinson, E.&lt;/author&gt;&lt;author&gt;Christiansen, P.&lt;/author&gt;&lt;author&gt;Nolan, S.&lt;/author&gt;&lt;author&gt;Tudur-Smith, C.&lt;/author&gt;&lt;author&gt;Field, M.&lt;/author&gt;&lt;/authors&gt;&lt;/contributors&gt;&lt;titles&gt;&lt;title&gt;Inhibitory control training for appetitive behaviour change: A meta-analytic investigation of mechanisms of action and moderators of effectiveness&lt;/title&gt;&lt;secondary-title&gt;Appetite&lt;/secondary-title&gt;&lt;/titles&gt;&lt;periodical&gt;&lt;full-title&gt;Appetite&lt;/full-title&gt;&lt;/periodical&gt;&lt;pages&gt;16-28&lt;/pages&gt;&lt;volume&gt;97&lt;/volume&gt;&lt;dates&gt;&lt;year&gt;2016&lt;/year&gt;&lt;/dates&gt;&lt;work-type&gt;Review&lt;/work-type&gt;&lt;urls&gt;&lt;related-urls&gt;&lt;url&gt;http://www.scopus.com/inward/record.url?eid=2-s2.0-84947967942&amp;amp;partnerID=40&amp;amp;md5=b141727b538a02f0ebcbf0ad1c8c8be5&lt;/url&gt;&lt;/related-urls&gt;&lt;/urls&gt;&lt;electronic-resource-num&gt;10.1016/j.appet.2015.11.013&lt;/electronic-resource-num&gt;&lt;remote-database-name&gt;Scopus&lt;/remote-database-name&gt;&lt;/record&gt;&lt;/Cite&gt;&lt;/EndNote&gt;</w:instrText>
      </w:r>
      <w:r w:rsidR="00AB3E18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53739E" w:rsidRPr="007818CF">
        <w:rPr>
          <w:rFonts w:ascii="Times New Roman" w:hAnsi="Times New Roman" w:cs="Times New Roman"/>
          <w:noProof/>
          <w:sz w:val="24"/>
          <w:szCs w:val="24"/>
        </w:rPr>
        <w:t>(Jones, et al., 2016</w:t>
      </w:r>
      <w:r w:rsidR="00A826B6" w:rsidRPr="007818CF">
        <w:rPr>
          <w:rFonts w:ascii="Times New Roman" w:hAnsi="Times New Roman" w:cs="Times New Roman"/>
          <w:noProof/>
          <w:sz w:val="24"/>
          <w:szCs w:val="24"/>
        </w:rPr>
        <w:t>)</w:t>
      </w:r>
      <w:r w:rsidR="00AB3E18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E504A2" w:rsidRPr="007818CF">
        <w:rPr>
          <w:rFonts w:ascii="Times New Roman" w:hAnsi="Times New Roman" w:cs="Times New Roman"/>
          <w:sz w:val="24"/>
          <w:szCs w:val="24"/>
        </w:rPr>
        <w:t xml:space="preserve">. </w:t>
      </w:r>
      <w:r w:rsidR="00C66FA9" w:rsidRPr="007818CF">
        <w:rPr>
          <w:rFonts w:ascii="Times New Roman" w:hAnsi="Times New Roman" w:cs="Times New Roman"/>
          <w:sz w:val="24"/>
          <w:szCs w:val="24"/>
        </w:rPr>
        <w:t xml:space="preserve">In support of this, </w:t>
      </w:r>
      <w:r w:rsidR="00E504A2" w:rsidRPr="007818CF">
        <w:rPr>
          <w:rFonts w:ascii="Times New Roman" w:hAnsi="Times New Roman" w:cs="Times New Roman"/>
          <w:sz w:val="24"/>
          <w:szCs w:val="24"/>
        </w:rPr>
        <w:t>Schoenberg</w:t>
      </w:r>
      <w:r w:rsidR="00C66FA9" w:rsidRPr="007818CF">
        <w:rPr>
          <w:rFonts w:ascii="Times New Roman" w:hAnsi="Times New Roman" w:cs="Times New Roman"/>
          <w:sz w:val="24"/>
          <w:szCs w:val="24"/>
        </w:rPr>
        <w:t xml:space="preserve"> et al </w:t>
      </w:r>
      <w:r w:rsidR="00C66FA9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C66FA9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Schonberg&lt;/Author&gt;&lt;Year&gt;2014&lt;/Year&gt;&lt;RecNum&gt;14329&lt;/RecNum&gt;&lt;DisplayText&gt;(2014)&lt;/DisplayText&gt;&lt;record&gt;&lt;rec-number&gt;14329&lt;/rec-number&gt;&lt;foreign-keys&gt;&lt;key app="EN" db-id="esezwvzwos9eeber9f5vfd9jwr905wpt9s0p" timestamp="1408104796"&gt;14329&lt;/key&gt;&lt;/foreign-keys&gt;&lt;ref-type name="Journal Article"&gt;17&lt;/ref-type&gt;&lt;contributors&gt;&lt;authors&gt;&lt;author&gt;Schonberg, Tom&lt;/author&gt;&lt;author&gt;Bakkour, Akram&lt;/author&gt;&lt;author&gt;Hover, Ashleigh M.&lt;/author&gt;&lt;author&gt;Mumford, Jeanette A.&lt;/author&gt;&lt;author&gt;Nagar, Lakshya&lt;/author&gt;&lt;author&gt;Perez, Jacob&lt;/author&gt;&lt;author&gt;Poldrack, Russell A.&lt;/author&gt;&lt;/authors&gt;&lt;/contributors&gt;&lt;titles&gt;&lt;title&gt;Changing value through cued approach: an automatic mechanism of behavior change&lt;/title&gt;&lt;secondary-title&gt;Nat Neurosci&lt;/secondary-title&gt;&lt;/titles&gt;&lt;periodical&gt;&lt;full-title&gt;Nat Neurosci&lt;/full-title&gt;&lt;/periodical&gt;&lt;pages&gt;625-630&lt;/pages&gt;&lt;volume&gt;17&lt;/volume&gt;&lt;number&gt;4&lt;/number&gt;&lt;dates&gt;&lt;year&gt;2014&lt;/year&gt;&lt;/dates&gt;&lt;publisher&gt;Nature Publishing Group, a division of Macmillan Publishers Limited. All Rights Reserved.&lt;/publisher&gt;&lt;isbn&gt;1097-6256&lt;/isbn&gt;&lt;work-type&gt;Article&lt;/work-type&gt;&lt;urls&gt;&lt;related-urls&gt;&lt;url&gt;http://dx.doi.org/10.1038/nn.3673&lt;/url&gt;&lt;/related-urls&gt;&lt;/urls&gt;&lt;electronic-resource-num&gt;10.1038/nn.3673&amp;#xD;http://www.nature.com/neuro/journal/v17/n4/abs/nn.3673.html#supplementary-information&lt;/electronic-resource-num&gt;&lt;/record&gt;&lt;/Cite&gt;&lt;/EndNote&gt;</w:instrText>
      </w:r>
      <w:r w:rsidR="00C66FA9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C66FA9" w:rsidRPr="007818CF">
        <w:rPr>
          <w:rFonts w:ascii="Times New Roman" w:hAnsi="Times New Roman" w:cs="Times New Roman"/>
          <w:noProof/>
          <w:sz w:val="24"/>
          <w:szCs w:val="24"/>
        </w:rPr>
        <w:t>(2014)</w:t>
      </w:r>
      <w:r w:rsidR="00C66FA9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C66FA9" w:rsidRPr="007818CF">
        <w:rPr>
          <w:rFonts w:ascii="Times New Roman" w:hAnsi="Times New Roman" w:cs="Times New Roman"/>
          <w:sz w:val="24"/>
          <w:szCs w:val="24"/>
        </w:rPr>
        <w:t xml:space="preserve"> demonstrated that making </w:t>
      </w:r>
      <w:r w:rsidR="00775A9C" w:rsidRPr="007818CF">
        <w:rPr>
          <w:rFonts w:ascii="Times New Roman" w:hAnsi="Times New Roman" w:cs="Times New Roman"/>
          <w:sz w:val="24"/>
          <w:szCs w:val="24"/>
        </w:rPr>
        <w:t>cued-</w:t>
      </w:r>
      <w:r w:rsidR="00C66FA9" w:rsidRPr="007818CF">
        <w:rPr>
          <w:rFonts w:ascii="Times New Roman" w:hAnsi="Times New Roman" w:cs="Times New Roman"/>
          <w:sz w:val="24"/>
          <w:szCs w:val="24"/>
        </w:rPr>
        <w:t>motor responses towards food items increases their value not only immediately, but also for prolonged periods after training</w:t>
      </w:r>
      <w:r w:rsidR="00C73C2B" w:rsidRPr="007818CF">
        <w:rPr>
          <w:rFonts w:ascii="Times New Roman" w:hAnsi="Times New Roman" w:cs="Times New Roman"/>
          <w:sz w:val="24"/>
          <w:szCs w:val="24"/>
        </w:rPr>
        <w:t xml:space="preserve"> (see also </w:t>
      </w:r>
      <w:r w:rsidR="00C73C2B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45219D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en&lt;/Author&gt;&lt;Year&gt;2016&lt;/Year&gt;&lt;RecNum&gt;14890&lt;/RecNum&gt;&lt;DisplayText&gt;(Chen, et al., 2016)&lt;/DisplayText&gt;&lt;record&gt;&lt;rec-number&gt;14890&lt;/rec-number&gt;&lt;foreign-keys&gt;&lt;key app="EN" db-id="esezwvzwos9eeber9f5vfd9jwr905wpt9s0p" timestamp="1484316301"&gt;14890&lt;/key&gt;&lt;/foreign-keys&gt;&lt;ref-type name="Journal Article"&gt;17&lt;/ref-type&gt;&lt;contributors&gt;&lt;authors&gt;&lt;author&gt;Chen, Z.&lt;/author&gt;&lt;author&gt;Veling, H.&lt;/author&gt;&lt;author&gt;Dijksterhuis, A.&lt;/author&gt;&lt;author&gt;Holland, R. W.&lt;/author&gt;&lt;/authors&gt;&lt;/contributors&gt;&lt;auth-address&gt;Behavioural Science Institute, Radboud University.&lt;/auth-address&gt;&lt;titles&gt;&lt;title&gt;How does not responding to appetitive stimuli cause devaluation: Evaluative conditioning or response inhibition?&lt;/title&gt;&lt;secondary-title&gt;J Exp Psychol Gen&lt;/secondary-title&gt;&lt;/titles&gt;&lt;periodical&gt;&lt;full-title&gt;J Exp Psychol Gen&lt;/full-title&gt;&lt;/periodical&gt;&lt;pages&gt;1687-1701&lt;/pages&gt;&lt;volume&gt;145&lt;/volume&gt;&lt;number&gt;12&lt;/number&gt;&lt;edition&gt;2016/10/28&lt;/edition&gt;&lt;dates&gt;&lt;year&gt;2016&lt;/year&gt;&lt;pub-dates&gt;&lt;date&gt;Dec&lt;/date&gt;&lt;/pub-dates&gt;&lt;/dates&gt;&lt;isbn&gt;1939-2222 (Electronic)&amp;#xD;0022-1015 (Linking)&lt;/isbn&gt;&lt;accession-num&gt;27736134&lt;/accession-num&gt;&lt;urls&gt;&lt;/urls&gt;&lt;electronic-resource-num&gt;10.1037/xge0000236&lt;/electronic-resource-num&gt;&lt;remote-database-provider&gt;NLM&lt;/remote-database-provider&gt;&lt;language&gt;eng&lt;/language&gt;&lt;/record&gt;&lt;/Cite&gt;&lt;/EndNote&gt;</w:instrText>
      </w:r>
      <w:r w:rsidR="00C73C2B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45219D" w:rsidRPr="007818CF">
        <w:rPr>
          <w:rFonts w:ascii="Times New Roman" w:hAnsi="Times New Roman" w:cs="Times New Roman"/>
          <w:noProof/>
          <w:sz w:val="24"/>
          <w:szCs w:val="24"/>
        </w:rPr>
        <w:t>Chen, et al., 2016)</w:t>
      </w:r>
      <w:r w:rsidR="00C73C2B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C66FA9" w:rsidRPr="007818CF">
        <w:rPr>
          <w:rFonts w:ascii="Times New Roman" w:hAnsi="Times New Roman" w:cs="Times New Roman"/>
          <w:sz w:val="24"/>
          <w:szCs w:val="24"/>
        </w:rPr>
        <w:t xml:space="preserve">. Adams et al </w:t>
      </w:r>
      <w:r w:rsidR="00C66FA9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QWRhbXM8L0F1dGhvcj48WWVh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</w:fldData>
        </w:fldChar>
      </w:r>
      <w:r w:rsidR="00C66FA9" w:rsidRPr="007818C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66FA9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QWRhbXM8L0F1dGhvcj48WWVh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</w:fldData>
        </w:fldChar>
      </w:r>
      <w:r w:rsidR="00C66FA9" w:rsidRPr="007818C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66FA9" w:rsidRPr="007818CF">
        <w:rPr>
          <w:rFonts w:ascii="Times New Roman" w:hAnsi="Times New Roman" w:cs="Times New Roman"/>
          <w:sz w:val="24"/>
          <w:szCs w:val="24"/>
        </w:rPr>
      </w:r>
      <w:r w:rsidR="00C66FA9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C66FA9" w:rsidRPr="007818CF">
        <w:rPr>
          <w:rFonts w:ascii="Times New Roman" w:hAnsi="Times New Roman" w:cs="Times New Roman"/>
          <w:sz w:val="24"/>
          <w:szCs w:val="24"/>
        </w:rPr>
      </w:r>
      <w:r w:rsidR="00C66FA9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C66FA9" w:rsidRPr="007818CF">
        <w:rPr>
          <w:rFonts w:ascii="Times New Roman" w:hAnsi="Times New Roman" w:cs="Times New Roman"/>
          <w:noProof/>
          <w:sz w:val="24"/>
          <w:szCs w:val="24"/>
        </w:rPr>
        <w:t>(2017)</w:t>
      </w:r>
      <w:r w:rsidR="00C66FA9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C66FA9" w:rsidRPr="007818CF">
        <w:rPr>
          <w:rFonts w:ascii="Times New Roman" w:hAnsi="Times New Roman" w:cs="Times New Roman"/>
          <w:sz w:val="24"/>
          <w:szCs w:val="24"/>
        </w:rPr>
        <w:t xml:space="preserve"> demonstrated that a control </w:t>
      </w:r>
      <w:r w:rsidR="00EC67A9" w:rsidRPr="007818CF">
        <w:rPr>
          <w:rFonts w:ascii="Times New Roman" w:hAnsi="Times New Roman" w:cs="Times New Roman"/>
          <w:sz w:val="24"/>
          <w:szCs w:val="24"/>
        </w:rPr>
        <w:t xml:space="preserve">/ comparison </w:t>
      </w:r>
      <w:r w:rsidR="00C66FA9" w:rsidRPr="007818CF">
        <w:rPr>
          <w:rFonts w:ascii="Times New Roman" w:hAnsi="Times New Roman" w:cs="Times New Roman"/>
          <w:sz w:val="24"/>
          <w:szCs w:val="24"/>
        </w:rPr>
        <w:t xml:space="preserve">group </w:t>
      </w:r>
      <w:r w:rsidR="002256F1" w:rsidRPr="007818CF">
        <w:rPr>
          <w:rFonts w:ascii="Times New Roman" w:hAnsi="Times New Roman" w:cs="Times New Roman"/>
          <w:sz w:val="24"/>
          <w:szCs w:val="24"/>
        </w:rPr>
        <w:t xml:space="preserve">that </w:t>
      </w:r>
      <w:r w:rsidR="00C66FA9" w:rsidRPr="007818CF">
        <w:rPr>
          <w:rFonts w:ascii="Times New Roman" w:hAnsi="Times New Roman" w:cs="Times New Roman"/>
          <w:sz w:val="24"/>
          <w:szCs w:val="24"/>
        </w:rPr>
        <w:t xml:space="preserve">made motor responses to food cues </w:t>
      </w:r>
      <w:r w:rsidR="003E44BB" w:rsidRPr="007818CF">
        <w:rPr>
          <w:rFonts w:ascii="Times New Roman" w:hAnsi="Times New Roman" w:cs="Times New Roman"/>
          <w:sz w:val="24"/>
          <w:szCs w:val="24"/>
        </w:rPr>
        <w:t xml:space="preserve">ate more food than </w:t>
      </w:r>
      <w:r w:rsidR="00676190" w:rsidRPr="007818CF">
        <w:rPr>
          <w:rFonts w:ascii="Times New Roman" w:hAnsi="Times New Roman" w:cs="Times New Roman"/>
          <w:sz w:val="24"/>
          <w:szCs w:val="24"/>
        </w:rPr>
        <w:t>cue</w:t>
      </w:r>
      <w:r w:rsidR="003E44BB" w:rsidRPr="007818CF">
        <w:rPr>
          <w:rFonts w:ascii="Times New Roman" w:hAnsi="Times New Roman" w:cs="Times New Roman"/>
          <w:sz w:val="24"/>
          <w:szCs w:val="24"/>
        </w:rPr>
        <w:t>-ICT groups, however when compared</w:t>
      </w:r>
      <w:r w:rsidR="00C66FA9" w:rsidRPr="007818CF">
        <w:rPr>
          <w:rFonts w:ascii="Times New Roman" w:hAnsi="Times New Roman" w:cs="Times New Roman"/>
          <w:sz w:val="24"/>
          <w:szCs w:val="24"/>
        </w:rPr>
        <w:t xml:space="preserve"> with a control group who made no</w:t>
      </w:r>
      <w:r w:rsidR="00775A9C" w:rsidRPr="007818CF">
        <w:rPr>
          <w:rFonts w:ascii="Times New Roman" w:hAnsi="Times New Roman" w:cs="Times New Roman"/>
          <w:sz w:val="24"/>
          <w:szCs w:val="24"/>
        </w:rPr>
        <w:t xml:space="preserve"> such</w:t>
      </w:r>
      <w:r w:rsidR="00C66FA9" w:rsidRPr="007818CF">
        <w:rPr>
          <w:rFonts w:ascii="Times New Roman" w:hAnsi="Times New Roman" w:cs="Times New Roman"/>
          <w:sz w:val="24"/>
          <w:szCs w:val="24"/>
        </w:rPr>
        <w:t xml:space="preserve"> motor response</w:t>
      </w:r>
      <w:r w:rsidR="00EC67A9" w:rsidRPr="007818CF">
        <w:rPr>
          <w:rFonts w:ascii="Times New Roman" w:hAnsi="Times New Roman" w:cs="Times New Roman"/>
          <w:sz w:val="24"/>
          <w:szCs w:val="24"/>
        </w:rPr>
        <w:t xml:space="preserve"> but just observed the images</w:t>
      </w:r>
      <w:r w:rsidR="00113DCF" w:rsidRPr="007818CF">
        <w:rPr>
          <w:rFonts w:ascii="Times New Roman" w:hAnsi="Times New Roman" w:cs="Times New Roman"/>
          <w:sz w:val="24"/>
          <w:szCs w:val="24"/>
        </w:rPr>
        <w:t xml:space="preserve"> (in order to </w:t>
      </w:r>
      <w:r w:rsidR="007C4C33" w:rsidRPr="007818CF">
        <w:rPr>
          <w:rFonts w:ascii="Times New Roman" w:hAnsi="Times New Roman" w:cs="Times New Roman"/>
          <w:sz w:val="24"/>
          <w:szCs w:val="24"/>
        </w:rPr>
        <w:t>equate</w:t>
      </w:r>
      <w:r w:rsidR="00113DCF" w:rsidRPr="007818CF">
        <w:rPr>
          <w:rFonts w:ascii="Times New Roman" w:hAnsi="Times New Roman" w:cs="Times New Roman"/>
          <w:sz w:val="24"/>
          <w:szCs w:val="24"/>
        </w:rPr>
        <w:t xml:space="preserve"> cue-exposure</w:t>
      </w:r>
      <w:r w:rsidR="007C4C33" w:rsidRPr="007818CF">
        <w:rPr>
          <w:rFonts w:ascii="Times New Roman" w:hAnsi="Times New Roman" w:cs="Times New Roman"/>
          <w:sz w:val="24"/>
          <w:szCs w:val="24"/>
        </w:rPr>
        <w:t xml:space="preserve"> across groups</w:t>
      </w:r>
      <w:r w:rsidR="00113DCF" w:rsidRPr="007818CF">
        <w:rPr>
          <w:rFonts w:ascii="Times New Roman" w:hAnsi="Times New Roman" w:cs="Times New Roman"/>
          <w:sz w:val="24"/>
          <w:szCs w:val="24"/>
        </w:rPr>
        <w:t>)</w:t>
      </w:r>
      <w:r w:rsidR="003E44BB" w:rsidRPr="007818CF">
        <w:rPr>
          <w:rFonts w:ascii="Times New Roman" w:hAnsi="Times New Roman" w:cs="Times New Roman"/>
          <w:sz w:val="24"/>
          <w:szCs w:val="24"/>
        </w:rPr>
        <w:t xml:space="preserve"> the groups which made motor responses to food ate more</w:t>
      </w:r>
      <w:r w:rsidR="00C66FA9" w:rsidRPr="007818CF">
        <w:rPr>
          <w:rFonts w:ascii="Times New Roman" w:hAnsi="Times New Roman" w:cs="Times New Roman"/>
          <w:sz w:val="24"/>
          <w:szCs w:val="24"/>
        </w:rPr>
        <w:t xml:space="preserve">. </w:t>
      </w:r>
      <w:r w:rsidR="00775A9C" w:rsidRPr="007818CF">
        <w:rPr>
          <w:rFonts w:ascii="Times New Roman" w:hAnsi="Times New Roman" w:cs="Times New Roman"/>
          <w:sz w:val="24"/>
          <w:szCs w:val="24"/>
        </w:rPr>
        <w:t xml:space="preserve">Indeed we note many instances (table 2) in which reversed contingency control / comparison groups lead to </w:t>
      </w:r>
      <w:r w:rsidR="00775A9C" w:rsidRPr="007818CF">
        <w:rPr>
          <w:rFonts w:ascii="Times New Roman" w:hAnsi="Times New Roman" w:cs="Times New Roman"/>
          <w:i/>
          <w:sz w:val="24"/>
          <w:szCs w:val="24"/>
        </w:rPr>
        <w:t>increased</w:t>
      </w:r>
      <w:r w:rsidR="00775A9C" w:rsidRPr="007818CF">
        <w:rPr>
          <w:rFonts w:ascii="Times New Roman" w:hAnsi="Times New Roman" w:cs="Times New Roman"/>
          <w:sz w:val="24"/>
          <w:szCs w:val="24"/>
        </w:rPr>
        <w:t xml:space="preserve"> attentional and approach biases towards food-cues</w:t>
      </w:r>
      <w:r w:rsidR="00EA45D0" w:rsidRPr="007818CF">
        <w:rPr>
          <w:rFonts w:ascii="Times New Roman" w:hAnsi="Times New Roman" w:cs="Times New Roman"/>
          <w:sz w:val="24"/>
          <w:szCs w:val="24"/>
        </w:rPr>
        <w:t xml:space="preserve">, suggesting effects may be </w:t>
      </w:r>
      <w:r w:rsidR="00904F6A" w:rsidRPr="007818CF">
        <w:rPr>
          <w:rFonts w:ascii="Times New Roman" w:hAnsi="Times New Roman" w:cs="Times New Roman"/>
          <w:sz w:val="24"/>
          <w:szCs w:val="24"/>
        </w:rPr>
        <w:t xml:space="preserve">partly </w:t>
      </w:r>
      <w:r w:rsidR="00EA45D0" w:rsidRPr="007818CF">
        <w:rPr>
          <w:rFonts w:ascii="Times New Roman" w:hAnsi="Times New Roman" w:cs="Times New Roman"/>
          <w:sz w:val="24"/>
          <w:szCs w:val="24"/>
        </w:rPr>
        <w:t xml:space="preserve">driven by increased consumption in the ‘attend’ or ‘approach’ </w:t>
      </w:r>
      <w:r w:rsidR="00EE0679" w:rsidRPr="007818CF">
        <w:rPr>
          <w:rFonts w:ascii="Times New Roman" w:hAnsi="Times New Roman" w:cs="Times New Roman"/>
          <w:sz w:val="24"/>
          <w:szCs w:val="24"/>
        </w:rPr>
        <w:t>group</w:t>
      </w:r>
      <w:r w:rsidR="00EA45D0" w:rsidRPr="007818CF">
        <w:rPr>
          <w:rFonts w:ascii="Times New Roman" w:hAnsi="Times New Roman" w:cs="Times New Roman"/>
          <w:sz w:val="24"/>
          <w:szCs w:val="24"/>
        </w:rPr>
        <w:t>s</w:t>
      </w:r>
      <w:r w:rsidR="00775A9C" w:rsidRPr="007818CF">
        <w:rPr>
          <w:rFonts w:ascii="Times New Roman" w:hAnsi="Times New Roman" w:cs="Times New Roman"/>
          <w:sz w:val="24"/>
          <w:szCs w:val="24"/>
        </w:rPr>
        <w:t>.</w:t>
      </w:r>
      <w:r w:rsidR="007B1718" w:rsidRPr="007818CF">
        <w:rPr>
          <w:rFonts w:ascii="Times New Roman" w:hAnsi="Times New Roman" w:cs="Times New Roman"/>
          <w:sz w:val="24"/>
          <w:szCs w:val="24"/>
        </w:rPr>
        <w:t xml:space="preserve"> The</w:t>
      </w:r>
      <w:r w:rsidR="00FA523B" w:rsidRPr="007818CF">
        <w:rPr>
          <w:rFonts w:ascii="Times New Roman" w:hAnsi="Times New Roman" w:cs="Times New Roman"/>
          <w:sz w:val="24"/>
          <w:szCs w:val="24"/>
        </w:rPr>
        <w:t xml:space="preserve"> choice of</w:t>
      </w:r>
      <w:r w:rsidR="007B1718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F650A4" w:rsidRPr="007818CF">
        <w:rPr>
          <w:rFonts w:ascii="Times New Roman" w:hAnsi="Times New Roman" w:cs="Times New Roman"/>
          <w:sz w:val="24"/>
          <w:szCs w:val="24"/>
        </w:rPr>
        <w:t>control stimuli also var</w:t>
      </w:r>
      <w:r w:rsidR="007C4C33" w:rsidRPr="007818CF">
        <w:rPr>
          <w:rFonts w:ascii="Times New Roman" w:hAnsi="Times New Roman" w:cs="Times New Roman"/>
          <w:sz w:val="24"/>
          <w:szCs w:val="24"/>
        </w:rPr>
        <w:t>ies</w:t>
      </w:r>
      <w:r w:rsidR="00F650A4" w:rsidRPr="007818CF">
        <w:rPr>
          <w:rFonts w:ascii="Times New Roman" w:hAnsi="Times New Roman" w:cs="Times New Roman"/>
          <w:sz w:val="24"/>
          <w:szCs w:val="24"/>
        </w:rPr>
        <w:t xml:space="preserve"> across studies, with some studies using neutral images (e.g. station</w:t>
      </w:r>
      <w:r w:rsidR="007C4C33" w:rsidRPr="007818CF">
        <w:rPr>
          <w:rFonts w:ascii="Times New Roman" w:hAnsi="Times New Roman" w:cs="Times New Roman"/>
          <w:sz w:val="24"/>
          <w:szCs w:val="24"/>
        </w:rPr>
        <w:t>e</w:t>
      </w:r>
      <w:r w:rsidR="00F650A4" w:rsidRPr="007818CF">
        <w:rPr>
          <w:rFonts w:ascii="Times New Roman" w:hAnsi="Times New Roman" w:cs="Times New Roman"/>
          <w:sz w:val="24"/>
          <w:szCs w:val="24"/>
        </w:rPr>
        <w:t>ry) whilst others match stimuli on desirability (e.g. pairi</w:t>
      </w:r>
      <w:r w:rsidR="00FA523B" w:rsidRPr="007818CF">
        <w:rPr>
          <w:rFonts w:ascii="Times New Roman" w:hAnsi="Times New Roman" w:cs="Times New Roman"/>
          <w:sz w:val="24"/>
          <w:szCs w:val="24"/>
        </w:rPr>
        <w:t xml:space="preserve">ng chocolate with strawberries), which further complicates </w:t>
      </w:r>
      <w:r w:rsidR="007C4C33" w:rsidRPr="007818CF">
        <w:rPr>
          <w:rFonts w:ascii="Times New Roman" w:hAnsi="Times New Roman" w:cs="Times New Roman"/>
          <w:sz w:val="24"/>
          <w:szCs w:val="24"/>
        </w:rPr>
        <w:t>comparisons across studies</w:t>
      </w:r>
      <w:r w:rsidR="00FA523B" w:rsidRPr="007818CF">
        <w:rPr>
          <w:rFonts w:ascii="Times New Roman" w:hAnsi="Times New Roman" w:cs="Times New Roman"/>
          <w:sz w:val="24"/>
          <w:szCs w:val="24"/>
        </w:rPr>
        <w:t>.</w:t>
      </w:r>
      <w:r w:rsidR="00F650A4" w:rsidRPr="007818C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2E87C94" w14:textId="65D5D423" w:rsidR="009175A8" w:rsidRPr="007818CF" w:rsidRDefault="00B74DEC" w:rsidP="00A82053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sz w:val="24"/>
          <w:szCs w:val="24"/>
        </w:rPr>
        <w:t>Whilst</w:t>
      </w:r>
      <w:r w:rsidR="00BC3E2A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687A1B" w:rsidRPr="007818CF">
        <w:rPr>
          <w:rFonts w:ascii="Times New Roman" w:hAnsi="Times New Roman" w:cs="Times New Roman"/>
          <w:sz w:val="24"/>
          <w:szCs w:val="24"/>
        </w:rPr>
        <w:t>of the implementation of</w:t>
      </w:r>
      <w:r w:rsidR="00993DA1" w:rsidRPr="007818CF">
        <w:rPr>
          <w:rFonts w:ascii="Times New Roman" w:hAnsi="Times New Roman" w:cs="Times New Roman"/>
          <w:sz w:val="24"/>
          <w:szCs w:val="24"/>
        </w:rPr>
        <w:t xml:space="preserve"> inadequate</w:t>
      </w:r>
      <w:r w:rsidR="00BC3E2A" w:rsidRPr="007818CF">
        <w:rPr>
          <w:rFonts w:ascii="Times New Roman" w:hAnsi="Times New Roman" w:cs="Times New Roman"/>
          <w:sz w:val="24"/>
          <w:szCs w:val="24"/>
        </w:rPr>
        <w:t xml:space="preserve"> control groups </w:t>
      </w:r>
      <w:r w:rsidR="00EC67A9" w:rsidRPr="007818CF">
        <w:rPr>
          <w:rFonts w:ascii="Times New Roman" w:hAnsi="Times New Roman" w:cs="Times New Roman"/>
          <w:sz w:val="24"/>
          <w:szCs w:val="24"/>
        </w:rPr>
        <w:t>in some instances</w:t>
      </w:r>
      <w:r w:rsidR="00BC3E2A" w:rsidRPr="007818CF">
        <w:rPr>
          <w:rFonts w:ascii="Times New Roman" w:hAnsi="Times New Roman" w:cs="Times New Roman"/>
          <w:sz w:val="24"/>
          <w:szCs w:val="24"/>
        </w:rPr>
        <w:t xml:space="preserve">  should lead to </w:t>
      </w:r>
      <w:r w:rsidR="006E1192" w:rsidRPr="007818CF">
        <w:rPr>
          <w:rFonts w:ascii="Times New Roman" w:hAnsi="Times New Roman" w:cs="Times New Roman"/>
          <w:sz w:val="24"/>
          <w:szCs w:val="24"/>
        </w:rPr>
        <w:t xml:space="preserve">more </w:t>
      </w:r>
      <w:r w:rsidR="00BC3E2A" w:rsidRPr="007818CF">
        <w:rPr>
          <w:rFonts w:ascii="Times New Roman" w:hAnsi="Times New Roman" w:cs="Times New Roman"/>
          <w:sz w:val="24"/>
          <w:szCs w:val="24"/>
        </w:rPr>
        <w:t>cautious interpretation</w:t>
      </w:r>
      <w:r w:rsidR="006E1192" w:rsidRPr="007818CF">
        <w:rPr>
          <w:rFonts w:ascii="Times New Roman" w:hAnsi="Times New Roman" w:cs="Times New Roman"/>
          <w:sz w:val="24"/>
          <w:szCs w:val="24"/>
        </w:rPr>
        <w:t>s of effects, they</w:t>
      </w:r>
      <w:r w:rsidR="00BC3E2A" w:rsidRPr="007818CF">
        <w:rPr>
          <w:rFonts w:ascii="Times New Roman" w:hAnsi="Times New Roman" w:cs="Times New Roman"/>
          <w:sz w:val="24"/>
          <w:szCs w:val="24"/>
        </w:rPr>
        <w:t xml:space="preserve"> may </w:t>
      </w:r>
      <w:r w:rsidR="006E1192" w:rsidRPr="007818CF">
        <w:rPr>
          <w:rFonts w:ascii="Times New Roman" w:hAnsi="Times New Roman" w:cs="Times New Roman"/>
          <w:sz w:val="24"/>
          <w:szCs w:val="24"/>
        </w:rPr>
        <w:t>have inadvertently</w:t>
      </w:r>
      <w:r w:rsidR="00BC3E2A" w:rsidRPr="007818CF">
        <w:rPr>
          <w:rFonts w:ascii="Times New Roman" w:hAnsi="Times New Roman" w:cs="Times New Roman"/>
          <w:sz w:val="24"/>
          <w:szCs w:val="24"/>
        </w:rPr>
        <w:t xml:space="preserve"> inform</w:t>
      </w:r>
      <w:r w:rsidR="006E1192" w:rsidRPr="007818CF">
        <w:rPr>
          <w:rFonts w:ascii="Times New Roman" w:hAnsi="Times New Roman" w:cs="Times New Roman"/>
          <w:sz w:val="24"/>
          <w:szCs w:val="24"/>
        </w:rPr>
        <w:t>ed</w:t>
      </w:r>
      <w:r w:rsidR="00BC3E2A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BC3E2A" w:rsidRPr="007818CF">
        <w:rPr>
          <w:rFonts w:ascii="Times New Roman" w:hAnsi="Times New Roman" w:cs="Times New Roman"/>
          <w:sz w:val="24"/>
          <w:szCs w:val="24"/>
        </w:rPr>
        <w:lastRenderedPageBreak/>
        <w:t>associative training</w:t>
      </w:r>
      <w:r w:rsidR="006E1192" w:rsidRPr="007818CF">
        <w:rPr>
          <w:rFonts w:ascii="Times New Roman" w:hAnsi="Times New Roman" w:cs="Times New Roman"/>
          <w:sz w:val="24"/>
          <w:szCs w:val="24"/>
        </w:rPr>
        <w:t xml:space="preserve"> paradigms</w:t>
      </w:r>
      <w:r w:rsidR="00BC3E2A" w:rsidRPr="007818CF">
        <w:rPr>
          <w:rFonts w:ascii="Times New Roman" w:hAnsi="Times New Roman" w:cs="Times New Roman"/>
          <w:sz w:val="24"/>
          <w:szCs w:val="24"/>
        </w:rPr>
        <w:t xml:space="preserve"> which</w:t>
      </w:r>
      <w:r w:rsidR="0008345E" w:rsidRPr="007818CF">
        <w:rPr>
          <w:rFonts w:ascii="Times New Roman" w:hAnsi="Times New Roman" w:cs="Times New Roman"/>
          <w:sz w:val="24"/>
          <w:szCs w:val="24"/>
        </w:rPr>
        <w:t xml:space="preserve">, rather than attempt </w:t>
      </w:r>
      <w:r w:rsidR="00BC3E2A" w:rsidRPr="007818CF">
        <w:rPr>
          <w:rFonts w:ascii="Times New Roman" w:hAnsi="Times New Roman" w:cs="Times New Roman"/>
          <w:sz w:val="24"/>
          <w:szCs w:val="24"/>
        </w:rPr>
        <w:t xml:space="preserve">to reduce unhealthy food-approach biases, </w:t>
      </w:r>
      <w:r w:rsidR="0008345E" w:rsidRPr="007818CF">
        <w:rPr>
          <w:rFonts w:ascii="Times New Roman" w:hAnsi="Times New Roman" w:cs="Times New Roman"/>
          <w:sz w:val="24"/>
          <w:szCs w:val="24"/>
        </w:rPr>
        <w:t>have the goal to</w:t>
      </w:r>
      <w:r w:rsidR="00BC3E2A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BC3E2A" w:rsidRPr="007818CF">
        <w:rPr>
          <w:rFonts w:ascii="Times New Roman" w:hAnsi="Times New Roman" w:cs="Times New Roman"/>
          <w:i/>
          <w:sz w:val="24"/>
          <w:szCs w:val="24"/>
        </w:rPr>
        <w:t>increase</w:t>
      </w:r>
      <w:r w:rsidR="00BC3E2A" w:rsidRPr="007818CF">
        <w:rPr>
          <w:rFonts w:ascii="Times New Roman" w:hAnsi="Times New Roman" w:cs="Times New Roman"/>
          <w:sz w:val="24"/>
          <w:szCs w:val="24"/>
        </w:rPr>
        <w:t xml:space="preserve"> healthy-food approach biases. </w:t>
      </w:r>
      <w:r w:rsidR="002A6415" w:rsidRPr="007818CF">
        <w:rPr>
          <w:rFonts w:ascii="Times New Roman" w:hAnsi="Times New Roman" w:cs="Times New Roman"/>
          <w:sz w:val="24"/>
          <w:szCs w:val="24"/>
        </w:rPr>
        <w:t xml:space="preserve">Indeed, </w:t>
      </w:r>
      <w:r w:rsidR="00EF4BC6" w:rsidRPr="007818CF">
        <w:rPr>
          <w:rFonts w:ascii="Times New Roman" w:hAnsi="Times New Roman" w:cs="Times New Roman"/>
          <w:sz w:val="24"/>
          <w:szCs w:val="24"/>
        </w:rPr>
        <w:t xml:space="preserve">one study trained attention towards healthy food cues </w:t>
      </w:r>
      <w:r w:rsidR="00EF4BC6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EF4BC6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akoschke&lt;/Author&gt;&lt;Year&gt;2014&lt;/Year&gt;&lt;RecNum&gt;14889&lt;/RecNum&gt;&lt;DisplayText&gt;(Naomi Kakoschke, Kemps, &amp;amp; Tiggemann, 2014)&lt;/DisplayText&gt;&lt;record&gt;&lt;rec-number&gt;14889&lt;/rec-number&gt;&lt;foreign-keys&gt;&lt;key app="EN" db-id="esezwvzwos9eeber9f5vfd9jwr905wpt9s0p" timestamp="1484315753"&gt;14889&lt;/key&gt;&lt;/foreign-keys&gt;&lt;ref-type name="Journal Article"&gt;17&lt;/ref-type&gt;&lt;contributors&gt;&lt;authors&gt;&lt;author&gt;Kakoschke, Naomi&lt;/author&gt;&lt;author&gt;Kemps, Eva&lt;/author&gt;&lt;author&gt;Tiggemann, Marika&lt;/author&gt;&lt;/authors&gt;&lt;/contributors&gt;&lt;titles&gt;&lt;title&gt;Attentional bias modification encourages healthy eating&lt;/title&gt;&lt;secondary-title&gt;Eating Behaviors&lt;/secondary-title&gt;&lt;/titles&gt;&lt;periodical&gt;&lt;full-title&gt;Eating Behaviors&lt;/full-title&gt;&lt;/periodical&gt;&lt;pages&gt;120-124&lt;/pages&gt;&lt;volume&gt;15&lt;/volume&gt;&lt;number&gt;1&lt;/number&gt;&lt;keywords&gt;&lt;keyword&gt;Food cues&lt;/keyword&gt;&lt;keyword&gt;Attentional bias modification&lt;/keyword&gt;&lt;keyword&gt;Modified visual probe task&lt;/keyword&gt;&lt;keyword&gt;Consumption&lt;/keyword&gt;&lt;/keywords&gt;&lt;dates&gt;&lt;year&gt;2014&lt;/year&gt;&lt;pub-dates&gt;&lt;date&gt;1//&lt;/date&gt;&lt;/pub-dates&gt;&lt;/dates&gt;&lt;isbn&gt;1471-0153&lt;/isbn&gt;&lt;urls&gt;&lt;related-urls&gt;&lt;url&gt;http://www.sciencedirect.com/science/article/pii/S1471015313001438&lt;/url&gt;&lt;/related-urls&gt;&lt;/urls&gt;&lt;electronic-resource-num&gt;http://dx.doi.org/10.1016/j.eatbeh.2013.11.001&lt;/electronic-resource-num&gt;&lt;/record&gt;&lt;/Cite&gt;&lt;/EndNote&gt;</w:instrText>
      </w:r>
      <w:r w:rsidR="00EF4BC6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6F65FE" w:rsidRPr="007818CF">
        <w:rPr>
          <w:rFonts w:ascii="Times New Roman" w:hAnsi="Times New Roman" w:cs="Times New Roman"/>
          <w:noProof/>
          <w:sz w:val="24"/>
          <w:szCs w:val="24"/>
        </w:rPr>
        <w:t>(</w:t>
      </w:r>
      <w:r w:rsidR="00EF4BC6" w:rsidRPr="007818CF">
        <w:rPr>
          <w:rFonts w:ascii="Times New Roman" w:hAnsi="Times New Roman" w:cs="Times New Roman"/>
          <w:noProof/>
          <w:sz w:val="24"/>
          <w:szCs w:val="24"/>
        </w:rPr>
        <w:t>Kakoschke, Kemps, &amp; Tiggemann, 2014)</w:t>
      </w:r>
      <w:r w:rsidR="00EF4BC6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EF4BC6" w:rsidRPr="007818CF">
        <w:rPr>
          <w:rFonts w:ascii="Times New Roman" w:hAnsi="Times New Roman" w:cs="Times New Roman"/>
          <w:sz w:val="24"/>
          <w:szCs w:val="24"/>
        </w:rPr>
        <w:t xml:space="preserve"> and demonstrated </w:t>
      </w:r>
      <w:r w:rsidR="00EF4BC6" w:rsidRPr="007818CF">
        <w:rPr>
          <w:rFonts w:ascii="Times New Roman" w:hAnsi="Times New Roman" w:cs="Times New Roman"/>
          <w:i/>
          <w:sz w:val="24"/>
          <w:szCs w:val="24"/>
        </w:rPr>
        <w:t>increased</w:t>
      </w:r>
      <w:r w:rsidR="00EF4BC6" w:rsidRPr="007818CF">
        <w:rPr>
          <w:rFonts w:ascii="Times New Roman" w:hAnsi="Times New Roman" w:cs="Times New Roman"/>
          <w:sz w:val="24"/>
          <w:szCs w:val="24"/>
        </w:rPr>
        <w:t xml:space="preserve"> consumption of healthy foods, compared to a group trained to approach unhealthy food. </w:t>
      </w:r>
      <w:r w:rsidR="00C73C2B" w:rsidRPr="007818CF">
        <w:rPr>
          <w:rFonts w:ascii="Times New Roman" w:hAnsi="Times New Roman" w:cs="Times New Roman"/>
          <w:sz w:val="24"/>
          <w:szCs w:val="24"/>
        </w:rPr>
        <w:t xml:space="preserve">Therefore, future studies should also examine the effects of training healthy food-approach associations, i.e. cued approach training </w:t>
      </w:r>
      <w:r w:rsidR="00C73C2B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Wtrb3VyPC9BdXRob3I+PFllYXI+MjAxNjwvWWVhcj48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</w:fldData>
        </w:fldChar>
      </w:r>
      <w:r w:rsidR="00A826B6" w:rsidRPr="007818C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826B6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Wtrb3VyPC9BdXRob3I+PFllYXI+MjAxNjwvWWVhcj48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</w:fldData>
        </w:fldChar>
      </w:r>
      <w:r w:rsidR="00A826B6" w:rsidRPr="007818C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826B6" w:rsidRPr="007818CF">
        <w:rPr>
          <w:rFonts w:ascii="Times New Roman" w:hAnsi="Times New Roman" w:cs="Times New Roman"/>
          <w:sz w:val="24"/>
          <w:szCs w:val="24"/>
        </w:rPr>
      </w:r>
      <w:r w:rsidR="00A826B6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C73C2B" w:rsidRPr="007818CF">
        <w:rPr>
          <w:rFonts w:ascii="Times New Roman" w:hAnsi="Times New Roman" w:cs="Times New Roman"/>
          <w:sz w:val="24"/>
          <w:szCs w:val="24"/>
        </w:rPr>
      </w:r>
      <w:r w:rsidR="00C73C2B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A826B6" w:rsidRPr="007818CF">
        <w:rPr>
          <w:rFonts w:ascii="Times New Roman" w:hAnsi="Times New Roman" w:cs="Times New Roman"/>
          <w:noProof/>
          <w:sz w:val="24"/>
          <w:szCs w:val="24"/>
        </w:rPr>
        <w:t>(Bakkour, et al., 2016; Blackburne, et al., 2016; Schonberg, et al., 2014)</w:t>
      </w:r>
      <w:r w:rsidR="00C73C2B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2E58D6" w:rsidRPr="007818CF">
        <w:rPr>
          <w:rFonts w:ascii="Times New Roman" w:hAnsi="Times New Roman" w:cs="Times New Roman"/>
          <w:sz w:val="24"/>
          <w:szCs w:val="24"/>
        </w:rPr>
        <w:t>, in which individuals may be trained to approach salads / vegetables whilst simultaneously avoiding energy dense snack foods</w:t>
      </w:r>
      <w:r w:rsidR="006E0970" w:rsidRPr="007818CF">
        <w:rPr>
          <w:rFonts w:ascii="Times New Roman" w:hAnsi="Times New Roman" w:cs="Times New Roman"/>
          <w:sz w:val="24"/>
          <w:szCs w:val="24"/>
        </w:rPr>
        <w:t xml:space="preserve"> (Lawrence, O’Sullivan et al., 2015; Adams et al., 2017)</w:t>
      </w:r>
      <w:r w:rsidR="002E58D6" w:rsidRPr="007818CF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ACF1E30" w14:textId="35C44F09" w:rsidR="008D7539" w:rsidRPr="007818CF" w:rsidRDefault="00722FA3" w:rsidP="000419DD">
      <w:pPr>
        <w:spacing w:line="480" w:lineRule="auto"/>
        <w:outlineLvl w:val="0"/>
        <w:rPr>
          <w:rFonts w:ascii="Times New Roman" w:hAnsi="Times New Roman" w:cs="Times New Roman"/>
          <w:b/>
          <w:i/>
          <w:sz w:val="24"/>
          <w:szCs w:val="24"/>
        </w:rPr>
      </w:pPr>
      <w:r w:rsidRPr="007818CF">
        <w:rPr>
          <w:rFonts w:ascii="Times New Roman" w:hAnsi="Times New Roman" w:cs="Times New Roman"/>
          <w:b/>
          <w:i/>
          <w:sz w:val="24"/>
          <w:szCs w:val="24"/>
        </w:rPr>
        <w:t>Training in c</w:t>
      </w:r>
      <w:r w:rsidR="008D7539" w:rsidRPr="007818CF">
        <w:rPr>
          <w:rFonts w:ascii="Times New Roman" w:hAnsi="Times New Roman" w:cs="Times New Roman"/>
          <w:b/>
          <w:i/>
          <w:sz w:val="24"/>
          <w:szCs w:val="24"/>
        </w:rPr>
        <w:t>ontext</w:t>
      </w:r>
    </w:p>
    <w:p w14:paraId="026FD1D0" w14:textId="3A2B58BE" w:rsidR="008D7539" w:rsidRPr="007818CF" w:rsidRDefault="00946574" w:rsidP="00946574">
      <w:pPr>
        <w:spacing w:line="480" w:lineRule="auto"/>
        <w:ind w:firstLine="720"/>
        <w:rPr>
          <w:rFonts w:ascii="Times New Roman" w:hAnsi="Times New Roman" w:cs="Times New Roman"/>
          <w:b/>
          <w:i/>
          <w:sz w:val="24"/>
          <w:szCs w:val="24"/>
        </w:rPr>
      </w:pPr>
      <w:r w:rsidRPr="007818CF">
        <w:rPr>
          <w:rFonts w:ascii="Times New Roman" w:hAnsi="Times New Roman" w:cs="Times New Roman"/>
          <w:sz w:val="24"/>
          <w:szCs w:val="24"/>
        </w:rPr>
        <w:t>Finally, i</w:t>
      </w:r>
      <w:r w:rsidR="00733ED8" w:rsidRPr="007818CF">
        <w:rPr>
          <w:rFonts w:ascii="Times New Roman" w:hAnsi="Times New Roman" w:cs="Times New Roman"/>
          <w:sz w:val="24"/>
          <w:szCs w:val="24"/>
        </w:rPr>
        <w:t>t is possible that a</w:t>
      </w:r>
      <w:r w:rsidR="008D7539" w:rsidRPr="007818CF">
        <w:rPr>
          <w:rFonts w:ascii="Times New Roman" w:hAnsi="Times New Roman" w:cs="Times New Roman"/>
          <w:sz w:val="24"/>
          <w:szCs w:val="24"/>
        </w:rPr>
        <w:t xml:space="preserve"> lack of convincing effects outside of the laboratory </w:t>
      </w:r>
      <w:r w:rsidR="00040FDB" w:rsidRPr="007818CF">
        <w:rPr>
          <w:rFonts w:ascii="Times New Roman" w:hAnsi="Times New Roman" w:cs="Times New Roman"/>
          <w:sz w:val="24"/>
          <w:szCs w:val="24"/>
        </w:rPr>
        <w:t xml:space="preserve">in some studies </w:t>
      </w:r>
      <w:r w:rsidR="008D7539" w:rsidRPr="007818CF">
        <w:rPr>
          <w:rFonts w:ascii="Times New Roman" w:hAnsi="Times New Roman" w:cs="Times New Roman"/>
          <w:sz w:val="24"/>
          <w:szCs w:val="24"/>
        </w:rPr>
        <w:t xml:space="preserve">may be due to the context-dependency of </w:t>
      </w:r>
      <w:r w:rsidR="008D7539" w:rsidRPr="007818CF">
        <w:rPr>
          <w:rFonts w:ascii="Times New Roman" w:hAnsi="Times New Roman" w:cs="Times New Roman"/>
          <w:i/>
          <w:sz w:val="24"/>
          <w:szCs w:val="24"/>
        </w:rPr>
        <w:t>associatively</w:t>
      </w:r>
      <w:r w:rsidR="00733ED8" w:rsidRPr="007818CF">
        <w:rPr>
          <w:rFonts w:ascii="Times New Roman" w:hAnsi="Times New Roman" w:cs="Times New Roman"/>
          <w:i/>
          <w:sz w:val="24"/>
          <w:szCs w:val="24"/>
        </w:rPr>
        <w:t>-</w:t>
      </w:r>
      <w:r w:rsidR="008D7539" w:rsidRPr="007818CF">
        <w:rPr>
          <w:rFonts w:ascii="Times New Roman" w:hAnsi="Times New Roman" w:cs="Times New Roman"/>
          <w:i/>
          <w:sz w:val="24"/>
          <w:szCs w:val="24"/>
        </w:rPr>
        <w:t>mediated</w:t>
      </w:r>
      <w:r w:rsidR="008D7539" w:rsidRPr="007818CF">
        <w:rPr>
          <w:rFonts w:ascii="Times New Roman" w:hAnsi="Times New Roman" w:cs="Times New Roman"/>
          <w:sz w:val="24"/>
          <w:szCs w:val="24"/>
        </w:rPr>
        <w:t xml:space="preserve"> processes </w:t>
      </w:r>
      <w:r w:rsidR="008D7539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A826B6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osas&lt;/Author&gt;&lt;Year&gt;2013&lt;/Year&gt;&lt;RecNum&gt;14887&lt;/RecNum&gt;&lt;DisplayText&gt;(Rosas, Todd, &amp;amp; Bouton, 2013; Verbruggen, et al., 2014)&lt;/DisplayText&gt;&lt;record&gt;&lt;rec-number&gt;14887&lt;/rec-number&gt;&lt;foreign-keys&gt;&lt;key app="EN" db-id="esezwvzwos9eeber9f5vfd9jwr905wpt9s0p" timestamp="1484313405"&gt;14887&lt;/key&gt;&lt;/foreign-keys&gt;&lt;ref-type name="Journal Article"&gt;17&lt;/ref-type&gt;&lt;contributors&gt;&lt;authors&gt;&lt;author&gt;Rosas, J. M.&lt;/author&gt;&lt;author&gt;Todd, T. P.&lt;/author&gt;&lt;author&gt;Bouton, M. E.&lt;/author&gt;&lt;/authors&gt;&lt;/contributors&gt;&lt;auth-address&gt;Universidad de Jaen.&lt;/auth-address&gt;&lt;titles&gt;&lt;title&gt;Context Change and Associative Learning&lt;/title&gt;&lt;secondary-title&gt;Wiley Interdiscip Rev Cogn Sci&lt;/secondary-title&gt;&lt;/titles&gt;&lt;periodical&gt;&lt;full-title&gt;Wiley Interdiscip Rev Cogn Sci&lt;/full-title&gt;&lt;/periodical&gt;&lt;pages&gt;237-244&lt;/pages&gt;&lt;volume&gt;4&lt;/volume&gt;&lt;number&gt;3&lt;/number&gt;&lt;edition&gt;2013/06/19&lt;/edition&gt;&lt;dates&gt;&lt;year&gt;2013&lt;/year&gt;&lt;pub-dates&gt;&lt;date&gt;May&lt;/date&gt;&lt;/pub-dates&gt;&lt;/dates&gt;&lt;isbn&gt;1939-5086 (Electronic)&amp;#xD;1939-5078 (Linking)&lt;/isbn&gt;&lt;accession-num&gt;23772263&lt;/accession-num&gt;&lt;urls&gt;&lt;/urls&gt;&lt;custom2&gt;PMC3680141&lt;/custom2&gt;&lt;custom6&gt;Nihms434187&lt;/custom6&gt;&lt;electronic-resource-num&gt;10.1002/wcs.1225&lt;/electronic-resource-num&gt;&lt;remote-database-provider&gt;NLM&lt;/remote-database-provider&gt;&lt;language&gt;eng&lt;/language&gt;&lt;/record&gt;&lt;/Cite&gt;&lt;Cite&gt;&lt;Author&gt;Verbruggen&lt;/Author&gt;&lt;Year&gt;2014&lt;/Year&gt;&lt;RecNum&gt;14199&lt;/RecNum&gt;&lt;record&gt;&lt;rec-number&gt;14199&lt;/rec-number&gt;&lt;foreign-keys&gt;&lt;key app="EN" db-id="esezwvzwos9eeber9f5vfd9jwr905wpt9s0p" timestamp="1396007834"&gt;14199&lt;/key&gt;&lt;/foreign-keys&gt;&lt;ref-type name="Journal Article"&gt;17&lt;/ref-type&gt;&lt;contributors&gt;&lt;authors&gt;&lt;author&gt;Verbruggen, F.&lt;/author&gt;&lt;author&gt;McLaren, I.P.L.&lt;/author&gt;&lt;author&gt;Chambers, C. D.&lt;/author&gt;&lt;/authors&gt;&lt;/contributors&gt;&lt;titles&gt;&lt;title&gt;Banishing the control homunculi in studies of action control and behaviour change&lt;/title&gt;&lt;secondary-title&gt;Perspectives on Psychological Science&lt;/secondary-title&gt;&lt;/titles&gt;&lt;periodical&gt;&lt;full-title&gt;Perspectives on Psychological Science&lt;/full-title&gt;&lt;/periodical&gt;&lt;volume&gt;in press&lt;/volume&gt;&lt;dates&gt;&lt;year&gt;2014&lt;/year&gt;&lt;/dates&gt;&lt;urls&gt;&lt;/urls&gt;&lt;/record&gt;&lt;/Cite&gt;&lt;/EndNote&gt;</w:instrText>
      </w:r>
      <w:r w:rsidR="008D7539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A826B6" w:rsidRPr="007818CF">
        <w:rPr>
          <w:rFonts w:ascii="Times New Roman" w:hAnsi="Times New Roman" w:cs="Times New Roman"/>
          <w:noProof/>
          <w:sz w:val="24"/>
          <w:szCs w:val="24"/>
        </w:rPr>
        <w:t>(Rosas, Todd, &amp; Bouton, 2013; Verbruggen, et al., 2014)</w:t>
      </w:r>
      <w:r w:rsidR="008D7539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8D7539" w:rsidRPr="007818CF">
        <w:rPr>
          <w:rFonts w:ascii="Times New Roman" w:hAnsi="Times New Roman" w:cs="Times New Roman"/>
          <w:sz w:val="24"/>
          <w:szCs w:val="24"/>
        </w:rPr>
        <w:t xml:space="preserve">. </w:t>
      </w:r>
      <w:r w:rsidR="00733ED8" w:rsidRPr="007818CF">
        <w:rPr>
          <w:rFonts w:ascii="Times New Roman" w:hAnsi="Times New Roman" w:cs="Times New Roman"/>
          <w:sz w:val="24"/>
          <w:szCs w:val="24"/>
        </w:rPr>
        <w:t xml:space="preserve"> These processes are sensitive to both </w:t>
      </w:r>
      <w:r w:rsidR="00361D5B" w:rsidRPr="007818CF">
        <w:rPr>
          <w:rFonts w:ascii="Times New Roman" w:hAnsi="Times New Roman" w:cs="Times New Roman"/>
          <w:sz w:val="24"/>
          <w:szCs w:val="24"/>
        </w:rPr>
        <w:t xml:space="preserve">internal </w:t>
      </w:r>
      <w:r w:rsidR="00733ED8" w:rsidRPr="007818CF">
        <w:rPr>
          <w:rFonts w:ascii="Times New Roman" w:hAnsi="Times New Roman" w:cs="Times New Roman"/>
          <w:sz w:val="24"/>
          <w:szCs w:val="24"/>
        </w:rPr>
        <w:t xml:space="preserve">and </w:t>
      </w:r>
      <w:r w:rsidR="00C10DF5" w:rsidRPr="007818CF">
        <w:rPr>
          <w:rFonts w:ascii="Times New Roman" w:hAnsi="Times New Roman" w:cs="Times New Roman"/>
          <w:sz w:val="24"/>
          <w:szCs w:val="24"/>
        </w:rPr>
        <w:t xml:space="preserve">contextual </w:t>
      </w:r>
      <w:r w:rsidR="00361D5B" w:rsidRPr="007818CF">
        <w:rPr>
          <w:rFonts w:ascii="Times New Roman" w:hAnsi="Times New Roman" w:cs="Times New Roman"/>
          <w:sz w:val="24"/>
          <w:szCs w:val="24"/>
        </w:rPr>
        <w:t xml:space="preserve">cues </w:t>
      </w:r>
      <w:r w:rsidR="00C10DF5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C10DF5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Jones&lt;/Author&gt;&lt;Year&gt;2013&lt;/Year&gt;&lt;RecNum&gt;14189&lt;/RecNum&gt;&lt;DisplayText&gt;(Jones, Christiansen, Nederkoorn, Houben, &amp;amp; Field, 2013)&lt;/DisplayText&gt;&lt;record&gt;&lt;rec-number&gt;14189&lt;/rec-number&gt;&lt;foreign-keys&gt;&lt;key app="EN" db-id="esezwvzwos9eeber9f5vfd9jwr905wpt9s0p" timestamp="1395317960"&gt;14189&lt;/key&gt;&lt;/foreign-keys&gt;&lt;ref-type name="Journal Article"&gt;17&lt;/ref-type&gt;&lt;contributors&gt;&lt;authors&gt;&lt;author&gt;Jones, A.&lt;/author&gt;&lt;author&gt;Christiansen, P.&lt;/author&gt;&lt;author&gt;Nederkoorn, C.&lt;/author&gt;&lt;author&gt;Houben, K.&lt;/author&gt;&lt;author&gt;Field, M.&lt;/author&gt;&lt;/authors&gt;&lt;/contributors&gt;&lt;titles&gt;&lt;title&gt;Fluctuating Disinhibition: Implications for the Understanding and Treatment of Alcohol and Other Substance Use Disorders&lt;/title&gt;&lt;secondary-title&gt;Frontiers in Psychiatry&lt;/secondary-title&gt;&lt;/titles&gt;&lt;periodical&gt;&lt;full-title&gt;Frontiers in Psychiatry&lt;/full-title&gt;&lt;/periodical&gt;&lt;volume&gt;22&lt;/volume&gt;&lt;number&gt;4&lt;/number&gt;&lt;dates&gt;&lt;year&gt;2013&lt;/year&gt;&lt;/dates&gt;&lt;urls&gt;&lt;/urls&gt;&lt;/record&gt;&lt;/Cite&gt;&lt;/EndNote&gt;</w:instrText>
      </w:r>
      <w:r w:rsidR="00C10DF5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C10DF5" w:rsidRPr="007818CF">
        <w:rPr>
          <w:rFonts w:ascii="Times New Roman" w:hAnsi="Times New Roman" w:cs="Times New Roman"/>
          <w:noProof/>
          <w:sz w:val="24"/>
          <w:szCs w:val="24"/>
        </w:rPr>
        <w:t>(Jones, Christiansen, Nederkoorn, Houben, &amp; Field, 2013)</w:t>
      </w:r>
      <w:r w:rsidR="00C10DF5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Pr="007818CF">
        <w:rPr>
          <w:rFonts w:ascii="Times New Roman" w:hAnsi="Times New Roman" w:cs="Times New Roman"/>
          <w:sz w:val="24"/>
          <w:szCs w:val="24"/>
        </w:rPr>
        <w:t xml:space="preserve">. Indeed, this supports the </w:t>
      </w:r>
      <w:r w:rsidR="003635C7" w:rsidRPr="007818CF">
        <w:rPr>
          <w:rFonts w:ascii="Times New Roman" w:hAnsi="Times New Roman" w:cs="Times New Roman"/>
          <w:sz w:val="24"/>
          <w:szCs w:val="24"/>
        </w:rPr>
        <w:t xml:space="preserve">observation that </w:t>
      </w:r>
      <w:r w:rsidRPr="007818CF">
        <w:rPr>
          <w:rFonts w:ascii="Times New Roman" w:hAnsi="Times New Roman" w:cs="Times New Roman"/>
          <w:sz w:val="24"/>
          <w:szCs w:val="24"/>
        </w:rPr>
        <w:t xml:space="preserve">single and multiple session training conducted in the laboratory </w:t>
      </w:r>
      <w:r w:rsidR="003635C7" w:rsidRPr="007818CF">
        <w:rPr>
          <w:rFonts w:ascii="Times New Roman" w:hAnsi="Times New Roman" w:cs="Times New Roman"/>
          <w:sz w:val="24"/>
          <w:szCs w:val="24"/>
        </w:rPr>
        <w:t xml:space="preserve">have limited effectiveness </w:t>
      </w:r>
      <w:r w:rsidRPr="007818CF">
        <w:rPr>
          <w:rFonts w:ascii="Times New Roman" w:hAnsi="Times New Roman" w:cs="Times New Roman"/>
          <w:sz w:val="24"/>
          <w:szCs w:val="24"/>
        </w:rPr>
        <w:t xml:space="preserve">on behaviour change measured </w:t>
      </w:r>
      <w:r w:rsidR="003635C7" w:rsidRPr="007818CF">
        <w:rPr>
          <w:rFonts w:ascii="Times New Roman" w:hAnsi="Times New Roman" w:cs="Times New Roman"/>
          <w:sz w:val="24"/>
          <w:szCs w:val="24"/>
        </w:rPr>
        <w:t>in the real-world</w:t>
      </w:r>
      <w:r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WNrZXI8L0F1dGhvcj48WWVhcj4yMDE1PC9ZZWFyPjxS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</w:fldData>
        </w:fldChar>
      </w:r>
      <w:r w:rsidR="00A826B6" w:rsidRPr="007818C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826B6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WNrZXI8L0F1dGhvcj48WWVhcj4yMDE1PC9ZZWFyPjxS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</w:fldData>
        </w:fldChar>
      </w:r>
      <w:r w:rsidR="00A826B6" w:rsidRPr="007818C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826B6" w:rsidRPr="007818CF">
        <w:rPr>
          <w:rFonts w:ascii="Times New Roman" w:hAnsi="Times New Roman" w:cs="Times New Roman"/>
          <w:sz w:val="24"/>
          <w:szCs w:val="24"/>
        </w:rPr>
      </w:r>
      <w:r w:rsidR="00A826B6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Pr="007818CF">
        <w:rPr>
          <w:rFonts w:ascii="Times New Roman" w:hAnsi="Times New Roman" w:cs="Times New Roman"/>
          <w:sz w:val="24"/>
          <w:szCs w:val="24"/>
        </w:rPr>
      </w:r>
      <w:r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A826B6" w:rsidRPr="007818CF">
        <w:rPr>
          <w:rFonts w:ascii="Times New Roman" w:hAnsi="Times New Roman" w:cs="Times New Roman"/>
          <w:noProof/>
          <w:sz w:val="24"/>
          <w:szCs w:val="24"/>
        </w:rPr>
        <w:t>(Becker, et al., 2015; Forman, et al., 2016)</w:t>
      </w:r>
      <w:r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Pr="007818CF">
        <w:rPr>
          <w:rFonts w:ascii="Times New Roman" w:hAnsi="Times New Roman" w:cs="Times New Roman"/>
          <w:sz w:val="24"/>
          <w:szCs w:val="24"/>
        </w:rPr>
        <w:t xml:space="preserve">, </w:t>
      </w:r>
      <w:r w:rsidR="00614F8E" w:rsidRPr="007818CF">
        <w:rPr>
          <w:rFonts w:ascii="Times New Roman" w:hAnsi="Times New Roman" w:cs="Times New Roman"/>
          <w:sz w:val="24"/>
          <w:szCs w:val="24"/>
        </w:rPr>
        <w:t xml:space="preserve">and </w:t>
      </w:r>
      <w:r w:rsidRPr="007818CF">
        <w:rPr>
          <w:rFonts w:ascii="Times New Roman" w:hAnsi="Times New Roman" w:cs="Times New Roman"/>
          <w:sz w:val="24"/>
          <w:szCs w:val="24"/>
        </w:rPr>
        <w:t xml:space="preserve">similar issues have reduced enthusiasm for </w:t>
      </w:r>
      <w:r w:rsidR="00722FA3" w:rsidRPr="007818CF">
        <w:rPr>
          <w:rFonts w:ascii="Times New Roman" w:hAnsi="Times New Roman" w:cs="Times New Roman"/>
          <w:sz w:val="24"/>
          <w:szCs w:val="24"/>
        </w:rPr>
        <w:t xml:space="preserve">other procedures aimed at extinguishing associations such as cue exposure therapy </w:t>
      </w:r>
      <w:r w:rsidR="00722FA3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WNLaWxsb3A8L0F1dGhvcj48WWVhcj4yMDA4PC9ZZWFy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</w:fldData>
        </w:fldChar>
      </w:r>
      <w:r w:rsidR="0045219D" w:rsidRPr="007818C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5219D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WNLaWxsb3A8L0F1dGhvcj48WWVhcj4yMDA4PC9ZZWFy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</w:fldData>
        </w:fldChar>
      </w:r>
      <w:r w:rsidR="0045219D" w:rsidRPr="007818C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5219D" w:rsidRPr="007818CF">
        <w:rPr>
          <w:rFonts w:ascii="Times New Roman" w:hAnsi="Times New Roman" w:cs="Times New Roman"/>
          <w:sz w:val="24"/>
          <w:szCs w:val="24"/>
        </w:rPr>
      </w:r>
      <w:r w:rsidR="0045219D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722FA3" w:rsidRPr="007818CF">
        <w:rPr>
          <w:rFonts w:ascii="Times New Roman" w:hAnsi="Times New Roman" w:cs="Times New Roman"/>
          <w:sz w:val="24"/>
          <w:szCs w:val="24"/>
        </w:rPr>
      </w:r>
      <w:r w:rsidR="00722FA3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6F65FE" w:rsidRPr="007818CF">
        <w:rPr>
          <w:rFonts w:ascii="Times New Roman" w:hAnsi="Times New Roman" w:cs="Times New Roman"/>
          <w:noProof/>
          <w:sz w:val="24"/>
          <w:szCs w:val="24"/>
        </w:rPr>
        <w:t>(</w:t>
      </w:r>
      <w:r w:rsidR="0045219D" w:rsidRPr="007818CF">
        <w:rPr>
          <w:rFonts w:ascii="Times New Roman" w:hAnsi="Times New Roman" w:cs="Times New Roman"/>
          <w:noProof/>
          <w:sz w:val="24"/>
          <w:szCs w:val="24"/>
        </w:rPr>
        <w:t>Jansen, Schyns, Bongers, &amp; van den Akker, 2016; MacKillop &amp; Lisman, 2008)</w:t>
      </w:r>
      <w:r w:rsidR="00722FA3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722FA3" w:rsidRPr="007818CF">
        <w:rPr>
          <w:rFonts w:ascii="Times New Roman" w:hAnsi="Times New Roman" w:cs="Times New Roman"/>
          <w:sz w:val="24"/>
          <w:szCs w:val="24"/>
        </w:rPr>
        <w:t>.  It appears that mos</w:t>
      </w:r>
      <w:r w:rsidR="00525003" w:rsidRPr="007818CF">
        <w:rPr>
          <w:rFonts w:ascii="Times New Roman" w:hAnsi="Times New Roman" w:cs="Times New Roman"/>
          <w:sz w:val="24"/>
          <w:szCs w:val="24"/>
        </w:rPr>
        <w:t>t promising effects of cognitive training occur when individuals can attempt it in different contexts</w:t>
      </w:r>
      <w:r w:rsidR="00040FDB" w:rsidRPr="007818CF">
        <w:rPr>
          <w:rFonts w:ascii="Times New Roman" w:hAnsi="Times New Roman" w:cs="Times New Roman"/>
          <w:sz w:val="24"/>
          <w:szCs w:val="24"/>
        </w:rPr>
        <w:t>, e.g. at home and at work</w:t>
      </w:r>
      <w:r w:rsidR="00525003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525003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ZWxpbmc8L0F1dGhvcj48WWVhcj4yMDE0PC9ZZWFyPjxS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</w:fldData>
        </w:fldChar>
      </w:r>
      <w:r w:rsidR="00180A13" w:rsidRPr="007818C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80A13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ZWxpbmc8L0F1dGhvcj48WWVhcj4yMDE0PC9ZZWFyPjxS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</w:fldData>
        </w:fldChar>
      </w:r>
      <w:r w:rsidR="00180A13" w:rsidRPr="007818C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80A13" w:rsidRPr="007818CF">
        <w:rPr>
          <w:rFonts w:ascii="Times New Roman" w:hAnsi="Times New Roman" w:cs="Times New Roman"/>
          <w:sz w:val="24"/>
          <w:szCs w:val="24"/>
        </w:rPr>
      </w:r>
      <w:r w:rsidR="00180A13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525003" w:rsidRPr="007818CF">
        <w:rPr>
          <w:rFonts w:ascii="Times New Roman" w:hAnsi="Times New Roman" w:cs="Times New Roman"/>
          <w:sz w:val="24"/>
          <w:szCs w:val="24"/>
        </w:rPr>
      </w:r>
      <w:r w:rsidR="00525003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180A13" w:rsidRPr="007818CF">
        <w:rPr>
          <w:rFonts w:ascii="Times New Roman" w:hAnsi="Times New Roman" w:cs="Times New Roman"/>
          <w:noProof/>
          <w:sz w:val="24"/>
          <w:szCs w:val="24"/>
        </w:rPr>
        <w:t>(Lawrenc</w:t>
      </w:r>
      <w:r w:rsidR="006F65FE" w:rsidRPr="007818CF">
        <w:rPr>
          <w:rFonts w:ascii="Times New Roman" w:hAnsi="Times New Roman" w:cs="Times New Roman"/>
          <w:noProof/>
          <w:sz w:val="24"/>
          <w:szCs w:val="24"/>
        </w:rPr>
        <w:t xml:space="preserve">e, O'Sullivan, et al., 2015; </w:t>
      </w:r>
      <w:r w:rsidR="00180A13" w:rsidRPr="007818CF">
        <w:rPr>
          <w:rFonts w:ascii="Times New Roman" w:hAnsi="Times New Roman" w:cs="Times New Roman"/>
          <w:noProof/>
          <w:sz w:val="24"/>
          <w:szCs w:val="24"/>
        </w:rPr>
        <w:t>Veling, van Konnigsbruggen, et al., 2014)</w:t>
      </w:r>
      <w:r w:rsidR="00525003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525003" w:rsidRPr="007818CF">
        <w:rPr>
          <w:rFonts w:ascii="Times New Roman" w:hAnsi="Times New Roman" w:cs="Times New Roman"/>
          <w:sz w:val="24"/>
          <w:szCs w:val="24"/>
        </w:rPr>
        <w:t>, which suggests</w:t>
      </w:r>
      <w:r w:rsidR="00220971" w:rsidRPr="007818CF">
        <w:rPr>
          <w:rFonts w:ascii="Times New Roman" w:hAnsi="Times New Roman" w:cs="Times New Roman"/>
          <w:sz w:val="24"/>
          <w:szCs w:val="24"/>
        </w:rPr>
        <w:t xml:space="preserve"> repeated</w:t>
      </w:r>
      <w:r w:rsidR="00525003" w:rsidRPr="007818CF">
        <w:rPr>
          <w:rFonts w:ascii="Times New Roman" w:hAnsi="Times New Roman" w:cs="Times New Roman"/>
          <w:sz w:val="24"/>
          <w:szCs w:val="24"/>
        </w:rPr>
        <w:t xml:space="preserve"> implementation</w:t>
      </w:r>
      <w:r w:rsidR="00220971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220971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220971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eard&lt;/Author&gt;&lt;Year&gt;2012&lt;/Year&gt;&lt;RecNum&gt;14908&lt;/RecNum&gt;&lt;DisplayText&gt;(Beard, Sawyer, &amp;amp; Hofmann, 2012)&lt;/DisplayText&gt;&lt;record&gt;&lt;rec-number&gt;14908&lt;/rec-number&gt;&lt;foreign-keys&gt;&lt;key app="EN" db-id="esezwvzwos9eeber9f5vfd9jwr905wpt9s0p" timestamp="1485346603"&gt;14908&lt;/key&gt;&lt;/foreign-keys&gt;&lt;ref-type name="Journal Article"&gt;17&lt;/ref-type&gt;&lt;contributors&gt;&lt;authors&gt;&lt;author&gt;Beard, C.&lt;/author&gt;&lt;author&gt;Sawyer, A. T.&lt;/author&gt;&lt;author&gt;Hofmann, S. G.&lt;/author&gt;&lt;/authors&gt;&lt;/contributors&gt;&lt;auth-address&gt;Department of Psychiatry and Human Behavior, Alpert Medical School of Brown University, Providence, RI 02906, USA. Courtney_Beard@brown.edu&lt;/auth-address&gt;&lt;titles&gt;&lt;title&gt;Efficacy of attention bias modification using threat and appetitive stimuli: a meta-analytic review&lt;/title&gt;&lt;secondary-title&gt;Behav Ther&lt;/secondary-title&gt;&lt;/titles&gt;&lt;periodical&gt;&lt;full-title&gt;Behav Ther&lt;/full-title&gt;&lt;/periodical&gt;&lt;pages&gt;724-40&lt;/pages&gt;&lt;volume&gt;43&lt;/volume&gt;&lt;number&gt;4&lt;/number&gt;&lt;edition&gt;2012/10/11&lt;/edition&gt;&lt;keywords&gt;&lt;keyword&gt;Anxiety Disorders/ therapy&lt;/keyword&gt;&lt;keyword&gt;Attention&lt;/keyword&gt;&lt;keyword&gt;Cognitive Therapy/ methods&lt;/keyword&gt;&lt;keyword&gt;Humans&lt;/keyword&gt;&lt;/keywords&gt;&lt;dates&gt;&lt;year&gt;2012&lt;/year&gt;&lt;pub-dates&gt;&lt;date&gt;Dec&lt;/date&gt;&lt;/pub-dates&gt;&lt;/dates&gt;&lt;isbn&gt;1878-1888 (Electronic)&amp;#xD;0005-7894 (Linking)&lt;/isbn&gt;&lt;accession-num&gt;23046776&lt;/accession-num&gt;&lt;urls&gt;&lt;/urls&gt;&lt;custom2&gt;PMC3494088&lt;/custom2&gt;&lt;custom6&gt;Nihms413270&lt;/custom6&gt;&lt;electronic-resource-num&gt;10.1016/j.beth.2012.01.002&lt;/electronic-resource-num&gt;&lt;remote-database-provider&gt;NLM&lt;/remote-database-provider&gt;&lt;language&gt;eng&lt;/language&gt;&lt;/record&gt;&lt;/Cite&gt;&lt;/EndNote&gt;</w:instrText>
      </w:r>
      <w:r w:rsidR="00220971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220971" w:rsidRPr="007818CF">
        <w:rPr>
          <w:rFonts w:ascii="Times New Roman" w:hAnsi="Times New Roman" w:cs="Times New Roman"/>
          <w:noProof/>
          <w:sz w:val="24"/>
          <w:szCs w:val="24"/>
        </w:rPr>
        <w:t>(Beard, Sawyer, &amp; Hofmann, 2012)</w:t>
      </w:r>
      <w:r w:rsidR="00220971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220971" w:rsidRPr="007818CF">
        <w:rPr>
          <w:rFonts w:ascii="Times New Roman" w:hAnsi="Times New Roman" w:cs="Times New Roman"/>
          <w:sz w:val="24"/>
          <w:szCs w:val="24"/>
        </w:rPr>
        <w:t>,</w:t>
      </w:r>
      <w:r w:rsidR="00525003" w:rsidRPr="007818CF">
        <w:rPr>
          <w:rFonts w:ascii="Times New Roman" w:hAnsi="Times New Roman" w:cs="Times New Roman"/>
          <w:sz w:val="24"/>
          <w:szCs w:val="24"/>
        </w:rPr>
        <w:t xml:space="preserve"> via portable devices </w:t>
      </w:r>
      <w:r w:rsidR="00525003"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="00A826B6" w:rsidRPr="007818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lackburne&lt;/Author&gt;&lt;Year&gt;2016&lt;/Year&gt;&lt;RecNum&gt;14764&lt;/RecNum&gt;&lt;DisplayText&gt;(Blackburne, et al., 2016)&lt;/DisplayText&gt;&lt;record&gt;&lt;rec-number&gt;14764&lt;/rec-number&gt;&lt;foreign-keys&gt;&lt;key app="EN" db-id="esezwvzwos9eeber9f5vfd9jwr905wpt9s0p" timestamp="1472040735"&gt;14764&lt;/key&gt;&lt;/foreign-keys&gt;&lt;ref-type name="Journal Article"&gt;17&lt;/ref-type&gt;&lt;contributors&gt;&lt;authors&gt;&lt;author&gt;Blackburne, T.&lt;/author&gt;&lt;author&gt;Rodriguez, A.&lt;/author&gt;&lt;author&gt;Johnstone, S. J.&lt;/author&gt;&lt;/authors&gt;&lt;/contributors&gt;&lt;titles&gt;&lt;title&gt;A serious game to increase healthy food consumption in overweight or obese adults: Randomized controlled trial&lt;/title&gt;&lt;secondary-title&gt;Journal of medical Internet Research&lt;/secondary-title&gt;&lt;/titles&gt;&lt;periodical&gt;&lt;full-title&gt;Journal of Medical Internet Research&lt;/full-title&gt;&lt;/periodical&gt;&lt;pages&gt;e10&lt;/pages&gt;&lt;volume&gt;4&lt;/volume&gt;&lt;number&gt;2&lt;/number&gt;&lt;dates&gt;&lt;year&gt;2016&lt;/year&gt;&lt;/dates&gt;&lt;urls&gt;&lt;/urls&gt;&lt;/record&gt;&lt;/Cite&gt;&lt;/EndNote&gt;</w:instrText>
      </w:r>
      <w:r w:rsidR="00525003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A826B6" w:rsidRPr="007818CF">
        <w:rPr>
          <w:rFonts w:ascii="Times New Roman" w:hAnsi="Times New Roman" w:cs="Times New Roman"/>
          <w:noProof/>
          <w:sz w:val="24"/>
          <w:szCs w:val="24"/>
        </w:rPr>
        <w:t>(Blackburne, et al., 2016)</w:t>
      </w:r>
      <w:r w:rsidR="00525003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220971" w:rsidRPr="007818CF">
        <w:rPr>
          <w:rFonts w:ascii="Times New Roman" w:hAnsi="Times New Roman" w:cs="Times New Roman"/>
          <w:sz w:val="24"/>
          <w:szCs w:val="24"/>
        </w:rPr>
        <w:t>, and</w:t>
      </w:r>
      <w:r w:rsidR="00525003" w:rsidRPr="007818CF">
        <w:rPr>
          <w:rFonts w:ascii="Times New Roman" w:hAnsi="Times New Roman" w:cs="Times New Roman"/>
          <w:sz w:val="24"/>
          <w:szCs w:val="24"/>
        </w:rPr>
        <w:t xml:space="preserve"> using Ecological Momentary Intervention strategies</w:t>
      </w:r>
      <w:r w:rsidR="00A85B9C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525003" w:rsidRPr="007818CF">
        <w:rPr>
          <w:rFonts w:ascii="Times New Roman" w:hAnsi="Times New Roman" w:cs="Times New Roman"/>
          <w:sz w:val="24"/>
          <w:szCs w:val="24"/>
        </w:rPr>
        <w:t>will be key to promoting long lasting behaviour change</w:t>
      </w:r>
      <w:r w:rsidR="00A85B9C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A85B9C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ZXJvbjwvQXV0aG9yPjxZZWFyPjIwMTA8L1llYXI+PFJl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</w:fldData>
        </w:fldChar>
      </w:r>
      <w:r w:rsidR="00A85B9C" w:rsidRPr="007818C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85B9C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ZXJvbjwvQXV0aG9yPjxZZWFyPjIwMTA8L1llYXI+PFJl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</w:fldData>
        </w:fldChar>
      </w:r>
      <w:r w:rsidR="00A85B9C" w:rsidRPr="007818C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85B9C" w:rsidRPr="007818CF">
        <w:rPr>
          <w:rFonts w:ascii="Times New Roman" w:hAnsi="Times New Roman" w:cs="Times New Roman"/>
          <w:sz w:val="24"/>
          <w:szCs w:val="24"/>
        </w:rPr>
      </w:r>
      <w:r w:rsidR="00A85B9C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A85B9C" w:rsidRPr="007818CF">
        <w:rPr>
          <w:rFonts w:ascii="Times New Roman" w:hAnsi="Times New Roman" w:cs="Times New Roman"/>
          <w:sz w:val="24"/>
          <w:szCs w:val="24"/>
        </w:rPr>
      </w:r>
      <w:r w:rsidR="00A85B9C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A85B9C" w:rsidRPr="007818CF">
        <w:rPr>
          <w:rFonts w:ascii="Times New Roman" w:hAnsi="Times New Roman" w:cs="Times New Roman"/>
          <w:noProof/>
          <w:sz w:val="24"/>
          <w:szCs w:val="24"/>
        </w:rPr>
        <w:t>(Heron &amp; Smyth, 2010)</w:t>
      </w:r>
      <w:r w:rsidR="00A85B9C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525003" w:rsidRPr="007818CF">
        <w:rPr>
          <w:rFonts w:ascii="Times New Roman" w:hAnsi="Times New Roman" w:cs="Times New Roman"/>
          <w:sz w:val="24"/>
          <w:szCs w:val="24"/>
        </w:rPr>
        <w:t xml:space="preserve">.  </w:t>
      </w:r>
      <w:r w:rsidR="00614F8E" w:rsidRPr="007818CF">
        <w:rPr>
          <w:rFonts w:ascii="Times New Roman" w:hAnsi="Times New Roman" w:cs="Times New Roman"/>
          <w:sz w:val="24"/>
          <w:szCs w:val="24"/>
        </w:rPr>
        <w:t>A</w:t>
      </w:r>
      <w:r w:rsidR="000D5CD0" w:rsidRPr="007818CF">
        <w:rPr>
          <w:rFonts w:ascii="Times New Roman" w:hAnsi="Times New Roman" w:cs="Times New Roman"/>
          <w:sz w:val="24"/>
          <w:szCs w:val="24"/>
        </w:rPr>
        <w:t>ttempts at this have</w:t>
      </w:r>
      <w:r w:rsidR="00CF6A8E" w:rsidRPr="007818CF">
        <w:rPr>
          <w:rFonts w:ascii="Times New Roman" w:hAnsi="Times New Roman" w:cs="Times New Roman"/>
          <w:sz w:val="24"/>
          <w:szCs w:val="24"/>
        </w:rPr>
        <w:t xml:space="preserve"> demonstrate</w:t>
      </w:r>
      <w:r w:rsidR="000D5CD0" w:rsidRPr="007818CF">
        <w:rPr>
          <w:rFonts w:ascii="Times New Roman" w:hAnsi="Times New Roman" w:cs="Times New Roman"/>
          <w:sz w:val="24"/>
          <w:szCs w:val="24"/>
        </w:rPr>
        <w:t>d</w:t>
      </w:r>
      <w:r w:rsidR="00CF6A8E" w:rsidRPr="007818CF">
        <w:rPr>
          <w:rFonts w:ascii="Times New Roman" w:hAnsi="Times New Roman" w:cs="Times New Roman"/>
          <w:sz w:val="24"/>
          <w:szCs w:val="24"/>
        </w:rPr>
        <w:t xml:space="preserve"> that participants find the </w:t>
      </w:r>
      <w:r w:rsidR="00CF6A8E" w:rsidRPr="007818CF">
        <w:rPr>
          <w:rFonts w:ascii="Times New Roman" w:hAnsi="Times New Roman" w:cs="Times New Roman"/>
          <w:sz w:val="24"/>
          <w:szCs w:val="24"/>
        </w:rPr>
        <w:lastRenderedPageBreak/>
        <w:t>training feasible</w:t>
      </w:r>
      <w:r w:rsidR="000D5CD0" w:rsidRPr="007818CF">
        <w:rPr>
          <w:rFonts w:ascii="Times New Roman" w:hAnsi="Times New Roman" w:cs="Times New Roman"/>
          <w:sz w:val="24"/>
          <w:szCs w:val="24"/>
        </w:rPr>
        <w:t>,</w:t>
      </w:r>
      <w:r w:rsidR="00CF6A8E" w:rsidRPr="007818CF">
        <w:rPr>
          <w:rFonts w:ascii="Times New Roman" w:hAnsi="Times New Roman" w:cs="Times New Roman"/>
          <w:sz w:val="24"/>
          <w:szCs w:val="24"/>
        </w:rPr>
        <w:t xml:space="preserve"> acceptable</w:t>
      </w:r>
      <w:r w:rsidR="000D5CD0" w:rsidRPr="007818CF">
        <w:rPr>
          <w:rFonts w:ascii="Times New Roman" w:hAnsi="Times New Roman" w:cs="Times New Roman"/>
          <w:sz w:val="24"/>
          <w:szCs w:val="24"/>
        </w:rPr>
        <w:t xml:space="preserve"> and report high rates of compliance</w:t>
      </w:r>
      <w:r w:rsidR="00CF6A8E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CF6A8E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b3V0ZWxsZTwvQXV0aG9yPjxZZWFyPjIwMTY8L1llYXI+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=
</w:fldData>
        </w:fldChar>
      </w:r>
      <w:r w:rsidR="00A826B6" w:rsidRPr="007818C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826B6" w:rsidRPr="007818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b3V0ZWxsZTwvQXV0aG9yPjxZZWFyPjIwMTY8L1llYXI+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=
</w:fldData>
        </w:fldChar>
      </w:r>
      <w:r w:rsidR="00A826B6" w:rsidRPr="007818C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826B6" w:rsidRPr="007818CF">
        <w:rPr>
          <w:rFonts w:ascii="Times New Roman" w:hAnsi="Times New Roman" w:cs="Times New Roman"/>
          <w:sz w:val="24"/>
          <w:szCs w:val="24"/>
        </w:rPr>
      </w:r>
      <w:r w:rsidR="00A826B6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CF6A8E" w:rsidRPr="007818CF">
        <w:rPr>
          <w:rFonts w:ascii="Times New Roman" w:hAnsi="Times New Roman" w:cs="Times New Roman"/>
          <w:sz w:val="24"/>
          <w:szCs w:val="24"/>
        </w:rPr>
      </w:r>
      <w:r w:rsidR="00CF6A8E"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A826B6" w:rsidRPr="007818CF">
        <w:rPr>
          <w:rFonts w:ascii="Times New Roman" w:hAnsi="Times New Roman" w:cs="Times New Roman"/>
          <w:noProof/>
          <w:sz w:val="24"/>
          <w:szCs w:val="24"/>
        </w:rPr>
        <w:t>(Boutelle, et al., 2016; Lawrence, O'Sullivan, et al., 2015)</w:t>
      </w:r>
      <w:r w:rsidR="00CF6A8E" w:rsidRPr="007818CF">
        <w:rPr>
          <w:rFonts w:ascii="Times New Roman" w:hAnsi="Times New Roman" w:cs="Times New Roman"/>
          <w:sz w:val="24"/>
          <w:szCs w:val="24"/>
        </w:rPr>
        <w:fldChar w:fldCharType="end"/>
      </w:r>
      <w:r w:rsidR="00614F8E" w:rsidRPr="007818CF">
        <w:rPr>
          <w:rFonts w:ascii="Times New Roman" w:hAnsi="Times New Roman" w:cs="Times New Roman"/>
          <w:sz w:val="24"/>
          <w:szCs w:val="24"/>
        </w:rPr>
        <w:t xml:space="preserve">, which are promising for the future. </w:t>
      </w:r>
    </w:p>
    <w:p w14:paraId="59168F26" w14:textId="299C7EFC" w:rsidR="004A71BB" w:rsidRPr="007818CF" w:rsidRDefault="00F87B72" w:rsidP="000419DD">
      <w:pPr>
        <w:spacing w:line="480" w:lineRule="auto"/>
        <w:outlineLvl w:val="0"/>
        <w:rPr>
          <w:rFonts w:ascii="Times New Roman" w:hAnsi="Times New Roman" w:cs="Times New Roman"/>
          <w:b/>
          <w:sz w:val="24"/>
          <w:szCs w:val="24"/>
        </w:rPr>
      </w:pPr>
      <w:r w:rsidRPr="007818CF">
        <w:rPr>
          <w:rFonts w:ascii="Times New Roman" w:hAnsi="Times New Roman" w:cs="Times New Roman"/>
          <w:b/>
          <w:sz w:val="24"/>
          <w:szCs w:val="24"/>
        </w:rPr>
        <w:t>Conclusion</w:t>
      </w:r>
    </w:p>
    <w:p w14:paraId="5A70849E" w14:textId="29643B72" w:rsidR="00F87B72" w:rsidRPr="007818CF" w:rsidRDefault="00F87B72" w:rsidP="00F87B7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b/>
          <w:sz w:val="24"/>
          <w:szCs w:val="24"/>
        </w:rPr>
        <w:tab/>
      </w:r>
      <w:r w:rsidRPr="007818CF">
        <w:rPr>
          <w:rFonts w:ascii="Times New Roman" w:hAnsi="Times New Roman" w:cs="Times New Roman"/>
          <w:sz w:val="24"/>
          <w:szCs w:val="24"/>
        </w:rPr>
        <w:t xml:space="preserve">We synthesised the current evidence for cognitive training as a potential tool for </w:t>
      </w:r>
      <w:r w:rsidR="008D7539" w:rsidRPr="007818CF">
        <w:rPr>
          <w:rFonts w:ascii="Times New Roman" w:hAnsi="Times New Roman" w:cs="Times New Roman"/>
          <w:sz w:val="24"/>
          <w:szCs w:val="24"/>
        </w:rPr>
        <w:t xml:space="preserve">the treatment of </w:t>
      </w:r>
      <w:r w:rsidRPr="007818CF">
        <w:rPr>
          <w:rFonts w:ascii="Times New Roman" w:hAnsi="Times New Roman" w:cs="Times New Roman"/>
          <w:sz w:val="24"/>
          <w:szCs w:val="24"/>
        </w:rPr>
        <w:t xml:space="preserve">overweight and obesity. </w:t>
      </w:r>
      <w:r w:rsidR="00EA1E51" w:rsidRPr="007818CF">
        <w:rPr>
          <w:rFonts w:ascii="Times New Roman" w:hAnsi="Times New Roman" w:cs="Times New Roman"/>
          <w:sz w:val="24"/>
          <w:szCs w:val="24"/>
        </w:rPr>
        <w:t xml:space="preserve">We identified numerous different types of potential intervention, </w:t>
      </w:r>
      <w:r w:rsidR="006E0635" w:rsidRPr="007818CF">
        <w:rPr>
          <w:rFonts w:ascii="Times New Roman" w:hAnsi="Times New Roman" w:cs="Times New Roman"/>
          <w:sz w:val="24"/>
          <w:szCs w:val="24"/>
        </w:rPr>
        <w:t xml:space="preserve">all of which aim to either </w:t>
      </w:r>
      <w:r w:rsidR="00EA1E51" w:rsidRPr="007818CF">
        <w:rPr>
          <w:rFonts w:ascii="Times New Roman" w:hAnsi="Times New Roman" w:cs="Times New Roman"/>
          <w:sz w:val="24"/>
          <w:szCs w:val="24"/>
        </w:rPr>
        <w:t>increas</w:t>
      </w:r>
      <w:r w:rsidR="006E0635" w:rsidRPr="007818CF">
        <w:rPr>
          <w:rFonts w:ascii="Times New Roman" w:hAnsi="Times New Roman" w:cs="Times New Roman"/>
          <w:sz w:val="24"/>
          <w:szCs w:val="24"/>
        </w:rPr>
        <w:t>e</w:t>
      </w:r>
      <w:r w:rsidR="00EA1E51" w:rsidRPr="007818CF">
        <w:rPr>
          <w:rFonts w:ascii="Times New Roman" w:hAnsi="Times New Roman" w:cs="Times New Roman"/>
          <w:sz w:val="24"/>
          <w:szCs w:val="24"/>
        </w:rPr>
        <w:t xml:space="preserve"> the </w:t>
      </w:r>
      <w:r w:rsidR="00EA1E51" w:rsidRPr="007818CF">
        <w:rPr>
          <w:rFonts w:ascii="Times New Roman" w:hAnsi="Times New Roman" w:cs="Times New Roman"/>
          <w:i/>
          <w:sz w:val="24"/>
          <w:szCs w:val="24"/>
        </w:rPr>
        <w:t>capacity</w:t>
      </w:r>
      <w:r w:rsidR="00EA1E51" w:rsidRPr="007818CF">
        <w:rPr>
          <w:rFonts w:ascii="Times New Roman" w:hAnsi="Times New Roman" w:cs="Times New Roman"/>
          <w:sz w:val="24"/>
          <w:szCs w:val="24"/>
        </w:rPr>
        <w:t xml:space="preserve"> of reflective processes or </w:t>
      </w:r>
      <w:r w:rsidR="006E0635" w:rsidRPr="007818CF">
        <w:rPr>
          <w:rFonts w:ascii="Times New Roman" w:hAnsi="Times New Roman" w:cs="Times New Roman"/>
          <w:sz w:val="24"/>
          <w:szCs w:val="24"/>
        </w:rPr>
        <w:t>alter</w:t>
      </w:r>
      <w:r w:rsidR="00EA1E51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EA1E51" w:rsidRPr="007818CF">
        <w:rPr>
          <w:rFonts w:ascii="Times New Roman" w:hAnsi="Times New Roman" w:cs="Times New Roman"/>
          <w:i/>
          <w:sz w:val="24"/>
          <w:szCs w:val="24"/>
        </w:rPr>
        <w:t>associative</w:t>
      </w:r>
      <w:r w:rsidR="00EA1E51" w:rsidRPr="007818CF">
        <w:rPr>
          <w:rFonts w:ascii="Times New Roman" w:hAnsi="Times New Roman" w:cs="Times New Roman"/>
          <w:sz w:val="24"/>
          <w:szCs w:val="24"/>
        </w:rPr>
        <w:t xml:space="preserve"> approach tendencies towards unhealthy foods.</w:t>
      </w:r>
      <w:r w:rsidR="00687A1B" w:rsidRPr="007818CF">
        <w:rPr>
          <w:rFonts w:ascii="Times New Roman" w:hAnsi="Times New Roman" w:cs="Times New Roman"/>
          <w:sz w:val="24"/>
          <w:szCs w:val="24"/>
        </w:rPr>
        <w:t xml:space="preserve"> The studies demonstrated promise, in that cognitive training generally influenced outcomes in the laboratory with some evidence of transfer to ‘real-world’ behaviour. However, the evidence evaluating potential mechanisms was mixed. </w:t>
      </w:r>
      <w:r w:rsidR="00EA1E51" w:rsidRPr="007818CF">
        <w:rPr>
          <w:rFonts w:ascii="Times New Roman" w:hAnsi="Times New Roman" w:cs="Times New Roman"/>
          <w:sz w:val="24"/>
          <w:szCs w:val="24"/>
        </w:rPr>
        <w:t>Future research in this area should be mindful of the lim</w:t>
      </w:r>
      <w:r w:rsidR="00256D98" w:rsidRPr="007818CF">
        <w:rPr>
          <w:rFonts w:ascii="Times New Roman" w:hAnsi="Times New Roman" w:cs="Times New Roman"/>
          <w:sz w:val="24"/>
          <w:szCs w:val="24"/>
        </w:rPr>
        <w:t xml:space="preserve">itations we have identified and implement the suggested recommendations to move the field forward and hopefully establish </w:t>
      </w:r>
      <w:r w:rsidR="006E0635" w:rsidRPr="007818CF">
        <w:rPr>
          <w:rFonts w:ascii="Times New Roman" w:hAnsi="Times New Roman" w:cs="Times New Roman"/>
          <w:sz w:val="24"/>
          <w:szCs w:val="24"/>
        </w:rPr>
        <w:t xml:space="preserve">novel and </w:t>
      </w:r>
      <w:r w:rsidR="00256D98" w:rsidRPr="007818CF">
        <w:rPr>
          <w:rFonts w:ascii="Times New Roman" w:hAnsi="Times New Roman" w:cs="Times New Roman"/>
          <w:sz w:val="24"/>
          <w:szCs w:val="24"/>
        </w:rPr>
        <w:t xml:space="preserve">effective psychological </w:t>
      </w:r>
      <w:r w:rsidR="006E0635" w:rsidRPr="007818CF">
        <w:rPr>
          <w:rFonts w:ascii="Times New Roman" w:hAnsi="Times New Roman" w:cs="Times New Roman"/>
          <w:sz w:val="24"/>
          <w:szCs w:val="24"/>
        </w:rPr>
        <w:t>interventions that can help people to modify their eating habits and lose weight.</w:t>
      </w:r>
      <w:r w:rsidR="00256D98" w:rsidRPr="007818C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5B1C3E9" w14:textId="77777777" w:rsidR="00A73FA3" w:rsidRPr="007818CF" w:rsidRDefault="00A73FA3" w:rsidP="000419DD">
      <w:pPr>
        <w:spacing w:line="480" w:lineRule="auto"/>
        <w:outlineLvl w:val="0"/>
        <w:rPr>
          <w:rFonts w:ascii="Times New Roman" w:hAnsi="Times New Roman" w:cs="Times New Roman"/>
          <w:b/>
          <w:sz w:val="24"/>
          <w:szCs w:val="24"/>
        </w:rPr>
      </w:pPr>
      <w:r w:rsidRPr="007818CF">
        <w:rPr>
          <w:rFonts w:ascii="Times New Roman" w:hAnsi="Times New Roman" w:cs="Times New Roman"/>
          <w:b/>
          <w:sz w:val="24"/>
          <w:szCs w:val="24"/>
        </w:rPr>
        <w:t>Disclosures</w:t>
      </w:r>
    </w:p>
    <w:p w14:paraId="41B4619B" w14:textId="77777777" w:rsidR="002D66B4" w:rsidRPr="007818CF" w:rsidRDefault="00A73FA3" w:rsidP="00A73FA3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sz w:val="24"/>
          <w:szCs w:val="24"/>
        </w:rPr>
        <w:t xml:space="preserve">AJ is supported by ESRC grant ES/N016211/1. </w:t>
      </w:r>
      <w:r w:rsidR="00B86EED" w:rsidRPr="007818CF">
        <w:rPr>
          <w:rFonts w:ascii="Times New Roman" w:hAnsi="Times New Roman" w:cs="Times New Roman"/>
          <w:sz w:val="24"/>
          <w:szCs w:val="24"/>
        </w:rPr>
        <w:t xml:space="preserve"> </w:t>
      </w:r>
      <w:r w:rsidR="00EC212A" w:rsidRPr="007818CF">
        <w:rPr>
          <w:rFonts w:ascii="Times New Roman" w:hAnsi="Times New Roman" w:cs="Times New Roman"/>
          <w:sz w:val="24"/>
          <w:szCs w:val="24"/>
        </w:rPr>
        <w:t xml:space="preserve">CAH has received funding from the American Beverage Association. </w:t>
      </w:r>
    </w:p>
    <w:p w14:paraId="72254E3B" w14:textId="77777777" w:rsidR="00A73FA3" w:rsidRPr="007818CF" w:rsidRDefault="00A73FA3" w:rsidP="000419DD">
      <w:pPr>
        <w:spacing w:line="480" w:lineRule="auto"/>
        <w:outlineLvl w:val="0"/>
        <w:rPr>
          <w:rFonts w:ascii="Times New Roman" w:hAnsi="Times New Roman" w:cs="Times New Roman"/>
          <w:b/>
          <w:sz w:val="24"/>
          <w:szCs w:val="24"/>
        </w:rPr>
      </w:pPr>
      <w:r w:rsidRPr="007818CF">
        <w:rPr>
          <w:rFonts w:ascii="Times New Roman" w:hAnsi="Times New Roman" w:cs="Times New Roman"/>
          <w:b/>
          <w:sz w:val="24"/>
          <w:szCs w:val="24"/>
        </w:rPr>
        <w:t>Contributions</w:t>
      </w:r>
    </w:p>
    <w:p w14:paraId="1C372A7E" w14:textId="77777777" w:rsidR="00A73FA3" w:rsidRPr="007818CF" w:rsidRDefault="00A73FA3" w:rsidP="00A73FA3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sz w:val="24"/>
          <w:szCs w:val="24"/>
        </w:rPr>
        <w:t xml:space="preserve">AJ conducted the literature search and wrote the initial draft alongside MF. CH, NL and MF contributed to all subsequent drafts and approved the final manuscript. </w:t>
      </w:r>
    </w:p>
    <w:p w14:paraId="4DC1A3F1" w14:textId="77777777" w:rsidR="00306A20" w:rsidRPr="007818CF" w:rsidRDefault="00306A20" w:rsidP="00C509A4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9AAFCFF" w14:textId="77777777" w:rsidR="001054D9" w:rsidRPr="007818CF" w:rsidRDefault="001054D9" w:rsidP="00C509A4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FB8BA00" w14:textId="77777777" w:rsidR="001054D9" w:rsidRPr="007818CF" w:rsidRDefault="001054D9" w:rsidP="00C509A4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A80A4E3" w14:textId="327B4CF1" w:rsidR="00315CB1" w:rsidRPr="007818CF" w:rsidRDefault="00614F8E" w:rsidP="000419DD">
      <w:pPr>
        <w:spacing w:line="480" w:lineRule="auto"/>
        <w:outlineLvl w:val="0"/>
        <w:rPr>
          <w:rFonts w:ascii="Times New Roman" w:hAnsi="Times New Roman" w:cs="Times New Roman"/>
          <w:b/>
          <w:sz w:val="24"/>
          <w:szCs w:val="24"/>
        </w:rPr>
      </w:pPr>
      <w:r w:rsidRPr="007818CF">
        <w:rPr>
          <w:rFonts w:ascii="Times New Roman" w:hAnsi="Times New Roman" w:cs="Times New Roman"/>
          <w:b/>
          <w:sz w:val="24"/>
          <w:szCs w:val="24"/>
        </w:rPr>
        <w:lastRenderedPageBreak/>
        <w:t>R</w:t>
      </w:r>
      <w:r w:rsidR="00315CB1" w:rsidRPr="007818CF">
        <w:rPr>
          <w:rFonts w:ascii="Times New Roman" w:hAnsi="Times New Roman" w:cs="Times New Roman"/>
          <w:b/>
          <w:sz w:val="24"/>
          <w:szCs w:val="24"/>
        </w:rPr>
        <w:t>eferences:</w:t>
      </w:r>
    </w:p>
    <w:p w14:paraId="432E373E" w14:textId="77777777" w:rsidR="002E02DE" w:rsidRPr="007818CF" w:rsidRDefault="00C01893" w:rsidP="002E02DE">
      <w:pPr>
        <w:pStyle w:val="EndNoteBibliography"/>
        <w:spacing w:after="0"/>
        <w:ind w:left="720" w:hanging="720"/>
      </w:pPr>
      <w:r w:rsidRPr="007818CF">
        <w:rPr>
          <w:rFonts w:ascii="Times New Roman" w:hAnsi="Times New Roman" w:cs="Times New Roman"/>
          <w:sz w:val="24"/>
          <w:szCs w:val="24"/>
        </w:rPr>
        <w:fldChar w:fldCharType="begin"/>
      </w:r>
      <w:r w:rsidRPr="007818CF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7818CF">
        <w:rPr>
          <w:rFonts w:ascii="Times New Roman" w:hAnsi="Times New Roman" w:cs="Times New Roman"/>
          <w:sz w:val="24"/>
          <w:szCs w:val="24"/>
        </w:rPr>
        <w:fldChar w:fldCharType="separate"/>
      </w:r>
      <w:r w:rsidR="002E02DE" w:rsidRPr="007818CF">
        <w:t xml:space="preserve">Adams, R. C., Lawrence, N. S., Verbruggen, F., &amp; Chambers, C. D. (2017). Training response inhibition to reduce food consumption: Mechanisms, stimulus specificity and appropriate training protocols. </w:t>
      </w:r>
      <w:r w:rsidR="002E02DE" w:rsidRPr="007818CF">
        <w:rPr>
          <w:i/>
        </w:rPr>
        <w:t>Appetite, 109</w:t>
      </w:r>
      <w:r w:rsidR="002E02DE" w:rsidRPr="007818CF">
        <w:t>, 11-23.</w:t>
      </w:r>
    </w:p>
    <w:p w14:paraId="546C94B5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Alarcón, G., Ray, S., &amp; Nagel, B. J. (2016). Lower Working Memory Performance in Overweight and Obese Adolescents Is Mediated by White Matter Microstructure. </w:t>
      </w:r>
      <w:r w:rsidRPr="007818CF">
        <w:rPr>
          <w:i/>
        </w:rPr>
        <w:t>Journal of the International Neuropsychological Society, 22</w:t>
      </w:r>
      <w:r w:rsidRPr="007818CF">
        <w:t>, 281-292.</w:t>
      </w:r>
    </w:p>
    <w:p w14:paraId="78873E3D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Allom, V., &amp; Mullan, B. (2015). Two inhibitory control training interventions designed to improve eating behaviour and determine mechanisms of change. </w:t>
      </w:r>
      <w:r w:rsidRPr="007818CF">
        <w:rPr>
          <w:i/>
        </w:rPr>
        <w:t>Appetite, 89</w:t>
      </w:r>
      <w:r w:rsidRPr="007818CF">
        <w:t>, 282-290.</w:t>
      </w:r>
    </w:p>
    <w:p w14:paraId="66B23CE0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Allom, V., Mullan, B., &amp; Hagger, M. S. (2015). Does inhibitory control training improve health behaviour? A meta-analysis. </w:t>
      </w:r>
      <w:r w:rsidRPr="007818CF">
        <w:rPr>
          <w:i/>
        </w:rPr>
        <w:t>Health Psychology Review, 10</w:t>
      </w:r>
      <w:r w:rsidRPr="007818CF">
        <w:t>, 168-186.</w:t>
      </w:r>
    </w:p>
    <w:p w14:paraId="5C363D76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Amir, N., Beard, C., Burns, M., &amp; Bomyea, J. (2009). Attention modification program in individuals with generalized anxiety disorder. </w:t>
      </w:r>
      <w:r w:rsidRPr="007818CF">
        <w:rPr>
          <w:i/>
        </w:rPr>
        <w:t>J Abnorm Psychol, 118</w:t>
      </w:r>
      <w:r w:rsidRPr="007818CF">
        <w:t>, 28-33.</w:t>
      </w:r>
    </w:p>
    <w:p w14:paraId="0BE4533E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Anzman, S. L., &amp; Birch, L. L. (2009). Low Inhibitory Control and Restrictive Feeding Practices Predict Weight Outcomes. </w:t>
      </w:r>
      <w:r w:rsidRPr="007818CF">
        <w:rPr>
          <w:i/>
        </w:rPr>
        <w:t>Journal of Pediatrics, 155</w:t>
      </w:r>
      <w:r w:rsidRPr="007818CF">
        <w:t>, 651-656.</w:t>
      </w:r>
    </w:p>
    <w:p w14:paraId="7D91FDF6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Arffa, S. (2007). The relationship of intelligence to executive function and non-executive function measures in a sample of average, above average, and gifted youth. </w:t>
      </w:r>
      <w:r w:rsidRPr="007818CF">
        <w:rPr>
          <w:i/>
        </w:rPr>
        <w:t>Archives of Clinical Neuropsychology, 22</w:t>
      </w:r>
      <w:r w:rsidRPr="007818CF">
        <w:t>, 969-978.</w:t>
      </w:r>
    </w:p>
    <w:p w14:paraId="0551428C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Bakkour, A., Leuker, C., Hover, A. M., Giles, N., Poldrack, R. A., &amp; Schonberg, T. (2016). Mechanisms of Choice Behavior Shift Using Cue-approach Training. </w:t>
      </w:r>
      <w:r w:rsidRPr="007818CF">
        <w:rPr>
          <w:i/>
        </w:rPr>
        <w:t>Front Psychol, 7</w:t>
      </w:r>
      <w:r w:rsidRPr="007818CF">
        <w:t>, 421.</w:t>
      </w:r>
    </w:p>
    <w:p w14:paraId="2BD0DA81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Bartsch, A. L., Kothe, E., Allom, V., Mullan, B., &amp; Houben, K. (2016). The effect of non-specific response inhibition training on alcohol consumption: an intervention. </w:t>
      </w:r>
      <w:r w:rsidRPr="007818CF">
        <w:rPr>
          <w:i/>
        </w:rPr>
        <w:t>Journal of Addiction Research and Therapy, 7:1</w:t>
      </w:r>
      <w:r w:rsidRPr="007818CF">
        <w:t>, 260.</w:t>
      </w:r>
    </w:p>
    <w:p w14:paraId="650D3DB0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Batterink, L., Yokum, S., &amp; Stice, E. (2010). Body mass correlates inversely with inhibitory control in response to food among adolescent girls: an fMRI study. </w:t>
      </w:r>
      <w:r w:rsidRPr="007818CF">
        <w:rPr>
          <w:i/>
        </w:rPr>
        <w:t>NeuroImage, 52</w:t>
      </w:r>
      <w:r w:rsidRPr="007818CF">
        <w:t>, 1696-1703.</w:t>
      </w:r>
    </w:p>
    <w:p w14:paraId="70674340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Baumeister, R. F. (2014). Self-regulation, ego depletion, and inhibition. </w:t>
      </w:r>
      <w:r w:rsidRPr="007818CF">
        <w:rPr>
          <w:i/>
        </w:rPr>
        <w:t>Neuropsychologia, 65</w:t>
      </w:r>
      <w:r w:rsidRPr="007818CF">
        <w:t>, 313-319.</w:t>
      </w:r>
    </w:p>
    <w:p w14:paraId="5547D58E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Beard, C., Sawyer, A. T., &amp; Hofmann, S. G. (2012). Efficacy of attention bias modification using threat and appetitive stimuli: a meta-analytic review. </w:t>
      </w:r>
      <w:r w:rsidRPr="007818CF">
        <w:rPr>
          <w:i/>
        </w:rPr>
        <w:t>Behav Ther, 43</w:t>
      </w:r>
      <w:r w:rsidRPr="007818CF">
        <w:t>, 724-740.</w:t>
      </w:r>
    </w:p>
    <w:p w14:paraId="03B53331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Becker, D., Jostmann, N. B., Wiers, R. W., &amp; Holland, R. W. (2015). Approach avoidance training in the eating domain: Testing the effectiveness across three single session studies. </w:t>
      </w:r>
      <w:r w:rsidRPr="007818CF">
        <w:rPr>
          <w:i/>
        </w:rPr>
        <w:t>Appetite, 85</w:t>
      </w:r>
      <w:r w:rsidRPr="007818CF">
        <w:t>, 58-65.</w:t>
      </w:r>
    </w:p>
    <w:p w14:paraId="35C0A310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Berkman, E. T., Kahn, L. E., &amp; Merchant, J. S. (2014). Training-induced changes in inhibitory control network activity. </w:t>
      </w:r>
      <w:r w:rsidRPr="007818CF">
        <w:rPr>
          <w:i/>
        </w:rPr>
        <w:t>Journal of Neuroscience, 34</w:t>
      </w:r>
      <w:r w:rsidRPr="007818CF">
        <w:t>, 149-157.</w:t>
      </w:r>
    </w:p>
    <w:p w14:paraId="3881C5CE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Best, J. R., Miller, P. H., &amp; Naglieri, J. A. (2011). Relations between executive function and academic achievement from ages 5 to 17 in a large, representative national sample. </w:t>
      </w:r>
      <w:r w:rsidRPr="007818CF">
        <w:rPr>
          <w:i/>
        </w:rPr>
        <w:t>Learning and Individual Differences, 21</w:t>
      </w:r>
      <w:r w:rsidRPr="007818CF">
        <w:t>, 327-336.</w:t>
      </w:r>
    </w:p>
    <w:p w14:paraId="4F399D9E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Bickel, W. K., Moody, L., &amp; Quisenberry, A. (2014). Computerized Working-Memory Training as a Candidate Adjunctive Treatment for Addiction. </w:t>
      </w:r>
      <w:r w:rsidRPr="007818CF">
        <w:rPr>
          <w:i/>
        </w:rPr>
        <w:t>Alcohol research : current reviews, 36</w:t>
      </w:r>
      <w:r w:rsidRPr="007818CF">
        <w:t>, 123-126.</w:t>
      </w:r>
    </w:p>
    <w:p w14:paraId="408A8B7A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Blackburne, T., Rodriguez, A., &amp; Johnstone, S. J. (2016). A serious game to increase healthy food consumption in overweight or obese adults: Randomized controlled trial. </w:t>
      </w:r>
      <w:r w:rsidRPr="007818CF">
        <w:rPr>
          <w:i/>
        </w:rPr>
        <w:t>Journal of Medical Internet Research, 4</w:t>
      </w:r>
      <w:r w:rsidRPr="007818CF">
        <w:t>, e10.</w:t>
      </w:r>
    </w:p>
    <w:p w14:paraId="4C34817C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Bledowski, C., Kaiser, J., &amp; Rahm, B. (2010). Basic operations in working memory: contributions from functional imaging studies. </w:t>
      </w:r>
      <w:r w:rsidRPr="007818CF">
        <w:rPr>
          <w:i/>
        </w:rPr>
        <w:t>Behav Brain Res, 214</w:t>
      </w:r>
      <w:r w:rsidRPr="007818CF">
        <w:t>, 172-179.</w:t>
      </w:r>
    </w:p>
    <w:p w14:paraId="45D8242A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Boffo, M., Pronk, T., Wiers, R. W., &amp; Mannarini, S. (2015). Combining cognitive bias modification training with motivational support in alcohol dependent outpatients: study protocol for a randomised controlled trial. </w:t>
      </w:r>
      <w:r w:rsidRPr="007818CF">
        <w:rPr>
          <w:i/>
        </w:rPr>
        <w:t>Trials, 16</w:t>
      </w:r>
      <w:r w:rsidRPr="007818CF">
        <w:t>, 63.</w:t>
      </w:r>
    </w:p>
    <w:p w14:paraId="323602AB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lastRenderedPageBreak/>
        <w:t xml:space="preserve">Boutelle, K. N., Fulkerson, J. A., Neumark-Sztainer, D., Story, M., &amp; French, S. A. (2007). Fast food for family meals: Relationships with parent and adolescent food intake, home food availability and weight status. </w:t>
      </w:r>
      <w:r w:rsidRPr="007818CF">
        <w:rPr>
          <w:i/>
        </w:rPr>
        <w:t>Public Health Nutrition, 10</w:t>
      </w:r>
      <w:r w:rsidRPr="007818CF">
        <w:t>, 16-23.</w:t>
      </w:r>
    </w:p>
    <w:p w14:paraId="7703618C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Boutelle, K. N., Kuckertz, J. M., Carlson, J., &amp; Amir, N. (2014). A pilot study evaluating a one-session attention modification training to decrease overeating in obese children. </w:t>
      </w:r>
      <w:r w:rsidRPr="007818CF">
        <w:rPr>
          <w:i/>
        </w:rPr>
        <w:t>Appetite, 76</w:t>
      </w:r>
      <w:r w:rsidRPr="007818CF">
        <w:t>, 180-185.</w:t>
      </w:r>
    </w:p>
    <w:p w14:paraId="431CD4B1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Boutelle, K. N., Monreal, T., Strong, D. R., &amp; Amir, N. (2016). An open trial evaluating an attention bias modification program for overweight adults who binge eat. </w:t>
      </w:r>
      <w:r w:rsidRPr="007818CF">
        <w:rPr>
          <w:i/>
        </w:rPr>
        <w:t>J Behav Ther Exp Psychiatry, 52</w:t>
      </w:r>
      <w:r w:rsidRPr="007818CF">
        <w:t>, 138-146.</w:t>
      </w:r>
    </w:p>
    <w:p w14:paraId="5BEE1E34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Boyland, E. J., Nolan, S., Kelly, B., Tudur-Smith, C., Jones, A., Halford, J. C. G., &amp; Robinson, E. (2016). Advertising as a cue to consume: A systematic review and meta-analysis of the effects of acute exposure to unhealthy food and nonalcoholic beverage advertising on intake in children and adults. </w:t>
      </w:r>
      <w:r w:rsidRPr="007818CF">
        <w:rPr>
          <w:i/>
        </w:rPr>
        <w:t>American Journal of Clinical Nutrition, 103</w:t>
      </w:r>
      <w:r w:rsidRPr="007818CF">
        <w:t>, 519-533.</w:t>
      </w:r>
    </w:p>
    <w:p w14:paraId="5E809514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Brockmeyer, T., Hahn, C., Reetz, C., Schmidt, U., &amp; Friederich, H. C. (2015). Approach Bias Modification in Food Craving-A Proof-of-Concept Study. </w:t>
      </w:r>
      <w:r w:rsidRPr="007818CF">
        <w:rPr>
          <w:i/>
        </w:rPr>
        <w:t>Eur Eat Disord Rev, 23</w:t>
      </w:r>
      <w:r w:rsidRPr="007818CF">
        <w:t>, 352-360.</w:t>
      </w:r>
    </w:p>
    <w:p w14:paraId="4CCD4048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Burton, P., J. Smit, H., &amp; J. Lightowler, H. (2007). The influence of restrained and external eating patterns on overeating. </w:t>
      </w:r>
      <w:r w:rsidRPr="007818CF">
        <w:rPr>
          <w:i/>
        </w:rPr>
        <w:t>Appetite, 49</w:t>
      </w:r>
      <w:r w:rsidRPr="007818CF">
        <w:t>, 191-197.</w:t>
      </w:r>
    </w:p>
    <w:p w14:paraId="2D2CE80E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Button, K. S., Ioannidis, J. P. A., Mokrysz, C., Nosek, B. A., Flint, J., Robinson, E. S. J., &amp; Munafò, M. R. (2013). Power failure: Why small sample size undermines the reliability of neuroscience. </w:t>
      </w:r>
      <w:r w:rsidRPr="007818CF">
        <w:rPr>
          <w:i/>
        </w:rPr>
        <w:t>Nature Reviews Neuroscience, 14</w:t>
      </w:r>
      <w:r w:rsidRPr="007818CF">
        <w:t>, 365-376.</w:t>
      </w:r>
    </w:p>
    <w:p w14:paraId="5849DDC0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Castellanos, E. H., Charboneau, E., Dietrich, M. S., Park, S., Bradley, B. P., Mogg, K., &amp; Cowan, R. L. (2009). Obese adults have visual attention bias for food cue images: Evidence for altered reward system function. </w:t>
      </w:r>
      <w:r w:rsidRPr="007818CF">
        <w:rPr>
          <w:i/>
        </w:rPr>
        <w:t>International Journal of Obesity, 33</w:t>
      </w:r>
      <w:r w:rsidRPr="007818CF">
        <w:t>, 1063-1073.</w:t>
      </w:r>
    </w:p>
    <w:p w14:paraId="650C2EA1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Chambers, C. D., Dienes, Z., McIntosh, R. D., Rotshtein, P., &amp; Willmes, K. (2015). Registered Reports: Realigning incentives in scientific publishing. </w:t>
      </w:r>
      <w:r w:rsidRPr="007818CF">
        <w:rPr>
          <w:i/>
        </w:rPr>
        <w:t>Cortex, 66</w:t>
      </w:r>
      <w:r w:rsidRPr="007818CF">
        <w:t>, 1-2.</w:t>
      </w:r>
    </w:p>
    <w:p w14:paraId="056058ED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Chen, Z., Veling, H., Dijksterhuis, A., &amp; Holland, R. W. (2016). How does not responding to appetitive stimuli cause devaluation: Evaluative conditioning or response inhibition? </w:t>
      </w:r>
      <w:r w:rsidRPr="007818CF">
        <w:rPr>
          <w:i/>
        </w:rPr>
        <w:t>J Exp Psychol Gen, 145</w:t>
      </w:r>
      <w:r w:rsidRPr="007818CF">
        <w:t>, 1687-1701.</w:t>
      </w:r>
    </w:p>
    <w:p w14:paraId="0EA7FFB9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Christiansen, P., &amp; Bloor, J. F. (2014). Individualised but not general alcohol Stroop predicts alcohol use. </w:t>
      </w:r>
      <w:r w:rsidRPr="007818CF">
        <w:rPr>
          <w:i/>
        </w:rPr>
        <w:t>Drug and Alcohol Dependence, 134</w:t>
      </w:r>
      <w:r w:rsidRPr="007818CF">
        <w:t>, 410-413.</w:t>
      </w:r>
    </w:p>
    <w:p w14:paraId="16920257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Christiansen, P., Mansfield, R., Duckworth, J., Field, M., &amp; Jones, A. (2015). Internal reliability of the alcohol-related visual probe task is increased by utilising personalised stimuli and eye-tracking. </w:t>
      </w:r>
      <w:r w:rsidRPr="007818CF">
        <w:rPr>
          <w:i/>
        </w:rPr>
        <w:t>Drug and Alcohol Dependence, 155</w:t>
      </w:r>
      <w:r w:rsidRPr="007818CF">
        <w:t>, 170-174.</w:t>
      </w:r>
    </w:p>
    <w:p w14:paraId="6362F2B2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Christiansen, P., Schoenmakers, T. M., &amp; Field, M. (2015). Less than meets the eye: Reappraising the clinical relevance of attentional bias in addiction. </w:t>
      </w:r>
      <w:r w:rsidRPr="007818CF">
        <w:rPr>
          <w:i/>
        </w:rPr>
        <w:t>Addictive Behaviors, 44</w:t>
      </w:r>
      <w:r w:rsidRPr="007818CF">
        <w:t>, 43-50.</w:t>
      </w:r>
    </w:p>
    <w:p w14:paraId="7EBEBCB9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Clarke, P. J., Notebaert, L., &amp; MacLeod, C. (2014). Absence of evidence or evidence of absence: reflecting on therapeutic implementations of attentional bias modification. </w:t>
      </w:r>
      <w:r w:rsidRPr="007818CF">
        <w:rPr>
          <w:i/>
        </w:rPr>
        <w:t>BMC Psychiatry, 14</w:t>
      </w:r>
      <w:r w:rsidRPr="007818CF">
        <w:t>, 8.</w:t>
      </w:r>
    </w:p>
    <w:p w14:paraId="16811D08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Cohen, J. R., &amp; Poldrack, R. A. (2008). Automaticity in motor sequence learning does not impair response inhibition. </w:t>
      </w:r>
      <w:r w:rsidRPr="007818CF">
        <w:rPr>
          <w:i/>
        </w:rPr>
        <w:t>Psychonomic Bulletin and Review, 15</w:t>
      </w:r>
      <w:r w:rsidRPr="007818CF">
        <w:t>, 108-115.</w:t>
      </w:r>
    </w:p>
    <w:p w14:paraId="634577E4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Cristea, I. A., Kok, R. N., &amp; Cuijpers, P. (2015). Efficacy of cognitive bias modification interventions in anxiety and depression: Meta-analysis. </w:t>
      </w:r>
      <w:r w:rsidRPr="007818CF">
        <w:rPr>
          <w:i/>
        </w:rPr>
        <w:t>British Journal of Psychiatry, 206</w:t>
      </w:r>
      <w:r w:rsidRPr="007818CF">
        <w:t>, 7-16.</w:t>
      </w:r>
    </w:p>
    <w:p w14:paraId="7C5490F7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Cristea, I. A., Kok, R. N., &amp; Cuijpers, P. (2016). The effectiveness of cognitive bias modification interventions for substance addictions: A meta-analysis. </w:t>
      </w:r>
      <w:r w:rsidRPr="007818CF">
        <w:rPr>
          <w:i/>
        </w:rPr>
        <w:t>PLoS ONE, 11</w:t>
      </w:r>
      <w:r w:rsidRPr="007818CF">
        <w:t>.</w:t>
      </w:r>
    </w:p>
    <w:p w14:paraId="167D6947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Diamond, A. (2013). Executive functions. </w:t>
      </w:r>
      <w:r w:rsidRPr="007818CF">
        <w:rPr>
          <w:i/>
        </w:rPr>
        <w:t>Annual Review of Psychology, 64</w:t>
      </w:r>
      <w:r w:rsidRPr="007818CF">
        <w:t>, 135-168.</w:t>
      </w:r>
    </w:p>
    <w:p w14:paraId="03D9424E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Dickson, H., Kavanagh, D. J., &amp; MacLeod, C. (2016). The pulling power of chocolate: Effects of approach–avoidance training on approach bias and consumption. </w:t>
      </w:r>
      <w:r w:rsidRPr="007818CF">
        <w:rPr>
          <w:i/>
        </w:rPr>
        <w:t>Appetite, 99</w:t>
      </w:r>
      <w:r w:rsidRPr="007818CF">
        <w:t>, 46-51.</w:t>
      </w:r>
    </w:p>
    <w:p w14:paraId="07DD9FF1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Evans, J. S. B. T., &amp; Stanovich, K. E. (2013). Dual-Process Theories of Higher Cognition: Advancing the Debate. </w:t>
      </w:r>
      <w:r w:rsidRPr="007818CF">
        <w:rPr>
          <w:i/>
        </w:rPr>
        <w:t>Perspectives on Psychological Science, 8</w:t>
      </w:r>
      <w:r w:rsidRPr="007818CF">
        <w:t>, 223-241.</w:t>
      </w:r>
    </w:p>
    <w:p w14:paraId="46A11A14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Feise, R. J. (2002). Do multiple outcome measures require p-value adjustment? </w:t>
      </w:r>
      <w:r w:rsidRPr="007818CF">
        <w:rPr>
          <w:i/>
        </w:rPr>
        <w:t>BMC Medical Research Methodology, 2</w:t>
      </w:r>
      <w:r w:rsidRPr="007818CF">
        <w:t>, 1-4.</w:t>
      </w:r>
    </w:p>
    <w:p w14:paraId="12007BC8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lastRenderedPageBreak/>
        <w:t xml:space="preserve">Field, M., Duka, T., Tyler, E., &amp; Schoenmakers, T. (2009). Attentional bias modification in tobacco smokers. </w:t>
      </w:r>
      <w:r w:rsidRPr="007818CF">
        <w:rPr>
          <w:i/>
        </w:rPr>
        <w:t>Nicotine &amp; tobacco research : official journal of the Society for Research on Nicotine and Tobacco, 11</w:t>
      </w:r>
      <w:r w:rsidRPr="007818CF">
        <w:t>, 812-822.</w:t>
      </w:r>
    </w:p>
    <w:p w14:paraId="6BAFE571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Field, M., &amp; Eastwood, B. (2005). Experimental manipulation of attentional bias increases the motivation to drink alcohol. </w:t>
      </w:r>
      <w:r w:rsidRPr="007818CF">
        <w:rPr>
          <w:i/>
        </w:rPr>
        <w:t>Psychopharmacology, 183</w:t>
      </w:r>
      <w:r w:rsidRPr="007818CF">
        <w:t>, 350-357.</w:t>
      </w:r>
    </w:p>
    <w:p w14:paraId="452C343B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Field, M., Werthmann, J., Franken, I. H., Hofmann, W., Hogarth, L., &amp; Roefs, A. (2016). The role of attentional bias in obesity and addiction. </w:t>
      </w:r>
      <w:r w:rsidRPr="007818CF">
        <w:rPr>
          <w:i/>
        </w:rPr>
        <w:t>Health Psychology, 35</w:t>
      </w:r>
      <w:r w:rsidRPr="007818CF">
        <w:t>, 767-780.</w:t>
      </w:r>
    </w:p>
    <w:p w14:paraId="6726BDCF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Folkvord, F., Veling, H., &amp; Hoeken, H. (2016). Targeting implicit approach reactions to snack food in children: Effects on intake. </w:t>
      </w:r>
      <w:r w:rsidRPr="007818CF">
        <w:rPr>
          <w:i/>
        </w:rPr>
        <w:t>Health Psychol, 35</w:t>
      </w:r>
      <w:r w:rsidRPr="007818CF">
        <w:t>, 919-922.</w:t>
      </w:r>
    </w:p>
    <w:p w14:paraId="6CA029BB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Forman, E. M., Shaw, J. A., Goldstein, S. P., Butryn, M. L., Martin, L. M., Meiran, N., Crosby, R. D., &amp; Manasse, S. M. (2016). Mindful decision making and inhibitory control training as complementary means to decrease snack consumption. </w:t>
      </w:r>
      <w:r w:rsidRPr="007818CF">
        <w:rPr>
          <w:i/>
        </w:rPr>
        <w:t>Appetite, 103</w:t>
      </w:r>
      <w:r w:rsidRPr="007818CF">
        <w:t>, 176-183.</w:t>
      </w:r>
    </w:p>
    <w:p w14:paraId="699B6C4C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Franken, I. H. A., &amp; van de Wetering, B. J. M. (2015). Bridging the gap between the neurocognitive lab and the addiction clinic. </w:t>
      </w:r>
      <w:r w:rsidRPr="007818CF">
        <w:rPr>
          <w:i/>
        </w:rPr>
        <w:t>Addictive Behaviors, 44</w:t>
      </w:r>
      <w:r w:rsidRPr="007818CF">
        <w:t>, 108-114.</w:t>
      </w:r>
    </w:p>
    <w:p w14:paraId="4C1B1BE5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Friese, M., Hofmann, W., &amp; Wiers, R. W. (2011). On taming horses and strengthening riders: Recent developments in research on interventions to improve self-control in health behaviors. </w:t>
      </w:r>
      <w:r w:rsidRPr="007818CF">
        <w:rPr>
          <w:i/>
        </w:rPr>
        <w:t>Self and Identity, 10</w:t>
      </w:r>
      <w:r w:rsidRPr="007818CF">
        <w:t>, 336-351.</w:t>
      </w:r>
    </w:p>
    <w:p w14:paraId="4D4397B6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Gosling, S. D., Vazire, S., Srivastava, S., &amp; John, O. P. (2004). Should we trust web-based studies? A comparative analysis of six preconceptions about internet questionnaires. </w:t>
      </w:r>
      <w:r w:rsidRPr="007818CF">
        <w:rPr>
          <w:i/>
        </w:rPr>
        <w:t>Am Psychol, 59</w:t>
      </w:r>
      <w:r w:rsidRPr="007818CF">
        <w:t>, 93-104.</w:t>
      </w:r>
    </w:p>
    <w:p w14:paraId="6AE9E7ED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Guerrieri, R., Nederkoorn, C., Schrooten, M., Martijn, C., &amp; Jansen, A. (2009). Inducing impulsivity leads high and low restrained eaters into overeating, whereas current dieters stick to their diet. </w:t>
      </w:r>
      <w:r w:rsidRPr="007818CF">
        <w:rPr>
          <w:i/>
        </w:rPr>
        <w:t>Appetite, 53</w:t>
      </w:r>
      <w:r w:rsidRPr="007818CF">
        <w:t>, 93-100.</w:t>
      </w:r>
    </w:p>
    <w:p w14:paraId="2648B3C3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Gupta, H. (2014). Barriers to and Facilitators of Long Term Weight Loss Maintenance in Adult UK People: A Thematic Analysis. </w:t>
      </w:r>
      <w:r w:rsidRPr="007818CF">
        <w:rPr>
          <w:i/>
        </w:rPr>
        <w:t>Int J Prev Med, 5</w:t>
      </w:r>
      <w:r w:rsidRPr="007818CF">
        <w:t>, 1512-1520.</w:t>
      </w:r>
    </w:p>
    <w:p w14:paraId="1428B4AA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Hardman, C., Rogers, P., Etchells, K., Houstoun, K., &amp; Munafò, M. R. (2013). The effects of food-related attentional bias training on appetite and food intake. </w:t>
      </w:r>
      <w:r w:rsidRPr="007818CF">
        <w:rPr>
          <w:i/>
        </w:rPr>
        <w:t>Appetite, 71</w:t>
      </w:r>
      <w:r w:rsidRPr="007818CF">
        <w:t>, 295-900.</w:t>
      </w:r>
    </w:p>
    <w:p w14:paraId="4E450A6F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Hardman, C. A., Scott, J., Field, M., &amp; Jones, A. (2014). To eat or not to eat. The effects of expectancy on reactivity to food cues. </w:t>
      </w:r>
      <w:r w:rsidRPr="007818CF">
        <w:rPr>
          <w:i/>
        </w:rPr>
        <w:t>Appetite, 76</w:t>
      </w:r>
      <w:r w:rsidRPr="007818CF">
        <w:t>, 153-160.</w:t>
      </w:r>
    </w:p>
    <w:p w14:paraId="02C2FC9E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Havermans, R. C., Giesen, J. C. A. H., Houben, K., &amp; Jansen, A. (2011). Weight, gender, and snack appeal. </w:t>
      </w:r>
      <w:r w:rsidRPr="007818CF">
        <w:rPr>
          <w:i/>
        </w:rPr>
        <w:t>Eating Behaviors, 12</w:t>
      </w:r>
      <w:r w:rsidRPr="007818CF">
        <w:t>, 126-130.</w:t>
      </w:r>
    </w:p>
    <w:p w14:paraId="15B04474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Hendrikse, J. J., Cachia, R. L., Kothe, E. J., McPhie, S., Skouteris, H., &amp; Hayden, M. J. (2015). Attentional biases for food cues in overweight and individuals with obesity: a systematic review of the literature. </w:t>
      </w:r>
      <w:r w:rsidRPr="007818CF">
        <w:rPr>
          <w:i/>
        </w:rPr>
        <w:t>Obes Rev, 16</w:t>
      </w:r>
      <w:r w:rsidRPr="007818CF">
        <w:t>, 424-432.</w:t>
      </w:r>
    </w:p>
    <w:p w14:paraId="11B4A785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Heron, K. E., &amp; Smyth, J. M. (2010). Ecological momentary interventions: incorporating mobile technology into psychosocial and health behaviour treatments. </w:t>
      </w:r>
      <w:r w:rsidRPr="007818CF">
        <w:rPr>
          <w:i/>
        </w:rPr>
        <w:t>Br J Health Psychol, 15</w:t>
      </w:r>
      <w:r w:rsidRPr="007818CF">
        <w:t>, 1-39.</w:t>
      </w:r>
    </w:p>
    <w:p w14:paraId="0E98F033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Hofmann, W., Friese, M., &amp; Roefs, A. (2009). Three ways to resist temptation: The independent contributions of executive attention, inhibitory control, and affect regulation to the impulse control of eating behavior. </w:t>
      </w:r>
      <w:r w:rsidRPr="007818CF">
        <w:rPr>
          <w:i/>
        </w:rPr>
        <w:t>Journal of Experimental Social Psychology, 45</w:t>
      </w:r>
      <w:r w:rsidRPr="007818CF">
        <w:t>, 431-435.</w:t>
      </w:r>
    </w:p>
    <w:p w14:paraId="65D0DF84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Hofmann, W., Friese, M., Schmeichel, B. J., &amp; Baddeley, A. D. (2011). Working memory and self-regulation. </w:t>
      </w:r>
      <w:r w:rsidRPr="007818CF">
        <w:rPr>
          <w:i/>
        </w:rPr>
        <w:t>Handbook of self-regulation: Research, theory, and applications, 2</w:t>
      </w:r>
      <w:r w:rsidRPr="007818CF">
        <w:t>, 204-225.</w:t>
      </w:r>
    </w:p>
    <w:p w14:paraId="12521BFE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Hofmann, W., Friese, M., &amp; Strack, F. (2011). Impulse and self-control from a dual systems perspective. </w:t>
      </w:r>
      <w:r w:rsidRPr="007818CF">
        <w:rPr>
          <w:i/>
        </w:rPr>
        <w:t>Perspectives on Psychological Science, 4</w:t>
      </w:r>
      <w:r w:rsidRPr="007818CF">
        <w:t>, 162-176.</w:t>
      </w:r>
    </w:p>
    <w:p w14:paraId="58315841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Hofmann, W., Friese, M., &amp; Wiers, R. W. (2008). Impulsive versus reflective influences on health behaiour: a theoretical framework and empirical review. </w:t>
      </w:r>
      <w:r w:rsidRPr="007818CF">
        <w:rPr>
          <w:i/>
        </w:rPr>
        <w:t>Health Psychology Review, 2</w:t>
      </w:r>
      <w:r w:rsidRPr="007818CF">
        <w:t>, 111-137.</w:t>
      </w:r>
    </w:p>
    <w:p w14:paraId="2358F0F5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Hofmann, W., Schmeichel, B. J., &amp; Baddeley, A. D. (2012). Executive functions and self-regulation. </w:t>
      </w:r>
      <w:r w:rsidRPr="007818CF">
        <w:rPr>
          <w:i/>
        </w:rPr>
        <w:t>Trends in Cognitive Sciences, 16</w:t>
      </w:r>
      <w:r w:rsidRPr="007818CF">
        <w:t>, 174-180.</w:t>
      </w:r>
    </w:p>
    <w:p w14:paraId="5DF8AFA6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Houben, K. (2011). Overcoming the urge to splurge: Influencing eating behavior by manipulating inhibitory control. </w:t>
      </w:r>
      <w:r w:rsidRPr="007818CF">
        <w:rPr>
          <w:i/>
        </w:rPr>
        <w:t>Journal of Behavior Therapy and Experimental Psychiatry, 42</w:t>
      </w:r>
      <w:r w:rsidRPr="007818CF">
        <w:t>, 384-388.</w:t>
      </w:r>
    </w:p>
    <w:p w14:paraId="608F28D5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lastRenderedPageBreak/>
        <w:t xml:space="preserve">Houben, K., Dassen, F. C. M., &amp; Jansen, A. (2016). Taking control: Working memory training in overweight individuals increases self-regulation of food intake. </w:t>
      </w:r>
      <w:r w:rsidRPr="007818CF">
        <w:rPr>
          <w:i/>
        </w:rPr>
        <w:t>Appetite, 105</w:t>
      </w:r>
      <w:r w:rsidRPr="007818CF">
        <w:t>, 567-574.</w:t>
      </w:r>
    </w:p>
    <w:p w14:paraId="3FF6E540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Houben, K., &amp; Jansen, A. (2015). Chocolate equals stop: Chocolate-specific inhibition training reduces chocolate intake and go associations with chocolate. </w:t>
      </w:r>
      <w:r w:rsidRPr="007818CF">
        <w:rPr>
          <w:i/>
        </w:rPr>
        <w:t>Appetite, 87</w:t>
      </w:r>
      <w:r w:rsidRPr="007818CF">
        <w:t>, 318-323.</w:t>
      </w:r>
    </w:p>
    <w:p w14:paraId="228916CA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Houben, K., Nederkoorn, C., &amp; Jansen, A. (2014). Eating on impulse: the relation between overweight and food-specific inhibitory control. </w:t>
      </w:r>
      <w:r w:rsidRPr="007818CF">
        <w:rPr>
          <w:i/>
        </w:rPr>
        <w:t>Obesity (Silver Spring), 22</w:t>
      </w:r>
      <w:r w:rsidRPr="007818CF">
        <w:t>, E6-8.</w:t>
      </w:r>
    </w:p>
    <w:p w14:paraId="1900D4ED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Houben, K., Wiers, R. W., &amp; Jansen, A. (2011). Getting a Grip on Drinking Behavior: Training Working Memory to Reduce Alcohol Abuse. </w:t>
      </w:r>
      <w:r w:rsidRPr="007818CF">
        <w:rPr>
          <w:i/>
        </w:rPr>
        <w:t>Psychological Science, 22</w:t>
      </w:r>
      <w:r w:rsidRPr="007818CF">
        <w:t>, 968-975.</w:t>
      </w:r>
    </w:p>
    <w:p w14:paraId="0DB87316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Jansen, A., Houben, K., &amp; Roefs, A. (2015). A Cognitive Profile of Obesity and Its Translation into New Interventions. </w:t>
      </w:r>
      <w:r w:rsidRPr="007818CF">
        <w:rPr>
          <w:i/>
        </w:rPr>
        <w:t>Frontiers in Psychology, 6</w:t>
      </w:r>
      <w:r w:rsidRPr="007818CF">
        <w:t>.</w:t>
      </w:r>
    </w:p>
    <w:p w14:paraId="57D821ED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Jansen, A., Schyns, G., Bongers, P., &amp; van den Akker, K. (2016). From lab to clinic: Extinction of cued cravings to reduce overeating. </w:t>
      </w:r>
      <w:r w:rsidRPr="007818CF">
        <w:rPr>
          <w:i/>
        </w:rPr>
        <w:t>Physiol Behav, 162</w:t>
      </w:r>
      <w:r w:rsidRPr="007818CF">
        <w:t>, 174-180.</w:t>
      </w:r>
    </w:p>
    <w:p w14:paraId="0F29D9EF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Jones, A., Christiansen, P., Nederkoorn, C., Houben, K., &amp; Field, M. (2013). Fluctuating Disinhibition: Implications for the Understanding and Treatment of Alcohol and Other Substance Use Disorders. </w:t>
      </w:r>
      <w:r w:rsidRPr="007818CF">
        <w:rPr>
          <w:i/>
        </w:rPr>
        <w:t>Frontiers in Psychiatry, 22</w:t>
      </w:r>
      <w:r w:rsidRPr="007818CF">
        <w:t>.</w:t>
      </w:r>
    </w:p>
    <w:p w14:paraId="55CF6757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Jones, A., Cole, J., Goudie, A., &amp; Field, M. (2011). Priming a restrained mental set reduces alcohol-seeking independently of mood. </w:t>
      </w:r>
      <w:r w:rsidRPr="007818CF">
        <w:rPr>
          <w:i/>
        </w:rPr>
        <w:t>Psychopharmacology, 218</w:t>
      </w:r>
      <w:r w:rsidRPr="007818CF">
        <w:t>, 557-565.</w:t>
      </w:r>
    </w:p>
    <w:p w14:paraId="426E1557" w14:textId="2BC9F408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>Jones, A., Di Lemma, L. C., Robinson, E., Christiansen, P., Nolan, S., Tud</w:t>
      </w:r>
      <w:r w:rsidR="00486F67" w:rsidRPr="007818CF">
        <w:t>ur-Smith, C., &amp; Field, M. (2016</w:t>
      </w:r>
      <w:r w:rsidRPr="007818CF">
        <w:t xml:space="preserve">). Inhibitory control training for appetitive behaviour change: A meta-analytic investigation of mechanisms of action and moderators of effectiveness. </w:t>
      </w:r>
      <w:r w:rsidRPr="007818CF">
        <w:rPr>
          <w:i/>
        </w:rPr>
        <w:t>Appetite, 97</w:t>
      </w:r>
      <w:r w:rsidRPr="007818CF">
        <w:t>, 16-28.</w:t>
      </w:r>
    </w:p>
    <w:p w14:paraId="06F6B385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Jones, A., Guerrieri, R., Fernie, G., Cole, J., Goudie, A., &amp; Field, M. (2011). The effects of priming restrained versus disinhibited behaviour on alcohol-seeking in social drinkers. </w:t>
      </w:r>
      <w:r w:rsidRPr="007818CF">
        <w:rPr>
          <w:i/>
        </w:rPr>
        <w:t>Drug and Alcohol Dependence, 113</w:t>
      </w:r>
      <w:r w:rsidRPr="007818CF">
        <w:t>, 55-61.</w:t>
      </w:r>
    </w:p>
    <w:p w14:paraId="7629B561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Juarascio, A. S., Manasse, S. M., Espel, H. M., Kerrigan, S. G., &amp; Forman, E. M. (2015). Could training executive function improve treatment outcomes for eating disorders? </w:t>
      </w:r>
      <w:r w:rsidRPr="007818CF">
        <w:rPr>
          <w:i/>
        </w:rPr>
        <w:t>Appetite, 90</w:t>
      </w:r>
      <w:r w:rsidRPr="007818CF">
        <w:t>, 187-193.</w:t>
      </w:r>
    </w:p>
    <w:p w14:paraId="0BB3FB0F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Kakoschke, N., Kemps, E., &amp; Tiggemann, M. (2014). Attentional bias modification encourages healthy eating. </w:t>
      </w:r>
      <w:r w:rsidRPr="007818CF">
        <w:rPr>
          <w:i/>
        </w:rPr>
        <w:t>Eating Behaviors, 15</w:t>
      </w:r>
      <w:r w:rsidRPr="007818CF">
        <w:t>, 120-124.</w:t>
      </w:r>
    </w:p>
    <w:p w14:paraId="337244E5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Kakoschke, N., Kemps, E., &amp; Tiggemann, M. (2016). Approach bias modification training and consumption: A review of the literature. </w:t>
      </w:r>
      <w:r w:rsidRPr="007818CF">
        <w:rPr>
          <w:i/>
        </w:rPr>
        <w:t>Addictive Behaviors, in press</w:t>
      </w:r>
      <w:r w:rsidRPr="007818CF">
        <w:t>.</w:t>
      </w:r>
    </w:p>
    <w:p w14:paraId="74BDF2C5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Kakoschke, N., Kemps, E., &amp; Tiggemann, M. (2017). The effect of combined avoidance and control training on implicit food evaluation and choice. </w:t>
      </w:r>
      <w:r w:rsidRPr="007818CF">
        <w:rPr>
          <w:i/>
        </w:rPr>
        <w:t>Journal of Behavior Therapy and Experimental Psychiatry</w:t>
      </w:r>
      <w:r w:rsidRPr="007818CF">
        <w:t>.</w:t>
      </w:r>
    </w:p>
    <w:p w14:paraId="0E097EDC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Kemps, E., &amp; Tiggemann, M. (2015). Approach bias for food cues in obese individuals. </w:t>
      </w:r>
      <w:r w:rsidRPr="007818CF">
        <w:rPr>
          <w:i/>
        </w:rPr>
        <w:t>Psychology and Health, 30</w:t>
      </w:r>
      <w:r w:rsidRPr="007818CF">
        <w:t>, 370-380.</w:t>
      </w:r>
    </w:p>
    <w:p w14:paraId="6F802C1D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Kemps, E., Tiggemann, M., &amp; Elford, J. (2014). Sustained effects of attentional re-training on chocolate consumption. </w:t>
      </w:r>
      <w:r w:rsidRPr="007818CF">
        <w:rPr>
          <w:i/>
        </w:rPr>
        <w:t>Journal of Behavior Therapy and Experimental Psychiatry</w:t>
      </w:r>
      <w:r w:rsidRPr="007818CF">
        <w:t>.</w:t>
      </w:r>
    </w:p>
    <w:p w14:paraId="7FC4F519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Kemps, E., Tiggemann, M., &amp; Hollitt, S. (2014). Biased attentional processing of food cues and modification in obese individuals. </w:t>
      </w:r>
      <w:r w:rsidRPr="007818CF">
        <w:rPr>
          <w:i/>
        </w:rPr>
        <w:t>Health Psychology, 33</w:t>
      </w:r>
      <w:r w:rsidRPr="007818CF">
        <w:t>, 1391-1401.</w:t>
      </w:r>
    </w:p>
    <w:p w14:paraId="3C26A9D8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Kemps, E., Tiggemann, M., &amp; Hollitt, S. (2016). Longevity of attentional bias modification effects for food cues in overweight and obese individuals. </w:t>
      </w:r>
      <w:r w:rsidRPr="007818CF">
        <w:rPr>
          <w:i/>
        </w:rPr>
        <w:t>Psychol Health, 31</w:t>
      </w:r>
      <w:r w:rsidRPr="007818CF">
        <w:t>, 115-129.</w:t>
      </w:r>
    </w:p>
    <w:p w14:paraId="58D26C44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Kemps, E., Tiggemann, M., Martin, R., &amp; Elliott, M. (2013). Implicit approach-avoidance associations for craved food cues. </w:t>
      </w:r>
      <w:r w:rsidRPr="007818CF">
        <w:rPr>
          <w:i/>
        </w:rPr>
        <w:t>Journal of Experimental Psychology: Applied, 19</w:t>
      </w:r>
      <w:r w:rsidRPr="007818CF">
        <w:t>, 30-38.</w:t>
      </w:r>
    </w:p>
    <w:p w14:paraId="0B6A5797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Kemps, E., Tiggemann, M., Orr, J., &amp; Grear, J. (2014). Attentional retraining can reduce chocolate consumption. </w:t>
      </w:r>
      <w:r w:rsidRPr="007818CF">
        <w:rPr>
          <w:i/>
        </w:rPr>
        <w:t>Journal of Experimental Psychology: Applied, 20</w:t>
      </w:r>
      <w:r w:rsidRPr="007818CF">
        <w:t>, 94-102.</w:t>
      </w:r>
    </w:p>
    <w:p w14:paraId="0539BFBB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Kerst, W., &amp; Waters, A. J. (2014). Attentional retraining administered in the field reduces smokers’ attentional bias and craving. </w:t>
      </w:r>
      <w:r w:rsidRPr="007818CF">
        <w:rPr>
          <w:i/>
        </w:rPr>
        <w:t>Health Psychology, in press</w:t>
      </w:r>
      <w:r w:rsidRPr="007818CF">
        <w:t>.</w:t>
      </w:r>
    </w:p>
    <w:p w14:paraId="415BBDF4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Klingberg, T. (2010). Training and plasticity of working memory. </w:t>
      </w:r>
      <w:r w:rsidRPr="007818CF">
        <w:rPr>
          <w:i/>
        </w:rPr>
        <w:t>Trends in Cognitive Sciences, 14</w:t>
      </w:r>
      <w:r w:rsidRPr="007818CF">
        <w:t>, 317-324.</w:t>
      </w:r>
    </w:p>
    <w:p w14:paraId="256BD39D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Lawrence, N. S., Hinton, E. C., Parkinson, J. A., &amp; Lawrence, A. D. (2012). Nucleus accumbens response to food cues predicts subsequent snack consumption in women and increased body mass index in those with reduced self-control. </w:t>
      </w:r>
      <w:r w:rsidRPr="007818CF">
        <w:rPr>
          <w:i/>
        </w:rPr>
        <w:t>NeuroImage, 63</w:t>
      </w:r>
      <w:r w:rsidRPr="007818CF">
        <w:t>, 415-422.</w:t>
      </w:r>
    </w:p>
    <w:p w14:paraId="32824B7B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lastRenderedPageBreak/>
        <w:t xml:space="preserve">Lawrence, N. S., O'Sullivan, J., Parslow, D., Javaid, M., Adams, R. C., Chambers, C. D., Kos, K., &amp; Verbruggen, F. (2015). Training response inhibition to food is associated with weight loss and reduced energy intake. </w:t>
      </w:r>
      <w:r w:rsidRPr="007818CF">
        <w:rPr>
          <w:i/>
        </w:rPr>
        <w:t>Appetite, 95</w:t>
      </w:r>
      <w:r w:rsidRPr="007818CF">
        <w:t>, 17-28.</w:t>
      </w:r>
    </w:p>
    <w:p w14:paraId="23D87CB5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Lawrence, N. S., Verbruggen, F., Morrison, S., Adams, R. C., &amp; Chambers, C. D. (2015). Stopping to food can reduce intake. Effects of stimulus-specificity and individual differences in dietary restraint. </w:t>
      </w:r>
      <w:r w:rsidRPr="007818CF">
        <w:rPr>
          <w:i/>
        </w:rPr>
        <w:t>Appetite, 85</w:t>
      </w:r>
      <w:r w:rsidRPr="007818CF">
        <w:t>, 91-103.</w:t>
      </w:r>
    </w:p>
    <w:p w14:paraId="232AD44B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Logan, G. D., Cowan, W. B., &amp; Davis, K. A. (1984). On the ability to inhibit simple and choice reaction time responses: a model and a method. </w:t>
      </w:r>
      <w:r w:rsidRPr="007818CF">
        <w:rPr>
          <w:i/>
        </w:rPr>
        <w:t>Journal of Experimental Psychology: Human Perception and Performance, 10</w:t>
      </w:r>
      <w:r w:rsidRPr="007818CF">
        <w:t>, 276-291.</w:t>
      </w:r>
    </w:p>
    <w:p w14:paraId="71B6117C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Lumsden, J., Skinner, A., Woods, A. T., Lawrence, N. S., &amp; Munafò, M. (2016). The effects of gamelike features and test location on cognitive test performance and participant enjoyment. </w:t>
      </w:r>
      <w:r w:rsidRPr="007818CF">
        <w:rPr>
          <w:i/>
        </w:rPr>
        <w:t>PeerJ, 2016</w:t>
      </w:r>
      <w:r w:rsidRPr="007818CF">
        <w:t>.</w:t>
      </w:r>
    </w:p>
    <w:p w14:paraId="07F15A35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MacKillop, J., &amp; Lisman, S. A. (2008). Effects of a context shift and multiple context extinction on reactivity to alcohol cues. </w:t>
      </w:r>
      <w:r w:rsidRPr="007818CF">
        <w:rPr>
          <w:i/>
        </w:rPr>
        <w:t>Exp Clin Psychopharmacol, 16</w:t>
      </w:r>
      <w:r w:rsidRPr="007818CF">
        <w:t>, 322-331.</w:t>
      </w:r>
    </w:p>
    <w:p w14:paraId="7E7F9421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MacLeod, C., &amp; Mathews, A. (2012). Cognitive bias modification approaches to anxiety. In  </w:t>
      </w:r>
      <w:r w:rsidRPr="007818CF">
        <w:rPr>
          <w:i/>
        </w:rPr>
        <w:t>Annual Review of Clinical Psychology</w:t>
      </w:r>
      <w:r w:rsidRPr="007818CF">
        <w:t xml:space="preserve"> (Vol. 8, pp. 189-217).</w:t>
      </w:r>
    </w:p>
    <w:p w14:paraId="7113CE8F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MacLeod, C., Mathews, A., &amp; Tata, P. (1986). Attentional bias in emotional disorders. </w:t>
      </w:r>
      <w:r w:rsidRPr="007818CF">
        <w:rPr>
          <w:i/>
        </w:rPr>
        <w:t>Journal of Abnormal Psychology, 95</w:t>
      </w:r>
      <w:r w:rsidRPr="007818CF">
        <w:t>, 15-20.</w:t>
      </w:r>
    </w:p>
    <w:p w14:paraId="61F51DB8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MacLeod, C., Rutherford, E., Campbell, L., Ebsworthy, G., &amp; Holker, L. (2002). Selective attention and emotional vulnerability: Assessing the causal basis of their association through the experimental manipulation of attentional bias. </w:t>
      </w:r>
      <w:r w:rsidRPr="007818CF">
        <w:rPr>
          <w:i/>
        </w:rPr>
        <w:t>Journal of Abnormal Psychology, 111</w:t>
      </w:r>
      <w:r w:rsidRPr="007818CF">
        <w:t>, 107-123.</w:t>
      </w:r>
    </w:p>
    <w:p w14:paraId="7FCB9D6D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Manuel, A. L., Bernasconi, F., &amp; Spierer, L. (2013). Plastic modifications within inhibitory control networks induced by practicing a stop-signal task: An electrical neuroimaging study. </w:t>
      </w:r>
      <w:r w:rsidRPr="007818CF">
        <w:rPr>
          <w:i/>
        </w:rPr>
        <w:t>Cortex, 49</w:t>
      </w:r>
      <w:r w:rsidRPr="007818CF">
        <w:t>, 1141-1147.</w:t>
      </w:r>
    </w:p>
    <w:p w14:paraId="2C1AB704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Martin, C. K., O'Neil, P. M., Tollefson, G., Greenway, F. L., &amp; White, M. A. (2008). The association between food cravings and consumption of specific foods in a laboratory taste test. </w:t>
      </w:r>
      <w:r w:rsidRPr="007818CF">
        <w:rPr>
          <w:i/>
        </w:rPr>
        <w:t>Appetite, 51</w:t>
      </w:r>
      <w:r w:rsidRPr="007818CF">
        <w:t>, 324-326.</w:t>
      </w:r>
    </w:p>
    <w:p w14:paraId="17B5B34C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Meule, A., Lutz, A. P. C., Krawietz, V., Stützer, J., Vögele, C., &amp; Kübler, A. (2014). Food-cue affected motor response inhibition and self-reported dieting success: A pictorial affective shifting task. </w:t>
      </w:r>
      <w:r w:rsidRPr="007818CF">
        <w:rPr>
          <w:i/>
        </w:rPr>
        <w:t>Frontiers in Psychology, 5</w:t>
      </w:r>
      <w:r w:rsidRPr="007818CF">
        <w:t>.</w:t>
      </w:r>
    </w:p>
    <w:p w14:paraId="6BB9B5C2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Meule, A., Lutz, A. P. C., Vögele, C., &amp; Kübler, A. (2014). Impulsive reactions to food-cues predict subsequent food craving. </w:t>
      </w:r>
      <w:r w:rsidRPr="007818CF">
        <w:rPr>
          <w:i/>
        </w:rPr>
        <w:t>Eating Behaviors, 15</w:t>
      </w:r>
      <w:r w:rsidRPr="007818CF">
        <w:t>, 99-105.</w:t>
      </w:r>
    </w:p>
    <w:p w14:paraId="39B5AB5B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Michie, S., Abraham, C., Whittington, C., McAteer, J., &amp; Gupta, S. (2009). Effective techniques in healthy eating and physical activity interventions: a meta-regression. </w:t>
      </w:r>
      <w:r w:rsidRPr="007818CF">
        <w:rPr>
          <w:i/>
        </w:rPr>
        <w:t>Health Psychol, 28</w:t>
      </w:r>
      <w:r w:rsidRPr="007818CF">
        <w:t>, 690-701.</w:t>
      </w:r>
    </w:p>
    <w:p w14:paraId="50F93234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Mischel, W., Ayduk, O., Berman, M. G., Casey, B. J., Gotlib, I. H., Jonides, J., Kross, E., Teslovich, T., Wilson, N. L., Zayas, V., &amp; Shoda, Y. (2011). 'Willpower' over the life span: Decomposing self-regulation. </w:t>
      </w:r>
      <w:r w:rsidRPr="007818CF">
        <w:rPr>
          <w:i/>
        </w:rPr>
        <w:t>Social Cognitive and Affective Neuroscience, 6</w:t>
      </w:r>
      <w:r w:rsidRPr="007818CF">
        <w:t>, 252-256.</w:t>
      </w:r>
    </w:p>
    <w:p w14:paraId="5F3EFA56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Miyake, A., &amp; Friedman, N. P. (2012). The nature and organization of individual differences in executive functions: Four general conclusions. </w:t>
      </w:r>
      <w:r w:rsidRPr="007818CF">
        <w:rPr>
          <w:i/>
        </w:rPr>
        <w:t>Current Directions in Psychological Science, 21</w:t>
      </w:r>
      <w:r w:rsidRPr="007818CF">
        <w:t>, 8-14.</w:t>
      </w:r>
    </w:p>
    <w:p w14:paraId="59D124A4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Miyake, A., Friedman, N. P., Emerson, M. J., Witzki, A. H., Howerter, A., &amp; Wager, T. D. (2000). The unity and diversity of executive functions and their contributions to complex "frontal lobe" tasks: a latent variable analysis. </w:t>
      </w:r>
      <w:r w:rsidRPr="007818CF">
        <w:rPr>
          <w:i/>
        </w:rPr>
        <w:t>Cognitive Psychology, 41</w:t>
      </w:r>
      <w:r w:rsidRPr="007818CF">
        <w:t>, 49-100.</w:t>
      </w:r>
    </w:p>
    <w:p w14:paraId="75E1C391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Morton, V., &amp; Torgerson, D. J. (2005). Regression to the mean: treatment effect without the intervention. </w:t>
      </w:r>
      <w:r w:rsidRPr="007818CF">
        <w:rPr>
          <w:i/>
        </w:rPr>
        <w:t>J Eval Clin Pract, 11</w:t>
      </w:r>
      <w:r w:rsidRPr="007818CF">
        <w:t>, 59-65.</w:t>
      </w:r>
    </w:p>
    <w:p w14:paraId="44CCA3CA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Munafò, M., Nosek, B. A., Bishop, D., Button, K. S., Chambers, C. D., Percie du Sert, N., Simonsohn, U., Wagenmakers, E., Ware, J., &amp; Ioannidis, J. P. A. (2017). A manifesto for reproducible science. </w:t>
      </w:r>
      <w:r w:rsidRPr="007818CF">
        <w:rPr>
          <w:i/>
        </w:rPr>
        <w:t>Nature Human Behaviour, 1</w:t>
      </w:r>
      <w:r w:rsidRPr="007818CF">
        <w:t>, 0021.</w:t>
      </w:r>
    </w:p>
    <w:p w14:paraId="6FBB890F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lastRenderedPageBreak/>
        <w:t xml:space="preserve">Nederkoorn, C., Baltus, M., Guerrieri, R., &amp; Wiers, R. W. (2009). Heavy drinking is associated with deficient response inhibition in women but not in men. </w:t>
      </w:r>
      <w:r w:rsidRPr="007818CF">
        <w:rPr>
          <w:i/>
        </w:rPr>
        <w:t>Pharmacology Biochemistry and Behavior, 93</w:t>
      </w:r>
      <w:r w:rsidRPr="007818CF">
        <w:t>, 331-336.</w:t>
      </w:r>
    </w:p>
    <w:p w14:paraId="1892AAA9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Nederkoorn, C., Braet, C., Van Eijs, Y., Tanghe, A., &amp; Jansen, A. (2006). Why obese children cannot resist food: The role of impulsivity. </w:t>
      </w:r>
      <w:r w:rsidRPr="007818CF">
        <w:rPr>
          <w:i/>
        </w:rPr>
        <w:t>Eating Behaviors, 7</w:t>
      </w:r>
      <w:r w:rsidRPr="007818CF">
        <w:t>, 315-322.</w:t>
      </w:r>
    </w:p>
    <w:p w14:paraId="68283BD5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Nederkoorn, C., Houben, K., Hofmann, W., Roefs, A., &amp; Jansen, A. (2010). Control yourself or just eat what you like? weight gain over a year is predicted by an interactive effect of response inhibition and implicit preference for snack foods. </w:t>
      </w:r>
      <w:r w:rsidRPr="007818CF">
        <w:rPr>
          <w:i/>
        </w:rPr>
        <w:t>Health Psychology, 29</w:t>
      </w:r>
      <w:r w:rsidRPr="007818CF">
        <w:t>, 389-393.</w:t>
      </w:r>
    </w:p>
    <w:p w14:paraId="4AA9E01B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Nederkoorn, C., Smulders, F. T. Y., Havermans, R. C., Roefs, A., &amp; Jansen, A. (2006). Impulsivity in obese women. </w:t>
      </w:r>
      <w:r w:rsidRPr="007818CF">
        <w:rPr>
          <w:i/>
        </w:rPr>
        <w:t>Appetite, 47</w:t>
      </w:r>
      <w:r w:rsidRPr="007818CF">
        <w:t>, 253-256.</w:t>
      </w:r>
    </w:p>
    <w:p w14:paraId="33C93D7D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Polivy, J., Herman, C. P., Trottier, K., &amp; Sidhu, R. (2014). Who are you trying to fool: does weight underreporting by dieters reflect self-protection or self-presentation? </w:t>
      </w:r>
      <w:r w:rsidRPr="007818CF">
        <w:rPr>
          <w:i/>
        </w:rPr>
        <w:t>Health Psychol Rev, 8</w:t>
      </w:r>
      <w:r w:rsidRPr="007818CF">
        <w:t>, 319-338.</w:t>
      </w:r>
    </w:p>
    <w:p w14:paraId="28F8C7EB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Robinson, E., Hardman, C., Halford, J., &amp; Jones, A. (2015). Eating under observation: a systematic review and meta-analysis of the effect that heightened awareness of observation has on laboratory measured energy intake </w:t>
      </w:r>
      <w:r w:rsidRPr="007818CF">
        <w:rPr>
          <w:i/>
        </w:rPr>
        <w:t>American Journal of Clinical Nutrition, 102</w:t>
      </w:r>
      <w:r w:rsidRPr="007818CF">
        <w:t>, 324-337.</w:t>
      </w:r>
    </w:p>
    <w:p w14:paraId="6AC0F2C6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Rosas, J. M., Todd, T. P., &amp; Bouton, M. E. (2013). Context Change and Associative Learning. </w:t>
      </w:r>
      <w:r w:rsidRPr="007818CF">
        <w:rPr>
          <w:i/>
        </w:rPr>
        <w:t>Wiley Interdiscip Rev Cogn Sci, 4</w:t>
      </w:r>
      <w:r w:rsidRPr="007818CF">
        <w:t>, 237-244.</w:t>
      </w:r>
    </w:p>
    <w:p w14:paraId="5300546F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Schonberg, T., Bakkour, A., Hover, A. M., Mumford, J. A., Nagar, L., Perez, J., &amp; Poldrack, R. A. (2014). Changing value through cued approach: an automatic mechanism of behavior change. </w:t>
      </w:r>
      <w:r w:rsidRPr="007818CF">
        <w:rPr>
          <w:i/>
        </w:rPr>
        <w:t>Nat Neurosci, 17</w:t>
      </w:r>
      <w:r w:rsidRPr="007818CF">
        <w:t>, 625-630.</w:t>
      </w:r>
    </w:p>
    <w:p w14:paraId="3D64EB2E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Schumacher, Sophie E., Kemps, E., &amp; Tiggemann, M. (2016). Bias modification training can alter approach bias and chocolate consumption. </w:t>
      </w:r>
      <w:r w:rsidRPr="007818CF">
        <w:rPr>
          <w:i/>
        </w:rPr>
        <w:t>Appetite, 96</w:t>
      </w:r>
      <w:r w:rsidRPr="007818CF">
        <w:t>, 219-224.</w:t>
      </w:r>
    </w:p>
    <w:p w14:paraId="4D95B8F6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Stacy, A. W., &amp; Wiers, R. W. (2010). Implicit cognition and addiction: A tool for explaining paradoxical behavior. In  </w:t>
      </w:r>
      <w:r w:rsidRPr="007818CF">
        <w:rPr>
          <w:i/>
        </w:rPr>
        <w:t>Annual Review of Clinical Psychology</w:t>
      </w:r>
      <w:r w:rsidRPr="007818CF">
        <w:t xml:space="preserve"> (Vol. 6, pp. 551-575).</w:t>
      </w:r>
    </w:p>
    <w:p w14:paraId="19C1E9C6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Stautz, K., Pechey, R., Couturier, D. L., Deary, I., &amp; Marteau, T. M. (2016). Do executive function and impulsivity predict adolescent health behaviour after accounting for intelligence. </w:t>
      </w:r>
      <w:r w:rsidRPr="007818CF">
        <w:rPr>
          <w:i/>
        </w:rPr>
        <w:t>PLoS ONE, e0160512</w:t>
      </w:r>
      <w:r w:rsidRPr="007818CF">
        <w:t>.</w:t>
      </w:r>
    </w:p>
    <w:p w14:paraId="138BA0A8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Stice, E., Lawrence, N. S., Kemps, E., &amp; Veling, H. (2016). Training motor responses to food: A novel treatment for obesity targeting implicit processes. </w:t>
      </w:r>
      <w:r w:rsidRPr="007818CF">
        <w:rPr>
          <w:i/>
        </w:rPr>
        <w:t>Clinical Psychology Review, 49</w:t>
      </w:r>
      <w:r w:rsidRPr="007818CF">
        <w:t>, 16-27.</w:t>
      </w:r>
    </w:p>
    <w:p w14:paraId="187E306B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Strack, F., &amp; Deutsch, R. (2004). Reflective and impulsive determinants of social behavior. </w:t>
      </w:r>
      <w:r w:rsidRPr="007818CF">
        <w:rPr>
          <w:i/>
        </w:rPr>
        <w:t>Personality and Social Psychology Review, 8</w:t>
      </w:r>
      <w:r w:rsidRPr="007818CF">
        <w:t>, 220-247.</w:t>
      </w:r>
    </w:p>
    <w:p w14:paraId="7473480E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Swinburn, B., Egger, G., &amp; Raza, F. (1999). Dissecting obesogenic environments: The development and application of a framework for identifying and prioritizing environmental interventions for obesity. </w:t>
      </w:r>
      <w:r w:rsidRPr="007818CF">
        <w:rPr>
          <w:i/>
        </w:rPr>
        <w:t>Preventive Medicine, 29</w:t>
      </w:r>
      <w:r w:rsidRPr="007818CF">
        <w:t>, 563-570.</w:t>
      </w:r>
    </w:p>
    <w:p w14:paraId="6FEA0625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Thorell, L. B., Lindqvist, S., Nutley, S. B., Bohlin, G., &amp; Klingberg, T. (2009). Training and transfer effects of executive functions in preschool children. </w:t>
      </w:r>
      <w:r w:rsidRPr="007818CF">
        <w:rPr>
          <w:i/>
        </w:rPr>
        <w:t>Developmental Science, 12</w:t>
      </w:r>
      <w:r w:rsidRPr="007818CF">
        <w:t>, 106-113.</w:t>
      </w:r>
    </w:p>
    <w:p w14:paraId="597D14A7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Turton, R., Bruidegom, K., Cardi, V., Hirsch, C. R., &amp; Treasure, J. (2016). Novel methods to help develop healthier eating habits for eating and weight disorders: A systematic review and meta-analysis. </w:t>
      </w:r>
      <w:r w:rsidRPr="007818CF">
        <w:rPr>
          <w:i/>
        </w:rPr>
        <w:t>Neuroscience and Biobehavioral Reviews, 61</w:t>
      </w:r>
      <w:r w:rsidRPr="007818CF">
        <w:t>, 132-155.</w:t>
      </w:r>
    </w:p>
    <w:p w14:paraId="229F69E2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Tyler, K. M., Normand, S. L. T., &amp; Horton, N. J. (2011). The use and abuse of multiple outcomes in randomized controlled depression trials. </w:t>
      </w:r>
      <w:r w:rsidRPr="007818CF">
        <w:rPr>
          <w:i/>
        </w:rPr>
        <w:t>Contemporary Clinical Trials, 32</w:t>
      </w:r>
      <w:r w:rsidRPr="007818CF">
        <w:t>, 299-304.</w:t>
      </w:r>
    </w:p>
    <w:p w14:paraId="0B89D2A5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Van Koningsbruggen, G. M., Veling, H., Stroebe, W., &amp; Aarts, H. (2014). Comparing two psychological interventions in reducing impulsive processes of eating behaviour: Effects on self-selected portion size. </w:t>
      </w:r>
      <w:r w:rsidRPr="007818CF">
        <w:rPr>
          <w:i/>
        </w:rPr>
        <w:t>British Journal of Health Psychology, 19</w:t>
      </w:r>
      <w:r w:rsidRPr="007818CF">
        <w:t>, 767-782.</w:t>
      </w:r>
    </w:p>
    <w:p w14:paraId="5673B7A5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Vandeweghe, L., Vervoort, L., Verbeken, S., Moens, E., &amp; Braet, C. (2016). Food approach and food avoidance in young children: Relation with reward sensitivity and punishment sensitivity. </w:t>
      </w:r>
      <w:r w:rsidRPr="007818CF">
        <w:rPr>
          <w:i/>
        </w:rPr>
        <w:t>Frontiers in Psychology, 7</w:t>
      </w:r>
      <w:r w:rsidRPr="007818CF">
        <w:t>.</w:t>
      </w:r>
    </w:p>
    <w:p w14:paraId="0DF6DAE9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Vankov, I., Bowers, J., &amp; Munafò, M. R. (2014). On the persistence of low power in psychological science. </w:t>
      </w:r>
      <w:r w:rsidRPr="007818CF">
        <w:rPr>
          <w:i/>
        </w:rPr>
        <w:t>Quarterly Journal of Experimental Psychology, 67</w:t>
      </w:r>
      <w:r w:rsidRPr="007818CF">
        <w:t>, 1037-1040.</w:t>
      </w:r>
    </w:p>
    <w:p w14:paraId="697AFC96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lastRenderedPageBreak/>
        <w:t xml:space="preserve">Veling, H., Aarts, H., &amp; Stroebe, W. (2013). Stop signals decrease choices for palatable foods through decreased food evaluation. </w:t>
      </w:r>
      <w:r w:rsidRPr="007818CF">
        <w:rPr>
          <w:i/>
        </w:rPr>
        <w:t>Frontiers in Psychology, 4</w:t>
      </w:r>
      <w:r w:rsidRPr="007818CF">
        <w:t>.</w:t>
      </w:r>
    </w:p>
    <w:p w14:paraId="2A15FE87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Veling, H., Holland, R. W., &amp; van Knippenberg, A. (2008). When approach motivation and behavioral inhibition collide: Behavior regulation through stimulus devaluation. </w:t>
      </w:r>
      <w:r w:rsidRPr="007818CF">
        <w:rPr>
          <w:i/>
        </w:rPr>
        <w:t>Journal of Experimental Social Psychology, 44</w:t>
      </w:r>
      <w:r w:rsidRPr="007818CF">
        <w:t>, 1013-1019.</w:t>
      </w:r>
    </w:p>
    <w:p w14:paraId="1C38DACD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Veling, H., Lawrence, N. S., Chen, Z., van Koningsbruggen, G. M., &amp; Holland, R. W. (2017). What Is Trained During Food Go/No-Go Training? A Review Focusing on Mechanisms and a Research Agenda. </w:t>
      </w:r>
      <w:r w:rsidRPr="007818CF">
        <w:rPr>
          <w:i/>
        </w:rPr>
        <w:t>Current Addiction Reports, 4</w:t>
      </w:r>
      <w:r w:rsidRPr="007818CF">
        <w:t>, 35-41.</w:t>
      </w:r>
    </w:p>
    <w:p w14:paraId="7EF1E50A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Veling, H., van Koningsbruggen, G. M., Aarts, H., &amp; Stroebe, W. (2014). Targeting impulsive processes of eating behavior via the internet. Effects on body weight. </w:t>
      </w:r>
      <w:r w:rsidRPr="007818CF">
        <w:rPr>
          <w:i/>
        </w:rPr>
        <w:t>Appetite, 78</w:t>
      </w:r>
      <w:r w:rsidRPr="007818CF">
        <w:t>, 102-109.</w:t>
      </w:r>
    </w:p>
    <w:p w14:paraId="7842E8B9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Veling, H., van Konnigsbruggen, G. M., Aarts, H., &amp; Stroebe, W. (2014). Targeting impulsive processes of eating behavior via the internet. Effects on body weight. </w:t>
      </w:r>
      <w:r w:rsidRPr="007818CF">
        <w:rPr>
          <w:i/>
        </w:rPr>
        <w:t>Appetite, 78</w:t>
      </w:r>
      <w:r w:rsidRPr="007818CF">
        <w:t>, 102-109.</w:t>
      </w:r>
    </w:p>
    <w:p w14:paraId="6A795591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Verbeken, S., Braet, C., Goossens, L., &amp; van der Oord, S. (2013). Executive function training with game elements for obese children: A novel treatment to enhance self-regulatory abilities for weight-control. </w:t>
      </w:r>
      <w:r w:rsidRPr="007818CF">
        <w:rPr>
          <w:i/>
        </w:rPr>
        <w:t>Behaviour Research and Therapy, 51</w:t>
      </w:r>
      <w:r w:rsidRPr="007818CF">
        <w:t>, 290-299.</w:t>
      </w:r>
    </w:p>
    <w:p w14:paraId="091464DC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Verbruggen, F., Adams, R. C., van 't Wout, F., Stevens, T., McLaren, I. P. L., &amp; Chambers, C. D. (2013). Are the Effects of Response Inhibition on Gambling Long-Lasting? </w:t>
      </w:r>
      <w:r w:rsidRPr="007818CF">
        <w:rPr>
          <w:i/>
        </w:rPr>
        <w:t>PLoS ONE, 8</w:t>
      </w:r>
      <w:r w:rsidRPr="007818CF">
        <w:t>.</w:t>
      </w:r>
    </w:p>
    <w:p w14:paraId="21B2898D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Verbruggen, F., &amp; Logan, G. D. (2008). Automatic and Controlled Response Inhibition: Associative Learning in the Go/No-Go and Stop-Signal Paradigms. </w:t>
      </w:r>
      <w:r w:rsidRPr="007818CF">
        <w:rPr>
          <w:i/>
        </w:rPr>
        <w:t>Journal of Experimental Psychology: General, 137</w:t>
      </w:r>
      <w:r w:rsidRPr="007818CF">
        <w:t>, 649-672.</w:t>
      </w:r>
    </w:p>
    <w:p w14:paraId="63BC9A5A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Verbruggen, F., McLaren, I. P. L., &amp; Chambers, C. D. (2014). Banishing the control homunculi in studies of action control and behaviour change. </w:t>
      </w:r>
      <w:r w:rsidRPr="007818CF">
        <w:rPr>
          <w:i/>
        </w:rPr>
        <w:t>Perspectives on Psychological Science, in press</w:t>
      </w:r>
      <w:r w:rsidRPr="007818CF">
        <w:t>.</w:t>
      </w:r>
    </w:p>
    <w:p w14:paraId="3EB54D01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Werthmann, J., Jansen, A., &amp; Roefs, A. (2015). Worry or craving? A selective review of evidence for food-related attention biases in obese individuals, eating-disorder patients, restrained eaters and healthy samples. </w:t>
      </w:r>
      <w:r w:rsidRPr="007818CF">
        <w:rPr>
          <w:i/>
        </w:rPr>
        <w:t>Proc Nutr Soc, 74</w:t>
      </w:r>
      <w:r w:rsidRPr="007818CF">
        <w:t>, 99-114.</w:t>
      </w:r>
    </w:p>
    <w:p w14:paraId="048CC377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Werthmann, J., Roefs, A., Nederkoorn, C., &amp; Jansen, A. (2013). Desire lies in the eyes: Attention bias for chocolate is related to craving and self-endorsed eating permission. </w:t>
      </w:r>
      <w:r w:rsidRPr="007818CF">
        <w:rPr>
          <w:i/>
        </w:rPr>
        <w:t>Appetite, in press</w:t>
      </w:r>
      <w:r w:rsidRPr="007818CF">
        <w:t>.</w:t>
      </w:r>
    </w:p>
    <w:p w14:paraId="7B191B55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Wiers, R. W., Ames, S. L., Hofmann, W., Krank, M., &amp; Stacy, A. W. (2010). Impulsivity, impulsive and reflective processes and the development of alcohol use and misuse in adolescents and young adults. </w:t>
      </w:r>
      <w:r w:rsidRPr="007818CF">
        <w:rPr>
          <w:i/>
        </w:rPr>
        <w:t>Frontiers in Psychology</w:t>
      </w:r>
      <w:r w:rsidRPr="007818CF">
        <w:t>.</w:t>
      </w:r>
    </w:p>
    <w:p w14:paraId="1BCD59ED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Wiers, R. W., Eberl, C., Rinck, M., Becker, E. S., &amp; Lindenmeyer, J. (2011). Retraining automatic action tendencies changes alcoholic patients' approach bias for alcohol and improves treatment outcome. </w:t>
      </w:r>
      <w:r w:rsidRPr="007818CF">
        <w:rPr>
          <w:i/>
        </w:rPr>
        <w:t>Psychological Science, 22</w:t>
      </w:r>
      <w:r w:rsidRPr="007818CF">
        <w:t>, 490-497.</w:t>
      </w:r>
    </w:p>
    <w:p w14:paraId="2BB1C4B5" w14:textId="77777777" w:rsidR="002E02DE" w:rsidRPr="007818CF" w:rsidRDefault="002E02DE" w:rsidP="002E02DE">
      <w:pPr>
        <w:pStyle w:val="EndNoteBibliography"/>
        <w:spacing w:after="0"/>
        <w:ind w:left="720" w:hanging="720"/>
      </w:pPr>
      <w:r w:rsidRPr="007818CF">
        <w:t xml:space="preserve">Wiers, R. W., Gladwin, T. E., Hofmann, W., Salemink, E., &amp; Ridderinkhof, K. R. (2013). Cognitive Bias Modification and Cognitive Control Training in Addiction and Related Psychopathology: Mechanisms, Clinical Perspectives, and Ways Forward. </w:t>
      </w:r>
      <w:r w:rsidRPr="007818CF">
        <w:rPr>
          <w:i/>
        </w:rPr>
        <w:t>Clinical Psychological Science, 1</w:t>
      </w:r>
      <w:r w:rsidRPr="007818CF">
        <w:t>, 192-212.</w:t>
      </w:r>
    </w:p>
    <w:p w14:paraId="5945E514" w14:textId="77777777" w:rsidR="002E02DE" w:rsidRPr="007818CF" w:rsidRDefault="002E02DE" w:rsidP="002E02DE">
      <w:pPr>
        <w:pStyle w:val="EndNoteBibliography"/>
        <w:ind w:left="720" w:hanging="720"/>
      </w:pPr>
      <w:r w:rsidRPr="007818CF">
        <w:t xml:space="preserve">Yokum, S., Ng, J., &amp; Stice, E. (2011). Attentional bias to food images associated with elevated weight and future weight gain: An fMRI study. </w:t>
      </w:r>
      <w:r w:rsidRPr="007818CF">
        <w:rPr>
          <w:i/>
        </w:rPr>
        <w:t>Obesity, 19</w:t>
      </w:r>
      <w:r w:rsidRPr="007818CF">
        <w:t>, 1775-1783.</w:t>
      </w:r>
    </w:p>
    <w:p w14:paraId="376DBFBC" w14:textId="2C371C50" w:rsidR="004E0050" w:rsidRPr="007818CF" w:rsidRDefault="00C01893" w:rsidP="001054D9">
      <w:pPr>
        <w:spacing w:line="480" w:lineRule="auto"/>
        <w:ind w:hanging="720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sz w:val="24"/>
          <w:szCs w:val="24"/>
        </w:rPr>
        <w:fldChar w:fldCharType="end"/>
      </w:r>
    </w:p>
    <w:p w14:paraId="1284333E" w14:textId="77777777" w:rsidR="009B4C87" w:rsidRPr="007818CF" w:rsidRDefault="009B4C87" w:rsidP="00D37E4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8BCFB5D" w14:textId="77777777" w:rsidR="006720B8" w:rsidRPr="007818CF" w:rsidRDefault="006720B8" w:rsidP="00D37E4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50407FC" w14:textId="77777777" w:rsidR="006720B8" w:rsidRPr="007818CF" w:rsidRDefault="006720B8" w:rsidP="00D37E4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D16BBC8" w14:textId="4A08D12F" w:rsidR="00476127" w:rsidRPr="007818CF" w:rsidRDefault="00CA53DD" w:rsidP="00D37E41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7818CF">
        <w:rPr>
          <w:rFonts w:ascii="Times New Roman" w:hAnsi="Times New Roman" w:cs="Times New Roman"/>
          <w:b/>
          <w:sz w:val="24"/>
          <w:szCs w:val="24"/>
        </w:rPr>
        <w:lastRenderedPageBreak/>
        <w:t xml:space="preserve">Figure 1. PRISMA style flow chart for article identification and selection. </w:t>
      </w:r>
    </w:p>
    <w:p w14:paraId="05B6F9DC" w14:textId="1162936A" w:rsidR="00476127" w:rsidRPr="007818CF" w:rsidRDefault="0071501B" w:rsidP="00D37E4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818CF">
        <w:rPr>
          <w:noProof/>
          <w:lang w:eastAsia="en-GB"/>
        </w:rPr>
        <w:drawing>
          <wp:inline distT="0" distB="0" distL="0" distR="0" wp14:anchorId="7B53B7DF" wp14:editId="55C1D5F4">
            <wp:extent cx="4848225" cy="7658100"/>
            <wp:effectExtent l="0" t="0" r="952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848225" cy="7658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9C2438" w14:textId="77777777" w:rsidR="00476127" w:rsidRPr="007818CF" w:rsidRDefault="00476127" w:rsidP="00D37E4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7178DEF" w14:textId="77777777" w:rsidR="004E0050" w:rsidRPr="007818CF" w:rsidRDefault="004E0050" w:rsidP="000419DD">
      <w:pPr>
        <w:spacing w:line="480" w:lineRule="auto"/>
        <w:outlineLvl w:val="0"/>
        <w:rPr>
          <w:rFonts w:ascii="Times New Roman" w:hAnsi="Times New Roman" w:cs="Times New Roman"/>
          <w:b/>
          <w:sz w:val="24"/>
          <w:szCs w:val="24"/>
        </w:rPr>
      </w:pPr>
      <w:r w:rsidRPr="007818CF">
        <w:rPr>
          <w:rFonts w:ascii="Times New Roman" w:hAnsi="Times New Roman" w:cs="Times New Roman"/>
          <w:b/>
          <w:sz w:val="24"/>
          <w:szCs w:val="24"/>
        </w:rPr>
        <w:lastRenderedPageBreak/>
        <w:t>Table 1: Search terms used for literature review</w:t>
      </w:r>
    </w:p>
    <w:p w14:paraId="1DACDBCC" w14:textId="77777777" w:rsidR="004E0050" w:rsidRPr="007818CF" w:rsidRDefault="004E0050" w:rsidP="004E0050">
      <w:pPr>
        <w:spacing w:after="100" w:line="240" w:lineRule="auto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sz w:val="24"/>
          <w:szCs w:val="24"/>
        </w:rPr>
        <w:t xml:space="preserve">working  memory  OR  updat*  OR  inhibit*  OR  switch*  cognit*  OR  executive  function*  </w:t>
      </w:r>
      <w:r w:rsidRPr="007818CF">
        <w:rPr>
          <w:rFonts w:ascii="Times New Roman" w:hAnsi="Times New Roman" w:cs="Times New Roman"/>
          <w:b/>
          <w:sz w:val="24"/>
          <w:szCs w:val="24"/>
        </w:rPr>
        <w:t xml:space="preserve">OR  </w:t>
      </w:r>
    </w:p>
    <w:p w14:paraId="0B78F003" w14:textId="77777777" w:rsidR="004E0050" w:rsidRPr="007818CF" w:rsidRDefault="004E0050" w:rsidP="004E0050">
      <w:pPr>
        <w:spacing w:after="100" w:line="240" w:lineRule="auto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sz w:val="24"/>
          <w:szCs w:val="24"/>
        </w:rPr>
        <w:t xml:space="preserve">attention*  bias  OR  associative  OR  approach  bias </w:t>
      </w:r>
    </w:p>
    <w:p w14:paraId="399C60D5" w14:textId="77777777" w:rsidR="004E0050" w:rsidRPr="007818CF" w:rsidRDefault="004E0050" w:rsidP="000419DD">
      <w:pPr>
        <w:spacing w:after="100" w:line="240" w:lineRule="auto"/>
        <w:outlineLvl w:val="0"/>
        <w:rPr>
          <w:rFonts w:ascii="Times New Roman" w:hAnsi="Times New Roman" w:cs="Times New Roman"/>
          <w:b/>
          <w:sz w:val="24"/>
          <w:szCs w:val="24"/>
        </w:rPr>
      </w:pPr>
      <w:r w:rsidRPr="007818CF">
        <w:rPr>
          <w:rFonts w:ascii="Times New Roman" w:hAnsi="Times New Roman" w:cs="Times New Roman"/>
          <w:b/>
          <w:sz w:val="24"/>
          <w:szCs w:val="24"/>
        </w:rPr>
        <w:t xml:space="preserve">AND  </w:t>
      </w:r>
    </w:p>
    <w:p w14:paraId="3F3B98A1" w14:textId="77777777" w:rsidR="004E0050" w:rsidRPr="007818CF" w:rsidRDefault="004E0050" w:rsidP="004E0050">
      <w:pPr>
        <w:spacing w:after="100" w:line="240" w:lineRule="auto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sz w:val="24"/>
          <w:szCs w:val="24"/>
        </w:rPr>
        <w:t xml:space="preserve">modifi*  OR  train*   </w:t>
      </w:r>
    </w:p>
    <w:p w14:paraId="6C5B3CBD" w14:textId="77777777" w:rsidR="004E0050" w:rsidRPr="007818CF" w:rsidRDefault="004E0050" w:rsidP="000419DD">
      <w:pPr>
        <w:spacing w:after="100" w:line="240" w:lineRule="auto"/>
        <w:outlineLvl w:val="0"/>
        <w:rPr>
          <w:rFonts w:ascii="Times New Roman" w:hAnsi="Times New Roman" w:cs="Times New Roman"/>
          <w:b/>
          <w:sz w:val="24"/>
          <w:szCs w:val="24"/>
        </w:rPr>
      </w:pPr>
      <w:r w:rsidRPr="007818CF">
        <w:rPr>
          <w:rFonts w:ascii="Times New Roman" w:hAnsi="Times New Roman" w:cs="Times New Roman"/>
          <w:b/>
          <w:sz w:val="24"/>
          <w:szCs w:val="24"/>
        </w:rPr>
        <w:t xml:space="preserve">AND  </w:t>
      </w:r>
    </w:p>
    <w:p w14:paraId="03362037" w14:textId="27DAF571" w:rsidR="004E0050" w:rsidRPr="007818CF" w:rsidRDefault="004E0050" w:rsidP="004E0050">
      <w:pPr>
        <w:spacing w:after="100" w:line="240" w:lineRule="auto"/>
        <w:rPr>
          <w:rFonts w:ascii="Times New Roman" w:hAnsi="Times New Roman" w:cs="Times New Roman"/>
          <w:sz w:val="24"/>
          <w:szCs w:val="24"/>
        </w:rPr>
      </w:pPr>
      <w:r w:rsidRPr="007818CF">
        <w:rPr>
          <w:rFonts w:ascii="Times New Roman" w:hAnsi="Times New Roman" w:cs="Times New Roman"/>
          <w:sz w:val="24"/>
          <w:szCs w:val="24"/>
        </w:rPr>
        <w:t xml:space="preserve">food  OR </w:t>
      </w:r>
      <w:r w:rsidR="00520D94" w:rsidRPr="007818CF">
        <w:rPr>
          <w:rFonts w:ascii="Times New Roman" w:hAnsi="Times New Roman" w:cs="Times New Roman"/>
          <w:sz w:val="24"/>
          <w:szCs w:val="24"/>
        </w:rPr>
        <w:t xml:space="preserve"> calories  OR  weight  OR  obese OR obesity</w:t>
      </w:r>
      <w:r w:rsidR="00DF220F" w:rsidRPr="007818C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DB3363E" w14:textId="77777777" w:rsidR="00043D61" w:rsidRPr="007818CF" w:rsidRDefault="00043D61" w:rsidP="004E0050">
      <w:pPr>
        <w:spacing w:after="100" w:line="240" w:lineRule="auto"/>
        <w:rPr>
          <w:rFonts w:ascii="Times New Roman" w:hAnsi="Times New Roman" w:cs="Times New Roman"/>
          <w:sz w:val="24"/>
          <w:szCs w:val="24"/>
        </w:rPr>
      </w:pPr>
    </w:p>
    <w:p w14:paraId="44E29A0B" w14:textId="77777777" w:rsidR="00310A15" w:rsidRPr="007818CF" w:rsidRDefault="00310A15" w:rsidP="004E0050">
      <w:pPr>
        <w:spacing w:after="100" w:line="240" w:lineRule="auto"/>
        <w:rPr>
          <w:rFonts w:ascii="Times New Roman" w:hAnsi="Times New Roman" w:cs="Times New Roman"/>
          <w:sz w:val="24"/>
          <w:szCs w:val="24"/>
        </w:rPr>
      </w:pPr>
    </w:p>
    <w:p w14:paraId="443C7176" w14:textId="77777777" w:rsidR="00310A15" w:rsidRPr="007818CF" w:rsidRDefault="00310A15" w:rsidP="004E0050">
      <w:pPr>
        <w:spacing w:after="100" w:line="240" w:lineRule="auto"/>
        <w:rPr>
          <w:rFonts w:ascii="Times New Roman" w:hAnsi="Times New Roman" w:cs="Times New Roman"/>
          <w:sz w:val="24"/>
          <w:szCs w:val="24"/>
        </w:rPr>
      </w:pPr>
    </w:p>
    <w:p w14:paraId="610FCCF7" w14:textId="7F0EF646" w:rsidR="00B75A20" w:rsidRPr="007818CF" w:rsidRDefault="00B75A20" w:rsidP="00D37E4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AF2DBBD" w14:textId="77777777" w:rsidR="00DA75CD" w:rsidRPr="007818CF" w:rsidRDefault="00DA75CD" w:rsidP="00D37E4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1E4DDF7" w14:textId="77777777" w:rsidR="00DA75CD" w:rsidRPr="007818CF" w:rsidRDefault="00DA75CD" w:rsidP="00D37E4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42433C2" w14:textId="77777777" w:rsidR="00DA75CD" w:rsidRPr="007818CF" w:rsidRDefault="00DA75CD" w:rsidP="00D37E4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BE269F4" w14:textId="77777777" w:rsidR="00DA75CD" w:rsidRPr="007818CF" w:rsidRDefault="00DA75CD" w:rsidP="00D37E4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8076C44" w14:textId="77777777" w:rsidR="00DA75CD" w:rsidRPr="007818CF" w:rsidRDefault="00DA75CD" w:rsidP="00D37E4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FD13024" w14:textId="77777777" w:rsidR="00DA75CD" w:rsidRPr="007818CF" w:rsidRDefault="00DA75CD" w:rsidP="00D37E4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103CB9B" w14:textId="77777777" w:rsidR="00A814D5" w:rsidRPr="007818CF" w:rsidRDefault="00A814D5" w:rsidP="00D37E41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  <w:sectPr w:rsidR="00A814D5" w:rsidRPr="007818CF">
          <w:headerReference w:type="default" r:id="rId10"/>
          <w:footerReference w:type="default" r:id="rId11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6810E3CC" w14:textId="48A4613B" w:rsidR="00DA75CD" w:rsidRPr="007818CF" w:rsidRDefault="00DA75CD" w:rsidP="000419DD">
      <w:pPr>
        <w:spacing w:line="480" w:lineRule="auto"/>
        <w:outlineLvl w:val="0"/>
        <w:rPr>
          <w:rFonts w:ascii="Times New Roman" w:hAnsi="Times New Roman" w:cs="Times New Roman"/>
          <w:b/>
          <w:sz w:val="24"/>
          <w:szCs w:val="24"/>
        </w:rPr>
      </w:pPr>
      <w:r w:rsidRPr="007818CF"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2: Details of cognitive training studies identified </w:t>
      </w:r>
      <w:r w:rsidR="00A9356B" w:rsidRPr="007818CF">
        <w:rPr>
          <w:rFonts w:ascii="Times New Roman" w:hAnsi="Times New Roman" w:cs="Times New Roman"/>
          <w:b/>
          <w:sz w:val="24"/>
          <w:szCs w:val="24"/>
        </w:rPr>
        <w:t>following the systematic literature search</w:t>
      </w:r>
      <w:r w:rsidRPr="007818CF">
        <w:rPr>
          <w:rFonts w:ascii="Times New Roman" w:hAnsi="Times New Roman" w:cs="Times New Roman"/>
          <w:b/>
          <w:sz w:val="24"/>
          <w:szCs w:val="24"/>
        </w:rPr>
        <w:t>.</w:t>
      </w:r>
    </w:p>
    <w:tbl>
      <w:tblPr>
        <w:tblStyle w:val="PlainTable2"/>
        <w:tblW w:w="14410" w:type="dxa"/>
        <w:tblLook w:val="04A0" w:firstRow="1" w:lastRow="0" w:firstColumn="1" w:lastColumn="0" w:noHBand="0" w:noVBand="1"/>
      </w:tblPr>
      <w:tblGrid>
        <w:gridCol w:w="1174"/>
        <w:gridCol w:w="1550"/>
        <w:gridCol w:w="3568"/>
        <w:gridCol w:w="1250"/>
        <w:gridCol w:w="1881"/>
        <w:gridCol w:w="3162"/>
        <w:gridCol w:w="1825"/>
      </w:tblGrid>
      <w:tr w:rsidR="007818CF" w:rsidRPr="007818CF" w14:paraId="0248E390" w14:textId="77777777" w:rsidTr="0047612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4" w:type="dxa"/>
          </w:tcPr>
          <w:p w14:paraId="7F8B5F8D" w14:textId="77777777" w:rsidR="00A814D5" w:rsidRPr="007818CF" w:rsidRDefault="00A814D5" w:rsidP="001E4E53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b w:val="0"/>
                <w:sz w:val="20"/>
                <w:szCs w:val="20"/>
              </w:rPr>
              <w:t>Training</w:t>
            </w:r>
          </w:p>
        </w:tc>
        <w:tc>
          <w:tcPr>
            <w:tcW w:w="1550" w:type="dxa"/>
          </w:tcPr>
          <w:p w14:paraId="20DD9046" w14:textId="77777777" w:rsidR="00A814D5" w:rsidRPr="007818CF" w:rsidRDefault="00A814D5" w:rsidP="001E4E5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b w:val="0"/>
                <w:sz w:val="20"/>
                <w:szCs w:val="20"/>
              </w:rPr>
              <w:t>Study</w:t>
            </w:r>
          </w:p>
        </w:tc>
        <w:tc>
          <w:tcPr>
            <w:tcW w:w="3568" w:type="dxa"/>
          </w:tcPr>
          <w:p w14:paraId="6EF47E35" w14:textId="77777777" w:rsidR="00A814D5" w:rsidRPr="007818CF" w:rsidRDefault="00A814D5" w:rsidP="001E4E5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b w:val="0"/>
                <w:sz w:val="20"/>
                <w:szCs w:val="20"/>
              </w:rPr>
              <w:t>Training (N) and Control (N)</w:t>
            </w:r>
          </w:p>
        </w:tc>
        <w:tc>
          <w:tcPr>
            <w:tcW w:w="1250" w:type="dxa"/>
          </w:tcPr>
          <w:p w14:paraId="349A9A9C" w14:textId="77777777" w:rsidR="00A814D5" w:rsidRPr="007818CF" w:rsidRDefault="00A814D5" w:rsidP="001E4E5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b w:val="0"/>
                <w:sz w:val="20"/>
                <w:szCs w:val="20"/>
              </w:rPr>
              <w:t>Sample</w:t>
            </w:r>
          </w:p>
        </w:tc>
        <w:tc>
          <w:tcPr>
            <w:tcW w:w="1881" w:type="dxa"/>
          </w:tcPr>
          <w:p w14:paraId="2A2A271E" w14:textId="77777777" w:rsidR="00A814D5" w:rsidRPr="007818CF" w:rsidRDefault="00A814D5" w:rsidP="001E4E5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b w:val="0"/>
                <w:sz w:val="20"/>
                <w:szCs w:val="20"/>
              </w:rPr>
              <w:t>Mechanism supported</w:t>
            </w:r>
          </w:p>
        </w:tc>
        <w:tc>
          <w:tcPr>
            <w:tcW w:w="3162" w:type="dxa"/>
          </w:tcPr>
          <w:p w14:paraId="2E2B7893" w14:textId="77777777" w:rsidR="00A814D5" w:rsidRPr="007818CF" w:rsidRDefault="00A814D5" w:rsidP="001E4E5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b w:val="0"/>
                <w:sz w:val="20"/>
                <w:szCs w:val="20"/>
              </w:rPr>
              <w:t>Lab behaviour change</w:t>
            </w:r>
          </w:p>
        </w:tc>
        <w:tc>
          <w:tcPr>
            <w:tcW w:w="1825" w:type="dxa"/>
          </w:tcPr>
          <w:p w14:paraId="54BD6E9A" w14:textId="77777777" w:rsidR="00A814D5" w:rsidRPr="007818CF" w:rsidRDefault="00A814D5" w:rsidP="001E4E5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b w:val="0"/>
                <w:sz w:val="20"/>
                <w:szCs w:val="20"/>
              </w:rPr>
              <w:t>Outside behaviour change</w:t>
            </w:r>
          </w:p>
        </w:tc>
      </w:tr>
      <w:tr w:rsidR="007818CF" w:rsidRPr="007818CF" w14:paraId="4851F1ED" w14:textId="77777777" w:rsidTr="004761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4" w:type="dxa"/>
          </w:tcPr>
          <w:p w14:paraId="414EC814" w14:textId="34AD73F3" w:rsidR="00A814D5" w:rsidRPr="007818CF" w:rsidRDefault="003B7EB1" w:rsidP="001E4E53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b w:val="0"/>
                <w:sz w:val="20"/>
                <w:szCs w:val="20"/>
              </w:rPr>
              <w:t>WMT</w:t>
            </w:r>
          </w:p>
        </w:tc>
        <w:tc>
          <w:tcPr>
            <w:tcW w:w="1550" w:type="dxa"/>
          </w:tcPr>
          <w:p w14:paraId="065E8D06" w14:textId="77777777" w:rsidR="00A814D5" w:rsidRPr="007818CF" w:rsidRDefault="00A814D5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Houben et al (2016)</w:t>
            </w:r>
          </w:p>
        </w:tc>
        <w:tc>
          <w:tcPr>
            <w:tcW w:w="3568" w:type="dxa"/>
          </w:tcPr>
          <w:p w14:paraId="7454DCEB" w14:textId="77777777" w:rsidR="00A814D5" w:rsidRPr="007818CF" w:rsidRDefault="00A814D5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Training (N= 24): Up to 25 sessions, increasing difficulty, via the internet</w:t>
            </w:r>
          </w:p>
          <w:p w14:paraId="76AC16FC" w14:textId="77777777" w:rsidR="00A814D5" w:rsidRPr="007818CF" w:rsidRDefault="00A814D5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Control (N= 26): Up to 25 session, same difficulty (easy), via the internet</w:t>
            </w:r>
          </w:p>
        </w:tc>
        <w:tc>
          <w:tcPr>
            <w:tcW w:w="1250" w:type="dxa"/>
          </w:tcPr>
          <w:p w14:paraId="42FAA5E0" w14:textId="03BC78A7" w:rsidR="00A814D5" w:rsidRPr="007818CF" w:rsidRDefault="00A814D5" w:rsidP="001E49C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Overweight (BMI = 31.57), males and females</w:t>
            </w:r>
            <w:r w:rsidR="00B71F58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1881" w:type="dxa"/>
          </w:tcPr>
          <w:p w14:paraId="24BA649C" w14:textId="77777777" w:rsidR="00A814D5" w:rsidRPr="007818CF" w:rsidRDefault="00A814D5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Larger improvement in WM capacity from pre-post test and one month follow-up</w:t>
            </w:r>
          </w:p>
        </w:tc>
        <w:tc>
          <w:tcPr>
            <w:tcW w:w="3162" w:type="dxa"/>
          </w:tcPr>
          <w:p w14:paraId="1DB26D2C" w14:textId="77777777" w:rsidR="00A814D5" w:rsidRPr="007818CF" w:rsidRDefault="00A814D5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 change in hunger or food intake from pre - post test</w:t>
            </w:r>
          </w:p>
        </w:tc>
        <w:tc>
          <w:tcPr>
            <w:tcW w:w="1825" w:type="dxa"/>
          </w:tcPr>
          <w:p w14:paraId="6112E2CF" w14:textId="77777777" w:rsidR="00A814D5" w:rsidRPr="007818CF" w:rsidRDefault="00A814D5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Reduction in eating psychopathology scales, and emotional eating</w:t>
            </w:r>
          </w:p>
          <w:p w14:paraId="2C941763" w14:textId="77777777" w:rsidR="00A814D5" w:rsidRPr="007818CF" w:rsidRDefault="00A814D5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 change in BMI</w:t>
            </w:r>
          </w:p>
        </w:tc>
      </w:tr>
      <w:tr w:rsidR="007818CF" w:rsidRPr="007818CF" w14:paraId="22E4BD6D" w14:textId="77777777" w:rsidTr="0047612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4" w:type="dxa"/>
          </w:tcPr>
          <w:p w14:paraId="0ABAFD73" w14:textId="0DBE11F8" w:rsidR="00A814D5" w:rsidRPr="007818CF" w:rsidRDefault="00DD2B30" w:rsidP="001E4E53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general</w:t>
            </w:r>
            <w:r w:rsidR="003B7EB1" w:rsidRPr="007818CF">
              <w:rPr>
                <w:rFonts w:ascii="Times New Roman" w:hAnsi="Times New Roman" w:cs="Times New Roman"/>
                <w:b w:val="0"/>
                <w:sz w:val="20"/>
                <w:szCs w:val="20"/>
              </w:rPr>
              <w:t>-ICT</w:t>
            </w:r>
          </w:p>
        </w:tc>
        <w:tc>
          <w:tcPr>
            <w:tcW w:w="1550" w:type="dxa"/>
          </w:tcPr>
          <w:p w14:paraId="4299CAEB" w14:textId="77777777" w:rsidR="00A814D5" w:rsidRPr="007818CF" w:rsidRDefault="00A814D5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Guerrieri et al (2009)</w:t>
            </w:r>
          </w:p>
        </w:tc>
        <w:tc>
          <w:tcPr>
            <w:tcW w:w="3568" w:type="dxa"/>
          </w:tcPr>
          <w:p w14:paraId="210A5E4F" w14:textId="77777777" w:rsidR="00A814D5" w:rsidRPr="007818CF" w:rsidRDefault="00A814D5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Training (Inhibition; N = ~33):  One session, increasing inhibition by experimental instructions</w:t>
            </w:r>
          </w:p>
          <w:p w14:paraId="25D0B45F" w14:textId="77777777" w:rsidR="00A814D5" w:rsidRPr="007818CF" w:rsidRDefault="00A814D5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Control (Impulsivity; N = ~ 33): One session, increasing impulsivity by experimental instructions</w:t>
            </w:r>
          </w:p>
        </w:tc>
        <w:tc>
          <w:tcPr>
            <w:tcW w:w="1250" w:type="dxa"/>
          </w:tcPr>
          <w:p w14:paraId="52A478C7" w14:textId="246A9B7A" w:rsidR="00A814D5" w:rsidRPr="007818CF" w:rsidRDefault="00A814D5" w:rsidP="001E49C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rmal weight (BMI  = 22.32), females</w:t>
            </w:r>
            <w:r w:rsidR="00B71F58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1881" w:type="dxa"/>
          </w:tcPr>
          <w:p w14:paraId="0ABA4316" w14:textId="3C52C333" w:rsidR="00A814D5" w:rsidRPr="007818CF" w:rsidRDefault="00A814D5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Participants in the inhibition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had a larger percentage of successful inhibitions</w:t>
            </w:r>
            <w:r w:rsidR="00B62BAC" w:rsidRPr="007818CF">
              <w:rPr>
                <w:rFonts w:ascii="Times New Roman" w:hAnsi="Times New Roman" w:cs="Times New Roman"/>
                <w:sz w:val="20"/>
                <w:szCs w:val="20"/>
              </w:rPr>
              <w:t>, compared control.</w:t>
            </w:r>
          </w:p>
        </w:tc>
        <w:tc>
          <w:tcPr>
            <w:tcW w:w="3162" w:type="dxa"/>
          </w:tcPr>
          <w:p w14:paraId="26AC5FD6" w14:textId="16EBA37F" w:rsidR="00A814D5" w:rsidRPr="007818CF" w:rsidRDefault="00A814D5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Reduction in food-intake in the inhibition group, in high and low restrained non dieters, but not current dieters</w:t>
            </w:r>
            <w:r w:rsidR="00B62BAC" w:rsidRPr="007818CF">
              <w:rPr>
                <w:rFonts w:ascii="Times New Roman" w:hAnsi="Times New Roman" w:cs="Times New Roman"/>
                <w:sz w:val="20"/>
                <w:szCs w:val="20"/>
              </w:rPr>
              <w:t>, compared to control/</w:t>
            </w:r>
          </w:p>
        </w:tc>
        <w:tc>
          <w:tcPr>
            <w:tcW w:w="1825" w:type="dxa"/>
          </w:tcPr>
          <w:p w14:paraId="3DE55B1A" w14:textId="77777777" w:rsidR="00A814D5" w:rsidRPr="007818CF" w:rsidRDefault="00A814D5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t tested</w:t>
            </w:r>
          </w:p>
        </w:tc>
      </w:tr>
      <w:tr w:rsidR="007818CF" w:rsidRPr="007818CF" w14:paraId="1281F766" w14:textId="77777777" w:rsidTr="004761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4" w:type="dxa"/>
          </w:tcPr>
          <w:p w14:paraId="3C43D54A" w14:textId="4FC3FD02" w:rsidR="00A814D5" w:rsidRPr="007818CF" w:rsidRDefault="00DD2B30" w:rsidP="003B7EB1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general</w:t>
            </w:r>
            <w:r w:rsidR="003B7EB1" w:rsidRPr="007818CF">
              <w:rPr>
                <w:rFonts w:ascii="Times New Roman" w:hAnsi="Times New Roman" w:cs="Times New Roman"/>
                <w:b w:val="0"/>
                <w:sz w:val="20"/>
                <w:szCs w:val="20"/>
              </w:rPr>
              <w:t>-ICT</w:t>
            </w:r>
            <w:r w:rsidR="00A814D5" w:rsidRPr="007818CF">
              <w:rPr>
                <w:rFonts w:ascii="Times New Roman" w:hAnsi="Times New Roman" w:cs="Times New Roman"/>
                <w:b w:val="0"/>
                <w:sz w:val="20"/>
                <w:szCs w:val="20"/>
              </w:rPr>
              <w:t xml:space="preserve"> </w:t>
            </w:r>
          </w:p>
        </w:tc>
        <w:tc>
          <w:tcPr>
            <w:tcW w:w="1550" w:type="dxa"/>
          </w:tcPr>
          <w:p w14:paraId="115A57CB" w14:textId="77777777" w:rsidR="00A814D5" w:rsidRPr="007818CF" w:rsidRDefault="00A814D5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Guerrieri et al (2012)</w:t>
            </w:r>
          </w:p>
        </w:tc>
        <w:tc>
          <w:tcPr>
            <w:tcW w:w="3568" w:type="dxa"/>
          </w:tcPr>
          <w:p w14:paraId="51E6CD67" w14:textId="77777777" w:rsidR="00A814D5" w:rsidRPr="007818CF" w:rsidRDefault="00A814D5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Training (Inhibition; N = 21): One session, increasing proportion of inhibition trials</w:t>
            </w:r>
          </w:p>
          <w:p w14:paraId="1E62CD46" w14:textId="77777777" w:rsidR="00A814D5" w:rsidRPr="007818CF" w:rsidRDefault="00A814D5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Control (Neutral; N = 20): One session, read unrelated stories</w:t>
            </w:r>
          </w:p>
          <w:p w14:paraId="4F69BCA3" w14:textId="77777777" w:rsidR="00A814D5" w:rsidRPr="007818CF" w:rsidRDefault="00A814D5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Control (Impulsivity; N = 20): One session, decreasing proportion of inhibition trials</w:t>
            </w:r>
          </w:p>
        </w:tc>
        <w:tc>
          <w:tcPr>
            <w:tcW w:w="1250" w:type="dxa"/>
          </w:tcPr>
          <w:p w14:paraId="26769AA0" w14:textId="48AE7C7C" w:rsidR="00A814D5" w:rsidRPr="007818CF" w:rsidRDefault="00A814D5" w:rsidP="001E49C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rmal weight (BMI = 21.43), females</w:t>
            </w:r>
            <w:r w:rsidR="00B71F58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1881" w:type="dxa"/>
          </w:tcPr>
          <w:p w14:paraId="2F16A4B2" w14:textId="3EA4C442" w:rsidR="00A814D5" w:rsidRPr="007818CF" w:rsidRDefault="00A814D5" w:rsidP="00B62BA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Not tested </w:t>
            </w:r>
          </w:p>
        </w:tc>
        <w:tc>
          <w:tcPr>
            <w:tcW w:w="3162" w:type="dxa"/>
          </w:tcPr>
          <w:p w14:paraId="12B91FD3" w14:textId="057C2F7D" w:rsidR="00A814D5" w:rsidRPr="007818CF" w:rsidRDefault="00A814D5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Increased food-intake in the impulsivity group</w:t>
            </w:r>
            <w:r w:rsidR="006C6EA6" w:rsidRPr="007818CF">
              <w:rPr>
                <w:rFonts w:ascii="Times New Roman" w:hAnsi="Times New Roman" w:cs="Times New Roman"/>
                <w:sz w:val="20"/>
                <w:szCs w:val="20"/>
              </w:rPr>
              <w:t>, compared to control groups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  <w:tc>
          <w:tcPr>
            <w:tcW w:w="1825" w:type="dxa"/>
          </w:tcPr>
          <w:p w14:paraId="6306AF5A" w14:textId="77777777" w:rsidR="00A814D5" w:rsidRPr="007818CF" w:rsidRDefault="00A814D5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t tested</w:t>
            </w:r>
          </w:p>
        </w:tc>
      </w:tr>
      <w:tr w:rsidR="007818CF" w:rsidRPr="007818CF" w14:paraId="48AA8320" w14:textId="77777777" w:rsidTr="0047612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4" w:type="dxa"/>
          </w:tcPr>
          <w:p w14:paraId="1EFCC685" w14:textId="2CCE0C1F" w:rsidR="00A814D5" w:rsidRPr="007818CF" w:rsidRDefault="00DD2B30" w:rsidP="001E4E53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general</w:t>
            </w:r>
            <w:r w:rsidR="003B7EB1" w:rsidRPr="007818CF">
              <w:rPr>
                <w:rFonts w:ascii="Times New Roman" w:hAnsi="Times New Roman" w:cs="Times New Roman"/>
                <w:b w:val="0"/>
                <w:sz w:val="20"/>
                <w:szCs w:val="20"/>
              </w:rPr>
              <w:t>-ICT</w:t>
            </w:r>
          </w:p>
        </w:tc>
        <w:tc>
          <w:tcPr>
            <w:tcW w:w="1550" w:type="dxa"/>
          </w:tcPr>
          <w:p w14:paraId="62589436" w14:textId="79207347" w:rsidR="00A814D5" w:rsidRPr="007818CF" w:rsidRDefault="00A814D5" w:rsidP="00050A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Lawrence et al (2015) </w:t>
            </w:r>
            <w:r w:rsidR="00050A90" w:rsidRPr="007818CF">
              <w:rPr>
                <w:rFonts w:ascii="Times New Roman" w:hAnsi="Times New Roman" w:cs="Times New Roman"/>
                <w:sz w:val="20"/>
                <w:szCs w:val="20"/>
              </w:rPr>
              <w:t>Study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3</w:t>
            </w:r>
          </w:p>
        </w:tc>
        <w:tc>
          <w:tcPr>
            <w:tcW w:w="3568" w:type="dxa"/>
          </w:tcPr>
          <w:p w14:paraId="7B3AC8C9" w14:textId="77777777" w:rsidR="00A814D5" w:rsidRPr="007818CF" w:rsidRDefault="00A814D5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Training (general group, N = 48): One session, inhibition to neutral cues with no association.</w:t>
            </w:r>
          </w:p>
          <w:p w14:paraId="1935B9D0" w14:textId="77777777" w:rsidR="00A814D5" w:rsidRPr="007818CF" w:rsidRDefault="00A814D5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Training (associative stop, N = 47): One session, inhibition to neutral cues with association</w:t>
            </w:r>
          </w:p>
          <w:p w14:paraId="3D261E87" w14:textId="77777777" w:rsidR="00A814D5" w:rsidRPr="007818CF" w:rsidRDefault="00A814D5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Control (double-response group, N = 51): One session, double response to neutral cues</w:t>
            </w:r>
          </w:p>
        </w:tc>
        <w:tc>
          <w:tcPr>
            <w:tcW w:w="1250" w:type="dxa"/>
          </w:tcPr>
          <w:p w14:paraId="7A6E0332" w14:textId="27933F4A" w:rsidR="00A814D5" w:rsidRPr="007818CF" w:rsidRDefault="00A814D5" w:rsidP="001E49C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rmal weight (BMI = 22.94), males and females</w:t>
            </w:r>
            <w:r w:rsidR="00B71F58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1881" w:type="dxa"/>
          </w:tcPr>
          <w:p w14:paraId="697D936B" w14:textId="77777777" w:rsidR="00A814D5" w:rsidRPr="007818CF" w:rsidRDefault="00A814D5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Slowing of reaction times in the Training groups.</w:t>
            </w:r>
          </w:p>
          <w:p w14:paraId="118D4C43" w14:textId="6FABAEE5" w:rsidR="00A814D5" w:rsidRPr="007818CF" w:rsidRDefault="00A814D5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Accuracy on Stop Signal trials greater in the associative stop training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, compared to general. </w:t>
            </w:r>
          </w:p>
        </w:tc>
        <w:tc>
          <w:tcPr>
            <w:tcW w:w="3162" w:type="dxa"/>
          </w:tcPr>
          <w:p w14:paraId="74B35864" w14:textId="40CA9D0E" w:rsidR="00A814D5" w:rsidRPr="007818CF" w:rsidRDefault="00A814D5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No difference in food-intake across the three experimental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s</w:t>
            </w:r>
          </w:p>
        </w:tc>
        <w:tc>
          <w:tcPr>
            <w:tcW w:w="1825" w:type="dxa"/>
          </w:tcPr>
          <w:p w14:paraId="1F52DB0F" w14:textId="77777777" w:rsidR="00A814D5" w:rsidRPr="007818CF" w:rsidRDefault="00A814D5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t tested</w:t>
            </w:r>
          </w:p>
        </w:tc>
      </w:tr>
      <w:tr w:rsidR="007818CF" w:rsidRPr="007818CF" w14:paraId="70304501" w14:textId="77777777" w:rsidTr="004761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4" w:type="dxa"/>
          </w:tcPr>
          <w:p w14:paraId="507530B3" w14:textId="77B3C54B" w:rsidR="00A814D5" w:rsidRPr="007818CF" w:rsidRDefault="00DD2B30" w:rsidP="001E4E53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general</w:t>
            </w:r>
            <w:r w:rsidR="003B7EB1" w:rsidRPr="007818CF">
              <w:rPr>
                <w:rFonts w:ascii="Times New Roman" w:hAnsi="Times New Roman" w:cs="Times New Roman"/>
                <w:b w:val="0"/>
                <w:sz w:val="20"/>
                <w:szCs w:val="20"/>
              </w:rPr>
              <w:t>-ICT and WMT</w:t>
            </w:r>
          </w:p>
        </w:tc>
        <w:tc>
          <w:tcPr>
            <w:tcW w:w="1550" w:type="dxa"/>
          </w:tcPr>
          <w:p w14:paraId="3ADA2735" w14:textId="77777777" w:rsidR="00A814D5" w:rsidRPr="007818CF" w:rsidRDefault="00A814D5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Verbeken et al (2013)</w:t>
            </w:r>
          </w:p>
        </w:tc>
        <w:tc>
          <w:tcPr>
            <w:tcW w:w="3568" w:type="dxa"/>
          </w:tcPr>
          <w:p w14:paraId="5E1EF079" w14:textId="46A4CBC0" w:rsidR="00A814D5" w:rsidRPr="007818CF" w:rsidRDefault="00A814D5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Training (WMT + </w:t>
            </w:r>
            <w:r w:rsidR="00DD2B30" w:rsidRPr="007818CF">
              <w:rPr>
                <w:rFonts w:ascii="Times New Roman" w:hAnsi="Times New Roman" w:cs="Times New Roman"/>
                <w:sz w:val="20"/>
                <w:szCs w:val="20"/>
              </w:rPr>
              <w:t>general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-ICT + Care as usual, N = 22): 25 session, gamified training played for 40 minutes</w:t>
            </w:r>
          </w:p>
          <w:p w14:paraId="63FC3217" w14:textId="77777777" w:rsidR="00A814D5" w:rsidRPr="007818CF" w:rsidRDefault="00A814D5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Control (Care as usual, N =22): 10 month, non-diet healthy lifestyle 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program.</w:t>
            </w:r>
          </w:p>
        </w:tc>
        <w:tc>
          <w:tcPr>
            <w:tcW w:w="1250" w:type="dxa"/>
          </w:tcPr>
          <w:p w14:paraId="5D1A77EB" w14:textId="76D7C221" w:rsidR="00A814D5" w:rsidRPr="007818CF" w:rsidRDefault="00A814D5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Morbid</w:t>
            </w:r>
            <w:r w:rsidR="00B62BAC" w:rsidRPr="007818CF">
              <w:rPr>
                <w:rFonts w:ascii="Times New Roman" w:hAnsi="Times New Roman" w:cs="Times New Roman"/>
                <w:sz w:val="20"/>
                <w:szCs w:val="20"/>
              </w:rPr>
              <w:t>ly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obese children (raw BMI not 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 xml:space="preserve">reported), males and females </w:t>
            </w:r>
            <w:r w:rsidR="00B71F58" w:rsidRPr="007818CF">
              <w:rPr>
                <w:rFonts w:ascii="Times New Roman" w:hAnsi="Times New Roman" w:cs="Times New Roman"/>
                <w:sz w:val="20"/>
                <w:szCs w:val="20"/>
              </w:rPr>
              <w:t>(N=44)</w:t>
            </w:r>
          </w:p>
        </w:tc>
        <w:tc>
          <w:tcPr>
            <w:tcW w:w="1881" w:type="dxa"/>
          </w:tcPr>
          <w:p w14:paraId="5B774ADC" w14:textId="41519035" w:rsidR="00A814D5" w:rsidRPr="007818CF" w:rsidRDefault="00A814D5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 xml:space="preserve">Participants in the training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had improved working memory, but not inhibition from pre-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post test</w:t>
            </w:r>
            <w:r w:rsidR="00B62BAC" w:rsidRPr="007818CF">
              <w:rPr>
                <w:rFonts w:ascii="Times New Roman" w:hAnsi="Times New Roman" w:cs="Times New Roman"/>
                <w:sz w:val="20"/>
                <w:szCs w:val="20"/>
              </w:rPr>
              <w:t>, compared to control</w:t>
            </w:r>
          </w:p>
        </w:tc>
        <w:tc>
          <w:tcPr>
            <w:tcW w:w="3162" w:type="dxa"/>
          </w:tcPr>
          <w:p w14:paraId="0A7FC79F" w14:textId="77777777" w:rsidR="00A814D5" w:rsidRPr="007818CF" w:rsidRDefault="00A814D5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Not tested</w:t>
            </w:r>
          </w:p>
        </w:tc>
        <w:tc>
          <w:tcPr>
            <w:tcW w:w="1825" w:type="dxa"/>
          </w:tcPr>
          <w:p w14:paraId="6319CF3D" w14:textId="24E1B97A" w:rsidR="00A814D5" w:rsidRPr="007818CF" w:rsidRDefault="00A814D5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Training group demonstrated better weight loss maintenance at 8 weeks  follow-up, 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but not at post-test or 12 weeks follow-up</w:t>
            </w:r>
            <w:r w:rsidR="00B62BAC" w:rsidRPr="007818CF">
              <w:rPr>
                <w:rFonts w:ascii="Times New Roman" w:hAnsi="Times New Roman" w:cs="Times New Roman"/>
                <w:sz w:val="20"/>
                <w:szCs w:val="20"/>
              </w:rPr>
              <w:t>, compared to control.</w:t>
            </w:r>
          </w:p>
        </w:tc>
      </w:tr>
      <w:tr w:rsidR="007818CF" w:rsidRPr="007818CF" w14:paraId="796BC79F" w14:textId="77777777" w:rsidTr="0047612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4" w:type="dxa"/>
          </w:tcPr>
          <w:p w14:paraId="537AE78E" w14:textId="34FE6F18" w:rsidR="004C7F8F" w:rsidRPr="007818CF" w:rsidRDefault="004F4FB1" w:rsidP="00714FBD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b w:val="0"/>
                <w:sz w:val="20"/>
                <w:szCs w:val="20"/>
              </w:rPr>
              <w:lastRenderedPageBreak/>
              <w:t>ABM</w:t>
            </w:r>
          </w:p>
        </w:tc>
        <w:tc>
          <w:tcPr>
            <w:tcW w:w="1550" w:type="dxa"/>
          </w:tcPr>
          <w:p w14:paraId="2D1208D4" w14:textId="76A2987C" w:rsidR="004C7F8F" w:rsidRPr="007818CF" w:rsidRDefault="004C7F8F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Boutelle et al (2014)</w:t>
            </w:r>
          </w:p>
        </w:tc>
        <w:tc>
          <w:tcPr>
            <w:tcW w:w="3568" w:type="dxa"/>
          </w:tcPr>
          <w:p w14:paraId="4E5281F2" w14:textId="77777777" w:rsidR="00951F5C" w:rsidRPr="007818CF" w:rsidRDefault="00951F5C" w:rsidP="00951F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Training (avoid food, N = 14): One session , contingency for probe behind unhealthy food word 100%.</w:t>
            </w:r>
          </w:p>
          <w:p w14:paraId="27E9897B" w14:textId="79988DA5" w:rsidR="004C7F8F" w:rsidRPr="007818CF" w:rsidRDefault="00951F5C" w:rsidP="00951F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Control (control, N = 15): One session, contingency for probe behind unhealthy food word 50%</w:t>
            </w:r>
          </w:p>
        </w:tc>
        <w:tc>
          <w:tcPr>
            <w:tcW w:w="1250" w:type="dxa"/>
          </w:tcPr>
          <w:p w14:paraId="454BECB4" w14:textId="700DEC48" w:rsidR="004C7F8F" w:rsidRPr="007818CF" w:rsidRDefault="004C7F8F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Overweight and Obese children (BMI = 26.04), males and females</w:t>
            </w:r>
          </w:p>
        </w:tc>
        <w:tc>
          <w:tcPr>
            <w:tcW w:w="1881" w:type="dxa"/>
          </w:tcPr>
          <w:p w14:paraId="0CC49800" w14:textId="77931F77" w:rsidR="004C7F8F" w:rsidRPr="007818CF" w:rsidRDefault="004C7F8F" w:rsidP="004C7F8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No reduction in attentional bias for unhealthy foods from pre-post test in training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or control. </w:t>
            </w:r>
          </w:p>
        </w:tc>
        <w:tc>
          <w:tcPr>
            <w:tcW w:w="3162" w:type="dxa"/>
          </w:tcPr>
          <w:p w14:paraId="5BBBB5C6" w14:textId="2A8EA97C" w:rsidR="004C7F8F" w:rsidRPr="007818CF" w:rsidRDefault="00951F5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Reduction in eating in the absence of hunger (kcal and %) from pre-post in training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14:paraId="6D07ECF9" w14:textId="73D51BB6" w:rsidR="00951F5C" w:rsidRPr="007818CF" w:rsidRDefault="00951F5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No difference in craving or liking for foods between the two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s, or in salivary flow. </w:t>
            </w:r>
          </w:p>
        </w:tc>
        <w:tc>
          <w:tcPr>
            <w:tcW w:w="1825" w:type="dxa"/>
          </w:tcPr>
          <w:p w14:paraId="641AF667" w14:textId="0609937E" w:rsidR="004C7F8F" w:rsidRPr="007818CF" w:rsidRDefault="00951F5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t tested</w:t>
            </w:r>
          </w:p>
        </w:tc>
      </w:tr>
      <w:tr w:rsidR="007818CF" w:rsidRPr="007818CF" w14:paraId="17BF0EEA" w14:textId="77777777" w:rsidTr="004761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4" w:type="dxa"/>
          </w:tcPr>
          <w:p w14:paraId="51627578" w14:textId="23BD47C6" w:rsidR="00951F5C" w:rsidRPr="007818CF" w:rsidRDefault="004F4FB1" w:rsidP="00714FBD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b w:val="0"/>
                <w:sz w:val="20"/>
                <w:szCs w:val="20"/>
              </w:rPr>
              <w:t>ABM</w:t>
            </w:r>
          </w:p>
        </w:tc>
        <w:tc>
          <w:tcPr>
            <w:tcW w:w="1550" w:type="dxa"/>
          </w:tcPr>
          <w:p w14:paraId="494160EC" w14:textId="39A6FB71" w:rsidR="00951F5C" w:rsidRPr="007818CF" w:rsidRDefault="00951F5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Boutelle et al (2016)</w:t>
            </w:r>
          </w:p>
        </w:tc>
        <w:tc>
          <w:tcPr>
            <w:tcW w:w="3568" w:type="dxa"/>
          </w:tcPr>
          <w:p w14:paraId="6C301FE3" w14:textId="0C50BC87" w:rsidR="00951F5C" w:rsidRPr="007818CF" w:rsidRDefault="00951F5C" w:rsidP="00714FB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Training (avoid food, N =</w:t>
            </w:r>
            <w:r w:rsidR="00D2646F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9)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D2646F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: 8 session in the clinic and at least 16 at home, contingency for probe behind unhealthy food word 0%. </w:t>
            </w:r>
          </w:p>
        </w:tc>
        <w:tc>
          <w:tcPr>
            <w:tcW w:w="1250" w:type="dxa"/>
          </w:tcPr>
          <w:p w14:paraId="0D4445B9" w14:textId="15BAF4E4" w:rsidR="00951F5C" w:rsidRPr="007818CF" w:rsidRDefault="00965A47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Overweight</w:t>
            </w:r>
            <w:r w:rsidR="00D2646F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and Obese adults (BMI = 33.74</w:t>
            </w:r>
          </w:p>
        </w:tc>
        <w:tc>
          <w:tcPr>
            <w:tcW w:w="1881" w:type="dxa"/>
          </w:tcPr>
          <w:p w14:paraId="77EC349C" w14:textId="77777777" w:rsidR="00D2646F" w:rsidRPr="007818CF" w:rsidRDefault="00D2646F" w:rsidP="00714FB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Increase in attentional bias to unhealthy foods from pre-post test as measured by visual probe task.</w:t>
            </w:r>
          </w:p>
          <w:p w14:paraId="0F33803C" w14:textId="3FC001AA" w:rsidR="00D2646F" w:rsidRPr="007818CF" w:rsidRDefault="00624DC4" w:rsidP="00624D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 change</w:t>
            </w:r>
            <w:r w:rsidR="00D2646F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in attentional bias to unhealthy foods from pre-post test as measured by 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S</w:t>
            </w:r>
            <w:r w:rsidR="00D2646F" w:rsidRPr="007818CF">
              <w:rPr>
                <w:rFonts w:ascii="Times New Roman" w:hAnsi="Times New Roman" w:cs="Times New Roman"/>
                <w:sz w:val="20"/>
                <w:szCs w:val="20"/>
              </w:rPr>
              <w:t>troop.</w:t>
            </w:r>
          </w:p>
        </w:tc>
        <w:tc>
          <w:tcPr>
            <w:tcW w:w="3162" w:type="dxa"/>
          </w:tcPr>
          <w:p w14:paraId="45CB2FD9" w14:textId="5DC22177" w:rsidR="00951F5C" w:rsidRPr="007818CF" w:rsidRDefault="00965A47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t tested</w:t>
            </w:r>
          </w:p>
        </w:tc>
        <w:tc>
          <w:tcPr>
            <w:tcW w:w="1825" w:type="dxa"/>
          </w:tcPr>
          <w:p w14:paraId="0D8EB15F" w14:textId="45DF61E6" w:rsidR="00951F5C" w:rsidRPr="007818CF" w:rsidRDefault="00965A47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Reduction in binge eating episodes and scores on binge eating scale from pre-post test.</w:t>
            </w:r>
          </w:p>
          <w:p w14:paraId="0B670CF8" w14:textId="25BB851B" w:rsidR="00965A47" w:rsidRPr="007818CF" w:rsidRDefault="00965A47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Reduction in eating disorder symptoms from pre-post test.</w:t>
            </w:r>
          </w:p>
          <w:p w14:paraId="1A5E126F" w14:textId="77777777" w:rsidR="00965A47" w:rsidRPr="007818CF" w:rsidRDefault="00965A47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Reduction in BMI from pre-post test.</w:t>
            </w:r>
          </w:p>
          <w:p w14:paraId="58423B03" w14:textId="77777777" w:rsidR="00965A47" w:rsidRPr="007818CF" w:rsidRDefault="00965A47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Reduction in power of food scales (Available and Present)pre-post test.</w:t>
            </w:r>
          </w:p>
          <w:p w14:paraId="1EF77E90" w14:textId="26B08A9B" w:rsidR="00965A47" w:rsidRPr="007818CF" w:rsidRDefault="00965A47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Reduction in Loss of control pre-port test. </w:t>
            </w:r>
          </w:p>
        </w:tc>
      </w:tr>
      <w:tr w:rsidR="007818CF" w:rsidRPr="007818CF" w14:paraId="521D49DE" w14:textId="77777777" w:rsidTr="0047612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4" w:type="dxa"/>
          </w:tcPr>
          <w:p w14:paraId="730428B3" w14:textId="0AE1BB1A" w:rsidR="00B62BAC" w:rsidRPr="007818CF" w:rsidRDefault="004F4FB1" w:rsidP="001E4E53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b w:val="0"/>
                <w:sz w:val="20"/>
                <w:szCs w:val="20"/>
              </w:rPr>
              <w:t>ABM</w:t>
            </w:r>
          </w:p>
        </w:tc>
        <w:tc>
          <w:tcPr>
            <w:tcW w:w="1550" w:type="dxa"/>
          </w:tcPr>
          <w:p w14:paraId="019A626D" w14:textId="0C7D6B18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Hardman et al (2013)</w:t>
            </w:r>
          </w:p>
        </w:tc>
        <w:tc>
          <w:tcPr>
            <w:tcW w:w="3568" w:type="dxa"/>
          </w:tcPr>
          <w:p w14:paraId="42821CBC" w14:textId="3E563898" w:rsidR="00B62BAC" w:rsidRPr="007818CF" w:rsidRDefault="00B62BAC" w:rsidP="00714FB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Training (avoid food, N = 20): One session, contingency for probe behind </w:t>
            </w:r>
            <w:r w:rsidR="00A3671C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unhealthy 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food cue 0%</w:t>
            </w:r>
          </w:p>
          <w:p w14:paraId="149527CC" w14:textId="0CC5E295" w:rsidR="00B62BAC" w:rsidRPr="007818CF" w:rsidRDefault="00B62BAC" w:rsidP="00714FB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Control (attend food, N = 20): One session, contingency for probe behind </w:t>
            </w:r>
            <w:r w:rsidR="00A3671C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unhealthy 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food cue 100%</w:t>
            </w:r>
          </w:p>
          <w:p w14:paraId="1ABEABC5" w14:textId="1E922CEC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Control (control, N = 20): One session, contingency for probe behind </w:t>
            </w:r>
            <w:r w:rsidR="00A3671C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unhealthy 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food cue 50%</w:t>
            </w:r>
          </w:p>
        </w:tc>
        <w:tc>
          <w:tcPr>
            <w:tcW w:w="1250" w:type="dxa"/>
          </w:tcPr>
          <w:p w14:paraId="1FD05293" w14:textId="1CC274C0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rmal weight (BMI = 22.40), males and females</w:t>
            </w:r>
            <w:r w:rsidR="00E37194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. Participants had not eating within 2 </w:t>
            </w:r>
            <w:r w:rsidR="00E37194" w:rsidRPr="007818CF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hours of study</w:t>
            </w:r>
          </w:p>
        </w:tc>
        <w:tc>
          <w:tcPr>
            <w:tcW w:w="1881" w:type="dxa"/>
          </w:tcPr>
          <w:p w14:paraId="7BF8524C" w14:textId="5E432943" w:rsidR="00B62BAC" w:rsidRPr="007818CF" w:rsidRDefault="00B62BAC" w:rsidP="00714FB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 xml:space="preserve">No reduction in attentional bias in the training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14:paraId="5E8DD410" w14:textId="0AD1B222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Increase in attentional bias in the control (attend)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="00A3671C" w:rsidRPr="007818CF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14:paraId="15FCA49D" w14:textId="30390A2F" w:rsidR="00A3671C" w:rsidRPr="007818CF" w:rsidRDefault="00A3671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No change in attentional bias in the control (control)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group</w:t>
            </w:r>
          </w:p>
        </w:tc>
        <w:tc>
          <w:tcPr>
            <w:tcW w:w="3162" w:type="dxa"/>
          </w:tcPr>
          <w:p w14:paraId="1843D6A5" w14:textId="6BF70264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No change in food intake or hunger across training groups</w:t>
            </w:r>
          </w:p>
        </w:tc>
        <w:tc>
          <w:tcPr>
            <w:tcW w:w="1825" w:type="dxa"/>
          </w:tcPr>
          <w:p w14:paraId="7D8E2B3A" w14:textId="7E23A838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t tested</w:t>
            </w:r>
          </w:p>
        </w:tc>
      </w:tr>
      <w:tr w:rsidR="007818CF" w:rsidRPr="007818CF" w14:paraId="7EB7E77E" w14:textId="77777777" w:rsidTr="004761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4" w:type="dxa"/>
          </w:tcPr>
          <w:p w14:paraId="06D41C25" w14:textId="1E711624" w:rsidR="00B62BAC" w:rsidRPr="007818CF" w:rsidRDefault="004F4FB1" w:rsidP="001E4E53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b w:val="0"/>
                <w:sz w:val="20"/>
                <w:szCs w:val="20"/>
              </w:rPr>
              <w:t>ABM</w:t>
            </w:r>
          </w:p>
        </w:tc>
        <w:tc>
          <w:tcPr>
            <w:tcW w:w="1550" w:type="dxa"/>
          </w:tcPr>
          <w:p w14:paraId="124876C2" w14:textId="7777777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Kakoschke et al (2014)</w:t>
            </w:r>
          </w:p>
        </w:tc>
        <w:tc>
          <w:tcPr>
            <w:tcW w:w="3568" w:type="dxa"/>
          </w:tcPr>
          <w:p w14:paraId="0100B69D" w14:textId="17FCDE83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Training (attend healthy food, N ~ 73): One session, contingency for probe behind healthy food cue 90%</w:t>
            </w:r>
          </w:p>
          <w:p w14:paraId="136A591D" w14:textId="4856260C" w:rsidR="00B62BAC" w:rsidRPr="007818CF" w:rsidRDefault="00B62BAC" w:rsidP="002052B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Control (attend unhealthy food, N ~73): One session, contingency for probe behind healthy food cue 10%</w:t>
            </w:r>
          </w:p>
        </w:tc>
        <w:tc>
          <w:tcPr>
            <w:tcW w:w="1250" w:type="dxa"/>
          </w:tcPr>
          <w:p w14:paraId="71E96A3A" w14:textId="7777777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rmal weight (BMI = 22.2), females</w:t>
            </w:r>
          </w:p>
        </w:tc>
        <w:tc>
          <w:tcPr>
            <w:tcW w:w="1881" w:type="dxa"/>
          </w:tcPr>
          <w:p w14:paraId="056C36F7" w14:textId="50AF5BBF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An increased attentional bias for healthy food cues in the training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</w:p>
          <w:p w14:paraId="229D1D5C" w14:textId="54985AA6" w:rsidR="00A3671C" w:rsidRPr="007818CF" w:rsidRDefault="00A3671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No change in attentional bias in the control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</w:p>
        </w:tc>
        <w:tc>
          <w:tcPr>
            <w:tcW w:w="3162" w:type="dxa"/>
          </w:tcPr>
          <w:p w14:paraId="007C0C0C" w14:textId="73739526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Increase in proportion of healthy snack food consumed in the training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, compared to control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  <w:tc>
          <w:tcPr>
            <w:tcW w:w="1825" w:type="dxa"/>
          </w:tcPr>
          <w:p w14:paraId="31E6CF9F" w14:textId="7777777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t tested</w:t>
            </w:r>
          </w:p>
        </w:tc>
      </w:tr>
      <w:tr w:rsidR="007818CF" w:rsidRPr="007818CF" w14:paraId="7FADCF5C" w14:textId="77777777" w:rsidTr="0047612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4" w:type="dxa"/>
          </w:tcPr>
          <w:p w14:paraId="4CF2E1EA" w14:textId="70D999E6" w:rsidR="00B62BAC" w:rsidRPr="007818CF" w:rsidRDefault="004F4FB1" w:rsidP="001E4E5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b w:val="0"/>
                <w:sz w:val="20"/>
                <w:szCs w:val="20"/>
              </w:rPr>
              <w:t>ABM</w:t>
            </w:r>
          </w:p>
        </w:tc>
        <w:tc>
          <w:tcPr>
            <w:tcW w:w="1550" w:type="dxa"/>
          </w:tcPr>
          <w:p w14:paraId="1CD1AF7E" w14:textId="77777777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Kemps et al (2014a)</w:t>
            </w:r>
          </w:p>
        </w:tc>
        <w:tc>
          <w:tcPr>
            <w:tcW w:w="3568" w:type="dxa"/>
          </w:tcPr>
          <w:p w14:paraId="33463450" w14:textId="34627343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Training (avoid food, N = 48): One session, contingency for probe behind</w:t>
            </w:r>
            <w:r w:rsidR="00A3671C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high and low calorie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food cue 10%</w:t>
            </w:r>
          </w:p>
          <w:p w14:paraId="2751BC1A" w14:textId="3FEC8F3B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Control (attend food, N = 48): One session, contingency for probe behind </w:t>
            </w:r>
            <w:r w:rsidR="00A3671C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high and low calorie 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food cue 90%</w:t>
            </w:r>
          </w:p>
        </w:tc>
        <w:tc>
          <w:tcPr>
            <w:tcW w:w="1250" w:type="dxa"/>
          </w:tcPr>
          <w:p w14:paraId="05A9FF86" w14:textId="6B059C8D" w:rsidR="00B62BAC" w:rsidRPr="007818CF" w:rsidRDefault="00B62BAC" w:rsidP="00E3719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Obese </w:t>
            </w:r>
            <w:r w:rsidR="00E37194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and normal weight 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(BMI = 36.63), femal</w:t>
            </w:r>
            <w:r w:rsidR="00A3671C" w:rsidRPr="007818CF">
              <w:rPr>
                <w:rFonts w:ascii="Times New Roman" w:hAnsi="Times New Roman" w:cs="Times New Roman"/>
                <w:sz w:val="20"/>
                <w:szCs w:val="20"/>
              </w:rPr>
              <w:t>es</w:t>
            </w:r>
            <w:r w:rsidR="00E37194" w:rsidRPr="007818CF">
              <w:rPr>
                <w:rFonts w:ascii="Times New Roman" w:hAnsi="Times New Roman" w:cs="Times New Roman"/>
                <w:sz w:val="20"/>
                <w:szCs w:val="20"/>
              </w:rPr>
              <w:t>. Participants had eaten within two hours of study</w:t>
            </w:r>
          </w:p>
        </w:tc>
        <w:tc>
          <w:tcPr>
            <w:tcW w:w="1881" w:type="dxa"/>
          </w:tcPr>
          <w:p w14:paraId="31C1A0C6" w14:textId="77777777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An increased attentional bias in the control group and decreased in attentional bias in the avoid group, from pre – post test</w:t>
            </w:r>
            <w:r w:rsidR="00A3671C" w:rsidRPr="007818CF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14:paraId="65BC757E" w14:textId="33CEDB6B" w:rsidR="00A3671C" w:rsidRPr="007818CF" w:rsidRDefault="00A3671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Increased attention to food words in the training group compared to control on a word stem completion task</w:t>
            </w:r>
          </w:p>
        </w:tc>
        <w:tc>
          <w:tcPr>
            <w:tcW w:w="3162" w:type="dxa"/>
          </w:tcPr>
          <w:p w14:paraId="09F45D5C" w14:textId="77777777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t tested</w:t>
            </w:r>
          </w:p>
        </w:tc>
        <w:tc>
          <w:tcPr>
            <w:tcW w:w="1825" w:type="dxa"/>
          </w:tcPr>
          <w:p w14:paraId="7EAE4C30" w14:textId="77777777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t tested</w:t>
            </w:r>
          </w:p>
        </w:tc>
      </w:tr>
      <w:tr w:rsidR="007818CF" w:rsidRPr="007818CF" w14:paraId="267425BE" w14:textId="77777777" w:rsidTr="004761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4" w:type="dxa"/>
          </w:tcPr>
          <w:p w14:paraId="6FD259F0" w14:textId="6C9B9A58" w:rsidR="00B62BAC" w:rsidRPr="007818CF" w:rsidRDefault="004F4FB1" w:rsidP="001E4E53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b w:val="0"/>
                <w:sz w:val="20"/>
                <w:szCs w:val="20"/>
              </w:rPr>
              <w:t>ABM</w:t>
            </w:r>
          </w:p>
        </w:tc>
        <w:tc>
          <w:tcPr>
            <w:tcW w:w="1550" w:type="dxa"/>
          </w:tcPr>
          <w:p w14:paraId="73D1481E" w14:textId="7777777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Kemps et al (2014b)</w:t>
            </w:r>
          </w:p>
        </w:tc>
        <w:tc>
          <w:tcPr>
            <w:tcW w:w="3568" w:type="dxa"/>
          </w:tcPr>
          <w:p w14:paraId="3EC89186" w14:textId="074E302C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Training (avoid food, N = 38): One session, contingency for probe behind </w:t>
            </w:r>
            <w:r w:rsidR="00A3671C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chocolate 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food cue 10%</w:t>
            </w:r>
          </w:p>
          <w:p w14:paraId="2F838770" w14:textId="5D9ACC64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Training (avoid food, N = 35): Five sessions, contingency for probe behind </w:t>
            </w:r>
            <w:r w:rsidR="00A3671C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chocolate 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food cue 10%</w:t>
            </w:r>
          </w:p>
          <w:p w14:paraId="63EFB1A5" w14:textId="16A01250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Control (attend food, N = 37): One session, contingency for probe behind </w:t>
            </w:r>
            <w:r w:rsidR="00A3671C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chocolate 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food cue 90%</w:t>
            </w:r>
          </w:p>
          <w:p w14:paraId="7D7EFE99" w14:textId="15EB55D1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Control (attend food, N = 39): Five sessions, contingency for probe behind </w:t>
            </w:r>
            <w:r w:rsidR="00A3671C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chocolate 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food cue 90%</w:t>
            </w:r>
          </w:p>
        </w:tc>
        <w:tc>
          <w:tcPr>
            <w:tcW w:w="1250" w:type="dxa"/>
          </w:tcPr>
          <w:p w14:paraId="0BFA36DC" w14:textId="3D7E14DA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rmal weight (BMI = 23.44), females</w:t>
            </w:r>
            <w:r w:rsidR="00E37194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with liking of chocolate</w:t>
            </w:r>
          </w:p>
        </w:tc>
        <w:tc>
          <w:tcPr>
            <w:tcW w:w="1881" w:type="dxa"/>
          </w:tcPr>
          <w:p w14:paraId="19175264" w14:textId="5C470E02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 reduction in attentional bias</w:t>
            </w:r>
            <w:r w:rsidR="006A48C4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to chocolate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in the one session training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</w:p>
          <w:p w14:paraId="2EC09035" w14:textId="3F2BA726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Reduction in attentional bias</w:t>
            </w:r>
            <w:r w:rsidR="006A48C4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to chocolate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in the five session training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at post test, 24h and 1 week follow up. </w:t>
            </w:r>
          </w:p>
          <w:p w14:paraId="2C691ED7" w14:textId="1C5D5D6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Control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s demonstrated increases in </w:t>
            </w:r>
            <w:r w:rsidR="006A48C4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chocolate 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attentional bias</w:t>
            </w:r>
          </w:p>
        </w:tc>
        <w:tc>
          <w:tcPr>
            <w:tcW w:w="3162" w:type="dxa"/>
          </w:tcPr>
          <w:p w14:paraId="57D0F2EC" w14:textId="67F7486C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No change in </w:t>
            </w:r>
            <w:r w:rsidR="006A48C4" w:rsidRPr="007818CF">
              <w:rPr>
                <w:rFonts w:ascii="Times New Roman" w:hAnsi="Times New Roman" w:cs="Times New Roman"/>
                <w:sz w:val="20"/>
                <w:szCs w:val="20"/>
              </w:rPr>
              <w:t>food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-consumption post test</w:t>
            </w:r>
            <w:r w:rsidR="006A48C4" w:rsidRPr="007818CF">
              <w:rPr>
                <w:rFonts w:ascii="Times New Roman" w:hAnsi="Times New Roman" w:cs="Times New Roman"/>
                <w:sz w:val="20"/>
                <w:szCs w:val="20"/>
              </w:rPr>
              <w:t>, attributable to training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</w:p>
          <w:p w14:paraId="06043941" w14:textId="39DA45CD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Increase in specific (chocolate muffin) food-intake after 24h and 1 week  in multiple session attend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</w:p>
        </w:tc>
        <w:tc>
          <w:tcPr>
            <w:tcW w:w="1825" w:type="dxa"/>
          </w:tcPr>
          <w:p w14:paraId="6B152D34" w14:textId="7777777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t tested</w:t>
            </w:r>
          </w:p>
        </w:tc>
      </w:tr>
      <w:tr w:rsidR="007818CF" w:rsidRPr="007818CF" w14:paraId="35A108AD" w14:textId="77777777" w:rsidTr="0047612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4" w:type="dxa"/>
          </w:tcPr>
          <w:p w14:paraId="50D8BB9F" w14:textId="62D42C52" w:rsidR="00B62BAC" w:rsidRPr="007818CF" w:rsidRDefault="004F4FB1" w:rsidP="001E4E53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b w:val="0"/>
                <w:sz w:val="20"/>
                <w:szCs w:val="20"/>
              </w:rPr>
              <w:lastRenderedPageBreak/>
              <w:t>ABM</w:t>
            </w:r>
          </w:p>
        </w:tc>
        <w:tc>
          <w:tcPr>
            <w:tcW w:w="1550" w:type="dxa"/>
          </w:tcPr>
          <w:p w14:paraId="25A2952F" w14:textId="4A9C5049" w:rsidR="00B62BAC" w:rsidRPr="007818CF" w:rsidRDefault="00B62BAC" w:rsidP="00050A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Kemps et al (2014c; Study 1)</w:t>
            </w:r>
          </w:p>
        </w:tc>
        <w:tc>
          <w:tcPr>
            <w:tcW w:w="3568" w:type="dxa"/>
          </w:tcPr>
          <w:p w14:paraId="6941FE6B" w14:textId="2109F6E4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Training (avoid food, N ~ 55): One session, contingency for probe behind </w:t>
            </w:r>
            <w:r w:rsidR="006A48C4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chocolate 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food cue 10%</w:t>
            </w:r>
          </w:p>
          <w:p w14:paraId="23CA409D" w14:textId="45AB8C32" w:rsidR="00B62BAC" w:rsidRPr="007818CF" w:rsidRDefault="00B62BAC" w:rsidP="009430D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Control (attend food, N ~ 55): One session, contingency for probe behind</w:t>
            </w:r>
            <w:r w:rsidR="006A48C4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chocolate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food cue 90%</w:t>
            </w:r>
          </w:p>
        </w:tc>
        <w:tc>
          <w:tcPr>
            <w:tcW w:w="1250" w:type="dxa"/>
          </w:tcPr>
          <w:p w14:paraId="211D9689" w14:textId="5639C835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Weight not stated, females</w:t>
            </w:r>
            <w:r w:rsidR="00E37194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with liking of chocolate</w:t>
            </w:r>
          </w:p>
        </w:tc>
        <w:tc>
          <w:tcPr>
            <w:tcW w:w="1881" w:type="dxa"/>
          </w:tcPr>
          <w:p w14:paraId="0724D4E6" w14:textId="77777777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Reduction in attentional bias in the training group from pre- post test.</w:t>
            </w:r>
          </w:p>
          <w:p w14:paraId="2B0827D7" w14:textId="1269CE07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Increase in attentional bias in the control group from pre</w:t>
            </w:r>
            <w:r w:rsidR="006A48C4" w:rsidRPr="007818CF">
              <w:rPr>
                <w:rFonts w:ascii="Times New Roman" w:hAnsi="Times New Roman" w:cs="Times New Roman"/>
                <w:sz w:val="20"/>
                <w:szCs w:val="20"/>
              </w:rPr>
              <w:t>- post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test.</w:t>
            </w:r>
          </w:p>
        </w:tc>
        <w:tc>
          <w:tcPr>
            <w:tcW w:w="3162" w:type="dxa"/>
          </w:tcPr>
          <w:p w14:paraId="72ED23FE" w14:textId="77777777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Decrease in specific (chocolate muffin) food-intake in the training group</w:t>
            </w:r>
          </w:p>
          <w:p w14:paraId="0E8AACA8" w14:textId="7C0FBB12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No change in craving between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s</w:t>
            </w:r>
          </w:p>
        </w:tc>
        <w:tc>
          <w:tcPr>
            <w:tcW w:w="1825" w:type="dxa"/>
          </w:tcPr>
          <w:p w14:paraId="790E535D" w14:textId="77777777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t tested</w:t>
            </w:r>
          </w:p>
        </w:tc>
      </w:tr>
      <w:tr w:rsidR="007818CF" w:rsidRPr="007818CF" w14:paraId="4F8C5250" w14:textId="77777777" w:rsidTr="004761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4" w:type="dxa"/>
          </w:tcPr>
          <w:p w14:paraId="7DD6B248" w14:textId="409C48E0" w:rsidR="00B62BAC" w:rsidRPr="007818CF" w:rsidRDefault="004F4FB1" w:rsidP="001E4E53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b w:val="0"/>
                <w:sz w:val="20"/>
                <w:szCs w:val="20"/>
              </w:rPr>
              <w:t>ABM</w:t>
            </w:r>
          </w:p>
        </w:tc>
        <w:tc>
          <w:tcPr>
            <w:tcW w:w="1550" w:type="dxa"/>
          </w:tcPr>
          <w:p w14:paraId="30826167" w14:textId="6155C7E5" w:rsidR="00B62BAC" w:rsidRPr="007818CF" w:rsidRDefault="00B62BAC" w:rsidP="00050A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Kemps et al (2014c; Study 2)</w:t>
            </w:r>
          </w:p>
        </w:tc>
        <w:tc>
          <w:tcPr>
            <w:tcW w:w="3568" w:type="dxa"/>
          </w:tcPr>
          <w:p w14:paraId="14DF7FF7" w14:textId="6AD8FA5F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Training (avoid food, N ~ 44): One session, contingency for probe behind </w:t>
            </w:r>
            <w:r w:rsidR="006A48C4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chocolate 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food cue 10%</w:t>
            </w:r>
          </w:p>
          <w:p w14:paraId="5D3CEE83" w14:textId="4756BBF6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Control (attend food, N ~ 44): One session, contingency for probe behind </w:t>
            </w:r>
            <w:r w:rsidR="006A48C4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chocolate 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food cue 90%</w:t>
            </w:r>
          </w:p>
          <w:p w14:paraId="0ACA19DC" w14:textId="7D3D3FEA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50" w:type="dxa"/>
          </w:tcPr>
          <w:p w14:paraId="064ECD97" w14:textId="27608B78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Weight not stated, females</w:t>
            </w:r>
            <w:r w:rsidR="00E37194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with liking of chocolate</w:t>
            </w:r>
          </w:p>
        </w:tc>
        <w:tc>
          <w:tcPr>
            <w:tcW w:w="1881" w:type="dxa"/>
          </w:tcPr>
          <w:p w14:paraId="1831C3F8" w14:textId="7777777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Reduction in attentional bias in the training group from pre- post test.</w:t>
            </w:r>
          </w:p>
          <w:p w14:paraId="4837B7B7" w14:textId="4038F285" w:rsidR="006A48C4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CommentReference"/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Increase in attentional bias in the control group from pre-  post test.</w:t>
            </w:r>
          </w:p>
        </w:tc>
        <w:tc>
          <w:tcPr>
            <w:tcW w:w="3162" w:type="dxa"/>
          </w:tcPr>
          <w:p w14:paraId="1C8FD148" w14:textId="7777777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Decrease in specific (chocolate muffin) food-intake in the training group. </w:t>
            </w:r>
          </w:p>
          <w:p w14:paraId="545C7CEA" w14:textId="7777777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Decrease in craving from pre-post test in the training group.</w:t>
            </w:r>
          </w:p>
          <w:p w14:paraId="7B30FAF7" w14:textId="7777777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Increase in craving from pre=post test in the control group</w:t>
            </w:r>
          </w:p>
        </w:tc>
        <w:tc>
          <w:tcPr>
            <w:tcW w:w="1825" w:type="dxa"/>
          </w:tcPr>
          <w:p w14:paraId="2118CD65" w14:textId="7777777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t tested</w:t>
            </w:r>
          </w:p>
        </w:tc>
      </w:tr>
      <w:tr w:rsidR="007818CF" w:rsidRPr="007818CF" w14:paraId="594D0E9A" w14:textId="77777777" w:rsidTr="0047612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4" w:type="dxa"/>
          </w:tcPr>
          <w:p w14:paraId="553EB0DC" w14:textId="31717079" w:rsidR="00B62BAC" w:rsidRPr="007818CF" w:rsidRDefault="004F4FB1" w:rsidP="001E4E53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b w:val="0"/>
                <w:sz w:val="20"/>
                <w:szCs w:val="20"/>
              </w:rPr>
              <w:t>ABM</w:t>
            </w:r>
          </w:p>
        </w:tc>
        <w:tc>
          <w:tcPr>
            <w:tcW w:w="1550" w:type="dxa"/>
          </w:tcPr>
          <w:p w14:paraId="6113D40B" w14:textId="77777777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Kemps et al (2016)</w:t>
            </w:r>
          </w:p>
        </w:tc>
        <w:tc>
          <w:tcPr>
            <w:tcW w:w="3568" w:type="dxa"/>
          </w:tcPr>
          <w:p w14:paraId="50BA87F5" w14:textId="7EFB3358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Training (avoid food, N ~ 52): Five sessions, contingency for probe behind food cue 10%</w:t>
            </w:r>
          </w:p>
          <w:p w14:paraId="1EFE934E" w14:textId="3B98CDE8" w:rsidR="00B62BAC" w:rsidRPr="007818CF" w:rsidRDefault="00B62BAC" w:rsidP="00057A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Control (attend food, N ~ 52): Five sessions, contingency for probe behind food cue 90%</w:t>
            </w:r>
          </w:p>
        </w:tc>
        <w:tc>
          <w:tcPr>
            <w:tcW w:w="1250" w:type="dxa"/>
          </w:tcPr>
          <w:p w14:paraId="2765CDE3" w14:textId="77777777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Overweight and Obese (BMI = 34.43 ), females</w:t>
            </w:r>
          </w:p>
        </w:tc>
        <w:tc>
          <w:tcPr>
            <w:tcW w:w="1881" w:type="dxa"/>
          </w:tcPr>
          <w:p w14:paraId="02DE9AF8" w14:textId="4FBBC320" w:rsidR="00931AC7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Reduction in attentional bias in the training group at post-test, 24 hour follow-up and 1 week follow-up.</w:t>
            </w:r>
          </w:p>
          <w:p w14:paraId="7139732C" w14:textId="4D0B3AB5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Control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demonstrated increase in attentional bias at all follow-ups</w:t>
            </w:r>
          </w:p>
          <w:p w14:paraId="75F34FB3" w14:textId="73FCDD81" w:rsidR="00931AC7" w:rsidRPr="007818CF" w:rsidRDefault="00931AC7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No effects of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on word stem completion at any time points</w:t>
            </w:r>
          </w:p>
        </w:tc>
        <w:tc>
          <w:tcPr>
            <w:tcW w:w="3162" w:type="dxa"/>
          </w:tcPr>
          <w:p w14:paraId="124589FB" w14:textId="77777777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t tested</w:t>
            </w:r>
          </w:p>
        </w:tc>
        <w:tc>
          <w:tcPr>
            <w:tcW w:w="1825" w:type="dxa"/>
          </w:tcPr>
          <w:p w14:paraId="10CB10B8" w14:textId="77777777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t tested</w:t>
            </w:r>
          </w:p>
        </w:tc>
      </w:tr>
      <w:tr w:rsidR="007818CF" w:rsidRPr="007818CF" w14:paraId="69AD42D4" w14:textId="77777777" w:rsidTr="004761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4" w:type="dxa"/>
          </w:tcPr>
          <w:p w14:paraId="6F85DB4F" w14:textId="2EBA9671" w:rsidR="00260917" w:rsidRPr="007818CF" w:rsidRDefault="004F4FB1" w:rsidP="001E4E53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b w:val="0"/>
                <w:sz w:val="20"/>
                <w:szCs w:val="20"/>
              </w:rPr>
              <w:t>ABM</w:t>
            </w:r>
          </w:p>
        </w:tc>
        <w:tc>
          <w:tcPr>
            <w:tcW w:w="1550" w:type="dxa"/>
          </w:tcPr>
          <w:p w14:paraId="7D3B6440" w14:textId="5E1874CC" w:rsidR="00260917" w:rsidRPr="007818CF" w:rsidRDefault="00260917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We</w:t>
            </w:r>
            <w:r w:rsidR="00062FD6" w:rsidRPr="007818CF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thmann et al (2014)</w:t>
            </w:r>
            <w:r w:rsidRPr="007818CF">
              <w:rPr>
                <w:rStyle w:val="FootnoteReference"/>
                <w:rFonts w:ascii="Times New Roman" w:hAnsi="Times New Roman" w:cs="Times New Roman"/>
                <w:sz w:val="20"/>
                <w:szCs w:val="20"/>
              </w:rPr>
              <w:footnoteReference w:id="1"/>
            </w:r>
          </w:p>
        </w:tc>
        <w:tc>
          <w:tcPr>
            <w:tcW w:w="3568" w:type="dxa"/>
          </w:tcPr>
          <w:p w14:paraId="628227B6" w14:textId="0591994D" w:rsidR="00260917" w:rsidRPr="007818CF" w:rsidRDefault="00260917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Training (Attend shoes, N = 26): One session, contingency for chocolate anti-saccade 100%</w:t>
            </w:r>
          </w:p>
          <w:p w14:paraId="6A81E382" w14:textId="0E0A10EE" w:rsidR="00260917" w:rsidRPr="007818CF" w:rsidRDefault="00260917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Control (Attend chocolate, N = 25): One session , contingency for chocolate anti-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saccade 0%</w:t>
            </w:r>
          </w:p>
        </w:tc>
        <w:tc>
          <w:tcPr>
            <w:tcW w:w="1250" w:type="dxa"/>
          </w:tcPr>
          <w:p w14:paraId="1401E099" w14:textId="3B05A46F" w:rsidR="00260917" w:rsidRPr="007818CF" w:rsidRDefault="00260917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Normal weight (BMI = 22.12), females</w:t>
            </w:r>
          </w:p>
        </w:tc>
        <w:tc>
          <w:tcPr>
            <w:tcW w:w="1881" w:type="dxa"/>
          </w:tcPr>
          <w:p w14:paraId="2712166A" w14:textId="657DCB2A" w:rsidR="00260917" w:rsidRPr="007818CF" w:rsidRDefault="00310690" w:rsidP="003106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Decreased attention to chocolate cues in the training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compared to control, as measured by eye-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movements.</w:t>
            </w:r>
          </w:p>
        </w:tc>
        <w:tc>
          <w:tcPr>
            <w:tcW w:w="3162" w:type="dxa"/>
          </w:tcPr>
          <w:p w14:paraId="29401F23" w14:textId="4D377878" w:rsidR="00260917" w:rsidRPr="007818CF" w:rsidRDefault="00310690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 xml:space="preserve">A reduction in ad-libitum chocolate consumption and hunger in the training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compared to control.</w:t>
            </w:r>
          </w:p>
          <w:p w14:paraId="7BF2A943" w14:textId="23D4FB5A" w:rsidR="00310690" w:rsidRPr="007818CF" w:rsidRDefault="00310690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No difference in craving or amount of time spent searching for 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 xml:space="preserve">chocolate between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s</w:t>
            </w:r>
          </w:p>
        </w:tc>
        <w:tc>
          <w:tcPr>
            <w:tcW w:w="1825" w:type="dxa"/>
          </w:tcPr>
          <w:p w14:paraId="2754577E" w14:textId="68404768" w:rsidR="00260917" w:rsidRPr="007818CF" w:rsidRDefault="00310690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Not tested</w:t>
            </w:r>
          </w:p>
        </w:tc>
      </w:tr>
      <w:tr w:rsidR="007818CF" w:rsidRPr="007818CF" w14:paraId="1D01069B" w14:textId="77777777" w:rsidTr="00476127">
        <w:trPr>
          <w:trHeight w:val="200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4" w:type="dxa"/>
          </w:tcPr>
          <w:p w14:paraId="1540AB32" w14:textId="3B29682E" w:rsidR="00B62BAC" w:rsidRPr="007818CF" w:rsidRDefault="00676190" w:rsidP="001E4E53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cue</w:t>
            </w:r>
            <w:r w:rsidR="004F4FB1" w:rsidRPr="007818CF">
              <w:rPr>
                <w:rFonts w:ascii="Times New Roman" w:hAnsi="Times New Roman" w:cs="Times New Roman"/>
                <w:b w:val="0"/>
                <w:sz w:val="20"/>
                <w:szCs w:val="20"/>
              </w:rPr>
              <w:t>-ICT</w:t>
            </w:r>
          </w:p>
          <w:p w14:paraId="6CF44DCA" w14:textId="77777777" w:rsidR="00B62BAC" w:rsidRPr="007818CF" w:rsidRDefault="00B62BAC" w:rsidP="001E4E5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73593A29" w14:textId="77777777" w:rsidR="00B62BAC" w:rsidRPr="007818CF" w:rsidRDefault="00B62BAC" w:rsidP="001E4E53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1550" w:type="dxa"/>
          </w:tcPr>
          <w:p w14:paraId="411939CB" w14:textId="1AE07CCD" w:rsidR="00B62BAC" w:rsidRPr="007818CF" w:rsidRDefault="00B62BAC" w:rsidP="00050A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Adams et al (2017) Study 1</w:t>
            </w:r>
          </w:p>
        </w:tc>
        <w:tc>
          <w:tcPr>
            <w:tcW w:w="3568" w:type="dxa"/>
          </w:tcPr>
          <w:p w14:paraId="7FCB072B" w14:textId="77777777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Training (stop group, N = 71): One session, contingency for inhibition to food 87.5%</w:t>
            </w:r>
          </w:p>
          <w:p w14:paraId="2ADF0870" w14:textId="77777777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Control (double-response group, N = 72): One session, instead of inhibiting to food cues a double-response was required</w:t>
            </w:r>
          </w:p>
        </w:tc>
        <w:tc>
          <w:tcPr>
            <w:tcW w:w="1250" w:type="dxa"/>
          </w:tcPr>
          <w:p w14:paraId="4953886E" w14:textId="1CF7552B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rmal weight (BMI = 24.53), males and females. Restrained, chocolate craving individuals</w:t>
            </w:r>
          </w:p>
        </w:tc>
        <w:tc>
          <w:tcPr>
            <w:tcW w:w="1881" w:type="dxa"/>
          </w:tcPr>
          <w:p w14:paraId="24A5B257" w14:textId="7C317AB6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Effects of associative inhibition not </w:t>
            </w:r>
            <w:r w:rsidR="00931AC7" w:rsidRPr="007818CF">
              <w:rPr>
                <w:rFonts w:ascii="Times New Roman" w:hAnsi="Times New Roman" w:cs="Times New Roman"/>
                <w:sz w:val="20"/>
                <w:szCs w:val="20"/>
              </w:rPr>
              <w:t>tested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14:paraId="03B766EF" w14:textId="77777777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 change in devaluation of food-cues</w:t>
            </w:r>
          </w:p>
        </w:tc>
        <w:tc>
          <w:tcPr>
            <w:tcW w:w="3162" w:type="dxa"/>
          </w:tcPr>
          <w:p w14:paraId="2DF4A290" w14:textId="77777777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Increase in food-intake in the training group</w:t>
            </w:r>
          </w:p>
        </w:tc>
        <w:tc>
          <w:tcPr>
            <w:tcW w:w="1825" w:type="dxa"/>
          </w:tcPr>
          <w:p w14:paraId="1D0D2995" w14:textId="77777777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t tested</w:t>
            </w:r>
          </w:p>
        </w:tc>
      </w:tr>
      <w:tr w:rsidR="007818CF" w:rsidRPr="007818CF" w14:paraId="073E7E8F" w14:textId="77777777" w:rsidTr="004761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4" w:type="dxa"/>
          </w:tcPr>
          <w:p w14:paraId="62B79B37" w14:textId="3E8E87F9" w:rsidR="004F4FB1" w:rsidRPr="007818CF" w:rsidRDefault="00676190" w:rsidP="004F4FB1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cue</w:t>
            </w:r>
            <w:r w:rsidR="004F4FB1" w:rsidRPr="007818CF">
              <w:rPr>
                <w:rFonts w:ascii="Times New Roman" w:hAnsi="Times New Roman" w:cs="Times New Roman"/>
                <w:b w:val="0"/>
                <w:sz w:val="20"/>
                <w:szCs w:val="20"/>
              </w:rPr>
              <w:t>-ICT</w:t>
            </w:r>
          </w:p>
          <w:p w14:paraId="4B673B1B" w14:textId="5AF777B1" w:rsidR="00B62BAC" w:rsidRPr="007818CF" w:rsidRDefault="00B62BAC" w:rsidP="001E4E53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1550" w:type="dxa"/>
          </w:tcPr>
          <w:p w14:paraId="525349A2" w14:textId="0C365159" w:rsidR="00B62BAC" w:rsidRPr="007818CF" w:rsidRDefault="00B62BAC" w:rsidP="00050A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Adams et al (2017) Study 2</w:t>
            </w:r>
          </w:p>
        </w:tc>
        <w:tc>
          <w:tcPr>
            <w:tcW w:w="3568" w:type="dxa"/>
          </w:tcPr>
          <w:p w14:paraId="603CA8FC" w14:textId="7777777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Training (stop group, N = 46): One session, contingency for inhibition to food 88.9%</w:t>
            </w:r>
          </w:p>
          <w:p w14:paraId="122BC349" w14:textId="7777777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Training (No-Go group, N = 35): One session, contingency for inhibition 100%</w:t>
            </w:r>
          </w:p>
          <w:p w14:paraId="33EF8509" w14:textId="7777777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Control (double-response group, N = 49): One session, instead of inhibiting to food cues a double response was required</w:t>
            </w:r>
          </w:p>
          <w:p w14:paraId="06CF88FC" w14:textId="7777777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Control (go group, N = 35): One session, contingency for inhibition to food 0%</w:t>
            </w:r>
          </w:p>
          <w:p w14:paraId="62C6CF70" w14:textId="7777777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Control (observation group, N = 32): One session, viewing food and non-food images</w:t>
            </w:r>
          </w:p>
        </w:tc>
        <w:tc>
          <w:tcPr>
            <w:tcW w:w="1250" w:type="dxa"/>
          </w:tcPr>
          <w:p w14:paraId="0010D5C1" w14:textId="0EDAFC08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rmal weight (BMI = 24.26) males and females.</w:t>
            </w:r>
          </w:p>
          <w:p w14:paraId="20E50D54" w14:textId="7777777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Restrained eaters</w:t>
            </w:r>
          </w:p>
        </w:tc>
        <w:tc>
          <w:tcPr>
            <w:tcW w:w="1881" w:type="dxa"/>
          </w:tcPr>
          <w:p w14:paraId="0E3D1C8C" w14:textId="7777777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t reported</w:t>
            </w:r>
          </w:p>
          <w:p w14:paraId="597CDD7B" w14:textId="7777777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62" w:type="dxa"/>
          </w:tcPr>
          <w:p w14:paraId="2649A17C" w14:textId="6DAAC626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Reduction in unhealthy food intake in training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="00931AC7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s, compared to double-response and go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="00931AC7" w:rsidRPr="007818CF">
              <w:rPr>
                <w:rFonts w:ascii="Times New Roman" w:hAnsi="Times New Roman" w:cs="Times New Roman"/>
                <w:sz w:val="20"/>
                <w:szCs w:val="20"/>
              </w:rPr>
              <w:t>s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</w:p>
          <w:p w14:paraId="71C4D7CD" w14:textId="20E33A56" w:rsidR="00B62BAC" w:rsidRPr="007818CF" w:rsidRDefault="00B62BAC" w:rsidP="00931AC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Increase in unhealthy good intake in go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="00931AC7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compared to observation group</w:t>
            </w:r>
          </w:p>
        </w:tc>
        <w:tc>
          <w:tcPr>
            <w:tcW w:w="1825" w:type="dxa"/>
          </w:tcPr>
          <w:p w14:paraId="2797D7CC" w14:textId="7777777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t tested</w:t>
            </w:r>
          </w:p>
        </w:tc>
      </w:tr>
      <w:tr w:rsidR="007818CF" w:rsidRPr="007818CF" w14:paraId="6B526EC0" w14:textId="77777777" w:rsidTr="00476127">
        <w:trPr>
          <w:trHeight w:val="19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4" w:type="dxa"/>
          </w:tcPr>
          <w:p w14:paraId="47A95A08" w14:textId="7D033E6F" w:rsidR="004F4FB1" w:rsidRPr="007818CF" w:rsidRDefault="00676190" w:rsidP="004F4FB1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cue</w:t>
            </w:r>
            <w:r w:rsidR="004F4FB1" w:rsidRPr="007818CF">
              <w:rPr>
                <w:rFonts w:ascii="Times New Roman" w:hAnsi="Times New Roman" w:cs="Times New Roman"/>
                <w:b w:val="0"/>
                <w:sz w:val="20"/>
                <w:szCs w:val="20"/>
              </w:rPr>
              <w:t>-ICT</w:t>
            </w:r>
          </w:p>
          <w:p w14:paraId="0389F870" w14:textId="38CA659F" w:rsidR="00B62BAC" w:rsidRPr="007818CF" w:rsidRDefault="00B62BAC" w:rsidP="001E4E53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1550" w:type="dxa"/>
          </w:tcPr>
          <w:p w14:paraId="5F0C94E9" w14:textId="76FFB1B6" w:rsidR="00B62BAC" w:rsidRPr="007818CF" w:rsidRDefault="00B62BAC" w:rsidP="00050A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Allom &amp; Mullan (2015) Study 1</w:t>
            </w:r>
          </w:p>
        </w:tc>
        <w:tc>
          <w:tcPr>
            <w:tcW w:w="3568" w:type="dxa"/>
          </w:tcPr>
          <w:p w14:paraId="00B99FA4" w14:textId="76F03377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Training (food-specific, N = 29): Ten sessions, contingency for inhibition to</w:t>
            </w:r>
            <w:r w:rsidR="00E37194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unhealthy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food 100%</w:t>
            </w:r>
          </w:p>
          <w:p w14:paraId="6C2E06C1" w14:textId="191FE065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Control (general inhibition, N = 25): Ten sessions, contingency for inhibition to </w:t>
            </w:r>
            <w:r w:rsidR="00E37194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unhealthy 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food 50%</w:t>
            </w:r>
          </w:p>
          <w:p w14:paraId="3CC61273" w14:textId="77F365F2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Control (no inhibition, N = 28): Ten sessions, contingency for inhibition to</w:t>
            </w:r>
            <w:r w:rsidR="00E37194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unhealthy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food 0%</w:t>
            </w:r>
          </w:p>
        </w:tc>
        <w:tc>
          <w:tcPr>
            <w:tcW w:w="1250" w:type="dxa"/>
          </w:tcPr>
          <w:p w14:paraId="15BEA038" w14:textId="77777777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rmal weight (BMI = 22.62), females. Intention to change dietary behaviour</w:t>
            </w:r>
          </w:p>
        </w:tc>
        <w:tc>
          <w:tcPr>
            <w:tcW w:w="1881" w:type="dxa"/>
          </w:tcPr>
          <w:p w14:paraId="4D154109" w14:textId="77777777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Effects of associative inhibition not tested.</w:t>
            </w:r>
          </w:p>
          <w:p w14:paraId="436CD50E" w14:textId="77777777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No change in Stroop performance from pre-post test </w:t>
            </w:r>
          </w:p>
        </w:tc>
        <w:tc>
          <w:tcPr>
            <w:tcW w:w="3162" w:type="dxa"/>
          </w:tcPr>
          <w:p w14:paraId="41364B4F" w14:textId="77777777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t tested</w:t>
            </w:r>
          </w:p>
        </w:tc>
        <w:tc>
          <w:tcPr>
            <w:tcW w:w="1825" w:type="dxa"/>
          </w:tcPr>
          <w:p w14:paraId="5AF3EBA4" w14:textId="1E285C05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Subjective BMI reduced in the training group, compared to control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s, from –pre-post test </w:t>
            </w:r>
          </w:p>
          <w:p w14:paraId="5ADCFFE9" w14:textId="77777777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No change in saturated fat intake. </w:t>
            </w:r>
          </w:p>
        </w:tc>
      </w:tr>
      <w:tr w:rsidR="007818CF" w:rsidRPr="007818CF" w14:paraId="61DF522C" w14:textId="77777777" w:rsidTr="004761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4" w:type="dxa"/>
          </w:tcPr>
          <w:p w14:paraId="74C64A74" w14:textId="007F2682" w:rsidR="004F4FB1" w:rsidRPr="007818CF" w:rsidRDefault="00676190" w:rsidP="004F4FB1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cue</w:t>
            </w:r>
            <w:r w:rsidR="004F4FB1" w:rsidRPr="007818CF">
              <w:rPr>
                <w:rFonts w:ascii="Times New Roman" w:hAnsi="Times New Roman" w:cs="Times New Roman"/>
                <w:b w:val="0"/>
                <w:sz w:val="20"/>
                <w:szCs w:val="20"/>
              </w:rPr>
              <w:t>-ICT</w:t>
            </w:r>
          </w:p>
          <w:p w14:paraId="546FA52C" w14:textId="46EFB382" w:rsidR="00B62BAC" w:rsidRPr="007818CF" w:rsidRDefault="00B62BAC" w:rsidP="001E4E53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1550" w:type="dxa"/>
          </w:tcPr>
          <w:p w14:paraId="5A2078B4" w14:textId="3EF91D87" w:rsidR="00B62BAC" w:rsidRPr="007818CF" w:rsidRDefault="00B62BAC" w:rsidP="00050A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Allom &amp; Mullan (2015) Study 2</w:t>
            </w:r>
          </w:p>
        </w:tc>
        <w:tc>
          <w:tcPr>
            <w:tcW w:w="3568" w:type="dxa"/>
          </w:tcPr>
          <w:p w14:paraId="2AC36490" w14:textId="4F9AEFB9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Training (food-specific, N = 27): Ten sessions, contingency for inhibition to </w:t>
            </w:r>
            <w:r w:rsidR="00E37194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unhealthy 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food 100%</w:t>
            </w:r>
          </w:p>
          <w:p w14:paraId="24F5B39E" w14:textId="3E14EFE2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Control (general inhibition, N = 26): Ten sessions, contingency for inhibition to </w:t>
            </w:r>
            <w:r w:rsidR="00E37194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unhealthy 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food 50%</w:t>
            </w:r>
          </w:p>
          <w:p w14:paraId="00F87CEF" w14:textId="6EF6A88E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Control (no inhibition, N = 25): Ten sessions, contingency for inhibition to </w:t>
            </w:r>
            <w:r w:rsidR="00E37194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unhealthy 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food 0%</w:t>
            </w:r>
          </w:p>
        </w:tc>
        <w:tc>
          <w:tcPr>
            <w:tcW w:w="1250" w:type="dxa"/>
          </w:tcPr>
          <w:p w14:paraId="57DD89B5" w14:textId="7777777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rmal weight (BMI = 23.11), females. Intention to change dietary behaviour</w:t>
            </w:r>
          </w:p>
        </w:tc>
        <w:tc>
          <w:tcPr>
            <w:tcW w:w="1881" w:type="dxa"/>
          </w:tcPr>
          <w:p w14:paraId="68F8B706" w14:textId="7777777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Effects of associative inhibition not tested.</w:t>
            </w:r>
          </w:p>
          <w:p w14:paraId="2892576B" w14:textId="6CE84943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Improvement in Stroop performance improved in training and general inhibition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compared to no inhibition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, from pre-post test</w:t>
            </w:r>
          </w:p>
        </w:tc>
        <w:tc>
          <w:tcPr>
            <w:tcW w:w="3162" w:type="dxa"/>
          </w:tcPr>
          <w:p w14:paraId="11306F7A" w14:textId="7777777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t tested</w:t>
            </w:r>
          </w:p>
        </w:tc>
        <w:tc>
          <w:tcPr>
            <w:tcW w:w="1825" w:type="dxa"/>
          </w:tcPr>
          <w:p w14:paraId="0A31595D" w14:textId="525CFA9C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No difference in objective BMI in experimental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s, from pre-post test or one week follow-up</w:t>
            </w:r>
          </w:p>
          <w:p w14:paraId="40B459A1" w14:textId="2CCE36E5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No change in energy from fat in experimental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s</w:t>
            </w:r>
          </w:p>
        </w:tc>
      </w:tr>
      <w:tr w:rsidR="007818CF" w:rsidRPr="007818CF" w14:paraId="329BAFEB" w14:textId="77777777" w:rsidTr="00476127">
        <w:trPr>
          <w:trHeight w:val="19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4" w:type="dxa"/>
          </w:tcPr>
          <w:p w14:paraId="42972EFE" w14:textId="28F4F835" w:rsidR="004F4FB1" w:rsidRPr="007818CF" w:rsidRDefault="00676190" w:rsidP="004F4FB1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cue</w:t>
            </w:r>
            <w:r w:rsidR="004F4FB1" w:rsidRPr="007818CF">
              <w:rPr>
                <w:rFonts w:ascii="Times New Roman" w:hAnsi="Times New Roman" w:cs="Times New Roman"/>
                <w:b w:val="0"/>
                <w:sz w:val="20"/>
                <w:szCs w:val="20"/>
              </w:rPr>
              <w:t>-ICT</w:t>
            </w:r>
          </w:p>
          <w:p w14:paraId="4F605646" w14:textId="7623483C" w:rsidR="00B62BAC" w:rsidRPr="007818CF" w:rsidRDefault="00B62BAC" w:rsidP="001E4E53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1550" w:type="dxa"/>
          </w:tcPr>
          <w:p w14:paraId="3DDA91AC" w14:textId="77777777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Houben et al (2011)</w:t>
            </w:r>
          </w:p>
        </w:tc>
        <w:tc>
          <w:tcPr>
            <w:tcW w:w="3568" w:type="dxa"/>
          </w:tcPr>
          <w:p w14:paraId="05134FF3" w14:textId="554F1DBE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Training (No-Go group, N = 24): One session, contingency for inhibition to </w:t>
            </w:r>
            <w:r w:rsidR="00465ECB" w:rsidRPr="007818CF">
              <w:rPr>
                <w:rFonts w:ascii="Times New Roman" w:hAnsi="Times New Roman" w:cs="Times New Roman"/>
                <w:sz w:val="20"/>
                <w:szCs w:val="20"/>
              </w:rPr>
              <w:t>chocolate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100%</w:t>
            </w:r>
          </w:p>
          <w:p w14:paraId="50EED64C" w14:textId="556722B6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Control (Control group, N = 22): One session, contingency for inhibition to </w:t>
            </w:r>
            <w:r w:rsidR="00465ECB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chocolate 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50%</w:t>
            </w:r>
          </w:p>
          <w:p w14:paraId="75A00436" w14:textId="48E4201B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Control (Go group, N = 23): One session, contingency for inhibition to </w:t>
            </w:r>
            <w:r w:rsidR="00465ECB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chocolate 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0%</w:t>
            </w:r>
          </w:p>
          <w:p w14:paraId="16CE8D52" w14:textId="77777777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50" w:type="dxa"/>
          </w:tcPr>
          <w:p w14:paraId="0D104674" w14:textId="121D187A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rmal weight (BMI = 22.39), females. Chocolate cravers</w:t>
            </w:r>
            <w:r w:rsidR="00E37194" w:rsidRPr="007818CF">
              <w:rPr>
                <w:rFonts w:ascii="Times New Roman" w:hAnsi="Times New Roman" w:cs="Times New Roman"/>
                <w:sz w:val="20"/>
                <w:szCs w:val="20"/>
              </w:rPr>
              <w:t>. Participants had not eating within 2 hours of study</w:t>
            </w:r>
          </w:p>
        </w:tc>
        <w:tc>
          <w:tcPr>
            <w:tcW w:w="1881" w:type="dxa"/>
          </w:tcPr>
          <w:p w14:paraId="446B8471" w14:textId="77777777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t reported</w:t>
            </w:r>
          </w:p>
        </w:tc>
        <w:tc>
          <w:tcPr>
            <w:tcW w:w="3162" w:type="dxa"/>
          </w:tcPr>
          <w:p w14:paraId="6BC4B4A5" w14:textId="698E32AC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Reduction in food-intake in the training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compared to both control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="00465ECB" w:rsidRPr="007818CF">
              <w:rPr>
                <w:rFonts w:ascii="Times New Roman" w:hAnsi="Times New Roman" w:cs="Times New Roman"/>
                <w:sz w:val="20"/>
                <w:szCs w:val="20"/>
              </w:rPr>
              <w:t>s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  <w:tc>
          <w:tcPr>
            <w:tcW w:w="1825" w:type="dxa"/>
          </w:tcPr>
          <w:p w14:paraId="745316B9" w14:textId="77777777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CommentReference"/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Style w:val="CommentReference"/>
                <w:rFonts w:ascii="Times New Roman" w:hAnsi="Times New Roman" w:cs="Times New Roman"/>
                <w:sz w:val="20"/>
                <w:szCs w:val="20"/>
              </w:rPr>
              <w:t>Not tested</w:t>
            </w:r>
          </w:p>
        </w:tc>
      </w:tr>
      <w:tr w:rsidR="007818CF" w:rsidRPr="007818CF" w14:paraId="678AF464" w14:textId="77777777" w:rsidTr="004761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4" w:type="dxa"/>
          </w:tcPr>
          <w:p w14:paraId="4093E5A0" w14:textId="58E2DED2" w:rsidR="004F4FB1" w:rsidRPr="007818CF" w:rsidRDefault="00676190" w:rsidP="004F4FB1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cue</w:t>
            </w:r>
            <w:r w:rsidR="004F4FB1" w:rsidRPr="007818CF">
              <w:rPr>
                <w:rFonts w:ascii="Times New Roman" w:hAnsi="Times New Roman" w:cs="Times New Roman"/>
                <w:b w:val="0"/>
                <w:sz w:val="20"/>
                <w:szCs w:val="20"/>
              </w:rPr>
              <w:t>-ICT</w:t>
            </w:r>
          </w:p>
          <w:p w14:paraId="19B895D4" w14:textId="3CF2903A" w:rsidR="00B62BAC" w:rsidRPr="007818CF" w:rsidRDefault="00B62BAC" w:rsidP="001E4E53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1550" w:type="dxa"/>
          </w:tcPr>
          <w:p w14:paraId="5958961E" w14:textId="7777777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Houben et a (2015)</w:t>
            </w:r>
          </w:p>
        </w:tc>
        <w:tc>
          <w:tcPr>
            <w:tcW w:w="3568" w:type="dxa"/>
          </w:tcPr>
          <w:p w14:paraId="3683EE44" w14:textId="37D716D5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Training (No-Go group, N = 26): One session, contingency for inhibition to </w:t>
            </w:r>
            <w:r w:rsidR="00465ECB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chocolate 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100%</w:t>
            </w:r>
          </w:p>
          <w:p w14:paraId="7E5879B8" w14:textId="040CD13A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Control (Go group, N = 26): One session, contingency for inhibition to </w:t>
            </w:r>
            <w:r w:rsidR="00465ECB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chocolate 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0%)</w:t>
            </w:r>
          </w:p>
          <w:p w14:paraId="234291F0" w14:textId="7777777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50" w:type="dxa"/>
          </w:tcPr>
          <w:p w14:paraId="4BE57509" w14:textId="6F9CD75D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rmal weight (BMI = 22.18), females.</w:t>
            </w:r>
            <w:r w:rsidR="00465ECB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Participants had not eating within 2 hours of study</w:t>
            </w:r>
          </w:p>
        </w:tc>
        <w:tc>
          <w:tcPr>
            <w:tcW w:w="1881" w:type="dxa"/>
          </w:tcPr>
          <w:p w14:paraId="3CC7B3BC" w14:textId="5E9016E4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Increase in food-stop associations in the training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</w:p>
        </w:tc>
        <w:tc>
          <w:tcPr>
            <w:tcW w:w="3162" w:type="dxa"/>
          </w:tcPr>
          <w:p w14:paraId="5447087D" w14:textId="009C5B81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Reduction of unhealthy food-intake in the training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="00465ECB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compared to control.</w:t>
            </w:r>
          </w:p>
          <w:p w14:paraId="441D9168" w14:textId="7777777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3D600F22" w14:textId="02BA5A7E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Reduction of the desire to eat in the training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="00465ECB" w:rsidRPr="007818CF">
              <w:rPr>
                <w:rFonts w:ascii="Times New Roman" w:hAnsi="Times New Roman" w:cs="Times New Roman"/>
                <w:sz w:val="20"/>
                <w:szCs w:val="20"/>
              </w:rPr>
              <w:t>, compared to control.</w:t>
            </w:r>
          </w:p>
        </w:tc>
        <w:tc>
          <w:tcPr>
            <w:tcW w:w="1825" w:type="dxa"/>
          </w:tcPr>
          <w:p w14:paraId="293168B7" w14:textId="7777777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CommentReference"/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Style w:val="CommentReference"/>
                <w:rFonts w:ascii="Times New Roman" w:hAnsi="Times New Roman" w:cs="Times New Roman"/>
                <w:sz w:val="20"/>
                <w:szCs w:val="20"/>
              </w:rPr>
              <w:t>Not tested</w:t>
            </w:r>
          </w:p>
        </w:tc>
      </w:tr>
      <w:tr w:rsidR="007818CF" w:rsidRPr="007818CF" w14:paraId="7BF77E10" w14:textId="77777777" w:rsidTr="00476127">
        <w:trPr>
          <w:trHeight w:val="19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4" w:type="dxa"/>
          </w:tcPr>
          <w:p w14:paraId="2CB5992E" w14:textId="128B1444" w:rsidR="004F4FB1" w:rsidRPr="007818CF" w:rsidRDefault="00676190" w:rsidP="004F4FB1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cue</w:t>
            </w:r>
            <w:r w:rsidR="004F4FB1" w:rsidRPr="007818CF">
              <w:rPr>
                <w:rFonts w:ascii="Times New Roman" w:hAnsi="Times New Roman" w:cs="Times New Roman"/>
                <w:b w:val="0"/>
                <w:sz w:val="20"/>
                <w:szCs w:val="20"/>
              </w:rPr>
              <w:t>-ICT</w:t>
            </w:r>
          </w:p>
          <w:p w14:paraId="4E989BA2" w14:textId="04DCFBD4" w:rsidR="00B62BAC" w:rsidRPr="007818CF" w:rsidRDefault="00B62BAC" w:rsidP="001E4E53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1550" w:type="dxa"/>
          </w:tcPr>
          <w:p w14:paraId="4F978053" w14:textId="2B9D3AB0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Blackburne et al (2016)</w:t>
            </w:r>
          </w:p>
        </w:tc>
        <w:tc>
          <w:tcPr>
            <w:tcW w:w="3568" w:type="dxa"/>
          </w:tcPr>
          <w:p w14:paraId="14B11B55" w14:textId="77777777" w:rsidR="00B62BAC" w:rsidRPr="007818CF" w:rsidRDefault="00B62BAC" w:rsidP="00502B6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Training (No-Go, N = 29): 140 sessions, contingency for inhibition to food varied randomly 10 -30%</w:t>
            </w:r>
          </w:p>
          <w:p w14:paraId="0222CE44" w14:textId="76F6F32A" w:rsidR="00B62BAC" w:rsidRPr="007818CF" w:rsidRDefault="00B62BAC" w:rsidP="00505E5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Control: (Wait-list, N = 29):  Received access to intervention after assessment period</w:t>
            </w:r>
          </w:p>
        </w:tc>
        <w:tc>
          <w:tcPr>
            <w:tcW w:w="1250" w:type="dxa"/>
          </w:tcPr>
          <w:p w14:paraId="0C4FBF94" w14:textId="2E2E908F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Overweight / obese (BMI =29.54), males and females.</w:t>
            </w:r>
          </w:p>
        </w:tc>
        <w:tc>
          <w:tcPr>
            <w:tcW w:w="1881" w:type="dxa"/>
          </w:tcPr>
          <w:p w14:paraId="6A753F12" w14:textId="12748302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Participants in the training group got faster and made less inhibition errors over tie. </w:t>
            </w:r>
          </w:p>
        </w:tc>
        <w:tc>
          <w:tcPr>
            <w:tcW w:w="3162" w:type="dxa"/>
          </w:tcPr>
          <w:p w14:paraId="364EC84F" w14:textId="068B2BAE" w:rsidR="00B62BAC" w:rsidRPr="007818CF" w:rsidRDefault="00B62BAC" w:rsidP="00505E5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Decrease in ad-libitum food intake for unhealthy food in the training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from pre-post test.</w:t>
            </w:r>
          </w:p>
          <w:p w14:paraId="7A2E4D2A" w14:textId="3054663B" w:rsidR="00B62BAC" w:rsidRPr="007818CF" w:rsidRDefault="00B62BAC" w:rsidP="00505E5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Increase in ad-libitum food intake for healthy food in the training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from pre-post test</w:t>
            </w:r>
          </w:p>
          <w:p w14:paraId="2F01901D" w14:textId="6FF380EC" w:rsidR="00B62BAC" w:rsidRPr="007818CF" w:rsidRDefault="00B62BAC" w:rsidP="00505E5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No change in the wait-list control. </w:t>
            </w:r>
          </w:p>
        </w:tc>
        <w:tc>
          <w:tcPr>
            <w:tcW w:w="1825" w:type="dxa"/>
          </w:tcPr>
          <w:p w14:paraId="6A027961" w14:textId="16D6DC5F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CommentReference"/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Style w:val="CommentReference"/>
                <w:rFonts w:ascii="Times New Roman" w:hAnsi="Times New Roman" w:cs="Times New Roman"/>
                <w:sz w:val="20"/>
                <w:szCs w:val="20"/>
              </w:rPr>
              <w:t>Significant increase in healthy food consumption in the training group. Significant decrease in healthy food in the wait-list group.</w:t>
            </w:r>
          </w:p>
        </w:tc>
      </w:tr>
      <w:tr w:rsidR="007818CF" w:rsidRPr="007818CF" w14:paraId="4BE990EC" w14:textId="77777777" w:rsidTr="004761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4" w:type="dxa"/>
          </w:tcPr>
          <w:p w14:paraId="339613B0" w14:textId="7C953B22" w:rsidR="004F4FB1" w:rsidRPr="007818CF" w:rsidRDefault="00676190" w:rsidP="004F4FB1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cue</w:t>
            </w:r>
            <w:r w:rsidR="004F4FB1" w:rsidRPr="007818CF">
              <w:rPr>
                <w:rFonts w:ascii="Times New Roman" w:hAnsi="Times New Roman" w:cs="Times New Roman"/>
                <w:b w:val="0"/>
                <w:sz w:val="20"/>
                <w:szCs w:val="20"/>
              </w:rPr>
              <w:t>-ICT</w:t>
            </w:r>
          </w:p>
          <w:p w14:paraId="61975C76" w14:textId="4DC25725" w:rsidR="00BD55B4" w:rsidRPr="007818CF" w:rsidRDefault="00BD55B4" w:rsidP="001E4E53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1550" w:type="dxa"/>
          </w:tcPr>
          <w:p w14:paraId="06C2F96E" w14:textId="2B693A0C" w:rsidR="00BD55B4" w:rsidRPr="007818CF" w:rsidRDefault="00BD55B4" w:rsidP="00050A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Folkvold et al (2016)</w:t>
            </w:r>
          </w:p>
        </w:tc>
        <w:tc>
          <w:tcPr>
            <w:tcW w:w="3568" w:type="dxa"/>
          </w:tcPr>
          <w:p w14:paraId="1F63C487" w14:textId="58B25641" w:rsidR="00BD55B4" w:rsidRPr="007818CF" w:rsidRDefault="00BD55B4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Training (No-Go</w:t>
            </w:r>
            <w:r w:rsidR="004C7F8F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+ food advergame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, N = </w:t>
            </w:r>
            <w:r w:rsidR="004C7F8F" w:rsidRPr="007818CF">
              <w:rPr>
                <w:rFonts w:ascii="Times New Roman" w:hAnsi="Times New Roman" w:cs="Times New Roman"/>
                <w:sz w:val="20"/>
                <w:szCs w:val="20"/>
              </w:rPr>
              <w:t>36</w:t>
            </w:r>
            <w:r w:rsidR="0099103D" w:rsidRPr="007818CF">
              <w:rPr>
                <w:rFonts w:ascii="Times New Roman" w:hAnsi="Times New Roman" w:cs="Times New Roman"/>
                <w:sz w:val="20"/>
                <w:szCs w:val="20"/>
              </w:rPr>
              <w:t>): One session, contingency for inhibition to candy 100%</w:t>
            </w:r>
          </w:p>
          <w:p w14:paraId="3256BCFB" w14:textId="4FCDB56F" w:rsidR="004C7F8F" w:rsidRPr="007818CF" w:rsidRDefault="004C7F8F" w:rsidP="004C7F8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Training (No-Go + non-food advergame, N = 32): One session, contingency for inhibition to candy 100%</w:t>
            </w:r>
          </w:p>
          <w:p w14:paraId="700DCB75" w14:textId="192CBA8E" w:rsidR="0099103D" w:rsidRPr="007818CF" w:rsidRDefault="0099103D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Control (Control</w:t>
            </w:r>
            <w:r w:rsidR="004C7F8F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and food advergame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, N = </w:t>
            </w:r>
            <w:r w:rsidR="004C7F8F" w:rsidRPr="007818CF">
              <w:rPr>
                <w:rFonts w:ascii="Times New Roman" w:hAnsi="Times New Roman" w:cs="Times New Roman"/>
                <w:sz w:val="20"/>
                <w:szCs w:val="20"/>
              </w:rPr>
              <w:t>33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): One session, contingency for inhibition to candy 0%</w:t>
            </w:r>
          </w:p>
          <w:p w14:paraId="00E7AD48" w14:textId="6EADFAF8" w:rsidR="004C7F8F" w:rsidRPr="007818CF" w:rsidRDefault="004C7F8F" w:rsidP="004C7F8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Control (Control and non-food advergame, N = 32): One session, contingency for inhibition to candy 0%</w:t>
            </w:r>
          </w:p>
        </w:tc>
        <w:tc>
          <w:tcPr>
            <w:tcW w:w="1250" w:type="dxa"/>
          </w:tcPr>
          <w:p w14:paraId="52EF5F19" w14:textId="6D5E4CD0" w:rsidR="00BD55B4" w:rsidRPr="007818CF" w:rsidRDefault="004C7F8F" w:rsidP="004C7F8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rmal weight children (BMI ~ 17.48), males and females.</w:t>
            </w:r>
          </w:p>
        </w:tc>
        <w:tc>
          <w:tcPr>
            <w:tcW w:w="1881" w:type="dxa"/>
          </w:tcPr>
          <w:p w14:paraId="442027E9" w14:textId="7AF89989" w:rsidR="00BD55B4" w:rsidRPr="007818CF" w:rsidRDefault="004C7F8F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t tested</w:t>
            </w:r>
          </w:p>
        </w:tc>
        <w:tc>
          <w:tcPr>
            <w:tcW w:w="3162" w:type="dxa"/>
          </w:tcPr>
          <w:p w14:paraId="17431DE4" w14:textId="58230790" w:rsidR="00BD55B4" w:rsidRPr="007818CF" w:rsidRDefault="004C7F8F" w:rsidP="00714FB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Decrease in ad-libitum food intake for unhealthy food in the training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s, compared to the control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s.</w:t>
            </w:r>
          </w:p>
          <w:p w14:paraId="20A7F52E" w14:textId="37D182A5" w:rsidR="004C7F8F" w:rsidRPr="007818CF" w:rsidRDefault="004C7F8F" w:rsidP="00714FB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 interaction with advergame manipulation</w:t>
            </w:r>
          </w:p>
        </w:tc>
        <w:tc>
          <w:tcPr>
            <w:tcW w:w="1825" w:type="dxa"/>
          </w:tcPr>
          <w:p w14:paraId="6675AFE3" w14:textId="06F487AC" w:rsidR="00BD55B4" w:rsidRPr="007818CF" w:rsidRDefault="004C7F8F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Not tested. </w:t>
            </w:r>
          </w:p>
        </w:tc>
      </w:tr>
      <w:tr w:rsidR="007818CF" w:rsidRPr="007818CF" w14:paraId="7378A638" w14:textId="77777777" w:rsidTr="00476127">
        <w:trPr>
          <w:trHeight w:val="19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4" w:type="dxa"/>
          </w:tcPr>
          <w:p w14:paraId="43C50F16" w14:textId="040A7DAB" w:rsidR="004F4FB1" w:rsidRPr="007818CF" w:rsidRDefault="00676190" w:rsidP="004F4FB1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cue</w:t>
            </w:r>
            <w:r w:rsidR="004F4FB1" w:rsidRPr="007818CF">
              <w:rPr>
                <w:rFonts w:ascii="Times New Roman" w:hAnsi="Times New Roman" w:cs="Times New Roman"/>
                <w:b w:val="0"/>
                <w:sz w:val="20"/>
                <w:szCs w:val="20"/>
              </w:rPr>
              <w:t>-ICT</w:t>
            </w:r>
          </w:p>
          <w:p w14:paraId="58CE9E35" w14:textId="1F7E1A56" w:rsidR="00B62BAC" w:rsidRPr="007818CF" w:rsidRDefault="00B62BAC" w:rsidP="001E4E53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1550" w:type="dxa"/>
          </w:tcPr>
          <w:p w14:paraId="09983717" w14:textId="07F27977" w:rsidR="00B62BAC" w:rsidRPr="007818CF" w:rsidRDefault="00B62BAC" w:rsidP="00050A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Lawrence et al (2015) Study 1</w:t>
            </w:r>
          </w:p>
        </w:tc>
        <w:tc>
          <w:tcPr>
            <w:tcW w:w="3568" w:type="dxa"/>
          </w:tcPr>
          <w:p w14:paraId="2F862D0C" w14:textId="72DB99D8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Training (stop group, N = 29): One session, contingency for inhibition to </w:t>
            </w:r>
            <w:r w:rsidR="00F73E01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unhealthy 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food 87.5%</w:t>
            </w:r>
          </w:p>
          <w:p w14:paraId="1F4B12F8" w14:textId="77777777" w:rsidR="00B62BAC" w:rsidRPr="007818CF" w:rsidRDefault="00B62BAC" w:rsidP="00A14B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Control (double-response group, N = 24): One session, instead of inhibiting to food cues a double-response was required</w:t>
            </w:r>
          </w:p>
          <w:p w14:paraId="497AE7F8" w14:textId="292F8697" w:rsidR="00B62BAC" w:rsidRPr="007818CF" w:rsidRDefault="00B62BAC" w:rsidP="00A14B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50" w:type="dxa"/>
          </w:tcPr>
          <w:p w14:paraId="0B22014B" w14:textId="77777777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rmal weight (BMI = 22.9), males and females</w:t>
            </w:r>
          </w:p>
        </w:tc>
        <w:tc>
          <w:tcPr>
            <w:tcW w:w="1881" w:type="dxa"/>
          </w:tcPr>
          <w:p w14:paraId="329858D0" w14:textId="77777777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t tested</w:t>
            </w:r>
          </w:p>
        </w:tc>
        <w:tc>
          <w:tcPr>
            <w:tcW w:w="3162" w:type="dxa"/>
          </w:tcPr>
          <w:p w14:paraId="1993F0BE" w14:textId="5A85EAFF" w:rsidR="00B62BAC" w:rsidRPr="007818CF" w:rsidRDefault="00B62BAC" w:rsidP="00714FB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Decreased food intake in the training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="00714FBD" w:rsidRPr="007818CF">
              <w:rPr>
                <w:rFonts w:ascii="Times New Roman" w:hAnsi="Times New Roman" w:cs="Times New Roman"/>
                <w:sz w:val="20"/>
                <w:szCs w:val="20"/>
              </w:rPr>
              <w:t>, compared to control</w:t>
            </w:r>
          </w:p>
        </w:tc>
        <w:tc>
          <w:tcPr>
            <w:tcW w:w="1825" w:type="dxa"/>
          </w:tcPr>
          <w:p w14:paraId="5B875FF2" w14:textId="77777777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t tested</w:t>
            </w:r>
          </w:p>
        </w:tc>
      </w:tr>
      <w:tr w:rsidR="007818CF" w:rsidRPr="007818CF" w14:paraId="345D612B" w14:textId="77777777" w:rsidTr="004761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4" w:type="dxa"/>
          </w:tcPr>
          <w:p w14:paraId="39A1660D" w14:textId="2183B568" w:rsidR="004F4FB1" w:rsidRPr="007818CF" w:rsidRDefault="00676190" w:rsidP="004F4FB1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cue</w:t>
            </w:r>
            <w:r w:rsidR="004F4FB1" w:rsidRPr="007818CF">
              <w:rPr>
                <w:rFonts w:ascii="Times New Roman" w:hAnsi="Times New Roman" w:cs="Times New Roman"/>
                <w:b w:val="0"/>
                <w:sz w:val="20"/>
                <w:szCs w:val="20"/>
              </w:rPr>
              <w:t>-ICT</w:t>
            </w:r>
          </w:p>
          <w:p w14:paraId="768DB457" w14:textId="79E0A185" w:rsidR="00B62BAC" w:rsidRPr="007818CF" w:rsidRDefault="00B62BAC" w:rsidP="001E4E53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1550" w:type="dxa"/>
          </w:tcPr>
          <w:p w14:paraId="354C7381" w14:textId="1927CFAA" w:rsidR="00B62BAC" w:rsidRPr="007818CF" w:rsidRDefault="00B62BAC" w:rsidP="00050A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Lawrence et al (2015) Study 2</w:t>
            </w:r>
          </w:p>
        </w:tc>
        <w:tc>
          <w:tcPr>
            <w:tcW w:w="3568" w:type="dxa"/>
          </w:tcPr>
          <w:p w14:paraId="50F7E61E" w14:textId="6DA9E821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Training (stop group, N = 44): One session, contingency for inhibition to</w:t>
            </w:r>
            <w:r w:rsidR="00F73E01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unhealthy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food 87.5%</w:t>
            </w:r>
          </w:p>
          <w:p w14:paraId="5143E6F6" w14:textId="4FC2935B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Control (double-response group, N = 46): One session, instead of inhibiting to food cues a double-response was required</w:t>
            </w:r>
          </w:p>
          <w:p w14:paraId="350051F2" w14:textId="25526C38" w:rsidR="00B62BAC" w:rsidRPr="007818CF" w:rsidRDefault="00B62BAC" w:rsidP="00557DA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Control (ignore group, N = 46): One session, single response to all cues required</w:t>
            </w:r>
          </w:p>
        </w:tc>
        <w:tc>
          <w:tcPr>
            <w:tcW w:w="1250" w:type="dxa"/>
          </w:tcPr>
          <w:p w14:paraId="68547DF0" w14:textId="7777777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rmal weight (BMI = 23.50), males and females</w:t>
            </w:r>
          </w:p>
        </w:tc>
        <w:tc>
          <w:tcPr>
            <w:tcW w:w="1881" w:type="dxa"/>
          </w:tcPr>
          <w:p w14:paraId="0C7055E7" w14:textId="7777777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t tested</w:t>
            </w:r>
          </w:p>
        </w:tc>
        <w:tc>
          <w:tcPr>
            <w:tcW w:w="3162" w:type="dxa"/>
          </w:tcPr>
          <w:p w14:paraId="4C9C401B" w14:textId="18711E4E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No differences in food-intake between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s. </w:t>
            </w:r>
          </w:p>
        </w:tc>
        <w:tc>
          <w:tcPr>
            <w:tcW w:w="1825" w:type="dxa"/>
          </w:tcPr>
          <w:p w14:paraId="215426B3" w14:textId="7777777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CommentReference"/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Style w:val="CommentReference"/>
                <w:rFonts w:ascii="Times New Roman" w:hAnsi="Times New Roman" w:cs="Times New Roman"/>
                <w:sz w:val="20"/>
                <w:szCs w:val="20"/>
              </w:rPr>
              <w:t>Not tested</w:t>
            </w:r>
          </w:p>
        </w:tc>
      </w:tr>
      <w:tr w:rsidR="007818CF" w:rsidRPr="007818CF" w14:paraId="1E755A27" w14:textId="77777777" w:rsidTr="00476127">
        <w:trPr>
          <w:trHeight w:val="19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4" w:type="dxa"/>
          </w:tcPr>
          <w:p w14:paraId="211FB706" w14:textId="54D317AB" w:rsidR="004F4FB1" w:rsidRPr="007818CF" w:rsidRDefault="00676190" w:rsidP="004F4FB1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cue</w:t>
            </w:r>
            <w:r w:rsidR="004F4FB1" w:rsidRPr="007818CF">
              <w:rPr>
                <w:rFonts w:ascii="Times New Roman" w:hAnsi="Times New Roman" w:cs="Times New Roman"/>
                <w:b w:val="0"/>
                <w:sz w:val="20"/>
                <w:szCs w:val="20"/>
              </w:rPr>
              <w:t>-ICT</w:t>
            </w:r>
          </w:p>
          <w:p w14:paraId="7D6574AD" w14:textId="7FD4C893" w:rsidR="00B62BAC" w:rsidRPr="007818CF" w:rsidRDefault="00B62BAC" w:rsidP="001E4E53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1550" w:type="dxa"/>
          </w:tcPr>
          <w:p w14:paraId="383A0AAF" w14:textId="77777777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Lawrence et al (2015b)</w:t>
            </w:r>
          </w:p>
        </w:tc>
        <w:tc>
          <w:tcPr>
            <w:tcW w:w="3568" w:type="dxa"/>
          </w:tcPr>
          <w:p w14:paraId="25B89C8A" w14:textId="660E637A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Training (active ,N = 41): Four sessions, contingency for inhibition to unhealthy food 100%</w:t>
            </w:r>
          </w:p>
          <w:p w14:paraId="365A201E" w14:textId="77777777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Control (control, N = 42): Four sessions, contingency for inhibition to unhealthy food 0%.</w:t>
            </w:r>
          </w:p>
          <w:p w14:paraId="3A8EEB67" w14:textId="77777777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50" w:type="dxa"/>
          </w:tcPr>
          <w:p w14:paraId="17E9935B" w14:textId="77777777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Overweight and Obese (BMI = 28.89), males and females</w:t>
            </w:r>
          </w:p>
        </w:tc>
        <w:tc>
          <w:tcPr>
            <w:tcW w:w="1881" w:type="dxa"/>
          </w:tcPr>
          <w:p w14:paraId="76C6C1BA" w14:textId="2931B0E8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No-go error rates improved over time in both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s.</w:t>
            </w:r>
          </w:p>
          <w:p w14:paraId="53E3BC99" w14:textId="77777777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Reductions in food evaluations in the training group</w:t>
            </w:r>
            <w:r w:rsidR="00FD5FE8" w:rsidRPr="007818CF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14:paraId="4202FB33" w14:textId="616F27D5" w:rsidR="00FD5FE8" w:rsidRPr="007818CF" w:rsidRDefault="00FD5FE8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Reductions in liking of high-energy dense foods in the training group from pre-post, no change in the control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</w:p>
        </w:tc>
        <w:tc>
          <w:tcPr>
            <w:tcW w:w="3162" w:type="dxa"/>
          </w:tcPr>
          <w:p w14:paraId="076BAC79" w14:textId="4A95CFC5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No differences in food-intake between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s</w:t>
            </w:r>
          </w:p>
        </w:tc>
        <w:tc>
          <w:tcPr>
            <w:tcW w:w="1825" w:type="dxa"/>
          </w:tcPr>
          <w:p w14:paraId="48C4425F" w14:textId="655537A5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CommentReference"/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Style w:val="CommentReference"/>
                <w:rFonts w:ascii="Times New Roman" w:hAnsi="Times New Roman" w:cs="Times New Roman"/>
                <w:sz w:val="20"/>
                <w:szCs w:val="20"/>
              </w:rPr>
              <w:t xml:space="preserve">Reduced </w:t>
            </w:r>
            <w:r w:rsidR="00714FBD" w:rsidRPr="007818CF">
              <w:rPr>
                <w:rStyle w:val="CommentReference"/>
                <w:rFonts w:ascii="Times New Roman" w:hAnsi="Times New Roman" w:cs="Times New Roman"/>
                <w:sz w:val="20"/>
                <w:szCs w:val="20"/>
              </w:rPr>
              <w:t xml:space="preserve">objective </w:t>
            </w:r>
            <w:r w:rsidRPr="007818CF">
              <w:rPr>
                <w:rStyle w:val="CommentReference"/>
                <w:rFonts w:ascii="Times New Roman" w:hAnsi="Times New Roman" w:cs="Times New Roman"/>
                <w:sz w:val="20"/>
                <w:szCs w:val="20"/>
              </w:rPr>
              <w:t xml:space="preserve">weight in the </w:t>
            </w:r>
            <w:r w:rsidR="00714FBD" w:rsidRPr="007818CF">
              <w:rPr>
                <w:rStyle w:val="CommentReference"/>
                <w:rFonts w:ascii="Times New Roman" w:hAnsi="Times New Roman" w:cs="Times New Roman"/>
                <w:sz w:val="20"/>
                <w:szCs w:val="20"/>
              </w:rPr>
              <w:t xml:space="preserve">training </w:t>
            </w:r>
            <w:r w:rsidRPr="007818CF">
              <w:rPr>
                <w:rStyle w:val="CommentReference"/>
                <w:rFonts w:ascii="Times New Roman" w:hAnsi="Times New Roman" w:cs="Times New Roman"/>
                <w:sz w:val="20"/>
                <w:szCs w:val="20"/>
              </w:rPr>
              <w:t>group at post-test.</w:t>
            </w:r>
          </w:p>
          <w:p w14:paraId="2C331AFE" w14:textId="2CF22EE5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CommentReference"/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Style w:val="CommentReference"/>
                <w:rFonts w:ascii="Times New Roman" w:hAnsi="Times New Roman" w:cs="Times New Roman"/>
                <w:sz w:val="20"/>
                <w:szCs w:val="20"/>
              </w:rPr>
              <w:t xml:space="preserve">No difference in </w:t>
            </w:r>
            <w:r w:rsidR="00714FBD" w:rsidRPr="007818CF">
              <w:rPr>
                <w:rStyle w:val="CommentReference"/>
                <w:rFonts w:ascii="Times New Roman" w:hAnsi="Times New Roman" w:cs="Times New Roman"/>
                <w:sz w:val="20"/>
                <w:szCs w:val="20"/>
              </w:rPr>
              <w:t xml:space="preserve">subjective weight </w:t>
            </w:r>
            <w:r w:rsidRPr="007818CF">
              <w:rPr>
                <w:rStyle w:val="CommentReference"/>
                <w:rFonts w:ascii="Times New Roman" w:hAnsi="Times New Roman" w:cs="Times New Roman"/>
                <w:sz w:val="20"/>
                <w:szCs w:val="20"/>
              </w:rPr>
              <w:t>at one-month follow up, but reductions at six month follow-up in training group.</w:t>
            </w:r>
          </w:p>
          <w:p w14:paraId="3F9F4C01" w14:textId="05DA28E5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CommentReference"/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Style w:val="CommentReference"/>
                <w:rFonts w:ascii="Times New Roman" w:hAnsi="Times New Roman" w:cs="Times New Roman"/>
                <w:sz w:val="20"/>
                <w:szCs w:val="20"/>
              </w:rPr>
              <w:t>No differences between groups on snacking frequency across all time points.</w:t>
            </w:r>
          </w:p>
          <w:p w14:paraId="5D339203" w14:textId="0BD05F46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CommentReference"/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Style w:val="CommentReference"/>
                <w:rFonts w:ascii="Times New Roman" w:hAnsi="Times New Roman" w:cs="Times New Roman"/>
                <w:sz w:val="20"/>
                <w:szCs w:val="20"/>
              </w:rPr>
              <w:t>Reduction in energy intake in the training group during from pre-post test</w:t>
            </w:r>
            <w:r w:rsidR="00FD5FE8" w:rsidRPr="007818CF">
              <w:rPr>
                <w:rStyle w:val="CommentReference"/>
                <w:rFonts w:ascii="Times New Roman" w:hAnsi="Times New Roman" w:cs="Times New Roman"/>
                <w:sz w:val="20"/>
                <w:szCs w:val="20"/>
              </w:rPr>
              <w:t>, but not in control.</w:t>
            </w:r>
          </w:p>
        </w:tc>
      </w:tr>
      <w:tr w:rsidR="007818CF" w:rsidRPr="007818CF" w14:paraId="3F942705" w14:textId="77777777" w:rsidTr="004761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4" w:type="dxa"/>
          </w:tcPr>
          <w:p w14:paraId="6D408F7D" w14:textId="413FE080" w:rsidR="004F4FB1" w:rsidRPr="007818CF" w:rsidRDefault="00676190" w:rsidP="004F4FB1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cue</w:t>
            </w:r>
            <w:r w:rsidR="004F4FB1" w:rsidRPr="007818CF">
              <w:rPr>
                <w:rFonts w:ascii="Times New Roman" w:hAnsi="Times New Roman" w:cs="Times New Roman"/>
                <w:b w:val="0"/>
                <w:sz w:val="20"/>
                <w:szCs w:val="20"/>
              </w:rPr>
              <w:t>-ICT</w:t>
            </w:r>
          </w:p>
          <w:p w14:paraId="17105493" w14:textId="58BD3253" w:rsidR="00B62BAC" w:rsidRPr="007818CF" w:rsidRDefault="00B62BAC" w:rsidP="001E4E53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1550" w:type="dxa"/>
          </w:tcPr>
          <w:p w14:paraId="68894D0A" w14:textId="7777777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Van Koningsbruggen (2014)</w:t>
            </w:r>
          </w:p>
          <w:p w14:paraId="765D56F7" w14:textId="7777777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Study 1</w:t>
            </w:r>
          </w:p>
        </w:tc>
        <w:tc>
          <w:tcPr>
            <w:tcW w:w="3568" w:type="dxa"/>
          </w:tcPr>
          <w:p w14:paraId="75DE35DE" w14:textId="0C4F7991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Training (GNG + II, N = 23), One session, contingency for inhibition to </w:t>
            </w:r>
            <w:r w:rsidR="00F73E01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unhealthy 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food 100% and II formation.</w:t>
            </w:r>
          </w:p>
          <w:p w14:paraId="68C57477" w14:textId="52AB4208" w:rsidR="00B62BAC" w:rsidRPr="007818CF" w:rsidRDefault="007E698F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Training (GNG + II control</w:t>
            </w:r>
            <w:r w:rsidR="00B62BAC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, N = 24), One session, contingency for inhibition to </w:t>
            </w:r>
            <w:r w:rsidR="00F73E01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unhealthy </w:t>
            </w:r>
            <w:r w:rsidR="00B62BAC" w:rsidRPr="007818CF">
              <w:rPr>
                <w:rFonts w:ascii="Times New Roman" w:hAnsi="Times New Roman" w:cs="Times New Roman"/>
                <w:sz w:val="20"/>
                <w:szCs w:val="20"/>
              </w:rPr>
              <w:t>food 100% and no-relevant II formation.</w:t>
            </w:r>
          </w:p>
          <w:p w14:paraId="7A11EBF1" w14:textId="1A02687F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Training (GNGC + II, N = 20), One session, contingency for inhibition to</w:t>
            </w:r>
            <w:r w:rsidR="00F73E01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unhealthy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food 0% and II formation.</w:t>
            </w:r>
          </w:p>
          <w:p w14:paraId="1C958047" w14:textId="623861C4" w:rsidR="00B62BAC" w:rsidRPr="007818CF" w:rsidRDefault="007E698F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Control (GNGC + II control</w:t>
            </w:r>
            <w:r w:rsidR="00B62BAC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, N = 24), One session, contingency for inhibition to </w:t>
            </w:r>
            <w:r w:rsidR="00F73E01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unhealthy </w:t>
            </w:r>
            <w:r w:rsidR="00B62BAC" w:rsidRPr="007818CF">
              <w:rPr>
                <w:rFonts w:ascii="Times New Roman" w:hAnsi="Times New Roman" w:cs="Times New Roman"/>
                <w:sz w:val="20"/>
                <w:szCs w:val="20"/>
              </w:rPr>
              <w:t>food 0% and no-relevant II formation.</w:t>
            </w:r>
          </w:p>
        </w:tc>
        <w:tc>
          <w:tcPr>
            <w:tcW w:w="1250" w:type="dxa"/>
          </w:tcPr>
          <w:p w14:paraId="2E66E3DC" w14:textId="7777777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rmal weight (BMI = 22.08), males and females</w:t>
            </w:r>
          </w:p>
        </w:tc>
        <w:tc>
          <w:tcPr>
            <w:tcW w:w="1881" w:type="dxa"/>
          </w:tcPr>
          <w:p w14:paraId="3C402E03" w14:textId="7777777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t reported</w:t>
            </w:r>
          </w:p>
        </w:tc>
        <w:tc>
          <w:tcPr>
            <w:tcW w:w="3162" w:type="dxa"/>
          </w:tcPr>
          <w:p w14:paraId="053200AF" w14:textId="7777777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Decreased self-serving of sweets in the training groups, compared to control. </w:t>
            </w:r>
          </w:p>
        </w:tc>
        <w:tc>
          <w:tcPr>
            <w:tcW w:w="1825" w:type="dxa"/>
          </w:tcPr>
          <w:p w14:paraId="6A50FA03" w14:textId="7777777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CommentReference"/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Style w:val="CommentReference"/>
                <w:rFonts w:ascii="Times New Roman" w:hAnsi="Times New Roman" w:cs="Times New Roman"/>
                <w:sz w:val="20"/>
                <w:szCs w:val="20"/>
              </w:rPr>
              <w:t>Not tested</w:t>
            </w:r>
          </w:p>
        </w:tc>
      </w:tr>
      <w:tr w:rsidR="007818CF" w:rsidRPr="007818CF" w14:paraId="3EA233F0" w14:textId="77777777" w:rsidTr="00476127">
        <w:trPr>
          <w:trHeight w:val="19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4" w:type="dxa"/>
          </w:tcPr>
          <w:p w14:paraId="4A85F340" w14:textId="4A945F1F" w:rsidR="004F4FB1" w:rsidRPr="007818CF" w:rsidRDefault="00676190" w:rsidP="004F4FB1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cue</w:t>
            </w:r>
            <w:r w:rsidR="004F4FB1" w:rsidRPr="007818CF">
              <w:rPr>
                <w:rFonts w:ascii="Times New Roman" w:hAnsi="Times New Roman" w:cs="Times New Roman"/>
                <w:b w:val="0"/>
                <w:sz w:val="20"/>
                <w:szCs w:val="20"/>
              </w:rPr>
              <w:t>-ICT</w:t>
            </w:r>
          </w:p>
          <w:p w14:paraId="31A9D42B" w14:textId="60CD997B" w:rsidR="00B62BAC" w:rsidRPr="007818CF" w:rsidRDefault="00B62BAC" w:rsidP="001E4E53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1550" w:type="dxa"/>
          </w:tcPr>
          <w:p w14:paraId="5B3D37EE" w14:textId="77777777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Van Koningsbruggen (2014)</w:t>
            </w:r>
          </w:p>
          <w:p w14:paraId="56979C25" w14:textId="30FE4C10" w:rsidR="00B62BAC" w:rsidRPr="007818CF" w:rsidRDefault="00B62BAC" w:rsidP="0096260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Study 2</w:t>
            </w:r>
          </w:p>
        </w:tc>
        <w:tc>
          <w:tcPr>
            <w:tcW w:w="3568" w:type="dxa"/>
          </w:tcPr>
          <w:p w14:paraId="114E2CDB" w14:textId="039A52C4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Training (GNG + II, N = 20), One session, contingency for inhibition to</w:t>
            </w:r>
            <w:r w:rsidR="00F73E01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unhealthy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food 100% and II formation.</w:t>
            </w:r>
          </w:p>
          <w:p w14:paraId="7F1B993C" w14:textId="13E3935C" w:rsidR="00B62BAC" w:rsidRPr="007818CF" w:rsidRDefault="007E698F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Training (GNG + II control</w:t>
            </w:r>
            <w:r w:rsidR="00B62BAC" w:rsidRPr="007818CF">
              <w:rPr>
                <w:rFonts w:ascii="Times New Roman" w:hAnsi="Times New Roman" w:cs="Times New Roman"/>
                <w:sz w:val="20"/>
                <w:szCs w:val="20"/>
              </w:rPr>
              <w:t>, N = 24), One session, contingency for inhibition to</w:t>
            </w:r>
            <w:r w:rsidR="00F73E01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unhealthy</w:t>
            </w:r>
            <w:r w:rsidR="00B62BAC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food 100% and no-relevant II formation.</w:t>
            </w:r>
          </w:p>
          <w:p w14:paraId="60D27E2B" w14:textId="66EB87D3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Training (GNGC + II, N = 23), One session, contingency for inhibition to</w:t>
            </w:r>
            <w:r w:rsidR="00F73E01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unhealthy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food 0% and II formation.</w:t>
            </w:r>
          </w:p>
          <w:p w14:paraId="063F1CB4" w14:textId="48ED131E" w:rsidR="00B62BAC" w:rsidRPr="007818CF" w:rsidRDefault="007E698F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Control (GNGC + II control</w:t>
            </w:r>
            <w:r w:rsidR="00B62BAC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, N = 22), One session, contingency for inhibition to 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unhealthy food</w:t>
            </w:r>
            <w:r w:rsidR="00B62BAC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0% and no-relevant II formation.</w:t>
            </w:r>
          </w:p>
        </w:tc>
        <w:tc>
          <w:tcPr>
            <w:tcW w:w="1250" w:type="dxa"/>
          </w:tcPr>
          <w:p w14:paraId="3E3CDA24" w14:textId="77777777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rmal weight (BMI = 21.17), males and females</w:t>
            </w:r>
          </w:p>
        </w:tc>
        <w:tc>
          <w:tcPr>
            <w:tcW w:w="1881" w:type="dxa"/>
          </w:tcPr>
          <w:p w14:paraId="3F896C1F" w14:textId="77777777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t reported</w:t>
            </w:r>
          </w:p>
        </w:tc>
        <w:tc>
          <w:tcPr>
            <w:tcW w:w="3162" w:type="dxa"/>
          </w:tcPr>
          <w:p w14:paraId="1605C153" w14:textId="77777777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Decreased self-serving of sweets in the training groups, compared to control.</w:t>
            </w:r>
          </w:p>
        </w:tc>
        <w:tc>
          <w:tcPr>
            <w:tcW w:w="1825" w:type="dxa"/>
          </w:tcPr>
          <w:p w14:paraId="75D63B61" w14:textId="77777777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CommentReference"/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Style w:val="CommentReference"/>
                <w:rFonts w:ascii="Times New Roman" w:hAnsi="Times New Roman" w:cs="Times New Roman"/>
                <w:sz w:val="20"/>
                <w:szCs w:val="20"/>
              </w:rPr>
              <w:t>Not tested</w:t>
            </w:r>
          </w:p>
          <w:p w14:paraId="36B0FB37" w14:textId="77777777" w:rsidR="00B62BAC" w:rsidRPr="007818CF" w:rsidRDefault="00B62BAC" w:rsidP="001E4E5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818CF" w:rsidRPr="007818CF" w14:paraId="7C4093B6" w14:textId="77777777" w:rsidTr="004761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4" w:type="dxa"/>
          </w:tcPr>
          <w:p w14:paraId="7E395D60" w14:textId="3912132F" w:rsidR="004F4FB1" w:rsidRPr="007818CF" w:rsidRDefault="00676190" w:rsidP="004F4FB1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cue</w:t>
            </w:r>
            <w:r w:rsidR="004F4FB1" w:rsidRPr="007818CF">
              <w:rPr>
                <w:rFonts w:ascii="Times New Roman" w:hAnsi="Times New Roman" w:cs="Times New Roman"/>
                <w:b w:val="0"/>
                <w:sz w:val="20"/>
                <w:szCs w:val="20"/>
              </w:rPr>
              <w:t>-ICT</w:t>
            </w:r>
          </w:p>
          <w:p w14:paraId="6FAF588C" w14:textId="0FD1C9DA" w:rsidR="00B62BAC" w:rsidRPr="007818CF" w:rsidRDefault="00B62BAC" w:rsidP="001E4E53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1550" w:type="dxa"/>
          </w:tcPr>
          <w:p w14:paraId="34E4F54F" w14:textId="7777777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Veling et al (2011) Study 2</w:t>
            </w:r>
          </w:p>
        </w:tc>
        <w:tc>
          <w:tcPr>
            <w:tcW w:w="3568" w:type="dxa"/>
          </w:tcPr>
          <w:p w14:paraId="4EA3BAAE" w14:textId="173C2DFD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Training (no – go, N = 23): One session, contingency for inhibition to</w:t>
            </w:r>
            <w:r w:rsidR="00F73E01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unhealthy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food 100%</w:t>
            </w:r>
          </w:p>
          <w:p w14:paraId="7A3D7D06" w14:textId="7777777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Control (go, N = 23). One session, contingency for inhibition to food 0%</w:t>
            </w:r>
          </w:p>
        </w:tc>
        <w:tc>
          <w:tcPr>
            <w:tcW w:w="1250" w:type="dxa"/>
          </w:tcPr>
          <w:p w14:paraId="23F24AE3" w14:textId="7777777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rmal weight (BMI = 21.54), males and females</w:t>
            </w:r>
          </w:p>
        </w:tc>
        <w:tc>
          <w:tcPr>
            <w:tcW w:w="1881" w:type="dxa"/>
          </w:tcPr>
          <w:p w14:paraId="212FBC1C" w14:textId="7777777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t reported</w:t>
            </w:r>
          </w:p>
        </w:tc>
        <w:tc>
          <w:tcPr>
            <w:tcW w:w="3162" w:type="dxa"/>
          </w:tcPr>
          <w:p w14:paraId="3F504940" w14:textId="7777777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t tested</w:t>
            </w:r>
          </w:p>
        </w:tc>
        <w:tc>
          <w:tcPr>
            <w:tcW w:w="1825" w:type="dxa"/>
          </w:tcPr>
          <w:p w14:paraId="0616F63E" w14:textId="7777777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CommentReference"/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Style w:val="CommentReference"/>
                <w:rFonts w:ascii="Times New Roman" w:hAnsi="Times New Roman" w:cs="Times New Roman"/>
                <w:sz w:val="20"/>
                <w:szCs w:val="20"/>
              </w:rPr>
              <w:t>No difference in sweets consumed outside of the laboratory between groups.</w:t>
            </w:r>
          </w:p>
          <w:p w14:paraId="39F161C5" w14:textId="621BA673" w:rsidR="00B62BAC" w:rsidRPr="007818CF" w:rsidRDefault="00FD5FE8" w:rsidP="00FD5FE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CommentReference"/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Style w:val="CommentReference"/>
                <w:rFonts w:ascii="Times New Roman" w:hAnsi="Times New Roman" w:cs="Times New Roman"/>
                <w:sz w:val="20"/>
                <w:szCs w:val="20"/>
              </w:rPr>
              <w:t>A significant i</w:t>
            </w:r>
            <w:r w:rsidR="00B62BAC" w:rsidRPr="007818CF">
              <w:rPr>
                <w:rStyle w:val="CommentReference"/>
                <w:rFonts w:ascii="Times New Roman" w:hAnsi="Times New Roman" w:cs="Times New Roman"/>
                <w:sz w:val="20"/>
                <w:szCs w:val="20"/>
              </w:rPr>
              <w:t xml:space="preserve">nteraction with </w:t>
            </w:r>
            <w:r w:rsidR="001B2F18" w:rsidRPr="007818CF">
              <w:rPr>
                <w:rStyle w:val="CommentReference"/>
                <w:rFonts w:ascii="Times New Roman" w:hAnsi="Times New Roman" w:cs="Times New Roman"/>
                <w:sz w:val="20"/>
                <w:szCs w:val="20"/>
              </w:rPr>
              <w:t xml:space="preserve">chronic </w:t>
            </w:r>
            <w:r w:rsidR="00B62BAC" w:rsidRPr="007818CF">
              <w:rPr>
                <w:rStyle w:val="CommentReference"/>
                <w:rFonts w:ascii="Times New Roman" w:hAnsi="Times New Roman" w:cs="Times New Roman"/>
                <w:sz w:val="20"/>
                <w:szCs w:val="20"/>
              </w:rPr>
              <w:t xml:space="preserve">dieting. </w:t>
            </w:r>
          </w:p>
        </w:tc>
      </w:tr>
      <w:tr w:rsidR="007818CF" w:rsidRPr="007818CF" w14:paraId="4ACFA060" w14:textId="77777777" w:rsidTr="00476127">
        <w:trPr>
          <w:trHeight w:val="19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4" w:type="dxa"/>
          </w:tcPr>
          <w:p w14:paraId="59B30C41" w14:textId="0576D3A2" w:rsidR="004F4FB1" w:rsidRPr="007818CF" w:rsidRDefault="00676190" w:rsidP="004F4FB1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cue</w:t>
            </w:r>
            <w:r w:rsidR="004F4FB1" w:rsidRPr="007818CF">
              <w:rPr>
                <w:rFonts w:ascii="Times New Roman" w:hAnsi="Times New Roman" w:cs="Times New Roman"/>
                <w:b w:val="0"/>
                <w:sz w:val="20"/>
                <w:szCs w:val="20"/>
              </w:rPr>
              <w:t>-ICT</w:t>
            </w:r>
          </w:p>
          <w:p w14:paraId="546FA274" w14:textId="79C01A04" w:rsidR="00B62BAC" w:rsidRPr="007818CF" w:rsidRDefault="00B62BAC" w:rsidP="001E4E53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1550" w:type="dxa"/>
          </w:tcPr>
          <w:p w14:paraId="59B8275D" w14:textId="4FE73C1F" w:rsidR="00B62BAC" w:rsidRPr="007818CF" w:rsidRDefault="00B62BAC" w:rsidP="00050A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Veling et al (2013) Study 1</w:t>
            </w:r>
          </w:p>
        </w:tc>
        <w:tc>
          <w:tcPr>
            <w:tcW w:w="3568" w:type="dxa"/>
          </w:tcPr>
          <w:p w14:paraId="08CAF1DB" w14:textId="691BCD42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Training (no – go, N = 40): One session, contingency for inhibition to </w:t>
            </w:r>
            <w:r w:rsidR="00F73E01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unhealthy  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food 100%</w:t>
            </w:r>
          </w:p>
          <w:p w14:paraId="6CAD1494" w14:textId="6A9E5323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Control (go, N = 39). One session, contingency for inhibition to </w:t>
            </w:r>
            <w:r w:rsidR="00F73E01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unhealthy 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food 0%</w:t>
            </w:r>
          </w:p>
        </w:tc>
        <w:tc>
          <w:tcPr>
            <w:tcW w:w="1250" w:type="dxa"/>
          </w:tcPr>
          <w:p w14:paraId="46FB708B" w14:textId="0FFA8822" w:rsidR="00B62BAC" w:rsidRPr="007818CF" w:rsidRDefault="00B62BAC" w:rsidP="008F5EE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rmal weight (BMI = 22.00), males and females</w:t>
            </w:r>
            <w:r w:rsidR="001B2F18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</w:p>
        </w:tc>
        <w:tc>
          <w:tcPr>
            <w:tcW w:w="1881" w:type="dxa"/>
          </w:tcPr>
          <w:p w14:paraId="37196B39" w14:textId="77777777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t reported</w:t>
            </w:r>
          </w:p>
        </w:tc>
        <w:tc>
          <w:tcPr>
            <w:tcW w:w="3162" w:type="dxa"/>
          </w:tcPr>
          <w:p w14:paraId="653344AB" w14:textId="60FE9DF4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Reduced unhealthy food choices in the training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14:paraId="7ADE4197" w14:textId="77777777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Interaction with appetite</w:t>
            </w:r>
          </w:p>
        </w:tc>
        <w:tc>
          <w:tcPr>
            <w:tcW w:w="1825" w:type="dxa"/>
          </w:tcPr>
          <w:p w14:paraId="3B872628" w14:textId="77777777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CommentReference"/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Style w:val="CommentReference"/>
                <w:rFonts w:ascii="Times New Roman" w:hAnsi="Times New Roman" w:cs="Times New Roman"/>
                <w:sz w:val="20"/>
                <w:szCs w:val="20"/>
              </w:rPr>
              <w:t>Not tested</w:t>
            </w:r>
          </w:p>
        </w:tc>
      </w:tr>
      <w:tr w:rsidR="007818CF" w:rsidRPr="007818CF" w14:paraId="1816FB51" w14:textId="77777777" w:rsidTr="004761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4" w:type="dxa"/>
          </w:tcPr>
          <w:p w14:paraId="5F91EAC6" w14:textId="3AA1B45C" w:rsidR="004F4FB1" w:rsidRPr="007818CF" w:rsidRDefault="00676190" w:rsidP="004F4FB1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cue</w:t>
            </w:r>
            <w:r w:rsidR="004F4FB1" w:rsidRPr="007818CF">
              <w:rPr>
                <w:rFonts w:ascii="Times New Roman" w:hAnsi="Times New Roman" w:cs="Times New Roman"/>
                <w:b w:val="0"/>
                <w:sz w:val="20"/>
                <w:szCs w:val="20"/>
              </w:rPr>
              <w:t>-ICT</w:t>
            </w:r>
          </w:p>
          <w:p w14:paraId="1A486688" w14:textId="44E9FCBE" w:rsidR="00B62BAC" w:rsidRPr="007818CF" w:rsidRDefault="00B62BAC" w:rsidP="001E4E53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1550" w:type="dxa"/>
          </w:tcPr>
          <w:p w14:paraId="66923935" w14:textId="02129943" w:rsidR="00B62BAC" w:rsidRPr="007818CF" w:rsidRDefault="00B62BAC" w:rsidP="00050A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Veling et al (2013) Study 2</w:t>
            </w:r>
          </w:p>
        </w:tc>
        <w:tc>
          <w:tcPr>
            <w:tcW w:w="3568" w:type="dxa"/>
          </w:tcPr>
          <w:p w14:paraId="12A9A33D" w14:textId="296D3EA5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Training (no – go, N = 22): One session, contingency for inhibition to </w:t>
            </w:r>
            <w:r w:rsidR="00F73E01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unhealthy  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food 100%</w:t>
            </w:r>
          </w:p>
          <w:p w14:paraId="10E80DBD" w14:textId="77AB27CE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Control (go, N = 22). One session, contingency for inhibition to </w:t>
            </w:r>
            <w:r w:rsidR="00F73E01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unhealthy  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food 0%</w:t>
            </w:r>
          </w:p>
        </w:tc>
        <w:tc>
          <w:tcPr>
            <w:tcW w:w="1250" w:type="dxa"/>
          </w:tcPr>
          <w:p w14:paraId="06F022D2" w14:textId="7777777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rmal weight (BMI = 21.61)</w:t>
            </w:r>
            <w:r w:rsidR="008F5EE4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</w:p>
          <w:p w14:paraId="3163D671" w14:textId="043C14E7" w:rsidR="008F5EE4" w:rsidRPr="007818CF" w:rsidRDefault="008F5EE4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81" w:type="dxa"/>
          </w:tcPr>
          <w:p w14:paraId="5E266B2A" w14:textId="7777777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t reported</w:t>
            </w:r>
          </w:p>
        </w:tc>
        <w:tc>
          <w:tcPr>
            <w:tcW w:w="3162" w:type="dxa"/>
          </w:tcPr>
          <w:p w14:paraId="02EA1A5B" w14:textId="1AC2D7C4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Reduced unhealthy food choices in the training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14:paraId="6A01BE58" w14:textId="7777777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Interaction with past behaviour</w:t>
            </w:r>
          </w:p>
        </w:tc>
        <w:tc>
          <w:tcPr>
            <w:tcW w:w="1825" w:type="dxa"/>
          </w:tcPr>
          <w:p w14:paraId="5FF01308" w14:textId="7777777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CommentReference"/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Style w:val="CommentReference"/>
                <w:rFonts w:ascii="Times New Roman" w:hAnsi="Times New Roman" w:cs="Times New Roman"/>
                <w:sz w:val="20"/>
                <w:szCs w:val="20"/>
              </w:rPr>
              <w:t>Not tested</w:t>
            </w:r>
          </w:p>
        </w:tc>
      </w:tr>
      <w:tr w:rsidR="007818CF" w:rsidRPr="007818CF" w14:paraId="77E27FDE" w14:textId="77777777" w:rsidTr="00476127">
        <w:trPr>
          <w:trHeight w:val="19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4" w:type="dxa"/>
          </w:tcPr>
          <w:p w14:paraId="26847603" w14:textId="68910456" w:rsidR="004F4FB1" w:rsidRPr="007818CF" w:rsidRDefault="00676190" w:rsidP="004F4FB1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cue</w:t>
            </w:r>
            <w:r w:rsidR="004F4FB1" w:rsidRPr="007818CF">
              <w:rPr>
                <w:rFonts w:ascii="Times New Roman" w:hAnsi="Times New Roman" w:cs="Times New Roman"/>
                <w:b w:val="0"/>
                <w:sz w:val="20"/>
                <w:szCs w:val="20"/>
              </w:rPr>
              <w:t>-ICT</w:t>
            </w:r>
          </w:p>
          <w:p w14:paraId="44B40AFF" w14:textId="7BE8A164" w:rsidR="00B62BAC" w:rsidRPr="007818CF" w:rsidRDefault="00B62BAC" w:rsidP="001E4E53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1550" w:type="dxa"/>
          </w:tcPr>
          <w:p w14:paraId="4A16B7CC" w14:textId="77777777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Veling et al (2014) </w:t>
            </w:r>
          </w:p>
        </w:tc>
        <w:tc>
          <w:tcPr>
            <w:tcW w:w="3568" w:type="dxa"/>
          </w:tcPr>
          <w:p w14:paraId="6495DACF" w14:textId="6508ED0A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Training (GNG + II, N = 25), Four sessions, contingency for inhibition to </w:t>
            </w:r>
            <w:r w:rsidR="00F73E01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unhealthy  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food 100% and II formation.</w:t>
            </w:r>
          </w:p>
          <w:p w14:paraId="63F81EE6" w14:textId="50A2C551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Training (GNG + IIC, N = 29), Four sessions, contingency for inhibition to </w:t>
            </w:r>
            <w:r w:rsidR="00F73E01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unhealthy  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food 100% and no-relevant II formation.</w:t>
            </w:r>
          </w:p>
          <w:p w14:paraId="40C64661" w14:textId="1DC5E616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Training (GNGC + II, N = 33), Four sessions, contingency for inhibition to </w:t>
            </w:r>
            <w:r w:rsidR="00F73E01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unhealthy  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food 0% and II formation.</w:t>
            </w:r>
          </w:p>
          <w:p w14:paraId="1186D580" w14:textId="671FED6F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Control (GNGC + IIC, N = 26), Four sessions, contingency for inhibition to </w:t>
            </w:r>
            <w:r w:rsidR="00F73E01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unhealthy  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food 0% and no-relevant II formation</w:t>
            </w:r>
          </w:p>
        </w:tc>
        <w:tc>
          <w:tcPr>
            <w:tcW w:w="1250" w:type="dxa"/>
          </w:tcPr>
          <w:p w14:paraId="7CB9564E" w14:textId="77777777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rmal weight (BMI ~ 24.4), males and females</w:t>
            </w:r>
          </w:p>
        </w:tc>
        <w:tc>
          <w:tcPr>
            <w:tcW w:w="1881" w:type="dxa"/>
          </w:tcPr>
          <w:p w14:paraId="6D30E120" w14:textId="77777777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Not reported </w:t>
            </w:r>
          </w:p>
        </w:tc>
        <w:tc>
          <w:tcPr>
            <w:tcW w:w="3162" w:type="dxa"/>
          </w:tcPr>
          <w:p w14:paraId="07396CF5" w14:textId="77777777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t reported</w:t>
            </w:r>
          </w:p>
        </w:tc>
        <w:tc>
          <w:tcPr>
            <w:tcW w:w="1825" w:type="dxa"/>
          </w:tcPr>
          <w:p w14:paraId="4115AEDF" w14:textId="7F71DF9E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CommentReference"/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Style w:val="CommentReference"/>
                <w:rFonts w:ascii="Times New Roman" w:hAnsi="Times New Roman" w:cs="Times New Roman"/>
                <w:sz w:val="20"/>
                <w:szCs w:val="20"/>
              </w:rPr>
              <w:t>Reduction in objective weight</w:t>
            </w:r>
            <w:r w:rsidR="00FD5FE8" w:rsidRPr="007818CF">
              <w:rPr>
                <w:rStyle w:val="CommentReference"/>
                <w:rFonts w:ascii="Times New Roman" w:hAnsi="Times New Roman" w:cs="Times New Roman"/>
                <w:sz w:val="20"/>
                <w:szCs w:val="20"/>
              </w:rPr>
              <w:t xml:space="preserve"> measured</w:t>
            </w:r>
            <w:r w:rsidRPr="007818CF">
              <w:rPr>
                <w:rStyle w:val="CommentReference"/>
                <w:rFonts w:ascii="Times New Roman" w:hAnsi="Times New Roman" w:cs="Times New Roman"/>
                <w:sz w:val="20"/>
                <w:szCs w:val="20"/>
              </w:rPr>
              <w:t xml:space="preserve"> in the training </w:t>
            </w:r>
            <w:r w:rsidR="00EE0679" w:rsidRPr="007818CF">
              <w:rPr>
                <w:rStyle w:val="CommentReference"/>
                <w:rFonts w:ascii="Times New Roman" w:hAnsi="Times New Roman" w:cs="Times New Roman"/>
                <w:sz w:val="20"/>
                <w:szCs w:val="20"/>
              </w:rPr>
              <w:t>group</w:t>
            </w:r>
            <w:r w:rsidRPr="007818CF">
              <w:rPr>
                <w:rStyle w:val="CommentReference"/>
                <w:rFonts w:ascii="Times New Roman" w:hAnsi="Times New Roman" w:cs="Times New Roman"/>
                <w:sz w:val="20"/>
                <w:szCs w:val="20"/>
              </w:rPr>
              <w:t xml:space="preserve">s compared to control.  </w:t>
            </w:r>
          </w:p>
        </w:tc>
      </w:tr>
      <w:tr w:rsidR="007818CF" w:rsidRPr="007818CF" w14:paraId="63266BFD" w14:textId="77777777" w:rsidTr="004761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4" w:type="dxa"/>
          </w:tcPr>
          <w:p w14:paraId="771BEFCA" w14:textId="1E604C0F" w:rsidR="004F4FB1" w:rsidRPr="007818CF" w:rsidRDefault="00676190" w:rsidP="004F4FB1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cue</w:t>
            </w:r>
            <w:r w:rsidR="004F4FB1" w:rsidRPr="007818CF">
              <w:rPr>
                <w:rFonts w:ascii="Times New Roman" w:hAnsi="Times New Roman" w:cs="Times New Roman"/>
                <w:b w:val="0"/>
                <w:sz w:val="20"/>
                <w:szCs w:val="20"/>
              </w:rPr>
              <w:t>-ICT</w:t>
            </w:r>
          </w:p>
          <w:p w14:paraId="47506634" w14:textId="42B00E28" w:rsidR="00B62BAC" w:rsidRPr="007818CF" w:rsidRDefault="00B62BAC" w:rsidP="001E4E53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1550" w:type="dxa"/>
          </w:tcPr>
          <w:p w14:paraId="726DAAC9" w14:textId="7777777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Forman et al (2016)</w:t>
            </w:r>
          </w:p>
        </w:tc>
        <w:tc>
          <w:tcPr>
            <w:tcW w:w="3568" w:type="dxa"/>
          </w:tcPr>
          <w:p w14:paraId="743DCF50" w14:textId="29C689F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Training (ICT, N = 27): Four sessions, contingency for inhibition to food not reported</w:t>
            </w:r>
          </w:p>
          <w:p w14:paraId="0247184B" w14:textId="1B95ED9F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Training (ICT + MDT, N = 22): Four sessions, contingency for inhibition to food not reported, prompts to think about mindful decision making</w:t>
            </w:r>
          </w:p>
          <w:p w14:paraId="7C7B9BD5" w14:textId="7777777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Training (MDT, N = 27): Four sessions, prompts to think about mindful decision making </w:t>
            </w:r>
          </w:p>
          <w:p w14:paraId="2D162920" w14:textId="7777777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Control (Psychoed, N = 27): One session, information on food labels and unhealthy eating</w:t>
            </w:r>
          </w:p>
        </w:tc>
        <w:tc>
          <w:tcPr>
            <w:tcW w:w="1250" w:type="dxa"/>
          </w:tcPr>
          <w:p w14:paraId="19454C42" w14:textId="7777777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rmal weight (BMI = 24.45), males and females</w:t>
            </w:r>
            <w:r w:rsidR="008F5EE4" w:rsidRPr="007818CF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14:paraId="46348D03" w14:textId="54CDDF3C" w:rsidR="008F5EE4" w:rsidRPr="007818CF" w:rsidRDefault="008F5EE4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A desire to reduce snack food consumption reported</w:t>
            </w:r>
          </w:p>
        </w:tc>
        <w:tc>
          <w:tcPr>
            <w:tcW w:w="1881" w:type="dxa"/>
          </w:tcPr>
          <w:p w14:paraId="69128481" w14:textId="7777777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t reported</w:t>
            </w:r>
          </w:p>
        </w:tc>
        <w:tc>
          <w:tcPr>
            <w:tcW w:w="3162" w:type="dxa"/>
          </w:tcPr>
          <w:p w14:paraId="06722F98" w14:textId="7777777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t reported</w:t>
            </w:r>
          </w:p>
        </w:tc>
        <w:tc>
          <w:tcPr>
            <w:tcW w:w="1825" w:type="dxa"/>
          </w:tcPr>
          <w:p w14:paraId="65988ED1" w14:textId="7777777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CommentReference"/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Style w:val="CommentReference"/>
                <w:rFonts w:ascii="Times New Roman" w:hAnsi="Times New Roman" w:cs="Times New Roman"/>
                <w:sz w:val="20"/>
                <w:szCs w:val="20"/>
              </w:rPr>
              <w:t>No reduction in salty snack food consumption in training (ICT) groups.</w:t>
            </w:r>
          </w:p>
          <w:p w14:paraId="28ABD566" w14:textId="7777777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CommentReference"/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Style w:val="CommentReference"/>
                <w:rFonts w:ascii="Times New Roman" w:hAnsi="Times New Roman" w:cs="Times New Roman"/>
                <w:sz w:val="20"/>
                <w:szCs w:val="20"/>
              </w:rPr>
              <w:t xml:space="preserve">Interaction with emotional eating. </w:t>
            </w:r>
          </w:p>
        </w:tc>
      </w:tr>
      <w:tr w:rsidR="007818CF" w:rsidRPr="007818CF" w14:paraId="249F4A76" w14:textId="77777777" w:rsidTr="00476127">
        <w:trPr>
          <w:trHeight w:val="19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4" w:type="dxa"/>
          </w:tcPr>
          <w:p w14:paraId="158F398E" w14:textId="5CD9B476" w:rsidR="00B62BAC" w:rsidRPr="007818CF" w:rsidRDefault="004F4FB1" w:rsidP="001E4E53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b w:val="0"/>
                <w:sz w:val="20"/>
                <w:szCs w:val="20"/>
              </w:rPr>
              <w:lastRenderedPageBreak/>
              <w:t>AAT</w:t>
            </w:r>
          </w:p>
        </w:tc>
        <w:tc>
          <w:tcPr>
            <w:tcW w:w="1550" w:type="dxa"/>
          </w:tcPr>
          <w:p w14:paraId="329FC664" w14:textId="0329F834" w:rsidR="00B62BAC" w:rsidRPr="007818CF" w:rsidRDefault="00B62BAC" w:rsidP="00050A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Becker et al (2015) Study 1</w:t>
            </w:r>
          </w:p>
        </w:tc>
        <w:tc>
          <w:tcPr>
            <w:tcW w:w="3568" w:type="dxa"/>
          </w:tcPr>
          <w:p w14:paraId="368AC0F2" w14:textId="035A989E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Training (AAT, N = 26): One session, contingency for avoiding</w:t>
            </w:r>
            <w:r w:rsidR="00890201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unhealthy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food 90%</w:t>
            </w:r>
          </w:p>
          <w:p w14:paraId="0418DCDC" w14:textId="667B55AD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Control (sham, N = 25): One session, contingency for avoiding </w:t>
            </w:r>
            <w:r w:rsidR="00890201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unhealthy 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food 50%</w:t>
            </w:r>
          </w:p>
        </w:tc>
        <w:tc>
          <w:tcPr>
            <w:tcW w:w="1250" w:type="dxa"/>
          </w:tcPr>
          <w:p w14:paraId="48DD8856" w14:textId="77777777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rmal weight (BMI = 21.57), males and females</w:t>
            </w:r>
          </w:p>
        </w:tc>
        <w:tc>
          <w:tcPr>
            <w:tcW w:w="1881" w:type="dxa"/>
          </w:tcPr>
          <w:p w14:paraId="68458E49" w14:textId="77777777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No reduction in food approach bias in the training group from pre-post. </w:t>
            </w:r>
          </w:p>
          <w:p w14:paraId="75C42FB8" w14:textId="6B555F85" w:rsidR="005F26E2" w:rsidRPr="007818CF" w:rsidRDefault="005F26E2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No change in food approach bias in the control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</w:p>
        </w:tc>
        <w:tc>
          <w:tcPr>
            <w:tcW w:w="3162" w:type="dxa"/>
          </w:tcPr>
          <w:p w14:paraId="026795F1" w14:textId="03C1993E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Snack food choices did not differ between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s</w:t>
            </w:r>
          </w:p>
          <w:p w14:paraId="5AEFE7D6" w14:textId="77777777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25" w:type="dxa"/>
          </w:tcPr>
          <w:p w14:paraId="409DD9CE" w14:textId="77777777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 difference at two week follow up in fruit consumption or frequency of sport playing.</w:t>
            </w:r>
          </w:p>
          <w:p w14:paraId="02B9953F" w14:textId="77777777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Reduced ready meal consumption in the training group</w:t>
            </w:r>
          </w:p>
        </w:tc>
      </w:tr>
      <w:tr w:rsidR="007818CF" w:rsidRPr="007818CF" w14:paraId="1FB71086" w14:textId="77777777" w:rsidTr="004761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4" w:type="dxa"/>
          </w:tcPr>
          <w:p w14:paraId="092EE377" w14:textId="2BBAAE61" w:rsidR="00B62BAC" w:rsidRPr="007818CF" w:rsidRDefault="004F4FB1" w:rsidP="004F4FB1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b w:val="0"/>
                <w:sz w:val="20"/>
                <w:szCs w:val="20"/>
              </w:rPr>
              <w:t>AAT</w:t>
            </w:r>
          </w:p>
        </w:tc>
        <w:tc>
          <w:tcPr>
            <w:tcW w:w="1550" w:type="dxa"/>
          </w:tcPr>
          <w:p w14:paraId="66D90480" w14:textId="100B4E0B" w:rsidR="00B62BAC" w:rsidRPr="007818CF" w:rsidRDefault="00B62BAC" w:rsidP="00050A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Becker et al (2015) Study 2</w:t>
            </w:r>
          </w:p>
        </w:tc>
        <w:tc>
          <w:tcPr>
            <w:tcW w:w="3568" w:type="dxa"/>
          </w:tcPr>
          <w:p w14:paraId="2E8E8C26" w14:textId="512B5814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Training (AAT, N =  52): One session, contingency for avoiding </w:t>
            </w:r>
            <w:r w:rsidR="00890201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unhealthy 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food 90%</w:t>
            </w:r>
          </w:p>
          <w:p w14:paraId="2DA36BFE" w14:textId="06DEE0D8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Control (sham, N = 52): One session, contingency for avoiding </w:t>
            </w:r>
            <w:r w:rsidR="00890201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unhealthy 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food 50%</w:t>
            </w:r>
          </w:p>
        </w:tc>
        <w:tc>
          <w:tcPr>
            <w:tcW w:w="1250" w:type="dxa"/>
          </w:tcPr>
          <w:p w14:paraId="7172AF1C" w14:textId="7777777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rmal weight (BMI = 21.01), males and females</w:t>
            </w:r>
          </w:p>
        </w:tc>
        <w:tc>
          <w:tcPr>
            <w:tcW w:w="1881" w:type="dxa"/>
          </w:tcPr>
          <w:p w14:paraId="66D17CBB" w14:textId="7777777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 reduction in food approach bias in the training group from pre-post.</w:t>
            </w:r>
          </w:p>
          <w:p w14:paraId="57B4BC15" w14:textId="3D9A59D6" w:rsidR="005F26E2" w:rsidRPr="007818CF" w:rsidRDefault="005F26E2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No change in food approach bias in the control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  <w:tc>
          <w:tcPr>
            <w:tcW w:w="3162" w:type="dxa"/>
          </w:tcPr>
          <w:p w14:paraId="4BA055A8" w14:textId="5DF948C6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Healthy food choices did not differ between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s.</w:t>
            </w:r>
          </w:p>
          <w:p w14:paraId="6102FAAD" w14:textId="56DFB1D8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Wanting and liking ratings did not differ between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s</w:t>
            </w:r>
          </w:p>
        </w:tc>
        <w:tc>
          <w:tcPr>
            <w:tcW w:w="1825" w:type="dxa"/>
          </w:tcPr>
          <w:p w14:paraId="4A57A739" w14:textId="77777777" w:rsidR="00B62BAC" w:rsidRPr="007818CF" w:rsidRDefault="00B62BAC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t tested</w:t>
            </w:r>
          </w:p>
        </w:tc>
      </w:tr>
      <w:tr w:rsidR="007818CF" w:rsidRPr="007818CF" w14:paraId="75D4748F" w14:textId="77777777" w:rsidTr="00476127">
        <w:trPr>
          <w:trHeight w:val="19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4" w:type="dxa"/>
          </w:tcPr>
          <w:p w14:paraId="52117E60" w14:textId="7EDA24A4" w:rsidR="00B62BAC" w:rsidRPr="007818CF" w:rsidRDefault="004F4FB1" w:rsidP="001E4E53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b w:val="0"/>
                <w:sz w:val="20"/>
                <w:szCs w:val="20"/>
              </w:rPr>
              <w:t>AAT</w:t>
            </w:r>
          </w:p>
        </w:tc>
        <w:tc>
          <w:tcPr>
            <w:tcW w:w="1550" w:type="dxa"/>
          </w:tcPr>
          <w:p w14:paraId="0429FBF9" w14:textId="1F67B5C4" w:rsidR="00B62BAC" w:rsidRPr="007818CF" w:rsidRDefault="00B62BAC" w:rsidP="00050A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Becker et al (2015) Study 3</w:t>
            </w:r>
          </w:p>
        </w:tc>
        <w:tc>
          <w:tcPr>
            <w:tcW w:w="3568" w:type="dxa"/>
          </w:tcPr>
          <w:p w14:paraId="59B443CA" w14:textId="2F646F53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Training (AAT, N =  52): One session, contingency for avoiding </w:t>
            </w:r>
            <w:r w:rsidR="00890201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unhealthy 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food 90%</w:t>
            </w:r>
          </w:p>
          <w:p w14:paraId="73998F65" w14:textId="3B0F871D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Control (sham, N = 51): One session, contingency for avoiding </w:t>
            </w:r>
            <w:r w:rsidR="00890201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unhealthy 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food 50%</w:t>
            </w:r>
          </w:p>
        </w:tc>
        <w:tc>
          <w:tcPr>
            <w:tcW w:w="1250" w:type="dxa"/>
          </w:tcPr>
          <w:p w14:paraId="651F0EEC" w14:textId="77777777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rmal weight (BMI = 22.04, males and females.  Intentions to reduce chocolate intake.</w:t>
            </w:r>
          </w:p>
        </w:tc>
        <w:tc>
          <w:tcPr>
            <w:tcW w:w="1881" w:type="dxa"/>
          </w:tcPr>
          <w:p w14:paraId="3AA58D1B" w14:textId="77777777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 reduction in food approach bias in the training group from pre-post.</w:t>
            </w:r>
          </w:p>
          <w:p w14:paraId="738C700A" w14:textId="1F6C281A" w:rsidR="005F26E2" w:rsidRPr="007818CF" w:rsidRDefault="005F26E2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No change in food approach bias in the control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  <w:tc>
          <w:tcPr>
            <w:tcW w:w="3162" w:type="dxa"/>
          </w:tcPr>
          <w:p w14:paraId="6DB31695" w14:textId="4493EB66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Increased food consumption in the training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, compared to control.  </w:t>
            </w:r>
          </w:p>
        </w:tc>
        <w:tc>
          <w:tcPr>
            <w:tcW w:w="1825" w:type="dxa"/>
          </w:tcPr>
          <w:p w14:paraId="0A764226" w14:textId="77777777" w:rsidR="00B62BAC" w:rsidRPr="007818CF" w:rsidRDefault="00B62BAC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t tested</w:t>
            </w:r>
          </w:p>
        </w:tc>
      </w:tr>
      <w:tr w:rsidR="007818CF" w:rsidRPr="007818CF" w14:paraId="403B629F" w14:textId="77777777" w:rsidTr="004761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4" w:type="dxa"/>
          </w:tcPr>
          <w:p w14:paraId="13C90D84" w14:textId="0CFEFB19" w:rsidR="00305E29" w:rsidRPr="007818CF" w:rsidRDefault="004F4FB1" w:rsidP="001E4E53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b w:val="0"/>
                <w:sz w:val="20"/>
                <w:szCs w:val="20"/>
              </w:rPr>
              <w:t>AAT</w:t>
            </w:r>
          </w:p>
        </w:tc>
        <w:tc>
          <w:tcPr>
            <w:tcW w:w="1550" w:type="dxa"/>
          </w:tcPr>
          <w:p w14:paraId="231839FA" w14:textId="6AC0FCC5" w:rsidR="00305E29" w:rsidRPr="007818CF" w:rsidRDefault="00305E29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Brockmeyer et al (2015)</w:t>
            </w:r>
          </w:p>
        </w:tc>
        <w:tc>
          <w:tcPr>
            <w:tcW w:w="3568" w:type="dxa"/>
          </w:tcPr>
          <w:p w14:paraId="08AE0901" w14:textId="77777777" w:rsidR="00305E29" w:rsidRPr="007818CF" w:rsidRDefault="00305E29" w:rsidP="00965A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Training (avoid food, N = 30): Ten sessions, contingency to avoid food 100%.</w:t>
            </w:r>
          </w:p>
          <w:p w14:paraId="7374E80F" w14:textId="011EF680" w:rsidR="00305E29" w:rsidRPr="007818CF" w:rsidRDefault="00305E29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No control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</w:p>
        </w:tc>
        <w:tc>
          <w:tcPr>
            <w:tcW w:w="1250" w:type="dxa"/>
          </w:tcPr>
          <w:p w14:paraId="5E6B8C57" w14:textId="77777777" w:rsidR="00305E29" w:rsidRPr="007818CF" w:rsidRDefault="00305E29" w:rsidP="00965A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Normal weight (BMI = 24.08), females. </w:t>
            </w:r>
          </w:p>
          <w:p w14:paraId="66F78926" w14:textId="5EF3D4B9" w:rsidR="00305E29" w:rsidRPr="007818CF" w:rsidRDefault="00305E29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High levels of self-reported trait food craving</w:t>
            </w:r>
          </w:p>
        </w:tc>
        <w:tc>
          <w:tcPr>
            <w:tcW w:w="1881" w:type="dxa"/>
          </w:tcPr>
          <w:p w14:paraId="415560D4" w14:textId="4B34A55B" w:rsidR="00305E29" w:rsidRPr="007818CF" w:rsidRDefault="00305E29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Reductions in approach to food from pre-post test.</w:t>
            </w:r>
          </w:p>
        </w:tc>
        <w:tc>
          <w:tcPr>
            <w:tcW w:w="3162" w:type="dxa"/>
          </w:tcPr>
          <w:p w14:paraId="03707FAF" w14:textId="3DB88055" w:rsidR="00305E29" w:rsidRPr="007818CF" w:rsidRDefault="00305E29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Reduced food craving after cue exposure from pre-post test.</w:t>
            </w:r>
          </w:p>
        </w:tc>
        <w:tc>
          <w:tcPr>
            <w:tcW w:w="1825" w:type="dxa"/>
          </w:tcPr>
          <w:p w14:paraId="6A200269" w14:textId="77777777" w:rsidR="00305E29" w:rsidRPr="007818CF" w:rsidRDefault="00305E29" w:rsidP="00965A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Reduced trait food craving from pre-post test.</w:t>
            </w:r>
          </w:p>
          <w:p w14:paraId="0DDF07D0" w14:textId="69096590" w:rsidR="00305E29" w:rsidRPr="007818CF" w:rsidRDefault="00305E29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Reduced eating disorder symptoms from pre-post test. </w:t>
            </w:r>
          </w:p>
        </w:tc>
      </w:tr>
      <w:tr w:rsidR="007818CF" w:rsidRPr="007818CF" w14:paraId="57E9779F" w14:textId="77777777" w:rsidTr="00476127">
        <w:trPr>
          <w:trHeight w:val="19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4" w:type="dxa"/>
          </w:tcPr>
          <w:p w14:paraId="78C0FD80" w14:textId="18F1637A" w:rsidR="00305E29" w:rsidRPr="007818CF" w:rsidRDefault="004F4FB1" w:rsidP="001E4E5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b w:val="0"/>
                <w:sz w:val="20"/>
                <w:szCs w:val="20"/>
              </w:rPr>
              <w:lastRenderedPageBreak/>
              <w:t>AAT</w:t>
            </w:r>
          </w:p>
        </w:tc>
        <w:tc>
          <w:tcPr>
            <w:tcW w:w="1550" w:type="dxa"/>
          </w:tcPr>
          <w:p w14:paraId="1ECA1169" w14:textId="77777777" w:rsidR="00305E29" w:rsidRPr="007818CF" w:rsidRDefault="00305E29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Dickson et al (2016)</w:t>
            </w:r>
          </w:p>
        </w:tc>
        <w:tc>
          <w:tcPr>
            <w:tcW w:w="3568" w:type="dxa"/>
          </w:tcPr>
          <w:p w14:paraId="490AB100" w14:textId="1C59C263" w:rsidR="00305E29" w:rsidRPr="007818CF" w:rsidRDefault="00305E29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Training (avoid chocolate, N = 45): One session, contingency for avoiding chocolate 90%.</w:t>
            </w:r>
          </w:p>
          <w:p w14:paraId="3A352E42" w14:textId="0BA4FD0B" w:rsidR="00305E29" w:rsidRPr="007818CF" w:rsidRDefault="00305E29" w:rsidP="002F380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Control (approach chocolate, N = 45): One session, contingency for avoiding chocolate 10%.</w:t>
            </w:r>
          </w:p>
        </w:tc>
        <w:tc>
          <w:tcPr>
            <w:tcW w:w="1250" w:type="dxa"/>
          </w:tcPr>
          <w:p w14:paraId="253C6AFA" w14:textId="77777777" w:rsidR="00305E29" w:rsidRPr="007818CF" w:rsidRDefault="00305E29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Weight not reported, males and females</w:t>
            </w:r>
          </w:p>
          <w:p w14:paraId="19E0B9DC" w14:textId="77777777" w:rsidR="00305E29" w:rsidRPr="007818CF" w:rsidRDefault="00305E29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t dieters</w:t>
            </w:r>
          </w:p>
        </w:tc>
        <w:tc>
          <w:tcPr>
            <w:tcW w:w="1881" w:type="dxa"/>
          </w:tcPr>
          <w:p w14:paraId="5D46F9DF" w14:textId="76E3B975" w:rsidR="00305E29" w:rsidRPr="007818CF" w:rsidRDefault="00305E29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Training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had significant reduction in approach to chocolate.</w:t>
            </w:r>
          </w:p>
          <w:p w14:paraId="06ECCEC2" w14:textId="77777777" w:rsidR="00305E29" w:rsidRPr="007818CF" w:rsidRDefault="00305E29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62" w:type="dxa"/>
          </w:tcPr>
          <w:p w14:paraId="45C4ADC9" w14:textId="7C2E31D7" w:rsidR="00305E29" w:rsidRPr="007818CF" w:rsidRDefault="00305E29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No difference between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s on food consumption</w:t>
            </w:r>
          </w:p>
          <w:p w14:paraId="254BD289" w14:textId="5C2D4383" w:rsidR="00305E29" w:rsidRPr="007818CF" w:rsidRDefault="00305E29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No change in craving from pre-post between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s. </w:t>
            </w:r>
          </w:p>
        </w:tc>
        <w:tc>
          <w:tcPr>
            <w:tcW w:w="1825" w:type="dxa"/>
          </w:tcPr>
          <w:p w14:paraId="68D8956D" w14:textId="77777777" w:rsidR="00305E29" w:rsidRPr="007818CF" w:rsidRDefault="00305E29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t tested</w:t>
            </w:r>
          </w:p>
        </w:tc>
      </w:tr>
      <w:tr w:rsidR="007818CF" w:rsidRPr="007818CF" w14:paraId="7E0F93BC" w14:textId="77777777" w:rsidTr="004761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4" w:type="dxa"/>
          </w:tcPr>
          <w:p w14:paraId="19D1B9A1" w14:textId="3B3780A6" w:rsidR="00305E29" w:rsidRPr="007818CF" w:rsidRDefault="004F4FB1" w:rsidP="001E4E53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b w:val="0"/>
                <w:sz w:val="20"/>
                <w:szCs w:val="20"/>
              </w:rPr>
              <w:t>AAT and a-ICT</w:t>
            </w:r>
          </w:p>
        </w:tc>
        <w:tc>
          <w:tcPr>
            <w:tcW w:w="1550" w:type="dxa"/>
          </w:tcPr>
          <w:p w14:paraId="1DCB27D6" w14:textId="50642C41" w:rsidR="00305E29" w:rsidRPr="007818CF" w:rsidRDefault="00305E29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Kakoschke et al (2017)</w:t>
            </w:r>
          </w:p>
        </w:tc>
        <w:tc>
          <w:tcPr>
            <w:tcW w:w="3568" w:type="dxa"/>
          </w:tcPr>
          <w:p w14:paraId="15C4081F" w14:textId="3C4EC11E" w:rsidR="00305E29" w:rsidRPr="007818CF" w:rsidRDefault="00305E29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Training (AAT training + GNG training, N ~ 60): One session, contingency to avoid unhealthy unhealthy food 90% and to inhibition to unhealthy food 90%.</w:t>
            </w:r>
          </w:p>
          <w:p w14:paraId="1C785CC3" w14:textId="082D4E52" w:rsidR="00305E29" w:rsidRPr="007818CF" w:rsidRDefault="00305E29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Training (AAT training + GNG control, N ~ 60): One session, contingency to avoid unhealthy food 90% and to inhibition to unhealthy </w:t>
            </w:r>
            <w:r w:rsidR="002E1309" w:rsidRPr="007818CF">
              <w:rPr>
                <w:rFonts w:ascii="Times New Roman" w:hAnsi="Times New Roman" w:cs="Times New Roman"/>
                <w:sz w:val="20"/>
                <w:szCs w:val="20"/>
              </w:rPr>
              <w:t>food 5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0%.</w:t>
            </w:r>
          </w:p>
          <w:p w14:paraId="508B73F7" w14:textId="3973C2C8" w:rsidR="00305E29" w:rsidRPr="007818CF" w:rsidRDefault="00305E29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Training (AAT control + GNG training, N ~ 60): One session, contingency to avoid unhealthy</w:t>
            </w:r>
            <w:r w:rsidR="002E1309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food 5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0% and to inhibition to unhealthy food 90%.</w:t>
            </w:r>
          </w:p>
          <w:p w14:paraId="10EC9D61" w14:textId="43E04F30" w:rsidR="00305E29" w:rsidRPr="007818CF" w:rsidRDefault="00305E29" w:rsidP="002F380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Control (AAT control + GNG control, N ~ 60): One session, contingency to avoid unhealthy</w:t>
            </w:r>
            <w:r w:rsidR="002E1309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food 5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0% and to inhibition to unhealthy</w:t>
            </w:r>
            <w:r w:rsidR="002E1309"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food 5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0%.</w:t>
            </w:r>
          </w:p>
        </w:tc>
        <w:tc>
          <w:tcPr>
            <w:tcW w:w="1250" w:type="dxa"/>
          </w:tcPr>
          <w:p w14:paraId="605E5320" w14:textId="191770D2" w:rsidR="00305E29" w:rsidRPr="007818CF" w:rsidRDefault="00305E29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rmal weight (BMI = 22.91), females. Participants had eaten within two hours of study</w:t>
            </w:r>
          </w:p>
        </w:tc>
        <w:tc>
          <w:tcPr>
            <w:tcW w:w="1881" w:type="dxa"/>
          </w:tcPr>
          <w:p w14:paraId="4B166EFC" w14:textId="13F8006A" w:rsidR="00305E29" w:rsidRPr="007818CF" w:rsidRDefault="00305E29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Increases in avoidance to unhealthy foods in the AAT training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s.</w:t>
            </w:r>
          </w:p>
          <w:p w14:paraId="182E7127" w14:textId="791A0E54" w:rsidR="00305E29" w:rsidRPr="007818CF" w:rsidRDefault="00305E29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No increases in inhibitory control in GNG training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s</w:t>
            </w:r>
          </w:p>
          <w:p w14:paraId="48B7ABAD" w14:textId="0044260B" w:rsidR="00305E29" w:rsidRPr="007818CF" w:rsidRDefault="00305E29" w:rsidP="007A6BA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Combined training had reduced food evaluations compared to single training and control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</w:p>
        </w:tc>
        <w:tc>
          <w:tcPr>
            <w:tcW w:w="3162" w:type="dxa"/>
          </w:tcPr>
          <w:p w14:paraId="4941E2C4" w14:textId="7265843F" w:rsidR="00305E29" w:rsidRPr="007818CF" w:rsidRDefault="00305E29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No difference between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s on food consumption.</w:t>
            </w:r>
          </w:p>
          <w:p w14:paraId="02BAB254" w14:textId="77777777" w:rsidR="00305E29" w:rsidRPr="007818CF" w:rsidRDefault="00305E29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Increased healthy food choice in AAT training</w:t>
            </w:r>
          </w:p>
        </w:tc>
        <w:tc>
          <w:tcPr>
            <w:tcW w:w="1825" w:type="dxa"/>
          </w:tcPr>
          <w:p w14:paraId="4F580047" w14:textId="77777777" w:rsidR="00305E29" w:rsidRPr="007818CF" w:rsidRDefault="00305E29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t tested</w:t>
            </w:r>
          </w:p>
        </w:tc>
      </w:tr>
      <w:tr w:rsidR="007818CF" w:rsidRPr="007818CF" w14:paraId="5F1C94DB" w14:textId="77777777" w:rsidTr="00476127">
        <w:trPr>
          <w:trHeight w:val="19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4" w:type="dxa"/>
          </w:tcPr>
          <w:p w14:paraId="01D179EF" w14:textId="06969039" w:rsidR="00602D22" w:rsidRPr="007818CF" w:rsidRDefault="004F4FB1" w:rsidP="001E4E53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b w:val="0"/>
                <w:sz w:val="20"/>
                <w:szCs w:val="20"/>
              </w:rPr>
              <w:t>AAT</w:t>
            </w:r>
          </w:p>
        </w:tc>
        <w:tc>
          <w:tcPr>
            <w:tcW w:w="1550" w:type="dxa"/>
          </w:tcPr>
          <w:p w14:paraId="5C3F87C2" w14:textId="6F1F4EC8" w:rsidR="00602D22" w:rsidRPr="007818CF" w:rsidRDefault="00602D22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Kemps et al (2013)</w:t>
            </w:r>
          </w:p>
        </w:tc>
        <w:tc>
          <w:tcPr>
            <w:tcW w:w="3568" w:type="dxa"/>
          </w:tcPr>
          <w:p w14:paraId="69A4378C" w14:textId="46E25B53" w:rsidR="00602D22" w:rsidRPr="007818CF" w:rsidRDefault="00A80BAE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Training (avoid, N ~ 48): One session, contingency to pair chocolate pictures with avoid 90%</w:t>
            </w:r>
          </w:p>
          <w:p w14:paraId="0C4817B1" w14:textId="311E2112" w:rsidR="00A80BAE" w:rsidRPr="007818CF" w:rsidRDefault="00A80BAE" w:rsidP="00A80B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Control (approach, N ~ 48): One session, contingency to pair chocolate pictures with approach 10%</w:t>
            </w:r>
          </w:p>
        </w:tc>
        <w:tc>
          <w:tcPr>
            <w:tcW w:w="1250" w:type="dxa"/>
          </w:tcPr>
          <w:p w14:paraId="072A5AFD" w14:textId="77777777" w:rsidR="00602D22" w:rsidRPr="007818CF" w:rsidRDefault="00A80BAE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Normal weight (BMI not reported), females. </w:t>
            </w:r>
          </w:p>
          <w:p w14:paraId="44C18F3B" w14:textId="512E5F2B" w:rsidR="00A80BAE" w:rsidRPr="007818CF" w:rsidRDefault="00A80BAE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Participants had eaten within two hours of study</w:t>
            </w:r>
          </w:p>
        </w:tc>
        <w:tc>
          <w:tcPr>
            <w:tcW w:w="1881" w:type="dxa"/>
          </w:tcPr>
          <w:p w14:paraId="305C12F9" w14:textId="03FB5993" w:rsidR="00602D22" w:rsidRPr="007818CF" w:rsidRDefault="007D69B9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Significant decrease in approach bias scores from pre-post test in training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14:paraId="50A0B189" w14:textId="391F3DC3" w:rsidR="007D69B9" w:rsidRPr="007818CF" w:rsidRDefault="007D69B9" w:rsidP="007A6BA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Significant increase in approach bias scores from pre-post test in control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</w:p>
        </w:tc>
        <w:tc>
          <w:tcPr>
            <w:tcW w:w="3162" w:type="dxa"/>
          </w:tcPr>
          <w:p w14:paraId="3CDC8EA4" w14:textId="21F6930D" w:rsidR="00602D22" w:rsidRPr="007818CF" w:rsidRDefault="007D69B9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No decrease in chocolate craving from pre-post test in the training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14:paraId="3FC7AC36" w14:textId="0338B502" w:rsidR="007D69B9" w:rsidRPr="007818CF" w:rsidRDefault="007D69B9" w:rsidP="007A6BA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Increase in chocolate craving from pre-post test in the control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  <w:tc>
          <w:tcPr>
            <w:tcW w:w="1825" w:type="dxa"/>
          </w:tcPr>
          <w:p w14:paraId="6A266C7B" w14:textId="36D856B3" w:rsidR="00602D22" w:rsidRPr="007818CF" w:rsidRDefault="007D69B9" w:rsidP="001E4E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t tested</w:t>
            </w:r>
          </w:p>
        </w:tc>
      </w:tr>
      <w:tr w:rsidR="007818CF" w:rsidRPr="007818CF" w14:paraId="52BB133E" w14:textId="77777777" w:rsidTr="004761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4" w:type="dxa"/>
          </w:tcPr>
          <w:p w14:paraId="36A39260" w14:textId="184B0D36" w:rsidR="004F4FB1" w:rsidRPr="007818CF" w:rsidRDefault="00305E29" w:rsidP="004F4FB1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b w:val="0"/>
                <w:sz w:val="20"/>
                <w:szCs w:val="20"/>
              </w:rPr>
              <w:lastRenderedPageBreak/>
              <w:t>A</w:t>
            </w:r>
            <w:r w:rsidR="004F4FB1" w:rsidRPr="007818CF">
              <w:rPr>
                <w:rFonts w:ascii="Times New Roman" w:hAnsi="Times New Roman" w:cs="Times New Roman"/>
                <w:b w:val="0"/>
                <w:sz w:val="20"/>
                <w:szCs w:val="20"/>
              </w:rPr>
              <w:t>AT</w:t>
            </w:r>
          </w:p>
          <w:p w14:paraId="3C33491D" w14:textId="5927A0EA" w:rsidR="00305E29" w:rsidRPr="007818CF" w:rsidRDefault="00305E29" w:rsidP="001E4E53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1550" w:type="dxa"/>
          </w:tcPr>
          <w:p w14:paraId="1688A804" w14:textId="77777777" w:rsidR="00305E29" w:rsidRPr="007818CF" w:rsidRDefault="00305E29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Schumacher et al (2015)</w:t>
            </w:r>
          </w:p>
        </w:tc>
        <w:tc>
          <w:tcPr>
            <w:tcW w:w="3568" w:type="dxa"/>
          </w:tcPr>
          <w:p w14:paraId="13A26A10" w14:textId="2CBC3FA4" w:rsidR="00305E29" w:rsidRPr="007818CF" w:rsidRDefault="00305E29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Training (avoid chocolate, N ~60): One session, contingency to avoid food 90%.</w:t>
            </w:r>
          </w:p>
          <w:p w14:paraId="58CB9BA9" w14:textId="2F4E26B6" w:rsidR="00305E29" w:rsidRPr="007818CF" w:rsidRDefault="00305E29" w:rsidP="00EC370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Control (approach chocolate N ~60): One session, contingency to avoid chocolate 10%</w:t>
            </w:r>
          </w:p>
        </w:tc>
        <w:tc>
          <w:tcPr>
            <w:tcW w:w="1250" w:type="dxa"/>
          </w:tcPr>
          <w:p w14:paraId="161F96E9" w14:textId="77777777" w:rsidR="00305E29" w:rsidRPr="007818CF" w:rsidRDefault="00305E29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rmal weight (BMI = 23.00), females.</w:t>
            </w:r>
          </w:p>
          <w:p w14:paraId="54ED2D6E" w14:textId="77777777" w:rsidR="00305E29" w:rsidRPr="007818CF" w:rsidRDefault="00305E29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81" w:type="dxa"/>
          </w:tcPr>
          <w:p w14:paraId="29F4A510" w14:textId="4AEF50D8" w:rsidR="00305E29" w:rsidRPr="007818CF" w:rsidRDefault="00305E29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Increased avoidance to food cues in the training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from pre-post test. </w:t>
            </w:r>
          </w:p>
        </w:tc>
        <w:tc>
          <w:tcPr>
            <w:tcW w:w="3162" w:type="dxa"/>
          </w:tcPr>
          <w:p w14:paraId="296D10F5" w14:textId="645BB56A" w:rsidR="00305E29" w:rsidRPr="007818CF" w:rsidRDefault="00305E29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Participants consumed significantly less of the (specific) food in the training </w:t>
            </w:r>
            <w:r w:rsidR="00EE0679" w:rsidRPr="007818CF">
              <w:rPr>
                <w:rFonts w:ascii="Times New Roman" w:hAnsi="Times New Roman" w:cs="Times New Roman"/>
                <w:sz w:val="20"/>
                <w:szCs w:val="20"/>
              </w:rPr>
              <w:t>group</w:t>
            </w: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 xml:space="preserve"> than control</w:t>
            </w:r>
          </w:p>
        </w:tc>
        <w:tc>
          <w:tcPr>
            <w:tcW w:w="1825" w:type="dxa"/>
          </w:tcPr>
          <w:p w14:paraId="58305F0B" w14:textId="77777777" w:rsidR="00305E29" w:rsidRPr="007818CF" w:rsidRDefault="00305E29" w:rsidP="001E4E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7818CF">
              <w:rPr>
                <w:rFonts w:ascii="Times New Roman" w:hAnsi="Times New Roman" w:cs="Times New Roman"/>
                <w:sz w:val="20"/>
                <w:szCs w:val="20"/>
              </w:rPr>
              <w:t>Not tested</w:t>
            </w:r>
          </w:p>
        </w:tc>
      </w:tr>
    </w:tbl>
    <w:p w14:paraId="47255DC6" w14:textId="39A835BF" w:rsidR="00A814D5" w:rsidRPr="007818CF" w:rsidRDefault="00D25394" w:rsidP="00727072">
      <w:pPr>
        <w:spacing w:line="240" w:lineRule="auto"/>
        <w:rPr>
          <w:rFonts w:ascii="Times New Roman" w:hAnsi="Times New Roman" w:cs="Times New Roman"/>
          <w:i/>
          <w:sz w:val="24"/>
          <w:szCs w:val="24"/>
        </w:rPr>
      </w:pPr>
      <w:r w:rsidRPr="007818CF">
        <w:rPr>
          <w:rFonts w:ascii="Times New Roman" w:hAnsi="Times New Roman" w:cs="Times New Roman"/>
          <w:i/>
          <w:sz w:val="24"/>
          <w:szCs w:val="24"/>
        </w:rPr>
        <w:t>Legend</w:t>
      </w:r>
      <w:r w:rsidR="00E02734" w:rsidRPr="007818CF">
        <w:rPr>
          <w:rFonts w:ascii="Times New Roman" w:hAnsi="Times New Roman" w:cs="Times New Roman"/>
          <w:i/>
          <w:sz w:val="24"/>
          <w:szCs w:val="24"/>
        </w:rPr>
        <w:t>:</w:t>
      </w:r>
      <w:r w:rsidRPr="007818C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727072" w:rsidRPr="007818CF">
        <w:rPr>
          <w:rFonts w:ascii="Times New Roman" w:hAnsi="Times New Roman" w:cs="Times New Roman"/>
          <w:i/>
          <w:sz w:val="24"/>
          <w:szCs w:val="24"/>
        </w:rPr>
        <w:t xml:space="preserve">AAT = Approach / Avoidance Training; ABM = Attentional Bias Modification; </w:t>
      </w:r>
      <w:r w:rsidR="00E02734" w:rsidRPr="007818CF">
        <w:rPr>
          <w:rFonts w:ascii="Times New Roman" w:hAnsi="Times New Roman" w:cs="Times New Roman"/>
          <w:i/>
          <w:sz w:val="24"/>
          <w:szCs w:val="24"/>
        </w:rPr>
        <w:t xml:space="preserve">BMI = Body Mass Index; GNG = Go/No-Go training; </w:t>
      </w:r>
      <w:r w:rsidR="00727072" w:rsidRPr="007818CF">
        <w:rPr>
          <w:rFonts w:ascii="Times New Roman" w:hAnsi="Times New Roman" w:cs="Times New Roman"/>
          <w:i/>
          <w:sz w:val="24"/>
          <w:szCs w:val="24"/>
        </w:rPr>
        <w:t xml:space="preserve">ICT = Inhibitory Control Training; </w:t>
      </w:r>
      <w:r w:rsidR="00E02734" w:rsidRPr="007818CF">
        <w:rPr>
          <w:rFonts w:ascii="Times New Roman" w:hAnsi="Times New Roman" w:cs="Times New Roman"/>
          <w:i/>
          <w:sz w:val="24"/>
          <w:szCs w:val="24"/>
        </w:rPr>
        <w:t xml:space="preserve">II = Implementation Intentions; </w:t>
      </w:r>
      <w:r w:rsidRPr="007818CF">
        <w:rPr>
          <w:rFonts w:ascii="Times New Roman" w:hAnsi="Times New Roman" w:cs="Times New Roman"/>
          <w:i/>
          <w:sz w:val="24"/>
          <w:szCs w:val="24"/>
        </w:rPr>
        <w:t>MDT = Mindful Decision Making Training</w:t>
      </w:r>
      <w:r w:rsidR="00727072" w:rsidRPr="007818CF">
        <w:rPr>
          <w:rFonts w:ascii="Times New Roman" w:hAnsi="Times New Roman" w:cs="Times New Roman"/>
          <w:i/>
          <w:sz w:val="24"/>
          <w:szCs w:val="24"/>
        </w:rPr>
        <w:t>; WMT = Working Memory Training</w:t>
      </w:r>
    </w:p>
    <w:sectPr w:rsidR="00A814D5" w:rsidRPr="007818CF" w:rsidSect="00A814D5">
      <w:pgSz w:w="16838" w:h="11906" w:orient="landscape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79D75DB" w14:textId="77777777" w:rsidR="009C0240" w:rsidRDefault="009C0240" w:rsidP="0067337D">
      <w:pPr>
        <w:spacing w:after="0" w:line="240" w:lineRule="auto"/>
      </w:pPr>
      <w:r>
        <w:separator/>
      </w:r>
    </w:p>
  </w:endnote>
  <w:endnote w:type="continuationSeparator" w:id="0">
    <w:p w14:paraId="55148DE0" w14:textId="77777777" w:rsidR="009C0240" w:rsidRDefault="009C0240" w:rsidP="0067337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Tahoma">
    <w:panose1 w:val="020B0604030504040204"/>
    <w:charset w:val="00"/>
    <w:family w:val="auto"/>
    <w:pitch w:val="variable"/>
    <w:sig w:usb0="E1002EFF" w:usb1="C000605B" w:usb2="00000029" w:usb3="00000000" w:csb0="000101FF" w:csb1="00000000"/>
  </w:font>
  <w:font w:name="Webdings">
    <w:panose1 w:val="05030102010509060703"/>
    <w:charset w:val="02"/>
    <w:family w:val="roman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38800117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5E332E1" w14:textId="3EDCE30F" w:rsidR="00946581" w:rsidRDefault="00946581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818CF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91D5A5E" w14:textId="77777777" w:rsidR="00946581" w:rsidRDefault="00946581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7934204" w14:textId="77777777" w:rsidR="009C0240" w:rsidRDefault="009C0240" w:rsidP="0067337D">
      <w:pPr>
        <w:spacing w:after="0" w:line="240" w:lineRule="auto"/>
      </w:pPr>
      <w:r>
        <w:separator/>
      </w:r>
    </w:p>
  </w:footnote>
  <w:footnote w:type="continuationSeparator" w:id="0">
    <w:p w14:paraId="4BE63F8D" w14:textId="77777777" w:rsidR="009C0240" w:rsidRDefault="009C0240" w:rsidP="0067337D">
      <w:pPr>
        <w:spacing w:after="0" w:line="240" w:lineRule="auto"/>
      </w:pPr>
      <w:r>
        <w:continuationSeparator/>
      </w:r>
    </w:p>
  </w:footnote>
  <w:footnote w:id="1">
    <w:p w14:paraId="745E8F7D" w14:textId="1FB1C457" w:rsidR="00946581" w:rsidRDefault="00946581" w:rsidP="00260917">
      <w:pPr>
        <w:pStyle w:val="FootnoteText"/>
      </w:pPr>
      <w:r>
        <w:rPr>
          <w:rStyle w:val="FootnoteReference"/>
        </w:rPr>
        <w:footnoteRef/>
      </w:r>
      <w:r>
        <w:t xml:space="preserve"> Note, this study used a task used to measure Inhibitory Control Task (anti-saccade) to train attention so there is some overlap with a-ICT paradigms.</w:t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12AFC65" w14:textId="63D03471" w:rsidR="00946581" w:rsidRDefault="00946581">
    <w:pPr>
      <w:pStyle w:val="Header"/>
    </w:pPr>
    <w:r>
      <w:t xml:space="preserve">Jones et al </w:t>
    </w:r>
    <w:r>
      <w:tab/>
    </w:r>
    <w:r>
      <w:tab/>
      <w:t>Cognitive training in obesity</w:t>
    </w:r>
  </w:p>
  <w:p w14:paraId="09216518" w14:textId="77777777" w:rsidR="00946581" w:rsidRDefault="00946581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BDD558D"/>
    <w:multiLevelType w:val="hybridMultilevel"/>
    <w:tmpl w:val="468264F0"/>
    <w:lvl w:ilvl="0" w:tplc="34702ECA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2CA72AB"/>
    <w:multiLevelType w:val="hybridMultilevel"/>
    <w:tmpl w:val="A620952E"/>
    <w:lvl w:ilvl="0" w:tplc="D0A04692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E6348A5"/>
    <w:multiLevelType w:val="hybridMultilevel"/>
    <w:tmpl w:val="7884C8C0"/>
    <w:lvl w:ilvl="0" w:tplc="4F1A31F2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E4A6B16"/>
    <w:multiLevelType w:val="hybridMultilevel"/>
    <w:tmpl w:val="A6661E8C"/>
    <w:lvl w:ilvl="0" w:tplc="58E0DB5A">
      <w:start w:val="4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F567C67"/>
    <w:multiLevelType w:val="hybridMultilevel"/>
    <w:tmpl w:val="5DA861D2"/>
    <w:lvl w:ilvl="0" w:tplc="F6D03D26">
      <w:numFmt w:val="bullet"/>
      <w:lvlText w:val="-"/>
      <w:lvlJc w:val="left"/>
      <w:pPr>
        <w:ind w:left="405" w:hanging="360"/>
      </w:pPr>
      <w:rPr>
        <w:rFonts w:ascii="Calibri" w:eastAsiaTheme="minorHAnsi" w:hAnsi="Calibri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125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45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65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85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005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725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45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65" w:hanging="360"/>
      </w:pPr>
      <w:rPr>
        <w:rFonts w:ascii="Wingdings" w:hAnsi="Wingdings" w:hint="default"/>
      </w:rPr>
    </w:lvl>
  </w:abstractNum>
  <w:abstractNum w:abstractNumId="5" w15:restartNumberingAfterBreak="0">
    <w:nsid w:val="4F0D76B0"/>
    <w:multiLevelType w:val="hybridMultilevel"/>
    <w:tmpl w:val="68DC2DE6"/>
    <w:lvl w:ilvl="0" w:tplc="79B4934C">
      <w:start w:val="4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5292100"/>
    <w:multiLevelType w:val="hybridMultilevel"/>
    <w:tmpl w:val="FC82D3D2"/>
    <w:lvl w:ilvl="0" w:tplc="E3E2EAC4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6"/>
  </w:num>
  <w:num w:numId="3">
    <w:abstractNumId w:val="1"/>
  </w:num>
  <w:num w:numId="4">
    <w:abstractNumId w:val="3"/>
  </w:num>
  <w:num w:numId="5">
    <w:abstractNumId w:val="5"/>
  </w:num>
  <w:num w:numId="6">
    <w:abstractNumId w:val="2"/>
  </w:num>
  <w:num w:numId="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petit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sezwvzwos9eeber9f5vfd9jwr905wpt9s0p&quot;&gt;ENDNOTE-Saved&lt;record-ids&gt;&lt;item&gt;55&lt;/item&gt;&lt;item&gt;57&lt;/item&gt;&lt;item&gt;76&lt;/item&gt;&lt;item&gt;82&lt;/item&gt;&lt;item&gt;111&lt;/item&gt;&lt;item&gt;199&lt;/item&gt;&lt;item&gt;222&lt;/item&gt;&lt;item&gt;223&lt;/item&gt;&lt;item&gt;228&lt;/item&gt;&lt;item&gt;230&lt;/item&gt;&lt;item&gt;241&lt;/item&gt;&lt;item&gt;268&lt;/item&gt;&lt;item&gt;1753&lt;/item&gt;&lt;item&gt;2178&lt;/item&gt;&lt;item&gt;5683&lt;/item&gt;&lt;item&gt;12410&lt;/item&gt;&lt;item&gt;12687&lt;/item&gt;&lt;item&gt;13614&lt;/item&gt;&lt;item&gt;13898&lt;/item&gt;&lt;item&gt;14174&lt;/item&gt;&lt;item&gt;14189&lt;/item&gt;&lt;item&gt;14197&lt;/item&gt;&lt;item&gt;14198&lt;/item&gt;&lt;item&gt;14199&lt;/item&gt;&lt;item&gt;14221&lt;/item&gt;&lt;item&gt;14222&lt;/item&gt;&lt;item&gt;14228&lt;/item&gt;&lt;item&gt;14229&lt;/item&gt;&lt;item&gt;14270&lt;/item&gt;&lt;item&gt;14283&lt;/item&gt;&lt;item&gt;14285&lt;/item&gt;&lt;item&gt;14292&lt;/item&gt;&lt;item&gt;14302&lt;/item&gt;&lt;item&gt;14329&lt;/item&gt;&lt;item&gt;14361&lt;/item&gt;&lt;item&gt;14366&lt;/item&gt;&lt;item&gt;14374&lt;/item&gt;&lt;item&gt;14394&lt;/item&gt;&lt;item&gt;14399&lt;/item&gt;&lt;item&gt;14400&lt;/item&gt;&lt;item&gt;14402&lt;/item&gt;&lt;item&gt;14405&lt;/item&gt;&lt;item&gt;14407&lt;/item&gt;&lt;item&gt;14455&lt;/item&gt;&lt;item&gt;14460&lt;/item&gt;&lt;item&gt;14476&lt;/item&gt;&lt;item&gt;14480&lt;/item&gt;&lt;item&gt;14488&lt;/item&gt;&lt;item&gt;14514&lt;/item&gt;&lt;item&gt;14528&lt;/item&gt;&lt;item&gt;14534&lt;/item&gt;&lt;item&gt;14549&lt;/item&gt;&lt;item&gt;14552&lt;/item&gt;&lt;item&gt;14558&lt;/item&gt;&lt;item&gt;14560&lt;/item&gt;&lt;item&gt;14561&lt;/item&gt;&lt;item&gt;14569&lt;/item&gt;&lt;item&gt;14599&lt;/item&gt;&lt;item&gt;14602&lt;/item&gt;&lt;item&gt;14606&lt;/item&gt;&lt;item&gt;14623&lt;/item&gt;&lt;item&gt;14639&lt;/item&gt;&lt;item&gt;14680&lt;/item&gt;&lt;item&gt;14683&lt;/item&gt;&lt;item&gt;14687&lt;/item&gt;&lt;item&gt;14688&lt;/item&gt;&lt;item&gt;14707&lt;/item&gt;&lt;item&gt;14709&lt;/item&gt;&lt;item&gt;14710&lt;/item&gt;&lt;item&gt;14711&lt;/item&gt;&lt;item&gt;14712&lt;/item&gt;&lt;item&gt;14760&lt;/item&gt;&lt;item&gt;14761&lt;/item&gt;&lt;item&gt;14762&lt;/item&gt;&lt;item&gt;14764&lt;/item&gt;&lt;item&gt;14768&lt;/item&gt;&lt;item&gt;14770&lt;/item&gt;&lt;item&gt;14773&lt;/item&gt;&lt;item&gt;14781&lt;/item&gt;&lt;item&gt;14832&lt;/item&gt;&lt;item&gt;14840&lt;/item&gt;&lt;item&gt;14842&lt;/item&gt;&lt;item&gt;14843&lt;/item&gt;&lt;item&gt;14844&lt;/item&gt;&lt;item&gt;14846&lt;/item&gt;&lt;item&gt;14847&lt;/item&gt;&lt;item&gt;14848&lt;/item&gt;&lt;item&gt;14849&lt;/item&gt;&lt;item&gt;14852&lt;/item&gt;&lt;item&gt;14853&lt;/item&gt;&lt;item&gt;14855&lt;/item&gt;&lt;item&gt;14856&lt;/item&gt;&lt;item&gt;14857&lt;/item&gt;&lt;item&gt;14858&lt;/item&gt;&lt;item&gt;14859&lt;/item&gt;&lt;item&gt;14860&lt;/item&gt;&lt;item&gt;14861&lt;/item&gt;&lt;item&gt;14862&lt;/item&gt;&lt;item&gt;14863&lt;/item&gt;&lt;item&gt;14864&lt;/item&gt;&lt;item&gt;14865&lt;/item&gt;&lt;item&gt;14866&lt;/item&gt;&lt;item&gt;14868&lt;/item&gt;&lt;item&gt;14871&lt;/item&gt;&lt;item&gt;14873&lt;/item&gt;&lt;item&gt;14874&lt;/item&gt;&lt;item&gt;14875&lt;/item&gt;&lt;item&gt;14876&lt;/item&gt;&lt;item&gt;14879&lt;/item&gt;&lt;item&gt;14880&lt;/item&gt;&lt;item&gt;14881&lt;/item&gt;&lt;item&gt;14882&lt;/item&gt;&lt;item&gt;14884&lt;/item&gt;&lt;item&gt;14885&lt;/item&gt;&lt;item&gt;14886&lt;/item&gt;&lt;item&gt;14887&lt;/item&gt;&lt;item&gt;14888&lt;/item&gt;&lt;item&gt;14889&lt;/item&gt;&lt;item&gt;14890&lt;/item&gt;&lt;item&gt;14891&lt;/item&gt;&lt;item&gt;14892&lt;/item&gt;&lt;item&gt;14894&lt;/item&gt;&lt;item&gt;14896&lt;/item&gt;&lt;item&gt;14897&lt;/item&gt;&lt;item&gt;14898&lt;/item&gt;&lt;item&gt;14899&lt;/item&gt;&lt;item&gt;14900&lt;/item&gt;&lt;item&gt;14901&lt;/item&gt;&lt;item&gt;14905&lt;/item&gt;&lt;item&gt;14906&lt;/item&gt;&lt;item&gt;14907&lt;/item&gt;&lt;item&gt;14908&lt;/item&gt;&lt;item&gt;14909&lt;/item&gt;&lt;item&gt;14910&lt;/item&gt;&lt;item&gt;14984&lt;/item&gt;&lt;item&gt;14985&lt;/item&gt;&lt;item&gt;14986&lt;/item&gt;&lt;/record-ids&gt;&lt;/item&gt;&lt;/Libraries&gt;"/>
  </w:docVars>
  <w:rsids>
    <w:rsidRoot w:val="007E5D54"/>
    <w:rsid w:val="000016EA"/>
    <w:rsid w:val="000024FD"/>
    <w:rsid w:val="00003FD5"/>
    <w:rsid w:val="000119DC"/>
    <w:rsid w:val="00014EA6"/>
    <w:rsid w:val="0001611D"/>
    <w:rsid w:val="00023046"/>
    <w:rsid w:val="00024729"/>
    <w:rsid w:val="00026012"/>
    <w:rsid w:val="00031426"/>
    <w:rsid w:val="00032624"/>
    <w:rsid w:val="00040FDB"/>
    <w:rsid w:val="000419DD"/>
    <w:rsid w:val="00041D06"/>
    <w:rsid w:val="00043D61"/>
    <w:rsid w:val="00046250"/>
    <w:rsid w:val="000465CC"/>
    <w:rsid w:val="00046DEA"/>
    <w:rsid w:val="00047D00"/>
    <w:rsid w:val="00050508"/>
    <w:rsid w:val="00050A90"/>
    <w:rsid w:val="00050F92"/>
    <w:rsid w:val="00057AE9"/>
    <w:rsid w:val="00061565"/>
    <w:rsid w:val="00061D32"/>
    <w:rsid w:val="00062FD6"/>
    <w:rsid w:val="0006370E"/>
    <w:rsid w:val="0006566A"/>
    <w:rsid w:val="00070806"/>
    <w:rsid w:val="00070866"/>
    <w:rsid w:val="00075B06"/>
    <w:rsid w:val="00077D95"/>
    <w:rsid w:val="0008112C"/>
    <w:rsid w:val="000818F6"/>
    <w:rsid w:val="0008345E"/>
    <w:rsid w:val="00087304"/>
    <w:rsid w:val="000935F9"/>
    <w:rsid w:val="000937F6"/>
    <w:rsid w:val="00094656"/>
    <w:rsid w:val="000949AE"/>
    <w:rsid w:val="0009511B"/>
    <w:rsid w:val="000A07BF"/>
    <w:rsid w:val="000A1325"/>
    <w:rsid w:val="000A2323"/>
    <w:rsid w:val="000A2440"/>
    <w:rsid w:val="000A338C"/>
    <w:rsid w:val="000A505D"/>
    <w:rsid w:val="000A6E30"/>
    <w:rsid w:val="000A7536"/>
    <w:rsid w:val="000B048E"/>
    <w:rsid w:val="000B0491"/>
    <w:rsid w:val="000B45C0"/>
    <w:rsid w:val="000C008A"/>
    <w:rsid w:val="000C33BA"/>
    <w:rsid w:val="000C4911"/>
    <w:rsid w:val="000D1CCC"/>
    <w:rsid w:val="000D2512"/>
    <w:rsid w:val="000D3237"/>
    <w:rsid w:val="000D57D8"/>
    <w:rsid w:val="000D5CD0"/>
    <w:rsid w:val="000E5CBA"/>
    <w:rsid w:val="000E6DAF"/>
    <w:rsid w:val="000E748E"/>
    <w:rsid w:val="000F166A"/>
    <w:rsid w:val="000F3651"/>
    <w:rsid w:val="000F5F9F"/>
    <w:rsid w:val="00100FE1"/>
    <w:rsid w:val="00102486"/>
    <w:rsid w:val="0010361D"/>
    <w:rsid w:val="00104787"/>
    <w:rsid w:val="001054D9"/>
    <w:rsid w:val="00107149"/>
    <w:rsid w:val="0011188B"/>
    <w:rsid w:val="00111C78"/>
    <w:rsid w:val="001123D9"/>
    <w:rsid w:val="00113DCF"/>
    <w:rsid w:val="001203A7"/>
    <w:rsid w:val="00120A89"/>
    <w:rsid w:val="00123093"/>
    <w:rsid w:val="00130024"/>
    <w:rsid w:val="00130828"/>
    <w:rsid w:val="00131F22"/>
    <w:rsid w:val="0013402B"/>
    <w:rsid w:val="00144866"/>
    <w:rsid w:val="00146B12"/>
    <w:rsid w:val="001505F5"/>
    <w:rsid w:val="00151EE9"/>
    <w:rsid w:val="00152EBC"/>
    <w:rsid w:val="0015361F"/>
    <w:rsid w:val="00155BCE"/>
    <w:rsid w:val="0015671E"/>
    <w:rsid w:val="001665C9"/>
    <w:rsid w:val="0016729E"/>
    <w:rsid w:val="0016747E"/>
    <w:rsid w:val="00167B64"/>
    <w:rsid w:val="001703BE"/>
    <w:rsid w:val="00171512"/>
    <w:rsid w:val="0017171C"/>
    <w:rsid w:val="001720CD"/>
    <w:rsid w:val="0017609E"/>
    <w:rsid w:val="00180A13"/>
    <w:rsid w:val="00180D8E"/>
    <w:rsid w:val="00186AD2"/>
    <w:rsid w:val="0018794E"/>
    <w:rsid w:val="00187C4E"/>
    <w:rsid w:val="0019115A"/>
    <w:rsid w:val="001917D1"/>
    <w:rsid w:val="00193BA6"/>
    <w:rsid w:val="00193CDF"/>
    <w:rsid w:val="0019407F"/>
    <w:rsid w:val="001A114A"/>
    <w:rsid w:val="001A2FA8"/>
    <w:rsid w:val="001A3393"/>
    <w:rsid w:val="001A3F59"/>
    <w:rsid w:val="001A57AB"/>
    <w:rsid w:val="001A5841"/>
    <w:rsid w:val="001A7F11"/>
    <w:rsid w:val="001B03BE"/>
    <w:rsid w:val="001B0D7E"/>
    <w:rsid w:val="001B108F"/>
    <w:rsid w:val="001B136B"/>
    <w:rsid w:val="001B296B"/>
    <w:rsid w:val="001B2F18"/>
    <w:rsid w:val="001B4388"/>
    <w:rsid w:val="001B6872"/>
    <w:rsid w:val="001B6F17"/>
    <w:rsid w:val="001C18F4"/>
    <w:rsid w:val="001C258C"/>
    <w:rsid w:val="001C70A9"/>
    <w:rsid w:val="001C7F78"/>
    <w:rsid w:val="001D1634"/>
    <w:rsid w:val="001D1CE5"/>
    <w:rsid w:val="001D4B5D"/>
    <w:rsid w:val="001D59A1"/>
    <w:rsid w:val="001E0FDC"/>
    <w:rsid w:val="001E49CF"/>
    <w:rsid w:val="001E4E53"/>
    <w:rsid w:val="001F1FBB"/>
    <w:rsid w:val="001F571F"/>
    <w:rsid w:val="001F64CF"/>
    <w:rsid w:val="001F748E"/>
    <w:rsid w:val="0020005B"/>
    <w:rsid w:val="00200332"/>
    <w:rsid w:val="00201CE8"/>
    <w:rsid w:val="00202EC4"/>
    <w:rsid w:val="002049EF"/>
    <w:rsid w:val="002051F7"/>
    <w:rsid w:val="002052BE"/>
    <w:rsid w:val="00210442"/>
    <w:rsid w:val="00210846"/>
    <w:rsid w:val="00210DDD"/>
    <w:rsid w:val="0021287B"/>
    <w:rsid w:val="00212BFC"/>
    <w:rsid w:val="00213CDA"/>
    <w:rsid w:val="00216032"/>
    <w:rsid w:val="00220971"/>
    <w:rsid w:val="002215F3"/>
    <w:rsid w:val="00223B37"/>
    <w:rsid w:val="002244EC"/>
    <w:rsid w:val="002256F1"/>
    <w:rsid w:val="0023096B"/>
    <w:rsid w:val="00231614"/>
    <w:rsid w:val="0023462D"/>
    <w:rsid w:val="0024043E"/>
    <w:rsid w:val="00240CB0"/>
    <w:rsid w:val="00245327"/>
    <w:rsid w:val="00246E4A"/>
    <w:rsid w:val="0025121E"/>
    <w:rsid w:val="00253C88"/>
    <w:rsid w:val="00256D98"/>
    <w:rsid w:val="00260917"/>
    <w:rsid w:val="00265BE0"/>
    <w:rsid w:val="002723FE"/>
    <w:rsid w:val="002740E2"/>
    <w:rsid w:val="00280945"/>
    <w:rsid w:val="00287B37"/>
    <w:rsid w:val="00292307"/>
    <w:rsid w:val="0029327B"/>
    <w:rsid w:val="00293F92"/>
    <w:rsid w:val="002A05E3"/>
    <w:rsid w:val="002A08A7"/>
    <w:rsid w:val="002A207B"/>
    <w:rsid w:val="002A32C6"/>
    <w:rsid w:val="002A6415"/>
    <w:rsid w:val="002B0466"/>
    <w:rsid w:val="002B1499"/>
    <w:rsid w:val="002B43C8"/>
    <w:rsid w:val="002B568B"/>
    <w:rsid w:val="002B6CBB"/>
    <w:rsid w:val="002C0984"/>
    <w:rsid w:val="002C5977"/>
    <w:rsid w:val="002C7B64"/>
    <w:rsid w:val="002D1E1E"/>
    <w:rsid w:val="002D3C89"/>
    <w:rsid w:val="002D66B4"/>
    <w:rsid w:val="002D6FB6"/>
    <w:rsid w:val="002E02DE"/>
    <w:rsid w:val="002E1309"/>
    <w:rsid w:val="002E1DD1"/>
    <w:rsid w:val="002E58D6"/>
    <w:rsid w:val="002F3765"/>
    <w:rsid w:val="002F380F"/>
    <w:rsid w:val="002F4A9F"/>
    <w:rsid w:val="002F7414"/>
    <w:rsid w:val="0030016B"/>
    <w:rsid w:val="003011C2"/>
    <w:rsid w:val="003046C2"/>
    <w:rsid w:val="00305E29"/>
    <w:rsid w:val="00306A20"/>
    <w:rsid w:val="00310690"/>
    <w:rsid w:val="00310A15"/>
    <w:rsid w:val="00311B9E"/>
    <w:rsid w:val="00315CB1"/>
    <w:rsid w:val="00316333"/>
    <w:rsid w:val="0031707C"/>
    <w:rsid w:val="00320FA0"/>
    <w:rsid w:val="00321F5C"/>
    <w:rsid w:val="00325FAE"/>
    <w:rsid w:val="00326871"/>
    <w:rsid w:val="00326C8F"/>
    <w:rsid w:val="00330705"/>
    <w:rsid w:val="00331001"/>
    <w:rsid w:val="00334095"/>
    <w:rsid w:val="00335599"/>
    <w:rsid w:val="0034021F"/>
    <w:rsid w:val="0034195C"/>
    <w:rsid w:val="00342863"/>
    <w:rsid w:val="0034346A"/>
    <w:rsid w:val="00344B7C"/>
    <w:rsid w:val="00346052"/>
    <w:rsid w:val="00346387"/>
    <w:rsid w:val="003471A9"/>
    <w:rsid w:val="003537C4"/>
    <w:rsid w:val="00354DA7"/>
    <w:rsid w:val="00354E1F"/>
    <w:rsid w:val="003551C8"/>
    <w:rsid w:val="00361D5B"/>
    <w:rsid w:val="003632F6"/>
    <w:rsid w:val="003635C7"/>
    <w:rsid w:val="0036476D"/>
    <w:rsid w:val="003664FF"/>
    <w:rsid w:val="003715A3"/>
    <w:rsid w:val="00375E78"/>
    <w:rsid w:val="00385C1D"/>
    <w:rsid w:val="0038615B"/>
    <w:rsid w:val="00386299"/>
    <w:rsid w:val="00390913"/>
    <w:rsid w:val="00393172"/>
    <w:rsid w:val="003944F9"/>
    <w:rsid w:val="003A2715"/>
    <w:rsid w:val="003A4FAC"/>
    <w:rsid w:val="003A5E0A"/>
    <w:rsid w:val="003A73CC"/>
    <w:rsid w:val="003B059C"/>
    <w:rsid w:val="003B09A7"/>
    <w:rsid w:val="003B0BF9"/>
    <w:rsid w:val="003B1698"/>
    <w:rsid w:val="003B2D55"/>
    <w:rsid w:val="003B5A8C"/>
    <w:rsid w:val="003B7EB1"/>
    <w:rsid w:val="003C1554"/>
    <w:rsid w:val="003C310A"/>
    <w:rsid w:val="003C5F6B"/>
    <w:rsid w:val="003D181D"/>
    <w:rsid w:val="003D70E5"/>
    <w:rsid w:val="003E213E"/>
    <w:rsid w:val="003E44BB"/>
    <w:rsid w:val="003E5F28"/>
    <w:rsid w:val="003F11DC"/>
    <w:rsid w:val="003F206B"/>
    <w:rsid w:val="00401C2B"/>
    <w:rsid w:val="00410A78"/>
    <w:rsid w:val="0041351F"/>
    <w:rsid w:val="00414E4F"/>
    <w:rsid w:val="004150AB"/>
    <w:rsid w:val="00417CC9"/>
    <w:rsid w:val="00421942"/>
    <w:rsid w:val="00422844"/>
    <w:rsid w:val="00423A79"/>
    <w:rsid w:val="004278A3"/>
    <w:rsid w:val="00436BE9"/>
    <w:rsid w:val="0044040D"/>
    <w:rsid w:val="004404D3"/>
    <w:rsid w:val="00443206"/>
    <w:rsid w:val="00444DC6"/>
    <w:rsid w:val="00444F64"/>
    <w:rsid w:val="00450ADD"/>
    <w:rsid w:val="00450C00"/>
    <w:rsid w:val="0045219D"/>
    <w:rsid w:val="004534CB"/>
    <w:rsid w:val="004549F4"/>
    <w:rsid w:val="00456022"/>
    <w:rsid w:val="00456D31"/>
    <w:rsid w:val="00457792"/>
    <w:rsid w:val="004615D4"/>
    <w:rsid w:val="00462328"/>
    <w:rsid w:val="00464363"/>
    <w:rsid w:val="00465ECB"/>
    <w:rsid w:val="00466603"/>
    <w:rsid w:val="00467407"/>
    <w:rsid w:val="0047488E"/>
    <w:rsid w:val="00476127"/>
    <w:rsid w:val="00486F67"/>
    <w:rsid w:val="004878CE"/>
    <w:rsid w:val="00494034"/>
    <w:rsid w:val="00494AAC"/>
    <w:rsid w:val="004956CE"/>
    <w:rsid w:val="004964FF"/>
    <w:rsid w:val="004A25CB"/>
    <w:rsid w:val="004A2803"/>
    <w:rsid w:val="004A44DB"/>
    <w:rsid w:val="004A71BB"/>
    <w:rsid w:val="004A7919"/>
    <w:rsid w:val="004B7786"/>
    <w:rsid w:val="004C18D6"/>
    <w:rsid w:val="004C1BCB"/>
    <w:rsid w:val="004C7D0B"/>
    <w:rsid w:val="004C7F8F"/>
    <w:rsid w:val="004D043E"/>
    <w:rsid w:val="004D1515"/>
    <w:rsid w:val="004D41D0"/>
    <w:rsid w:val="004D5E38"/>
    <w:rsid w:val="004E0050"/>
    <w:rsid w:val="004E06E3"/>
    <w:rsid w:val="004E6383"/>
    <w:rsid w:val="004E66CA"/>
    <w:rsid w:val="004E7E23"/>
    <w:rsid w:val="004F0A53"/>
    <w:rsid w:val="004F2FBB"/>
    <w:rsid w:val="004F3366"/>
    <w:rsid w:val="004F35F0"/>
    <w:rsid w:val="004F3D84"/>
    <w:rsid w:val="004F4FB1"/>
    <w:rsid w:val="004F7B41"/>
    <w:rsid w:val="005016A1"/>
    <w:rsid w:val="00502B66"/>
    <w:rsid w:val="00502DDF"/>
    <w:rsid w:val="00505E55"/>
    <w:rsid w:val="005118E3"/>
    <w:rsid w:val="0051533E"/>
    <w:rsid w:val="00516F86"/>
    <w:rsid w:val="005170F0"/>
    <w:rsid w:val="005202BF"/>
    <w:rsid w:val="00520D94"/>
    <w:rsid w:val="00521780"/>
    <w:rsid w:val="00525003"/>
    <w:rsid w:val="00532124"/>
    <w:rsid w:val="005350BE"/>
    <w:rsid w:val="0053591C"/>
    <w:rsid w:val="005362A1"/>
    <w:rsid w:val="0053739E"/>
    <w:rsid w:val="00540651"/>
    <w:rsid w:val="00540AF1"/>
    <w:rsid w:val="0054221D"/>
    <w:rsid w:val="00542EC7"/>
    <w:rsid w:val="0054609E"/>
    <w:rsid w:val="00547BA1"/>
    <w:rsid w:val="00550F3D"/>
    <w:rsid w:val="00557DA5"/>
    <w:rsid w:val="005602CE"/>
    <w:rsid w:val="005626CD"/>
    <w:rsid w:val="00562C71"/>
    <w:rsid w:val="005631BC"/>
    <w:rsid w:val="00563CC5"/>
    <w:rsid w:val="00565071"/>
    <w:rsid w:val="005678CF"/>
    <w:rsid w:val="00573478"/>
    <w:rsid w:val="005757E2"/>
    <w:rsid w:val="00577304"/>
    <w:rsid w:val="00581782"/>
    <w:rsid w:val="00585A62"/>
    <w:rsid w:val="005862FF"/>
    <w:rsid w:val="00587EF0"/>
    <w:rsid w:val="00594DA6"/>
    <w:rsid w:val="0059584B"/>
    <w:rsid w:val="0059645A"/>
    <w:rsid w:val="005A0B5A"/>
    <w:rsid w:val="005A0E22"/>
    <w:rsid w:val="005A5A69"/>
    <w:rsid w:val="005A70CC"/>
    <w:rsid w:val="005B14F3"/>
    <w:rsid w:val="005B5AA4"/>
    <w:rsid w:val="005B6F5F"/>
    <w:rsid w:val="005C0155"/>
    <w:rsid w:val="005C0A55"/>
    <w:rsid w:val="005C19A1"/>
    <w:rsid w:val="005C19D8"/>
    <w:rsid w:val="005C7D38"/>
    <w:rsid w:val="005D29D3"/>
    <w:rsid w:val="005D3EE8"/>
    <w:rsid w:val="005D5AA2"/>
    <w:rsid w:val="005E20E5"/>
    <w:rsid w:val="005E2E2C"/>
    <w:rsid w:val="005E3FF2"/>
    <w:rsid w:val="005E43A7"/>
    <w:rsid w:val="005E51AB"/>
    <w:rsid w:val="005E5556"/>
    <w:rsid w:val="005E6D10"/>
    <w:rsid w:val="005E7874"/>
    <w:rsid w:val="005F0E17"/>
    <w:rsid w:val="005F1BE4"/>
    <w:rsid w:val="005F26E2"/>
    <w:rsid w:val="005F32BE"/>
    <w:rsid w:val="005F5073"/>
    <w:rsid w:val="005F5B74"/>
    <w:rsid w:val="00600B5B"/>
    <w:rsid w:val="00601CB4"/>
    <w:rsid w:val="00602D22"/>
    <w:rsid w:val="00603CE6"/>
    <w:rsid w:val="00603D38"/>
    <w:rsid w:val="0060456A"/>
    <w:rsid w:val="00604F83"/>
    <w:rsid w:val="0061491E"/>
    <w:rsid w:val="00614F8E"/>
    <w:rsid w:val="00620CFD"/>
    <w:rsid w:val="0062401E"/>
    <w:rsid w:val="00624DC4"/>
    <w:rsid w:val="00626686"/>
    <w:rsid w:val="00626ACD"/>
    <w:rsid w:val="00630085"/>
    <w:rsid w:val="00634243"/>
    <w:rsid w:val="00640310"/>
    <w:rsid w:val="00640899"/>
    <w:rsid w:val="00643F51"/>
    <w:rsid w:val="00654FF7"/>
    <w:rsid w:val="00661A37"/>
    <w:rsid w:val="00665C66"/>
    <w:rsid w:val="006720B8"/>
    <w:rsid w:val="0067337D"/>
    <w:rsid w:val="00676190"/>
    <w:rsid w:val="00682C11"/>
    <w:rsid w:val="00682FD7"/>
    <w:rsid w:val="00687A1B"/>
    <w:rsid w:val="00687B34"/>
    <w:rsid w:val="006917B7"/>
    <w:rsid w:val="00695908"/>
    <w:rsid w:val="00695E15"/>
    <w:rsid w:val="006A1897"/>
    <w:rsid w:val="006A48C4"/>
    <w:rsid w:val="006A648D"/>
    <w:rsid w:val="006A77A0"/>
    <w:rsid w:val="006A7CDB"/>
    <w:rsid w:val="006A7CE5"/>
    <w:rsid w:val="006A7E18"/>
    <w:rsid w:val="006B1DD4"/>
    <w:rsid w:val="006B4156"/>
    <w:rsid w:val="006B54D9"/>
    <w:rsid w:val="006B7BDB"/>
    <w:rsid w:val="006C0B23"/>
    <w:rsid w:val="006C1B95"/>
    <w:rsid w:val="006C4769"/>
    <w:rsid w:val="006C63D5"/>
    <w:rsid w:val="006C6411"/>
    <w:rsid w:val="006C6EA6"/>
    <w:rsid w:val="006D55E3"/>
    <w:rsid w:val="006D7489"/>
    <w:rsid w:val="006D7A23"/>
    <w:rsid w:val="006E0635"/>
    <w:rsid w:val="006E0970"/>
    <w:rsid w:val="006E0B87"/>
    <w:rsid w:val="006E1192"/>
    <w:rsid w:val="006E287E"/>
    <w:rsid w:val="006E301C"/>
    <w:rsid w:val="006E4FC6"/>
    <w:rsid w:val="006F10AA"/>
    <w:rsid w:val="006F202C"/>
    <w:rsid w:val="006F58FA"/>
    <w:rsid w:val="006F65FE"/>
    <w:rsid w:val="007040D7"/>
    <w:rsid w:val="00705919"/>
    <w:rsid w:val="00706C56"/>
    <w:rsid w:val="00707CF0"/>
    <w:rsid w:val="0071399B"/>
    <w:rsid w:val="00714FBD"/>
    <w:rsid w:val="0071501B"/>
    <w:rsid w:val="00722FA3"/>
    <w:rsid w:val="00723FD7"/>
    <w:rsid w:val="00727072"/>
    <w:rsid w:val="00727A38"/>
    <w:rsid w:val="007305B6"/>
    <w:rsid w:val="00730CAC"/>
    <w:rsid w:val="00732CDB"/>
    <w:rsid w:val="007332AE"/>
    <w:rsid w:val="00733ED8"/>
    <w:rsid w:val="00736B8A"/>
    <w:rsid w:val="00737D11"/>
    <w:rsid w:val="00740121"/>
    <w:rsid w:val="007444E1"/>
    <w:rsid w:val="00747811"/>
    <w:rsid w:val="007502CF"/>
    <w:rsid w:val="00751579"/>
    <w:rsid w:val="0076023F"/>
    <w:rsid w:val="00763AFB"/>
    <w:rsid w:val="00764C3B"/>
    <w:rsid w:val="0077160B"/>
    <w:rsid w:val="00771BAD"/>
    <w:rsid w:val="00772A6A"/>
    <w:rsid w:val="00775A9C"/>
    <w:rsid w:val="00776562"/>
    <w:rsid w:val="007818CF"/>
    <w:rsid w:val="007820F4"/>
    <w:rsid w:val="00786D06"/>
    <w:rsid w:val="00793FE6"/>
    <w:rsid w:val="007949A8"/>
    <w:rsid w:val="007957C1"/>
    <w:rsid w:val="0079675E"/>
    <w:rsid w:val="00797014"/>
    <w:rsid w:val="007A0AF8"/>
    <w:rsid w:val="007A1D61"/>
    <w:rsid w:val="007A203E"/>
    <w:rsid w:val="007A38A0"/>
    <w:rsid w:val="007A6BA3"/>
    <w:rsid w:val="007A7603"/>
    <w:rsid w:val="007B1718"/>
    <w:rsid w:val="007B1C2F"/>
    <w:rsid w:val="007B2231"/>
    <w:rsid w:val="007B30AE"/>
    <w:rsid w:val="007B3CE2"/>
    <w:rsid w:val="007B4996"/>
    <w:rsid w:val="007B5389"/>
    <w:rsid w:val="007C2229"/>
    <w:rsid w:val="007C4C33"/>
    <w:rsid w:val="007C57C7"/>
    <w:rsid w:val="007D3BB2"/>
    <w:rsid w:val="007D69A0"/>
    <w:rsid w:val="007D69B9"/>
    <w:rsid w:val="007E17F3"/>
    <w:rsid w:val="007E38C1"/>
    <w:rsid w:val="007E4BBE"/>
    <w:rsid w:val="007E5D54"/>
    <w:rsid w:val="007E698F"/>
    <w:rsid w:val="007F35EB"/>
    <w:rsid w:val="007F462D"/>
    <w:rsid w:val="007F4D02"/>
    <w:rsid w:val="0080018C"/>
    <w:rsid w:val="00800BCD"/>
    <w:rsid w:val="00807417"/>
    <w:rsid w:val="00810AE5"/>
    <w:rsid w:val="00811492"/>
    <w:rsid w:val="00815F8F"/>
    <w:rsid w:val="00821E1B"/>
    <w:rsid w:val="0082586A"/>
    <w:rsid w:val="008259B5"/>
    <w:rsid w:val="00830437"/>
    <w:rsid w:val="008326C9"/>
    <w:rsid w:val="00833C71"/>
    <w:rsid w:val="00835135"/>
    <w:rsid w:val="008367BB"/>
    <w:rsid w:val="008410DF"/>
    <w:rsid w:val="0084798C"/>
    <w:rsid w:val="00850100"/>
    <w:rsid w:val="00850111"/>
    <w:rsid w:val="008532D0"/>
    <w:rsid w:val="008632F9"/>
    <w:rsid w:val="0086360B"/>
    <w:rsid w:val="00864AFB"/>
    <w:rsid w:val="00864B82"/>
    <w:rsid w:val="00865A8A"/>
    <w:rsid w:val="0086602E"/>
    <w:rsid w:val="00867309"/>
    <w:rsid w:val="0086744C"/>
    <w:rsid w:val="0087083C"/>
    <w:rsid w:val="00874323"/>
    <w:rsid w:val="00875E01"/>
    <w:rsid w:val="00876FB0"/>
    <w:rsid w:val="00880294"/>
    <w:rsid w:val="00880BBD"/>
    <w:rsid w:val="008851AE"/>
    <w:rsid w:val="00885470"/>
    <w:rsid w:val="00885F28"/>
    <w:rsid w:val="008872B2"/>
    <w:rsid w:val="0088740C"/>
    <w:rsid w:val="00890201"/>
    <w:rsid w:val="0089292D"/>
    <w:rsid w:val="00895AA0"/>
    <w:rsid w:val="008961D3"/>
    <w:rsid w:val="008A1672"/>
    <w:rsid w:val="008A1C18"/>
    <w:rsid w:val="008A3A34"/>
    <w:rsid w:val="008A42F7"/>
    <w:rsid w:val="008A7113"/>
    <w:rsid w:val="008C41F4"/>
    <w:rsid w:val="008C7851"/>
    <w:rsid w:val="008D0B18"/>
    <w:rsid w:val="008D51B8"/>
    <w:rsid w:val="008D7539"/>
    <w:rsid w:val="008E2299"/>
    <w:rsid w:val="008E3123"/>
    <w:rsid w:val="008E5832"/>
    <w:rsid w:val="008E7666"/>
    <w:rsid w:val="008F5BDB"/>
    <w:rsid w:val="008F5EE4"/>
    <w:rsid w:val="008F6C4E"/>
    <w:rsid w:val="00901B14"/>
    <w:rsid w:val="00903526"/>
    <w:rsid w:val="00904F6A"/>
    <w:rsid w:val="00907BF3"/>
    <w:rsid w:val="009137F9"/>
    <w:rsid w:val="00913A27"/>
    <w:rsid w:val="009175A8"/>
    <w:rsid w:val="0092388C"/>
    <w:rsid w:val="00923E78"/>
    <w:rsid w:val="00926009"/>
    <w:rsid w:val="009267A7"/>
    <w:rsid w:val="00931AC7"/>
    <w:rsid w:val="00931CC6"/>
    <w:rsid w:val="0093355D"/>
    <w:rsid w:val="00933DF3"/>
    <w:rsid w:val="0093418D"/>
    <w:rsid w:val="009425B6"/>
    <w:rsid w:val="00942A3F"/>
    <w:rsid w:val="009430DE"/>
    <w:rsid w:val="00943E1E"/>
    <w:rsid w:val="00945B49"/>
    <w:rsid w:val="00946574"/>
    <w:rsid w:val="00946581"/>
    <w:rsid w:val="00950B78"/>
    <w:rsid w:val="00950C14"/>
    <w:rsid w:val="00951F5C"/>
    <w:rsid w:val="00953A98"/>
    <w:rsid w:val="009562CA"/>
    <w:rsid w:val="00961A28"/>
    <w:rsid w:val="0096260D"/>
    <w:rsid w:val="009631D4"/>
    <w:rsid w:val="0096337B"/>
    <w:rsid w:val="00965A47"/>
    <w:rsid w:val="00966B15"/>
    <w:rsid w:val="00971D5F"/>
    <w:rsid w:val="009764F9"/>
    <w:rsid w:val="00976AB0"/>
    <w:rsid w:val="0098045D"/>
    <w:rsid w:val="00984102"/>
    <w:rsid w:val="00987D11"/>
    <w:rsid w:val="0099103D"/>
    <w:rsid w:val="00993DA1"/>
    <w:rsid w:val="009A3433"/>
    <w:rsid w:val="009A348A"/>
    <w:rsid w:val="009A36D9"/>
    <w:rsid w:val="009B0105"/>
    <w:rsid w:val="009B03F1"/>
    <w:rsid w:val="009B07DB"/>
    <w:rsid w:val="009B215A"/>
    <w:rsid w:val="009B41A3"/>
    <w:rsid w:val="009B4C87"/>
    <w:rsid w:val="009B546C"/>
    <w:rsid w:val="009B5893"/>
    <w:rsid w:val="009B5DCB"/>
    <w:rsid w:val="009B76A5"/>
    <w:rsid w:val="009C0240"/>
    <w:rsid w:val="009C0702"/>
    <w:rsid w:val="009C1C88"/>
    <w:rsid w:val="009C2495"/>
    <w:rsid w:val="009C2AE4"/>
    <w:rsid w:val="009C518F"/>
    <w:rsid w:val="009D0BD3"/>
    <w:rsid w:val="009D2F98"/>
    <w:rsid w:val="009D350A"/>
    <w:rsid w:val="009D4182"/>
    <w:rsid w:val="009D654B"/>
    <w:rsid w:val="009D6D2F"/>
    <w:rsid w:val="009D7A99"/>
    <w:rsid w:val="009E0D1B"/>
    <w:rsid w:val="009F0DBE"/>
    <w:rsid w:val="009F1D71"/>
    <w:rsid w:val="009F6F69"/>
    <w:rsid w:val="00A0115E"/>
    <w:rsid w:val="00A0763E"/>
    <w:rsid w:val="00A14B2E"/>
    <w:rsid w:val="00A225D7"/>
    <w:rsid w:val="00A243BC"/>
    <w:rsid w:val="00A25297"/>
    <w:rsid w:val="00A30FA0"/>
    <w:rsid w:val="00A31529"/>
    <w:rsid w:val="00A35280"/>
    <w:rsid w:val="00A3671C"/>
    <w:rsid w:val="00A434A6"/>
    <w:rsid w:val="00A462FF"/>
    <w:rsid w:val="00A52C9F"/>
    <w:rsid w:val="00A54B92"/>
    <w:rsid w:val="00A56655"/>
    <w:rsid w:val="00A57E10"/>
    <w:rsid w:val="00A620F7"/>
    <w:rsid w:val="00A653C4"/>
    <w:rsid w:val="00A67742"/>
    <w:rsid w:val="00A70407"/>
    <w:rsid w:val="00A7243B"/>
    <w:rsid w:val="00A725D6"/>
    <w:rsid w:val="00A73FA3"/>
    <w:rsid w:val="00A80BAE"/>
    <w:rsid w:val="00A80F68"/>
    <w:rsid w:val="00A814D5"/>
    <w:rsid w:val="00A81512"/>
    <w:rsid w:val="00A81C03"/>
    <w:rsid w:val="00A82053"/>
    <w:rsid w:val="00A826B6"/>
    <w:rsid w:val="00A848CA"/>
    <w:rsid w:val="00A85B9C"/>
    <w:rsid w:val="00A91954"/>
    <w:rsid w:val="00A92407"/>
    <w:rsid w:val="00A9356B"/>
    <w:rsid w:val="00A9455A"/>
    <w:rsid w:val="00A95F3D"/>
    <w:rsid w:val="00AA1207"/>
    <w:rsid w:val="00AB0970"/>
    <w:rsid w:val="00AB3E18"/>
    <w:rsid w:val="00AC15C8"/>
    <w:rsid w:val="00AC171E"/>
    <w:rsid w:val="00AC2677"/>
    <w:rsid w:val="00AC325C"/>
    <w:rsid w:val="00AC4E9A"/>
    <w:rsid w:val="00AD06D4"/>
    <w:rsid w:val="00AD077B"/>
    <w:rsid w:val="00AD0A40"/>
    <w:rsid w:val="00AD7D67"/>
    <w:rsid w:val="00AE0D1C"/>
    <w:rsid w:val="00AE2BEF"/>
    <w:rsid w:val="00AE34F6"/>
    <w:rsid w:val="00AE3927"/>
    <w:rsid w:val="00AE4CBC"/>
    <w:rsid w:val="00AE534A"/>
    <w:rsid w:val="00AE7C68"/>
    <w:rsid w:val="00AF45CA"/>
    <w:rsid w:val="00AF67BD"/>
    <w:rsid w:val="00B00513"/>
    <w:rsid w:val="00B00E33"/>
    <w:rsid w:val="00B018C2"/>
    <w:rsid w:val="00B132E1"/>
    <w:rsid w:val="00B1460A"/>
    <w:rsid w:val="00B1569C"/>
    <w:rsid w:val="00B178CD"/>
    <w:rsid w:val="00B21898"/>
    <w:rsid w:val="00B265F4"/>
    <w:rsid w:val="00B428B6"/>
    <w:rsid w:val="00B43E96"/>
    <w:rsid w:val="00B474A1"/>
    <w:rsid w:val="00B5335C"/>
    <w:rsid w:val="00B5422E"/>
    <w:rsid w:val="00B54233"/>
    <w:rsid w:val="00B560DB"/>
    <w:rsid w:val="00B565CE"/>
    <w:rsid w:val="00B57273"/>
    <w:rsid w:val="00B610E0"/>
    <w:rsid w:val="00B62909"/>
    <w:rsid w:val="00B62BAC"/>
    <w:rsid w:val="00B6349A"/>
    <w:rsid w:val="00B70906"/>
    <w:rsid w:val="00B71F58"/>
    <w:rsid w:val="00B72970"/>
    <w:rsid w:val="00B73BBC"/>
    <w:rsid w:val="00B74DEC"/>
    <w:rsid w:val="00B75A20"/>
    <w:rsid w:val="00B766B2"/>
    <w:rsid w:val="00B774B8"/>
    <w:rsid w:val="00B86E4F"/>
    <w:rsid w:val="00B86EED"/>
    <w:rsid w:val="00B95751"/>
    <w:rsid w:val="00BA0FB6"/>
    <w:rsid w:val="00BA11AA"/>
    <w:rsid w:val="00BA3501"/>
    <w:rsid w:val="00BA3928"/>
    <w:rsid w:val="00BA59E9"/>
    <w:rsid w:val="00BA65E9"/>
    <w:rsid w:val="00BA685A"/>
    <w:rsid w:val="00BA68F0"/>
    <w:rsid w:val="00BB0D4E"/>
    <w:rsid w:val="00BB26E9"/>
    <w:rsid w:val="00BB2F39"/>
    <w:rsid w:val="00BB43D2"/>
    <w:rsid w:val="00BB4629"/>
    <w:rsid w:val="00BB5528"/>
    <w:rsid w:val="00BB7999"/>
    <w:rsid w:val="00BC1B1E"/>
    <w:rsid w:val="00BC23CE"/>
    <w:rsid w:val="00BC2AC1"/>
    <w:rsid w:val="00BC2AC2"/>
    <w:rsid w:val="00BC3E2A"/>
    <w:rsid w:val="00BD0E71"/>
    <w:rsid w:val="00BD1D19"/>
    <w:rsid w:val="00BD439B"/>
    <w:rsid w:val="00BD4B6B"/>
    <w:rsid w:val="00BD55B4"/>
    <w:rsid w:val="00BD5CDB"/>
    <w:rsid w:val="00BF17F3"/>
    <w:rsid w:val="00BF1A7E"/>
    <w:rsid w:val="00BF1CDF"/>
    <w:rsid w:val="00BF31CE"/>
    <w:rsid w:val="00BF342F"/>
    <w:rsid w:val="00BF388B"/>
    <w:rsid w:val="00BF4420"/>
    <w:rsid w:val="00BF576E"/>
    <w:rsid w:val="00BF78E3"/>
    <w:rsid w:val="00C01893"/>
    <w:rsid w:val="00C03442"/>
    <w:rsid w:val="00C03BA8"/>
    <w:rsid w:val="00C06900"/>
    <w:rsid w:val="00C10DF5"/>
    <w:rsid w:val="00C13526"/>
    <w:rsid w:val="00C15073"/>
    <w:rsid w:val="00C15278"/>
    <w:rsid w:val="00C22AB2"/>
    <w:rsid w:val="00C26FC4"/>
    <w:rsid w:val="00C30314"/>
    <w:rsid w:val="00C30A48"/>
    <w:rsid w:val="00C33036"/>
    <w:rsid w:val="00C3624E"/>
    <w:rsid w:val="00C36362"/>
    <w:rsid w:val="00C42BA7"/>
    <w:rsid w:val="00C45134"/>
    <w:rsid w:val="00C46DDF"/>
    <w:rsid w:val="00C509A4"/>
    <w:rsid w:val="00C51930"/>
    <w:rsid w:val="00C54EB8"/>
    <w:rsid w:val="00C56433"/>
    <w:rsid w:val="00C60795"/>
    <w:rsid w:val="00C61300"/>
    <w:rsid w:val="00C61A3B"/>
    <w:rsid w:val="00C646FC"/>
    <w:rsid w:val="00C65FD3"/>
    <w:rsid w:val="00C66DF4"/>
    <w:rsid w:val="00C66FA9"/>
    <w:rsid w:val="00C73C2B"/>
    <w:rsid w:val="00C74C3E"/>
    <w:rsid w:val="00C76837"/>
    <w:rsid w:val="00C7689C"/>
    <w:rsid w:val="00C814E2"/>
    <w:rsid w:val="00C828FF"/>
    <w:rsid w:val="00C8293B"/>
    <w:rsid w:val="00C8616D"/>
    <w:rsid w:val="00C86B36"/>
    <w:rsid w:val="00C91783"/>
    <w:rsid w:val="00C917F1"/>
    <w:rsid w:val="00CA08EF"/>
    <w:rsid w:val="00CA3A8D"/>
    <w:rsid w:val="00CA53DD"/>
    <w:rsid w:val="00CB199F"/>
    <w:rsid w:val="00CB3278"/>
    <w:rsid w:val="00CB56DE"/>
    <w:rsid w:val="00CC0159"/>
    <w:rsid w:val="00CC2E67"/>
    <w:rsid w:val="00CC5465"/>
    <w:rsid w:val="00CC647E"/>
    <w:rsid w:val="00CD0EB6"/>
    <w:rsid w:val="00CD2271"/>
    <w:rsid w:val="00CD7635"/>
    <w:rsid w:val="00CE1EC9"/>
    <w:rsid w:val="00CE4FCE"/>
    <w:rsid w:val="00CE5A11"/>
    <w:rsid w:val="00CE5BC6"/>
    <w:rsid w:val="00CE638E"/>
    <w:rsid w:val="00CF181D"/>
    <w:rsid w:val="00CF4D20"/>
    <w:rsid w:val="00CF6A8E"/>
    <w:rsid w:val="00D0201F"/>
    <w:rsid w:val="00D0486C"/>
    <w:rsid w:val="00D05CB1"/>
    <w:rsid w:val="00D06DE7"/>
    <w:rsid w:val="00D178F2"/>
    <w:rsid w:val="00D20AB8"/>
    <w:rsid w:val="00D24E4B"/>
    <w:rsid w:val="00D25394"/>
    <w:rsid w:val="00D2646F"/>
    <w:rsid w:val="00D377D8"/>
    <w:rsid w:val="00D37E41"/>
    <w:rsid w:val="00D43713"/>
    <w:rsid w:val="00D43E80"/>
    <w:rsid w:val="00D444B8"/>
    <w:rsid w:val="00D46192"/>
    <w:rsid w:val="00D479F4"/>
    <w:rsid w:val="00D577E1"/>
    <w:rsid w:val="00D60057"/>
    <w:rsid w:val="00D60740"/>
    <w:rsid w:val="00D607BB"/>
    <w:rsid w:val="00D61110"/>
    <w:rsid w:val="00D62545"/>
    <w:rsid w:val="00D62A52"/>
    <w:rsid w:val="00D65C4F"/>
    <w:rsid w:val="00D65D90"/>
    <w:rsid w:val="00D71FBA"/>
    <w:rsid w:val="00D724D2"/>
    <w:rsid w:val="00D74450"/>
    <w:rsid w:val="00D74B5A"/>
    <w:rsid w:val="00D840CC"/>
    <w:rsid w:val="00D86693"/>
    <w:rsid w:val="00D87F19"/>
    <w:rsid w:val="00D917FF"/>
    <w:rsid w:val="00D93862"/>
    <w:rsid w:val="00D9484C"/>
    <w:rsid w:val="00D9533F"/>
    <w:rsid w:val="00D96341"/>
    <w:rsid w:val="00D96CD8"/>
    <w:rsid w:val="00D97E8C"/>
    <w:rsid w:val="00DA0696"/>
    <w:rsid w:val="00DA28D5"/>
    <w:rsid w:val="00DA4356"/>
    <w:rsid w:val="00DA6404"/>
    <w:rsid w:val="00DA6E37"/>
    <w:rsid w:val="00DA75CD"/>
    <w:rsid w:val="00DB17B4"/>
    <w:rsid w:val="00DB2035"/>
    <w:rsid w:val="00DB2491"/>
    <w:rsid w:val="00DB2A78"/>
    <w:rsid w:val="00DB62F7"/>
    <w:rsid w:val="00DB7327"/>
    <w:rsid w:val="00DC0271"/>
    <w:rsid w:val="00DC229C"/>
    <w:rsid w:val="00DC4943"/>
    <w:rsid w:val="00DD069E"/>
    <w:rsid w:val="00DD21E8"/>
    <w:rsid w:val="00DD2B30"/>
    <w:rsid w:val="00DD2ED4"/>
    <w:rsid w:val="00DD5A5B"/>
    <w:rsid w:val="00DE1B79"/>
    <w:rsid w:val="00DF0E6D"/>
    <w:rsid w:val="00DF220F"/>
    <w:rsid w:val="00DF77E1"/>
    <w:rsid w:val="00E01F30"/>
    <w:rsid w:val="00E02734"/>
    <w:rsid w:val="00E02EF4"/>
    <w:rsid w:val="00E04808"/>
    <w:rsid w:val="00E073E8"/>
    <w:rsid w:val="00E07E24"/>
    <w:rsid w:val="00E11BDE"/>
    <w:rsid w:val="00E13297"/>
    <w:rsid w:val="00E14095"/>
    <w:rsid w:val="00E16D13"/>
    <w:rsid w:val="00E25F1E"/>
    <w:rsid w:val="00E26EE3"/>
    <w:rsid w:val="00E2763B"/>
    <w:rsid w:val="00E34B7E"/>
    <w:rsid w:val="00E37194"/>
    <w:rsid w:val="00E373D3"/>
    <w:rsid w:val="00E4089C"/>
    <w:rsid w:val="00E425E3"/>
    <w:rsid w:val="00E4623D"/>
    <w:rsid w:val="00E465D5"/>
    <w:rsid w:val="00E47D3E"/>
    <w:rsid w:val="00E504A2"/>
    <w:rsid w:val="00E51962"/>
    <w:rsid w:val="00E55487"/>
    <w:rsid w:val="00E627F0"/>
    <w:rsid w:val="00E62F33"/>
    <w:rsid w:val="00E63832"/>
    <w:rsid w:val="00E64F6C"/>
    <w:rsid w:val="00E66218"/>
    <w:rsid w:val="00E673F8"/>
    <w:rsid w:val="00E76D63"/>
    <w:rsid w:val="00E829A5"/>
    <w:rsid w:val="00E82E1C"/>
    <w:rsid w:val="00E83BDC"/>
    <w:rsid w:val="00E842B0"/>
    <w:rsid w:val="00E843C9"/>
    <w:rsid w:val="00E852E5"/>
    <w:rsid w:val="00E871A8"/>
    <w:rsid w:val="00E87E2F"/>
    <w:rsid w:val="00E93720"/>
    <w:rsid w:val="00EA1E51"/>
    <w:rsid w:val="00EA2A71"/>
    <w:rsid w:val="00EA4537"/>
    <w:rsid w:val="00EA45D0"/>
    <w:rsid w:val="00EA4AEF"/>
    <w:rsid w:val="00EA55A5"/>
    <w:rsid w:val="00EA6784"/>
    <w:rsid w:val="00EA6EFB"/>
    <w:rsid w:val="00EC0EF1"/>
    <w:rsid w:val="00EC212A"/>
    <w:rsid w:val="00EC370B"/>
    <w:rsid w:val="00EC3D39"/>
    <w:rsid w:val="00EC42F0"/>
    <w:rsid w:val="00EC60B7"/>
    <w:rsid w:val="00EC67A9"/>
    <w:rsid w:val="00ED103C"/>
    <w:rsid w:val="00ED3668"/>
    <w:rsid w:val="00ED52DF"/>
    <w:rsid w:val="00ED583E"/>
    <w:rsid w:val="00ED7531"/>
    <w:rsid w:val="00ED789D"/>
    <w:rsid w:val="00ED79B4"/>
    <w:rsid w:val="00EE0679"/>
    <w:rsid w:val="00EE1771"/>
    <w:rsid w:val="00EE3377"/>
    <w:rsid w:val="00EE55DC"/>
    <w:rsid w:val="00EE7FD3"/>
    <w:rsid w:val="00EF40D9"/>
    <w:rsid w:val="00EF4BC6"/>
    <w:rsid w:val="00F026C7"/>
    <w:rsid w:val="00F0371D"/>
    <w:rsid w:val="00F03E51"/>
    <w:rsid w:val="00F04766"/>
    <w:rsid w:val="00F078A3"/>
    <w:rsid w:val="00F130FB"/>
    <w:rsid w:val="00F135BC"/>
    <w:rsid w:val="00F1657F"/>
    <w:rsid w:val="00F16CE3"/>
    <w:rsid w:val="00F20909"/>
    <w:rsid w:val="00F21850"/>
    <w:rsid w:val="00F21D38"/>
    <w:rsid w:val="00F22155"/>
    <w:rsid w:val="00F24369"/>
    <w:rsid w:val="00F2466E"/>
    <w:rsid w:val="00F325FC"/>
    <w:rsid w:val="00F37B4F"/>
    <w:rsid w:val="00F42015"/>
    <w:rsid w:val="00F45108"/>
    <w:rsid w:val="00F47B4E"/>
    <w:rsid w:val="00F56B98"/>
    <w:rsid w:val="00F56DD7"/>
    <w:rsid w:val="00F57DC0"/>
    <w:rsid w:val="00F60200"/>
    <w:rsid w:val="00F636A0"/>
    <w:rsid w:val="00F650A4"/>
    <w:rsid w:val="00F66A53"/>
    <w:rsid w:val="00F67196"/>
    <w:rsid w:val="00F713E1"/>
    <w:rsid w:val="00F723CE"/>
    <w:rsid w:val="00F73939"/>
    <w:rsid w:val="00F73E01"/>
    <w:rsid w:val="00F75490"/>
    <w:rsid w:val="00F76805"/>
    <w:rsid w:val="00F76D3F"/>
    <w:rsid w:val="00F77476"/>
    <w:rsid w:val="00F83AA2"/>
    <w:rsid w:val="00F84834"/>
    <w:rsid w:val="00F87B72"/>
    <w:rsid w:val="00F91DA2"/>
    <w:rsid w:val="00F922BB"/>
    <w:rsid w:val="00F94E2C"/>
    <w:rsid w:val="00F95472"/>
    <w:rsid w:val="00F975AA"/>
    <w:rsid w:val="00FA0053"/>
    <w:rsid w:val="00FA0289"/>
    <w:rsid w:val="00FA0D3C"/>
    <w:rsid w:val="00FA1C88"/>
    <w:rsid w:val="00FA4416"/>
    <w:rsid w:val="00FA523B"/>
    <w:rsid w:val="00FA57E5"/>
    <w:rsid w:val="00FB056E"/>
    <w:rsid w:val="00FB3242"/>
    <w:rsid w:val="00FB486B"/>
    <w:rsid w:val="00FC106B"/>
    <w:rsid w:val="00FC18E8"/>
    <w:rsid w:val="00FC602C"/>
    <w:rsid w:val="00FD460D"/>
    <w:rsid w:val="00FD4D17"/>
    <w:rsid w:val="00FD5FE8"/>
    <w:rsid w:val="00FD60CB"/>
    <w:rsid w:val="00FE078E"/>
    <w:rsid w:val="00FE0CF0"/>
    <w:rsid w:val="00FE6189"/>
    <w:rsid w:val="00FF60D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68759031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632F6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C2AC2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67337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7337D"/>
  </w:style>
  <w:style w:type="paragraph" w:styleId="Footer">
    <w:name w:val="footer"/>
    <w:basedOn w:val="Normal"/>
    <w:link w:val="FooterChar"/>
    <w:uiPriority w:val="99"/>
    <w:unhideWhenUsed/>
    <w:rsid w:val="0067337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7337D"/>
  </w:style>
  <w:style w:type="paragraph" w:styleId="BalloonText">
    <w:name w:val="Balloon Text"/>
    <w:basedOn w:val="Normal"/>
    <w:link w:val="BalloonTextChar"/>
    <w:uiPriority w:val="99"/>
    <w:semiHidden/>
    <w:unhideWhenUsed/>
    <w:rsid w:val="0067337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7337D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C01893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01893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01893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01893"/>
    <w:rPr>
      <w:rFonts w:ascii="Calibri" w:hAnsi="Calibri"/>
      <w:noProof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3632F6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styleId="Hyperlink">
    <w:name w:val="Hyperlink"/>
    <w:basedOn w:val="DefaultParagraphFont"/>
    <w:uiPriority w:val="99"/>
    <w:unhideWhenUsed/>
    <w:rsid w:val="00104787"/>
    <w:rPr>
      <w:color w:val="0000FF" w:themeColor="hyperlink"/>
      <w:u w:val="single"/>
    </w:rPr>
  </w:style>
  <w:style w:type="character" w:customStyle="1" w:styleId="apple-converted-space">
    <w:name w:val="apple-converted-space"/>
    <w:basedOn w:val="DefaultParagraphFont"/>
    <w:rsid w:val="009C2AE4"/>
  </w:style>
  <w:style w:type="character" w:styleId="CommentReference">
    <w:name w:val="annotation reference"/>
    <w:basedOn w:val="DefaultParagraphFont"/>
    <w:uiPriority w:val="99"/>
    <w:semiHidden/>
    <w:unhideWhenUsed/>
    <w:rsid w:val="005F1BE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F1BE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F1BE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F1BE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F1BE4"/>
    <w:rPr>
      <w:b/>
      <w:bCs/>
      <w:sz w:val="20"/>
      <w:szCs w:val="20"/>
    </w:rPr>
  </w:style>
  <w:style w:type="table" w:styleId="TableGrid">
    <w:name w:val="Table Grid"/>
    <w:basedOn w:val="TableNormal"/>
    <w:uiPriority w:val="59"/>
    <w:rsid w:val="00A814D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A814D5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  <w:lang w:val="en-US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0016EA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0016EA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0016EA"/>
    <w:rPr>
      <w:vertAlign w:val="superscript"/>
    </w:rPr>
  </w:style>
  <w:style w:type="paragraph" w:styleId="Revision">
    <w:name w:val="Revision"/>
    <w:hidden/>
    <w:uiPriority w:val="99"/>
    <w:semiHidden/>
    <w:rsid w:val="0023096B"/>
    <w:pPr>
      <w:spacing w:after="0" w:line="240" w:lineRule="auto"/>
    </w:pPr>
  </w:style>
  <w:style w:type="table" w:styleId="PlainTable2">
    <w:name w:val="Plain Table 2"/>
    <w:basedOn w:val="TableNormal"/>
    <w:uiPriority w:val="42"/>
    <w:rsid w:val="00476127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DocumentMap">
    <w:name w:val="Document Map"/>
    <w:basedOn w:val="Normal"/>
    <w:link w:val="DocumentMapChar"/>
    <w:uiPriority w:val="99"/>
    <w:semiHidden/>
    <w:unhideWhenUsed/>
    <w:rsid w:val="00FA0D3C"/>
    <w:pPr>
      <w:spacing w:after="0" w:line="240" w:lineRule="auto"/>
    </w:pPr>
    <w:rPr>
      <w:rFonts w:ascii="Times New Roman" w:hAnsi="Times New Roman" w:cs="Times New Roman"/>
      <w:sz w:val="24"/>
      <w:szCs w:val="24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A0D3C"/>
    <w:rPr>
      <w:rFonts w:ascii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08294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696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ajj@liv.ac.uk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04FFFB0-DD10-4B35-9421-127E25AC011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69</TotalTime>
  <Pages>1</Pages>
  <Words>34718</Words>
  <Characters>197893</Characters>
  <Application>Microsoft Office Word</Application>
  <DocSecurity>0</DocSecurity>
  <Lines>1649</Lines>
  <Paragraphs>46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Liverpool</Company>
  <LinksUpToDate>false</LinksUpToDate>
  <CharactersWithSpaces>23214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nes, Andrew [ajj]</dc:creator>
  <cp:lastModifiedBy>Jones, Andrew [ajj]</cp:lastModifiedBy>
  <cp:revision>91</cp:revision>
  <dcterms:created xsi:type="dcterms:W3CDTF">2017-01-30T16:14:00Z</dcterms:created>
  <dcterms:modified xsi:type="dcterms:W3CDTF">2017-05-17T11:23:00Z</dcterms:modified>
</cp:coreProperties>
</file>